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18E7E562" w:rsidR="00756427" w:rsidRPr="00280F56" w:rsidRDefault="00436549" w:rsidP="00330421">
      <w:pPr>
        <w:pStyle w:val="Subtitle"/>
      </w:pPr>
      <w:r w:rsidRPr="00280F56">
        <w:t>s</w:t>
      </w:r>
      <w:r w:rsidR="00756427" w:rsidRPr="00280F56">
        <w:t>ubmitted in partial fulfilment</w:t>
      </w:r>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7945579"/>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07E6405B" w:rsidR="00535804" w:rsidRPr="004F228A" w:rsidRDefault="000D1B4C" w:rsidP="006601A7">
      <w:pPr>
        <w:pStyle w:val="BodyText"/>
        <w:rPr>
          <w:sz w:val="20"/>
          <w:szCs w:val="20"/>
        </w:rPr>
      </w:pPr>
      <w:r w:rsidRPr="004F228A">
        <w:rPr>
          <w:sz w:val="20"/>
          <w:szCs w:val="20"/>
        </w:rPr>
        <w:t xml:space="preserve">Image stabilisation is desired for efficient identification of objects in the path of a self-driving vehicle. The gyroscope and accelerometer of an inertial </w:t>
      </w:r>
      <w:r w:rsidR="003F37B5" w:rsidRPr="004F228A">
        <w:rPr>
          <w:sz w:val="20"/>
          <w:szCs w:val="20"/>
        </w:rPr>
        <w:t xml:space="preserve">measurement </w:t>
      </w:r>
      <w:r w:rsidRPr="004F228A">
        <w:rPr>
          <w:sz w:val="20"/>
          <w:szCs w:val="20"/>
        </w:rPr>
        <w:t>unit (</w:t>
      </w:r>
      <w:r w:rsidR="00C97540" w:rsidRPr="004F228A">
        <w:rPr>
          <w:sz w:val="20"/>
          <w:szCs w:val="20"/>
        </w:rPr>
        <w:t>IMU</w:t>
      </w:r>
      <w:r w:rsidRPr="004F228A">
        <w:rPr>
          <w:sz w:val="20"/>
          <w:szCs w:val="20"/>
        </w:rPr>
        <w:t>) can be used to derive the movement of a vehicle, which can then be used by a rotation matrix to co</w:t>
      </w:r>
      <w:r w:rsidR="005275F2" w:rsidRPr="004F228A">
        <w:rPr>
          <w:sz w:val="20"/>
          <w:szCs w:val="20"/>
        </w:rPr>
        <w:t xml:space="preserve">mpensate for this </w:t>
      </w:r>
      <w:r w:rsidRPr="004F228A">
        <w:rPr>
          <w:sz w:val="20"/>
          <w:szCs w:val="20"/>
        </w:rPr>
        <w:t>movement</w:t>
      </w:r>
      <w:r w:rsidR="00A3634E" w:rsidRPr="004F228A">
        <w:rPr>
          <w:sz w:val="20"/>
          <w:szCs w:val="20"/>
        </w:rPr>
        <w:t>,</w:t>
      </w:r>
      <w:r w:rsidRPr="004F228A">
        <w:rPr>
          <w:sz w:val="20"/>
          <w:szCs w:val="20"/>
        </w:rPr>
        <w:t xml:space="preserve"> but a gyroscope has inherent “drift” errors</w:t>
      </w:r>
      <w:r w:rsidR="005275F2" w:rsidRPr="004F228A">
        <w:rPr>
          <w:sz w:val="20"/>
          <w:szCs w:val="20"/>
        </w:rPr>
        <w:t>, and while t</w:t>
      </w:r>
      <w:r w:rsidRPr="004F228A">
        <w:rPr>
          <w:sz w:val="20"/>
          <w:szCs w:val="20"/>
        </w:rPr>
        <w:t xml:space="preserve">he accelerometer of an </w:t>
      </w:r>
      <w:r w:rsidR="00C97540" w:rsidRPr="004F228A">
        <w:rPr>
          <w:sz w:val="20"/>
          <w:szCs w:val="20"/>
        </w:rPr>
        <w:t>IMU</w:t>
      </w:r>
      <w:r w:rsidRPr="004F228A">
        <w:rPr>
          <w:sz w:val="20"/>
          <w:szCs w:val="20"/>
        </w:rPr>
        <w:t xml:space="preserve"> is more accurate</w:t>
      </w:r>
      <w:r w:rsidR="005275F2" w:rsidRPr="004F228A">
        <w:rPr>
          <w:sz w:val="20"/>
          <w:szCs w:val="20"/>
        </w:rPr>
        <w:t>, it has a slower response time</w:t>
      </w:r>
      <w:r w:rsidR="00077B73" w:rsidRPr="004F228A">
        <w:rPr>
          <w:sz w:val="20"/>
          <w:szCs w:val="20"/>
        </w:rPr>
        <w:t>,</w:t>
      </w:r>
      <w:r w:rsidR="005275F2" w:rsidRPr="004F228A">
        <w:rPr>
          <w:sz w:val="20"/>
          <w:szCs w:val="20"/>
        </w:rPr>
        <w:t xml:space="preserve"> </w:t>
      </w:r>
      <w:r w:rsidRPr="004F228A">
        <w:rPr>
          <w:sz w:val="20"/>
          <w:szCs w:val="20"/>
        </w:rPr>
        <w:t xml:space="preserve">which reduces </w:t>
      </w:r>
      <w:r w:rsidR="005275F2" w:rsidRPr="004F228A">
        <w:rPr>
          <w:sz w:val="20"/>
          <w:szCs w:val="20"/>
        </w:rPr>
        <w:t xml:space="preserve">the </w:t>
      </w:r>
      <w:r w:rsidRPr="004F228A">
        <w:rPr>
          <w:sz w:val="20"/>
          <w:szCs w:val="20"/>
        </w:rPr>
        <w:t xml:space="preserve">detection </w:t>
      </w:r>
      <w:r w:rsidR="005275F2" w:rsidRPr="004F228A">
        <w:rPr>
          <w:sz w:val="20"/>
          <w:szCs w:val="20"/>
        </w:rPr>
        <w:t>rate</w:t>
      </w:r>
      <w:r w:rsidRPr="004F228A">
        <w:rPr>
          <w:sz w:val="20"/>
          <w:szCs w:val="20"/>
        </w:rPr>
        <w:t xml:space="preserve">. </w:t>
      </w:r>
      <w:r w:rsidRPr="004F228A">
        <w:rPr>
          <w:sz w:val="20"/>
          <w:szCs w:val="20"/>
        </w:rPr>
        <w:br/>
        <w:t>Kalman filters are often used</w:t>
      </w:r>
      <w:r w:rsidR="0053122D" w:rsidRPr="004F228A">
        <w:rPr>
          <w:sz w:val="20"/>
          <w:szCs w:val="20"/>
        </w:rPr>
        <w:t xml:space="preserve"> in industry </w:t>
      </w:r>
      <w:r w:rsidRPr="004F228A">
        <w:rPr>
          <w:sz w:val="20"/>
          <w:szCs w:val="20"/>
        </w:rPr>
        <w:t>to fuse gyroscope and accelerometer data to reduce the effects of drift, noise</w:t>
      </w:r>
      <w:r w:rsidR="00A3634E" w:rsidRPr="004F228A">
        <w:rPr>
          <w:sz w:val="20"/>
          <w:szCs w:val="20"/>
        </w:rPr>
        <w:t>,</w:t>
      </w:r>
      <w:r w:rsidRPr="004F228A">
        <w:rPr>
          <w:sz w:val="20"/>
          <w:szCs w:val="20"/>
        </w:rPr>
        <w:t xml:space="preserve"> and other gaussian-based errors but these are computationally intensive for the sort of lightweight </w:t>
      </w:r>
      <w:r w:rsidR="00452A51" w:rsidRPr="004F228A">
        <w:rPr>
          <w:sz w:val="20"/>
          <w:szCs w:val="20"/>
        </w:rPr>
        <w:t>processor</w:t>
      </w:r>
      <w:r w:rsidRPr="004F228A">
        <w:rPr>
          <w:sz w:val="20"/>
          <w:szCs w:val="20"/>
        </w:rPr>
        <w:t xml:space="preserve"> that a radio</w:t>
      </w:r>
      <w:r w:rsidR="005275F2" w:rsidRPr="004F228A">
        <w:rPr>
          <w:sz w:val="20"/>
          <w:szCs w:val="20"/>
        </w:rPr>
        <w:t>-</w:t>
      </w:r>
      <w:r w:rsidRPr="004F228A">
        <w:rPr>
          <w:sz w:val="20"/>
          <w:szCs w:val="20"/>
        </w:rPr>
        <w:t xml:space="preserve">controlled car could be expected to power. A complementary filter </w:t>
      </w:r>
      <w:r w:rsidR="00182E10" w:rsidRPr="004F228A">
        <w:rPr>
          <w:sz w:val="20"/>
          <w:szCs w:val="20"/>
        </w:rPr>
        <w:t xml:space="preserve">such as Madgwick’s </w:t>
      </w:r>
      <w:r w:rsidRPr="004F228A">
        <w:rPr>
          <w:sz w:val="20"/>
          <w:szCs w:val="20"/>
        </w:rPr>
        <w:t>is a simpler and less processor-intensive solution</w:t>
      </w:r>
      <w:r w:rsidR="00182E10" w:rsidRPr="004F228A">
        <w:rPr>
          <w:sz w:val="20"/>
          <w:szCs w:val="20"/>
        </w:rPr>
        <w:t xml:space="preserve"> </w:t>
      </w:r>
      <w:r w:rsidR="00077B73" w:rsidRPr="004F228A">
        <w:rPr>
          <w:sz w:val="20"/>
          <w:szCs w:val="20"/>
        </w:rPr>
        <w:t>with claims that the method is just as accurate</w:t>
      </w:r>
      <w:r w:rsidRPr="004F228A">
        <w:rPr>
          <w:sz w:val="20"/>
          <w:szCs w:val="20"/>
        </w:rPr>
        <w:t xml:space="preserve">. </w:t>
      </w:r>
      <w:r w:rsidRPr="004F228A">
        <w:rPr>
          <w:sz w:val="20"/>
          <w:szCs w:val="20"/>
        </w:rPr>
        <w:br/>
      </w:r>
      <w:r w:rsidRPr="004F228A">
        <w:rPr>
          <w:sz w:val="20"/>
          <w:szCs w:val="20"/>
        </w:rPr>
        <w:br/>
        <w:t>This project co</w:t>
      </w:r>
      <w:r w:rsidR="005275F2" w:rsidRPr="004F228A">
        <w:rPr>
          <w:sz w:val="20"/>
          <w:szCs w:val="20"/>
        </w:rPr>
        <w:t xml:space="preserve">mpares </w:t>
      </w:r>
      <w:r w:rsidRPr="004F228A">
        <w:rPr>
          <w:sz w:val="20"/>
          <w:szCs w:val="20"/>
        </w:rPr>
        <w:t>complementary and Kalman filter</w:t>
      </w:r>
      <w:r w:rsidR="005275F2" w:rsidRPr="004F228A">
        <w:rPr>
          <w:sz w:val="20"/>
          <w:szCs w:val="20"/>
        </w:rPr>
        <w:t xml:space="preserve"> operation </w:t>
      </w:r>
      <w:r w:rsidRPr="004F228A">
        <w:rPr>
          <w:sz w:val="20"/>
          <w:szCs w:val="20"/>
        </w:rPr>
        <w:t xml:space="preserve">with a neural network </w:t>
      </w:r>
      <w:r w:rsidR="005275F2" w:rsidRPr="004F228A">
        <w:rPr>
          <w:sz w:val="20"/>
          <w:szCs w:val="20"/>
        </w:rPr>
        <w:t xml:space="preserve">when </w:t>
      </w:r>
      <w:r w:rsidRPr="004F228A">
        <w:rPr>
          <w:sz w:val="20"/>
          <w:szCs w:val="20"/>
        </w:rPr>
        <w:t>perform</w:t>
      </w:r>
      <w:r w:rsidR="005275F2" w:rsidRPr="004F228A">
        <w:rPr>
          <w:sz w:val="20"/>
          <w:szCs w:val="20"/>
        </w:rPr>
        <w:t>ing</w:t>
      </w:r>
      <w:r w:rsidRPr="004F228A">
        <w:rPr>
          <w:sz w:val="20"/>
          <w:szCs w:val="20"/>
        </w:rPr>
        <w:t xml:space="preserve"> sensor fusion</w:t>
      </w:r>
      <w:r w:rsidR="005275F2" w:rsidRPr="004F228A">
        <w:rPr>
          <w:sz w:val="20"/>
          <w:szCs w:val="20"/>
        </w:rPr>
        <w:t xml:space="preserve"> and investigates </w:t>
      </w:r>
      <w:r w:rsidRPr="004F228A">
        <w:rPr>
          <w:sz w:val="20"/>
          <w:szCs w:val="20"/>
        </w:rPr>
        <w:t xml:space="preserve">if using a neural network of multiple </w:t>
      </w:r>
      <w:r w:rsidR="00C645EE" w:rsidRPr="004F228A">
        <w:rPr>
          <w:sz w:val="20"/>
          <w:szCs w:val="20"/>
        </w:rPr>
        <w:t>IMUs</w:t>
      </w:r>
      <w:r w:rsidRPr="004F228A">
        <w:rPr>
          <w:sz w:val="20"/>
          <w:szCs w:val="20"/>
        </w:rPr>
        <w:t xml:space="preserve"> </w:t>
      </w:r>
      <w:r w:rsidR="006601A7" w:rsidRPr="004F228A">
        <w:rPr>
          <w:sz w:val="20"/>
          <w:szCs w:val="20"/>
        </w:rPr>
        <w:t xml:space="preserve">reduces errors and enhances performance compared to a single </w:t>
      </w:r>
      <w:r w:rsidR="00C97540" w:rsidRPr="004F228A">
        <w:rPr>
          <w:sz w:val="20"/>
          <w:szCs w:val="20"/>
        </w:rPr>
        <w:t>IMU</w:t>
      </w:r>
      <w:r w:rsidR="006601A7" w:rsidRPr="004F228A">
        <w:rPr>
          <w:sz w:val="20"/>
          <w:szCs w:val="20"/>
        </w:rPr>
        <w:t xml:space="preserve"> in the context of </w:t>
      </w:r>
      <w:r w:rsidR="00F14344" w:rsidRPr="004F228A">
        <w:rPr>
          <w:sz w:val="20"/>
          <w:szCs w:val="20"/>
        </w:rPr>
        <w:t xml:space="preserve">establishing Euler angles of roll and pitch movement to </w:t>
      </w:r>
      <w:r w:rsidR="006601A7" w:rsidRPr="004F228A">
        <w:rPr>
          <w:sz w:val="20"/>
          <w:szCs w:val="20"/>
        </w:rPr>
        <w:t>stabilis</w:t>
      </w:r>
      <w:r w:rsidR="00F14344" w:rsidRPr="004F228A">
        <w:rPr>
          <w:sz w:val="20"/>
          <w:szCs w:val="20"/>
        </w:rPr>
        <w:t>e</w:t>
      </w:r>
      <w:r w:rsidR="006601A7" w:rsidRPr="004F228A">
        <w:rPr>
          <w:sz w:val="20"/>
          <w:szCs w:val="20"/>
        </w:rPr>
        <w:t xml:space="preserve"> a video feed</w:t>
      </w:r>
      <w:r w:rsidR="00B361FB" w:rsidRPr="004F228A">
        <w:rPr>
          <w:sz w:val="20"/>
          <w:szCs w:val="20"/>
        </w:rPr>
        <w:t xml:space="preserve"> of a consumer-level camera on a moving commercial off-the-shelf radio control vehicle.</w:t>
      </w:r>
      <w:r w:rsidR="00182E10" w:rsidRPr="004F228A">
        <w:rPr>
          <w:sz w:val="20"/>
          <w:szCs w:val="20"/>
        </w:rPr>
        <w:br/>
      </w:r>
      <w:r w:rsidR="00182E10" w:rsidRPr="004F228A">
        <w:rPr>
          <w:sz w:val="20"/>
          <w:szCs w:val="20"/>
        </w:rPr>
        <w:br/>
      </w:r>
      <w:r w:rsidR="00592DD7">
        <w:rPr>
          <w:sz w:val="20"/>
          <w:szCs w:val="20"/>
        </w:rPr>
        <w:t>It is</w:t>
      </w:r>
      <w:r w:rsidR="00182E10" w:rsidRPr="004F228A">
        <w:rPr>
          <w:sz w:val="20"/>
          <w:szCs w:val="20"/>
        </w:rPr>
        <w:t xml:space="preserve"> demonstrate</w:t>
      </w:r>
      <w:r w:rsidR="00592DD7">
        <w:rPr>
          <w:sz w:val="20"/>
          <w:szCs w:val="20"/>
        </w:rPr>
        <w:t>d</w:t>
      </w:r>
      <w:r w:rsidR="00182E10" w:rsidRPr="004F228A">
        <w:rPr>
          <w:sz w:val="20"/>
          <w:szCs w:val="20"/>
        </w:rPr>
        <w:t xml:space="preserve"> that there is no statistically significant advantage in using multiple IMUs if these are kept in the same horizontal plane, that a minimum of a </w:t>
      </w:r>
      <w:r w:rsidR="00077B73" w:rsidRPr="004F228A">
        <w:rPr>
          <w:sz w:val="20"/>
          <w:szCs w:val="20"/>
        </w:rPr>
        <w:t>three</w:t>
      </w:r>
      <w:r w:rsidR="00182E10" w:rsidRPr="004F228A">
        <w:rPr>
          <w:sz w:val="20"/>
          <w:szCs w:val="20"/>
        </w:rPr>
        <w:t xml:space="preserve">-layer MATLAB NARXNET filter provides </w:t>
      </w:r>
      <w:r w:rsidR="00077B73" w:rsidRPr="004F228A">
        <w:rPr>
          <w:sz w:val="20"/>
          <w:szCs w:val="20"/>
        </w:rPr>
        <w:t xml:space="preserve">the </w:t>
      </w:r>
      <w:r w:rsidR="00182E10" w:rsidRPr="004F228A">
        <w:rPr>
          <w:sz w:val="20"/>
          <w:szCs w:val="20"/>
        </w:rPr>
        <w:t xml:space="preserve">equivalent </w:t>
      </w:r>
      <w:r w:rsidR="00077B73" w:rsidRPr="004F228A">
        <w:rPr>
          <w:sz w:val="20"/>
          <w:szCs w:val="20"/>
        </w:rPr>
        <w:t xml:space="preserve">accuracy of </w:t>
      </w:r>
      <w:r w:rsidR="00182E10" w:rsidRPr="004F228A">
        <w:rPr>
          <w:sz w:val="20"/>
          <w:szCs w:val="20"/>
        </w:rPr>
        <w:t>a Kalman filter with similar processing times, and that the Madgwick IECF</w:t>
      </w:r>
      <w:r w:rsidR="00182E10" w:rsidRPr="004F228A">
        <w:rPr>
          <w:sz w:val="20"/>
          <w:szCs w:val="20"/>
          <w:vertAlign w:val="subscript"/>
        </w:rPr>
        <w:t>6</w:t>
      </w:r>
      <w:r w:rsidR="00182E10" w:rsidRPr="004F228A">
        <w:rPr>
          <w:sz w:val="20"/>
          <w:szCs w:val="20"/>
        </w:rPr>
        <w:t xml:space="preserve"> complimentary filter, the radial basis factor neural network and multi-level perceptron neural network models are not fit for this purpose.</w:t>
      </w:r>
    </w:p>
    <w:p w14:paraId="799DB24B" w14:textId="77777777" w:rsidR="00C709CE" w:rsidRPr="004F228A" w:rsidRDefault="00C709CE" w:rsidP="00535804">
      <w:pPr>
        <w:pStyle w:val="BodyText"/>
        <w:rPr>
          <w:rFonts w:cstheme="minorHAnsi"/>
          <w:sz w:val="20"/>
          <w:szCs w:val="20"/>
        </w:rPr>
      </w:pPr>
    </w:p>
    <w:p w14:paraId="31CDEB7F" w14:textId="268070F6" w:rsidR="00380CC6" w:rsidRPr="004F228A" w:rsidRDefault="00380CC6" w:rsidP="00861963">
      <w:pPr>
        <w:pStyle w:val="BodyText"/>
        <w:rPr>
          <w:rFonts w:cstheme="minorHAnsi"/>
          <w:sz w:val="20"/>
          <w:szCs w:val="20"/>
        </w:rPr>
      </w:pPr>
      <w:r w:rsidRPr="004F228A">
        <w:rPr>
          <w:rFonts w:cstheme="minorHAnsi"/>
          <w:b/>
          <w:sz w:val="20"/>
          <w:szCs w:val="20"/>
        </w:rPr>
        <w:t>Keywords:</w:t>
      </w:r>
      <w:r w:rsidR="00DD5162" w:rsidRPr="004F228A">
        <w:rPr>
          <w:rFonts w:cstheme="minorHAnsi"/>
          <w:sz w:val="20"/>
          <w:szCs w:val="20"/>
        </w:rPr>
        <w:t xml:space="preserve"> </w:t>
      </w:r>
      <w:bookmarkStart w:id="7" w:name="Text6"/>
      <w:r w:rsidR="00C97540" w:rsidRPr="004F228A">
        <w:rPr>
          <w:rFonts w:cstheme="minorHAnsi"/>
          <w:sz w:val="20"/>
          <w:szCs w:val="20"/>
        </w:rPr>
        <w:t>IMU</w:t>
      </w:r>
      <w:r w:rsidR="006601A7" w:rsidRPr="004F228A">
        <w:rPr>
          <w:rFonts w:cstheme="minorHAnsi"/>
          <w:sz w:val="20"/>
          <w:szCs w:val="20"/>
        </w:rPr>
        <w:t>, image stabilisation, neural network</w:t>
      </w:r>
      <w:r w:rsidR="002337A6" w:rsidRPr="004F228A">
        <w:rPr>
          <w:rFonts w:cstheme="minorHAnsi"/>
          <w:sz w:val="20"/>
          <w:szCs w:val="20"/>
        </w:rPr>
        <w:t>, translational sensor drift</w:t>
      </w:r>
      <w:r w:rsidR="00BB22B0" w:rsidRPr="004F228A">
        <w:rPr>
          <w:rFonts w:cstheme="minorHAnsi"/>
          <w:sz w:val="20"/>
          <w:szCs w:val="20"/>
        </w:rPr>
        <w:t>.</w:t>
      </w:r>
      <w:bookmarkEnd w:id="7"/>
      <w:r w:rsidR="00BB22B0" w:rsidRPr="004F228A">
        <w:rPr>
          <w:rFonts w:cstheme="minorHAnsi"/>
          <w:sz w:val="20"/>
          <w:szCs w:val="20"/>
        </w:rPr>
        <w:t xml:space="preserve"> </w:t>
      </w:r>
    </w:p>
    <w:p w14:paraId="43D0318A" w14:textId="77777777" w:rsidR="00436549" w:rsidRPr="00280F56" w:rsidRDefault="00436549" w:rsidP="00667C2A">
      <w:pPr>
        <w:pStyle w:val="HeadingMyL1"/>
      </w:pPr>
      <w:r w:rsidRPr="00280F56">
        <w:br w:type="page"/>
      </w:r>
      <w:bookmarkStart w:id="8" w:name="_Toc147945580"/>
      <w:r w:rsidRPr="00280F56">
        <w:lastRenderedPageBreak/>
        <w:t>Acknowledgements</w:t>
      </w:r>
      <w:bookmarkEnd w:id="8"/>
    </w:p>
    <w:p w14:paraId="25096323" w14:textId="542218BE"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w:t>
      </w:r>
      <w:r w:rsidR="00742E8C" w:rsidRPr="00280F56">
        <w:t>Charters,</w:t>
      </w:r>
      <w:r w:rsidRPr="00280F56">
        <w:t xml:space="preserve">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7945581"/>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05A24E58" w:rsidR="00F861F9" w:rsidRPr="00280F56" w:rsidRDefault="00F861F9" w:rsidP="00F861F9">
      <w:pPr>
        <w:pStyle w:val="BodyText"/>
        <w:jc w:val="right"/>
        <w:rPr>
          <w:i/>
          <w:iCs/>
          <w:lang w:eastAsia="zh-CN"/>
        </w:rPr>
      </w:pPr>
      <w:r w:rsidRPr="00280F56">
        <w:rPr>
          <w:i/>
          <w:iCs/>
          <w:lang w:eastAsia="zh-CN"/>
        </w:rPr>
        <w:t xml:space="preserve">(Brett </w:t>
      </w:r>
      <w:r w:rsidR="00750B8C">
        <w:rPr>
          <w:i/>
          <w:iCs/>
          <w:lang w:eastAsia="zh-CN"/>
        </w:rPr>
        <w:t xml:space="preserve">Malcolm </w:t>
      </w:r>
      <w:r w:rsidRPr="00280F56">
        <w:rPr>
          <w:i/>
          <w:iCs/>
          <w:lang w:eastAsia="zh-CN"/>
        </w:rPr>
        <w:t>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7945582"/>
      <w:r w:rsidRPr="00280F56">
        <w:lastRenderedPageBreak/>
        <w:t>Table of Contents</w:t>
      </w:r>
      <w:bookmarkEnd w:id="10"/>
    </w:p>
    <w:p w14:paraId="5E21FD41" w14:textId="6CFD2A48" w:rsidR="00077B73" w:rsidRDefault="003F2E4C" w:rsidP="00077B73">
      <w:pPr>
        <w:pStyle w:val="TOC9"/>
        <w:rPr>
          <w:rFonts w:asciiTheme="minorHAnsi" w:eastAsiaTheme="minorEastAsia" w:hAnsiTheme="minorHAnsi" w:cstheme="minorBidi"/>
          <w:kern w:val="2"/>
          <w:szCs w:val="22"/>
          <w:lang w:eastAsia="zh-CN"/>
          <w14:ligatures w14:val="standardContextual"/>
        </w:rPr>
      </w:pPr>
      <w:r w:rsidRPr="00280F56">
        <w:fldChar w:fldCharType="begin"/>
      </w:r>
      <w:r w:rsidR="00E2006E" w:rsidRPr="00280F56">
        <w:instrText xml:space="preserve"> TOC \h \z \t "Heading 1,1,Heading 2,2,Heading 3,3,Heading MyL1,9,Heading MyL2,8,App1,1,App2,2" </w:instrText>
      </w:r>
      <w:r w:rsidRPr="00280F56">
        <w:fldChar w:fldCharType="separate"/>
      </w:r>
      <w:hyperlink w:anchor="_Toc147945579" w:history="1">
        <w:r w:rsidR="00077B73" w:rsidRPr="00185E2E">
          <w:rPr>
            <w:rStyle w:val="Hyperlink"/>
          </w:rPr>
          <w:t>Abstract</w:t>
        </w:r>
        <w:r w:rsidR="00077B73">
          <w:rPr>
            <w:webHidden/>
          </w:rPr>
          <w:tab/>
        </w:r>
        <w:r w:rsidR="00077B73">
          <w:rPr>
            <w:webHidden/>
          </w:rPr>
          <w:fldChar w:fldCharType="begin"/>
        </w:r>
        <w:r w:rsidR="00077B73">
          <w:rPr>
            <w:webHidden/>
          </w:rPr>
          <w:instrText xml:space="preserve"> PAGEREF _Toc147945579 \h </w:instrText>
        </w:r>
        <w:r w:rsidR="00077B73">
          <w:rPr>
            <w:webHidden/>
          </w:rPr>
        </w:r>
        <w:r w:rsidR="00077B73">
          <w:rPr>
            <w:webHidden/>
          </w:rPr>
          <w:fldChar w:fldCharType="separate"/>
        </w:r>
        <w:r w:rsidR="00077B73">
          <w:rPr>
            <w:webHidden/>
          </w:rPr>
          <w:t>1</w:t>
        </w:r>
        <w:r w:rsidR="00077B73">
          <w:rPr>
            <w:webHidden/>
          </w:rPr>
          <w:fldChar w:fldCharType="end"/>
        </w:r>
      </w:hyperlink>
    </w:p>
    <w:p w14:paraId="58FD8B8A" w14:textId="4DBBA3A2" w:rsidR="00077B73" w:rsidRDefault="00000000" w:rsidP="00077B73">
      <w:pPr>
        <w:pStyle w:val="TOC9"/>
        <w:rPr>
          <w:rFonts w:asciiTheme="minorHAnsi" w:eastAsiaTheme="minorEastAsia" w:hAnsiTheme="minorHAnsi" w:cstheme="minorBidi"/>
          <w:kern w:val="2"/>
          <w:szCs w:val="22"/>
          <w:lang w:eastAsia="zh-CN"/>
          <w14:ligatures w14:val="standardContextual"/>
        </w:rPr>
      </w:pPr>
      <w:hyperlink w:anchor="_Toc147945580" w:history="1">
        <w:r w:rsidR="00077B73" w:rsidRPr="00185E2E">
          <w:rPr>
            <w:rStyle w:val="Hyperlink"/>
          </w:rPr>
          <w:t>Acknowledgements</w:t>
        </w:r>
        <w:r w:rsidR="00077B73">
          <w:rPr>
            <w:webHidden/>
          </w:rPr>
          <w:tab/>
        </w:r>
        <w:r w:rsidR="00077B73">
          <w:rPr>
            <w:webHidden/>
          </w:rPr>
          <w:fldChar w:fldCharType="begin"/>
        </w:r>
        <w:r w:rsidR="00077B73">
          <w:rPr>
            <w:webHidden/>
          </w:rPr>
          <w:instrText xml:space="preserve"> PAGEREF _Toc147945580 \h </w:instrText>
        </w:r>
        <w:r w:rsidR="00077B73">
          <w:rPr>
            <w:webHidden/>
          </w:rPr>
        </w:r>
        <w:r w:rsidR="00077B73">
          <w:rPr>
            <w:webHidden/>
          </w:rPr>
          <w:fldChar w:fldCharType="separate"/>
        </w:r>
        <w:r w:rsidR="00077B73">
          <w:rPr>
            <w:webHidden/>
          </w:rPr>
          <w:t>3</w:t>
        </w:r>
        <w:r w:rsidR="00077B73">
          <w:rPr>
            <w:webHidden/>
          </w:rPr>
          <w:fldChar w:fldCharType="end"/>
        </w:r>
      </w:hyperlink>
    </w:p>
    <w:p w14:paraId="11DF20AD" w14:textId="0AA128D1" w:rsidR="00077B73" w:rsidRDefault="00000000" w:rsidP="00077B73">
      <w:pPr>
        <w:pStyle w:val="TOC9"/>
        <w:rPr>
          <w:rFonts w:asciiTheme="minorHAnsi" w:eastAsiaTheme="minorEastAsia" w:hAnsiTheme="minorHAnsi" w:cstheme="minorBidi"/>
          <w:kern w:val="2"/>
          <w:szCs w:val="22"/>
          <w:lang w:eastAsia="zh-CN"/>
          <w14:ligatures w14:val="standardContextual"/>
        </w:rPr>
      </w:pPr>
      <w:hyperlink w:anchor="_Toc147945581" w:history="1">
        <w:r w:rsidR="00077B73" w:rsidRPr="00185E2E">
          <w:rPr>
            <w:rStyle w:val="Hyperlink"/>
          </w:rPr>
          <w:t>Declaration</w:t>
        </w:r>
        <w:r w:rsidR="00077B73">
          <w:rPr>
            <w:webHidden/>
          </w:rPr>
          <w:tab/>
        </w:r>
        <w:r w:rsidR="00077B73">
          <w:rPr>
            <w:webHidden/>
          </w:rPr>
          <w:fldChar w:fldCharType="begin"/>
        </w:r>
        <w:r w:rsidR="00077B73">
          <w:rPr>
            <w:webHidden/>
          </w:rPr>
          <w:instrText xml:space="preserve"> PAGEREF _Toc147945581 \h </w:instrText>
        </w:r>
        <w:r w:rsidR="00077B73">
          <w:rPr>
            <w:webHidden/>
          </w:rPr>
        </w:r>
        <w:r w:rsidR="00077B73">
          <w:rPr>
            <w:webHidden/>
          </w:rPr>
          <w:fldChar w:fldCharType="separate"/>
        </w:r>
        <w:r w:rsidR="00077B73">
          <w:rPr>
            <w:webHidden/>
          </w:rPr>
          <w:t>3</w:t>
        </w:r>
        <w:r w:rsidR="00077B73">
          <w:rPr>
            <w:webHidden/>
          </w:rPr>
          <w:fldChar w:fldCharType="end"/>
        </w:r>
      </w:hyperlink>
    </w:p>
    <w:p w14:paraId="37F543C5" w14:textId="760CB189" w:rsidR="00077B73" w:rsidRDefault="00000000" w:rsidP="00077B73">
      <w:pPr>
        <w:pStyle w:val="TOC9"/>
        <w:rPr>
          <w:rFonts w:asciiTheme="minorHAnsi" w:eastAsiaTheme="minorEastAsia" w:hAnsiTheme="minorHAnsi" w:cstheme="minorBidi"/>
          <w:kern w:val="2"/>
          <w:szCs w:val="22"/>
          <w:lang w:eastAsia="zh-CN"/>
          <w14:ligatures w14:val="standardContextual"/>
        </w:rPr>
      </w:pPr>
      <w:hyperlink w:anchor="_Toc147945582" w:history="1">
        <w:r w:rsidR="00077B73" w:rsidRPr="00185E2E">
          <w:rPr>
            <w:rStyle w:val="Hyperlink"/>
          </w:rPr>
          <w:t>Table of Contents</w:t>
        </w:r>
        <w:r w:rsidR="00077B73">
          <w:rPr>
            <w:webHidden/>
          </w:rPr>
          <w:tab/>
        </w:r>
        <w:r w:rsidR="00077B73">
          <w:rPr>
            <w:webHidden/>
          </w:rPr>
          <w:fldChar w:fldCharType="begin"/>
        </w:r>
        <w:r w:rsidR="00077B73">
          <w:rPr>
            <w:webHidden/>
          </w:rPr>
          <w:instrText xml:space="preserve"> PAGEREF _Toc147945582 \h </w:instrText>
        </w:r>
        <w:r w:rsidR="00077B73">
          <w:rPr>
            <w:webHidden/>
          </w:rPr>
        </w:r>
        <w:r w:rsidR="00077B73">
          <w:rPr>
            <w:webHidden/>
          </w:rPr>
          <w:fldChar w:fldCharType="separate"/>
        </w:r>
        <w:r w:rsidR="00077B73">
          <w:rPr>
            <w:webHidden/>
          </w:rPr>
          <w:t>4</w:t>
        </w:r>
        <w:r w:rsidR="00077B73">
          <w:rPr>
            <w:webHidden/>
          </w:rPr>
          <w:fldChar w:fldCharType="end"/>
        </w:r>
      </w:hyperlink>
    </w:p>
    <w:p w14:paraId="5735BBE0" w14:textId="712A8730" w:rsidR="00077B73" w:rsidRDefault="00000000" w:rsidP="00077B73">
      <w:pPr>
        <w:pStyle w:val="TOC9"/>
        <w:rPr>
          <w:rFonts w:asciiTheme="minorHAnsi" w:eastAsiaTheme="minorEastAsia" w:hAnsiTheme="minorHAnsi" w:cstheme="minorBidi"/>
          <w:kern w:val="2"/>
          <w:szCs w:val="22"/>
          <w:lang w:eastAsia="zh-CN"/>
          <w14:ligatures w14:val="standardContextual"/>
        </w:rPr>
      </w:pPr>
      <w:hyperlink w:anchor="_Toc147945583" w:history="1">
        <w:r w:rsidR="00077B73" w:rsidRPr="00185E2E">
          <w:rPr>
            <w:rStyle w:val="Hyperlink"/>
          </w:rPr>
          <w:t>List of Tables</w:t>
        </w:r>
        <w:r w:rsidR="00077B73">
          <w:rPr>
            <w:webHidden/>
          </w:rPr>
          <w:tab/>
        </w:r>
        <w:r w:rsidR="00077B73">
          <w:rPr>
            <w:webHidden/>
          </w:rPr>
          <w:fldChar w:fldCharType="begin"/>
        </w:r>
        <w:r w:rsidR="00077B73">
          <w:rPr>
            <w:webHidden/>
          </w:rPr>
          <w:instrText xml:space="preserve"> PAGEREF _Toc147945583 \h </w:instrText>
        </w:r>
        <w:r w:rsidR="00077B73">
          <w:rPr>
            <w:webHidden/>
          </w:rPr>
        </w:r>
        <w:r w:rsidR="00077B73">
          <w:rPr>
            <w:webHidden/>
          </w:rPr>
          <w:fldChar w:fldCharType="separate"/>
        </w:r>
        <w:r w:rsidR="00077B73">
          <w:rPr>
            <w:webHidden/>
          </w:rPr>
          <w:t>8</w:t>
        </w:r>
        <w:r w:rsidR="00077B73">
          <w:rPr>
            <w:webHidden/>
          </w:rPr>
          <w:fldChar w:fldCharType="end"/>
        </w:r>
      </w:hyperlink>
    </w:p>
    <w:p w14:paraId="43755C03" w14:textId="16F0BE29" w:rsidR="00077B73" w:rsidRDefault="00000000" w:rsidP="00077B73">
      <w:pPr>
        <w:pStyle w:val="TOC9"/>
        <w:rPr>
          <w:rFonts w:asciiTheme="minorHAnsi" w:eastAsiaTheme="minorEastAsia" w:hAnsiTheme="minorHAnsi" w:cstheme="minorBidi"/>
          <w:kern w:val="2"/>
          <w:szCs w:val="22"/>
          <w:lang w:eastAsia="zh-CN"/>
          <w14:ligatures w14:val="standardContextual"/>
        </w:rPr>
      </w:pPr>
      <w:hyperlink w:anchor="_Toc147945584" w:history="1">
        <w:r w:rsidR="00077B73" w:rsidRPr="00185E2E">
          <w:rPr>
            <w:rStyle w:val="Hyperlink"/>
          </w:rPr>
          <w:t>List of Code</w:t>
        </w:r>
        <w:r w:rsidR="00077B73">
          <w:rPr>
            <w:webHidden/>
          </w:rPr>
          <w:tab/>
        </w:r>
        <w:r w:rsidR="00077B73">
          <w:rPr>
            <w:webHidden/>
          </w:rPr>
          <w:fldChar w:fldCharType="begin"/>
        </w:r>
        <w:r w:rsidR="00077B73">
          <w:rPr>
            <w:webHidden/>
          </w:rPr>
          <w:instrText xml:space="preserve"> PAGEREF _Toc147945584 \h </w:instrText>
        </w:r>
        <w:r w:rsidR="00077B73">
          <w:rPr>
            <w:webHidden/>
          </w:rPr>
        </w:r>
        <w:r w:rsidR="00077B73">
          <w:rPr>
            <w:webHidden/>
          </w:rPr>
          <w:fldChar w:fldCharType="separate"/>
        </w:r>
        <w:r w:rsidR="00077B73">
          <w:rPr>
            <w:webHidden/>
          </w:rPr>
          <w:t>10</w:t>
        </w:r>
        <w:r w:rsidR="00077B73">
          <w:rPr>
            <w:webHidden/>
          </w:rPr>
          <w:fldChar w:fldCharType="end"/>
        </w:r>
      </w:hyperlink>
    </w:p>
    <w:p w14:paraId="0857BE8D" w14:textId="50C9E6B7" w:rsidR="00077B73" w:rsidRDefault="00000000" w:rsidP="00077B73">
      <w:pPr>
        <w:pStyle w:val="TOC9"/>
        <w:rPr>
          <w:rFonts w:asciiTheme="minorHAnsi" w:eastAsiaTheme="minorEastAsia" w:hAnsiTheme="minorHAnsi" w:cstheme="minorBidi"/>
          <w:kern w:val="2"/>
          <w:szCs w:val="22"/>
          <w:lang w:eastAsia="zh-CN"/>
          <w14:ligatures w14:val="standardContextual"/>
        </w:rPr>
      </w:pPr>
      <w:hyperlink w:anchor="_Toc147945585" w:history="1">
        <w:r w:rsidR="00077B73" w:rsidRPr="00185E2E">
          <w:rPr>
            <w:rStyle w:val="Hyperlink"/>
          </w:rPr>
          <w:t>List of Equations</w:t>
        </w:r>
        <w:r w:rsidR="00077B73">
          <w:rPr>
            <w:webHidden/>
          </w:rPr>
          <w:tab/>
        </w:r>
        <w:r w:rsidR="00077B73">
          <w:rPr>
            <w:webHidden/>
          </w:rPr>
          <w:fldChar w:fldCharType="begin"/>
        </w:r>
        <w:r w:rsidR="00077B73">
          <w:rPr>
            <w:webHidden/>
          </w:rPr>
          <w:instrText xml:space="preserve"> PAGEREF _Toc147945585 \h </w:instrText>
        </w:r>
        <w:r w:rsidR="00077B73">
          <w:rPr>
            <w:webHidden/>
          </w:rPr>
        </w:r>
        <w:r w:rsidR="00077B73">
          <w:rPr>
            <w:webHidden/>
          </w:rPr>
          <w:fldChar w:fldCharType="separate"/>
        </w:r>
        <w:r w:rsidR="00077B73">
          <w:rPr>
            <w:webHidden/>
          </w:rPr>
          <w:t>10</w:t>
        </w:r>
        <w:r w:rsidR="00077B73">
          <w:rPr>
            <w:webHidden/>
          </w:rPr>
          <w:fldChar w:fldCharType="end"/>
        </w:r>
      </w:hyperlink>
    </w:p>
    <w:p w14:paraId="2935EA6F" w14:textId="088CC589" w:rsidR="00077B73" w:rsidRDefault="00000000" w:rsidP="00077B73">
      <w:pPr>
        <w:pStyle w:val="TOC9"/>
        <w:rPr>
          <w:rFonts w:asciiTheme="minorHAnsi" w:eastAsiaTheme="minorEastAsia" w:hAnsiTheme="minorHAnsi" w:cstheme="minorBidi"/>
          <w:kern w:val="2"/>
          <w:szCs w:val="22"/>
          <w:lang w:eastAsia="zh-CN"/>
          <w14:ligatures w14:val="standardContextual"/>
        </w:rPr>
      </w:pPr>
      <w:hyperlink w:anchor="_Toc147945586" w:history="1">
        <w:r w:rsidR="00077B73" w:rsidRPr="00185E2E">
          <w:rPr>
            <w:rStyle w:val="Hyperlink"/>
          </w:rPr>
          <w:t>List of Figures</w:t>
        </w:r>
        <w:r w:rsidR="00077B73">
          <w:rPr>
            <w:webHidden/>
          </w:rPr>
          <w:tab/>
        </w:r>
        <w:r w:rsidR="00077B73">
          <w:rPr>
            <w:webHidden/>
          </w:rPr>
          <w:fldChar w:fldCharType="begin"/>
        </w:r>
        <w:r w:rsidR="00077B73">
          <w:rPr>
            <w:webHidden/>
          </w:rPr>
          <w:instrText xml:space="preserve"> PAGEREF _Toc147945586 \h </w:instrText>
        </w:r>
        <w:r w:rsidR="00077B73">
          <w:rPr>
            <w:webHidden/>
          </w:rPr>
        </w:r>
        <w:r w:rsidR="00077B73">
          <w:rPr>
            <w:webHidden/>
          </w:rPr>
          <w:fldChar w:fldCharType="separate"/>
        </w:r>
        <w:r w:rsidR="00077B73">
          <w:rPr>
            <w:webHidden/>
          </w:rPr>
          <w:t>10</w:t>
        </w:r>
        <w:r w:rsidR="00077B73">
          <w:rPr>
            <w:webHidden/>
          </w:rPr>
          <w:fldChar w:fldCharType="end"/>
        </w:r>
      </w:hyperlink>
    </w:p>
    <w:p w14:paraId="146F7B8B" w14:textId="6CF37323" w:rsidR="00077B73" w:rsidRDefault="00000000" w:rsidP="004F228A">
      <w:pPr>
        <w:pStyle w:val="TOC1"/>
        <w:rPr>
          <w:rFonts w:asciiTheme="minorHAnsi" w:eastAsiaTheme="minorEastAsia" w:hAnsiTheme="minorHAnsi" w:cstheme="minorBidi"/>
          <w:kern w:val="2"/>
          <w:szCs w:val="22"/>
          <w:lang w:eastAsia="zh-CN"/>
          <w14:ligatures w14:val="standardContextual"/>
        </w:rPr>
      </w:pPr>
      <w:hyperlink w:anchor="_Toc147945587" w:history="1">
        <w:r w:rsidR="00077B73" w:rsidRPr="00185E2E">
          <w:rPr>
            <w:rStyle w:val="Hyperlink"/>
          </w:rPr>
          <w:t>Chapter 1 Introduction</w:t>
        </w:r>
        <w:r w:rsidR="00077B73">
          <w:rPr>
            <w:webHidden/>
          </w:rPr>
          <w:tab/>
        </w:r>
        <w:r w:rsidR="00077B73">
          <w:rPr>
            <w:webHidden/>
          </w:rPr>
          <w:fldChar w:fldCharType="begin"/>
        </w:r>
        <w:r w:rsidR="00077B73">
          <w:rPr>
            <w:webHidden/>
          </w:rPr>
          <w:instrText xml:space="preserve"> PAGEREF _Toc147945587 \h </w:instrText>
        </w:r>
        <w:r w:rsidR="00077B73">
          <w:rPr>
            <w:webHidden/>
          </w:rPr>
        </w:r>
        <w:r w:rsidR="00077B73">
          <w:rPr>
            <w:webHidden/>
          </w:rPr>
          <w:fldChar w:fldCharType="separate"/>
        </w:r>
        <w:r w:rsidR="00077B73">
          <w:rPr>
            <w:webHidden/>
          </w:rPr>
          <w:t>14</w:t>
        </w:r>
        <w:r w:rsidR="00077B73">
          <w:rPr>
            <w:webHidden/>
          </w:rPr>
          <w:fldChar w:fldCharType="end"/>
        </w:r>
      </w:hyperlink>
    </w:p>
    <w:p w14:paraId="13E34776" w14:textId="6B3BC92E"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588" w:history="1">
        <w:r w:rsidR="00077B73" w:rsidRPr="00185E2E">
          <w:rPr>
            <w:rStyle w:val="Hyperlink"/>
          </w:rPr>
          <w:t>1.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Motivation</w:t>
        </w:r>
        <w:r w:rsidR="00077B73">
          <w:rPr>
            <w:webHidden/>
          </w:rPr>
          <w:tab/>
        </w:r>
        <w:r w:rsidR="00077B73">
          <w:rPr>
            <w:webHidden/>
          </w:rPr>
          <w:fldChar w:fldCharType="begin"/>
        </w:r>
        <w:r w:rsidR="00077B73">
          <w:rPr>
            <w:webHidden/>
          </w:rPr>
          <w:instrText xml:space="preserve"> PAGEREF _Toc147945588 \h </w:instrText>
        </w:r>
        <w:r w:rsidR="00077B73">
          <w:rPr>
            <w:webHidden/>
          </w:rPr>
        </w:r>
        <w:r w:rsidR="00077B73">
          <w:rPr>
            <w:webHidden/>
          </w:rPr>
          <w:fldChar w:fldCharType="separate"/>
        </w:r>
        <w:r w:rsidR="00077B73">
          <w:rPr>
            <w:webHidden/>
          </w:rPr>
          <w:t>14</w:t>
        </w:r>
        <w:r w:rsidR="00077B73">
          <w:rPr>
            <w:webHidden/>
          </w:rPr>
          <w:fldChar w:fldCharType="end"/>
        </w:r>
      </w:hyperlink>
    </w:p>
    <w:p w14:paraId="113923AE" w14:textId="64646A32"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589" w:history="1">
        <w:r w:rsidR="00077B73" w:rsidRPr="00185E2E">
          <w:rPr>
            <w:rStyle w:val="Hyperlink"/>
          </w:rPr>
          <w:t>1.1.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NZ Farm information and desired data</w:t>
        </w:r>
        <w:r w:rsidR="00077B73">
          <w:rPr>
            <w:webHidden/>
          </w:rPr>
          <w:tab/>
        </w:r>
        <w:r w:rsidR="00077B73">
          <w:rPr>
            <w:webHidden/>
          </w:rPr>
          <w:fldChar w:fldCharType="begin"/>
        </w:r>
        <w:r w:rsidR="00077B73">
          <w:rPr>
            <w:webHidden/>
          </w:rPr>
          <w:instrText xml:space="preserve"> PAGEREF _Toc147945589 \h </w:instrText>
        </w:r>
        <w:r w:rsidR="00077B73">
          <w:rPr>
            <w:webHidden/>
          </w:rPr>
        </w:r>
        <w:r w:rsidR="00077B73">
          <w:rPr>
            <w:webHidden/>
          </w:rPr>
          <w:fldChar w:fldCharType="separate"/>
        </w:r>
        <w:r w:rsidR="00077B73">
          <w:rPr>
            <w:webHidden/>
          </w:rPr>
          <w:t>14</w:t>
        </w:r>
        <w:r w:rsidR="00077B73">
          <w:rPr>
            <w:webHidden/>
          </w:rPr>
          <w:fldChar w:fldCharType="end"/>
        </w:r>
      </w:hyperlink>
    </w:p>
    <w:p w14:paraId="581A8B53" w14:textId="297B7CD3"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590" w:history="1">
        <w:r w:rsidR="00077B73" w:rsidRPr="00185E2E">
          <w:rPr>
            <w:rStyle w:val="Hyperlink"/>
          </w:rPr>
          <w:t>1.1.2</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Data Gathering Methods</w:t>
        </w:r>
        <w:r w:rsidR="00077B73">
          <w:rPr>
            <w:webHidden/>
          </w:rPr>
          <w:tab/>
        </w:r>
        <w:r w:rsidR="00077B73">
          <w:rPr>
            <w:webHidden/>
          </w:rPr>
          <w:fldChar w:fldCharType="begin"/>
        </w:r>
        <w:r w:rsidR="00077B73">
          <w:rPr>
            <w:webHidden/>
          </w:rPr>
          <w:instrText xml:space="preserve"> PAGEREF _Toc147945590 \h </w:instrText>
        </w:r>
        <w:r w:rsidR="00077B73">
          <w:rPr>
            <w:webHidden/>
          </w:rPr>
        </w:r>
        <w:r w:rsidR="00077B73">
          <w:rPr>
            <w:webHidden/>
          </w:rPr>
          <w:fldChar w:fldCharType="separate"/>
        </w:r>
        <w:r w:rsidR="00077B73">
          <w:rPr>
            <w:webHidden/>
          </w:rPr>
          <w:t>15</w:t>
        </w:r>
        <w:r w:rsidR="00077B73">
          <w:rPr>
            <w:webHidden/>
          </w:rPr>
          <w:fldChar w:fldCharType="end"/>
        </w:r>
      </w:hyperlink>
    </w:p>
    <w:p w14:paraId="0D5FC313" w14:textId="7166C4F5"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591" w:history="1">
        <w:r w:rsidR="00077B73" w:rsidRPr="00185E2E">
          <w:rPr>
            <w:rStyle w:val="Hyperlink"/>
          </w:rPr>
          <w:t>1.1.3</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Utilising a rover as a data mule</w:t>
        </w:r>
        <w:r w:rsidR="00077B73">
          <w:rPr>
            <w:webHidden/>
          </w:rPr>
          <w:tab/>
        </w:r>
        <w:r w:rsidR="00077B73">
          <w:rPr>
            <w:webHidden/>
          </w:rPr>
          <w:fldChar w:fldCharType="begin"/>
        </w:r>
        <w:r w:rsidR="00077B73">
          <w:rPr>
            <w:webHidden/>
          </w:rPr>
          <w:instrText xml:space="preserve"> PAGEREF _Toc147945591 \h </w:instrText>
        </w:r>
        <w:r w:rsidR="00077B73">
          <w:rPr>
            <w:webHidden/>
          </w:rPr>
        </w:r>
        <w:r w:rsidR="00077B73">
          <w:rPr>
            <w:webHidden/>
          </w:rPr>
          <w:fldChar w:fldCharType="separate"/>
        </w:r>
        <w:r w:rsidR="00077B73">
          <w:rPr>
            <w:webHidden/>
          </w:rPr>
          <w:t>23</w:t>
        </w:r>
        <w:r w:rsidR="00077B73">
          <w:rPr>
            <w:webHidden/>
          </w:rPr>
          <w:fldChar w:fldCharType="end"/>
        </w:r>
      </w:hyperlink>
    </w:p>
    <w:p w14:paraId="2DCB742A" w14:textId="7A927E90"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592" w:history="1">
        <w:r w:rsidR="00077B73" w:rsidRPr="00185E2E">
          <w:rPr>
            <w:rStyle w:val="Hyperlink"/>
          </w:rPr>
          <w:t>1.1.4</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Obstacle Avoidance</w:t>
        </w:r>
        <w:r w:rsidR="00077B73">
          <w:rPr>
            <w:webHidden/>
          </w:rPr>
          <w:tab/>
        </w:r>
        <w:r w:rsidR="00077B73">
          <w:rPr>
            <w:webHidden/>
          </w:rPr>
          <w:fldChar w:fldCharType="begin"/>
        </w:r>
        <w:r w:rsidR="00077B73">
          <w:rPr>
            <w:webHidden/>
          </w:rPr>
          <w:instrText xml:space="preserve"> PAGEREF _Toc147945592 \h </w:instrText>
        </w:r>
        <w:r w:rsidR="00077B73">
          <w:rPr>
            <w:webHidden/>
          </w:rPr>
        </w:r>
        <w:r w:rsidR="00077B73">
          <w:rPr>
            <w:webHidden/>
          </w:rPr>
          <w:fldChar w:fldCharType="separate"/>
        </w:r>
        <w:r w:rsidR="00077B73">
          <w:rPr>
            <w:webHidden/>
          </w:rPr>
          <w:t>24</w:t>
        </w:r>
        <w:r w:rsidR="00077B73">
          <w:rPr>
            <w:webHidden/>
          </w:rPr>
          <w:fldChar w:fldCharType="end"/>
        </w:r>
      </w:hyperlink>
    </w:p>
    <w:p w14:paraId="713434F0" w14:textId="106335CE"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593" w:history="1">
        <w:r w:rsidR="00077B73" w:rsidRPr="00185E2E">
          <w:rPr>
            <w:rStyle w:val="Hyperlink"/>
          </w:rPr>
          <w:t>1.1.5</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Image stabilisation</w:t>
        </w:r>
        <w:r w:rsidR="00077B73">
          <w:rPr>
            <w:webHidden/>
          </w:rPr>
          <w:tab/>
        </w:r>
        <w:r w:rsidR="00077B73">
          <w:rPr>
            <w:webHidden/>
          </w:rPr>
          <w:fldChar w:fldCharType="begin"/>
        </w:r>
        <w:r w:rsidR="00077B73">
          <w:rPr>
            <w:webHidden/>
          </w:rPr>
          <w:instrText xml:space="preserve"> PAGEREF _Toc147945593 \h </w:instrText>
        </w:r>
        <w:r w:rsidR="00077B73">
          <w:rPr>
            <w:webHidden/>
          </w:rPr>
        </w:r>
        <w:r w:rsidR="00077B73">
          <w:rPr>
            <w:webHidden/>
          </w:rPr>
          <w:fldChar w:fldCharType="separate"/>
        </w:r>
        <w:r w:rsidR="00077B73">
          <w:rPr>
            <w:webHidden/>
          </w:rPr>
          <w:t>33</w:t>
        </w:r>
        <w:r w:rsidR="00077B73">
          <w:rPr>
            <w:webHidden/>
          </w:rPr>
          <w:fldChar w:fldCharType="end"/>
        </w:r>
      </w:hyperlink>
    </w:p>
    <w:p w14:paraId="7ADFD88A" w14:textId="77E89492"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594" w:history="1">
        <w:r w:rsidR="00077B73" w:rsidRPr="00185E2E">
          <w:rPr>
            <w:rStyle w:val="Hyperlink"/>
          </w:rPr>
          <w:t>1.2</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Research Objective</w:t>
        </w:r>
        <w:r w:rsidR="00077B73">
          <w:rPr>
            <w:webHidden/>
          </w:rPr>
          <w:tab/>
        </w:r>
        <w:r w:rsidR="00077B73">
          <w:rPr>
            <w:webHidden/>
          </w:rPr>
          <w:fldChar w:fldCharType="begin"/>
        </w:r>
        <w:r w:rsidR="00077B73">
          <w:rPr>
            <w:webHidden/>
          </w:rPr>
          <w:instrText xml:space="preserve"> PAGEREF _Toc147945594 \h </w:instrText>
        </w:r>
        <w:r w:rsidR="00077B73">
          <w:rPr>
            <w:webHidden/>
          </w:rPr>
        </w:r>
        <w:r w:rsidR="00077B73">
          <w:rPr>
            <w:webHidden/>
          </w:rPr>
          <w:fldChar w:fldCharType="separate"/>
        </w:r>
        <w:r w:rsidR="00077B73">
          <w:rPr>
            <w:webHidden/>
          </w:rPr>
          <w:t>45</w:t>
        </w:r>
        <w:r w:rsidR="00077B73">
          <w:rPr>
            <w:webHidden/>
          </w:rPr>
          <w:fldChar w:fldCharType="end"/>
        </w:r>
      </w:hyperlink>
    </w:p>
    <w:p w14:paraId="788321FC" w14:textId="40E6E0E0"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595" w:history="1">
        <w:r w:rsidR="00077B73" w:rsidRPr="00185E2E">
          <w:rPr>
            <w:rStyle w:val="Hyperlink"/>
          </w:rPr>
          <w:t>1.3</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Thesis Outline</w:t>
        </w:r>
        <w:r w:rsidR="00077B73">
          <w:rPr>
            <w:webHidden/>
          </w:rPr>
          <w:tab/>
        </w:r>
        <w:r w:rsidR="00077B73">
          <w:rPr>
            <w:webHidden/>
          </w:rPr>
          <w:fldChar w:fldCharType="begin"/>
        </w:r>
        <w:r w:rsidR="00077B73">
          <w:rPr>
            <w:webHidden/>
          </w:rPr>
          <w:instrText xml:space="preserve"> PAGEREF _Toc147945595 \h </w:instrText>
        </w:r>
        <w:r w:rsidR="00077B73">
          <w:rPr>
            <w:webHidden/>
          </w:rPr>
        </w:r>
        <w:r w:rsidR="00077B73">
          <w:rPr>
            <w:webHidden/>
          </w:rPr>
          <w:fldChar w:fldCharType="separate"/>
        </w:r>
        <w:r w:rsidR="00077B73">
          <w:rPr>
            <w:webHidden/>
          </w:rPr>
          <w:t>45</w:t>
        </w:r>
        <w:r w:rsidR="00077B73">
          <w:rPr>
            <w:webHidden/>
          </w:rPr>
          <w:fldChar w:fldCharType="end"/>
        </w:r>
      </w:hyperlink>
    </w:p>
    <w:p w14:paraId="59BBCA7D" w14:textId="75D63AA8" w:rsidR="00077B73" w:rsidRDefault="00000000" w:rsidP="004F228A">
      <w:pPr>
        <w:pStyle w:val="TOC1"/>
        <w:rPr>
          <w:rFonts w:asciiTheme="minorHAnsi" w:eastAsiaTheme="minorEastAsia" w:hAnsiTheme="minorHAnsi" w:cstheme="minorBidi"/>
          <w:kern w:val="2"/>
          <w:szCs w:val="22"/>
          <w:lang w:eastAsia="zh-CN"/>
          <w14:ligatures w14:val="standardContextual"/>
        </w:rPr>
      </w:pPr>
      <w:hyperlink w:anchor="_Toc147945596" w:history="1">
        <w:r w:rsidR="00077B73" w:rsidRPr="00185E2E">
          <w:rPr>
            <w:rStyle w:val="Hyperlink"/>
          </w:rPr>
          <w:t>Chapter 2 Literature Review</w:t>
        </w:r>
        <w:r w:rsidR="00077B73">
          <w:rPr>
            <w:webHidden/>
          </w:rPr>
          <w:tab/>
        </w:r>
        <w:r w:rsidR="00077B73">
          <w:rPr>
            <w:webHidden/>
          </w:rPr>
          <w:fldChar w:fldCharType="begin"/>
        </w:r>
        <w:r w:rsidR="00077B73">
          <w:rPr>
            <w:webHidden/>
          </w:rPr>
          <w:instrText xml:space="preserve"> PAGEREF _Toc147945596 \h </w:instrText>
        </w:r>
        <w:r w:rsidR="00077B73">
          <w:rPr>
            <w:webHidden/>
          </w:rPr>
        </w:r>
        <w:r w:rsidR="00077B73">
          <w:rPr>
            <w:webHidden/>
          </w:rPr>
          <w:fldChar w:fldCharType="separate"/>
        </w:r>
        <w:r w:rsidR="00077B73">
          <w:rPr>
            <w:webHidden/>
          </w:rPr>
          <w:t>46</w:t>
        </w:r>
        <w:r w:rsidR="00077B73">
          <w:rPr>
            <w:webHidden/>
          </w:rPr>
          <w:fldChar w:fldCharType="end"/>
        </w:r>
      </w:hyperlink>
    </w:p>
    <w:p w14:paraId="145406B0" w14:textId="468128A4" w:rsidR="00077B73" w:rsidRDefault="00000000" w:rsidP="004F228A">
      <w:pPr>
        <w:pStyle w:val="TOC1"/>
        <w:rPr>
          <w:rFonts w:asciiTheme="minorHAnsi" w:eastAsiaTheme="minorEastAsia" w:hAnsiTheme="minorHAnsi" w:cstheme="minorBidi"/>
          <w:kern w:val="2"/>
          <w:szCs w:val="22"/>
          <w:lang w:eastAsia="zh-CN"/>
          <w14:ligatures w14:val="standardContextual"/>
        </w:rPr>
      </w:pPr>
      <w:hyperlink w:anchor="_Toc147945597" w:history="1">
        <w:r w:rsidR="00077B73" w:rsidRPr="00185E2E">
          <w:rPr>
            <w:rStyle w:val="Hyperlink"/>
          </w:rPr>
          <w:t>Chapter 3 Method</w:t>
        </w:r>
        <w:r w:rsidR="00077B73">
          <w:rPr>
            <w:webHidden/>
          </w:rPr>
          <w:tab/>
        </w:r>
        <w:r w:rsidR="00077B73">
          <w:rPr>
            <w:webHidden/>
          </w:rPr>
          <w:fldChar w:fldCharType="begin"/>
        </w:r>
        <w:r w:rsidR="00077B73">
          <w:rPr>
            <w:webHidden/>
          </w:rPr>
          <w:instrText xml:space="preserve"> PAGEREF _Toc147945597 \h </w:instrText>
        </w:r>
        <w:r w:rsidR="00077B73">
          <w:rPr>
            <w:webHidden/>
          </w:rPr>
        </w:r>
        <w:r w:rsidR="00077B73">
          <w:rPr>
            <w:webHidden/>
          </w:rPr>
          <w:fldChar w:fldCharType="separate"/>
        </w:r>
        <w:r w:rsidR="00077B73">
          <w:rPr>
            <w:webHidden/>
          </w:rPr>
          <w:t>52</w:t>
        </w:r>
        <w:r w:rsidR="00077B73">
          <w:rPr>
            <w:webHidden/>
          </w:rPr>
          <w:fldChar w:fldCharType="end"/>
        </w:r>
      </w:hyperlink>
    </w:p>
    <w:p w14:paraId="76914947" w14:textId="7076C17C"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598" w:history="1">
        <w:r w:rsidR="00077B73" w:rsidRPr="00185E2E">
          <w:rPr>
            <w:rStyle w:val="Hyperlink"/>
          </w:rPr>
          <w:t>3.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Experimental Setup and Calibration</w:t>
        </w:r>
        <w:r w:rsidR="00077B73">
          <w:rPr>
            <w:webHidden/>
          </w:rPr>
          <w:tab/>
        </w:r>
        <w:r w:rsidR="00077B73">
          <w:rPr>
            <w:webHidden/>
          </w:rPr>
          <w:fldChar w:fldCharType="begin"/>
        </w:r>
        <w:r w:rsidR="00077B73">
          <w:rPr>
            <w:webHidden/>
          </w:rPr>
          <w:instrText xml:space="preserve"> PAGEREF _Toc147945598 \h </w:instrText>
        </w:r>
        <w:r w:rsidR="00077B73">
          <w:rPr>
            <w:webHidden/>
          </w:rPr>
        </w:r>
        <w:r w:rsidR="00077B73">
          <w:rPr>
            <w:webHidden/>
          </w:rPr>
          <w:fldChar w:fldCharType="separate"/>
        </w:r>
        <w:r w:rsidR="00077B73">
          <w:rPr>
            <w:webHidden/>
          </w:rPr>
          <w:t>54</w:t>
        </w:r>
        <w:r w:rsidR="00077B73">
          <w:rPr>
            <w:webHidden/>
          </w:rPr>
          <w:fldChar w:fldCharType="end"/>
        </w:r>
      </w:hyperlink>
    </w:p>
    <w:p w14:paraId="3EB5239A" w14:textId="25B56AC9"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599" w:history="1">
        <w:r w:rsidR="00077B73" w:rsidRPr="00185E2E">
          <w:rPr>
            <w:rStyle w:val="Hyperlink"/>
          </w:rPr>
          <w:t>3.1.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Calibration.</w:t>
        </w:r>
        <w:r w:rsidR="00077B73">
          <w:rPr>
            <w:webHidden/>
          </w:rPr>
          <w:tab/>
        </w:r>
        <w:r w:rsidR="00077B73">
          <w:rPr>
            <w:webHidden/>
          </w:rPr>
          <w:fldChar w:fldCharType="begin"/>
        </w:r>
        <w:r w:rsidR="00077B73">
          <w:rPr>
            <w:webHidden/>
          </w:rPr>
          <w:instrText xml:space="preserve"> PAGEREF _Toc147945599 \h </w:instrText>
        </w:r>
        <w:r w:rsidR="00077B73">
          <w:rPr>
            <w:webHidden/>
          </w:rPr>
        </w:r>
        <w:r w:rsidR="00077B73">
          <w:rPr>
            <w:webHidden/>
          </w:rPr>
          <w:fldChar w:fldCharType="separate"/>
        </w:r>
        <w:r w:rsidR="00077B73">
          <w:rPr>
            <w:webHidden/>
          </w:rPr>
          <w:t>55</w:t>
        </w:r>
        <w:r w:rsidR="00077B73">
          <w:rPr>
            <w:webHidden/>
          </w:rPr>
          <w:fldChar w:fldCharType="end"/>
        </w:r>
      </w:hyperlink>
    </w:p>
    <w:p w14:paraId="462399B2" w14:textId="53D42C31"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00" w:history="1">
        <w:r w:rsidR="00077B73" w:rsidRPr="00185E2E">
          <w:rPr>
            <w:rStyle w:val="Hyperlink"/>
          </w:rPr>
          <w:t>3.2</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Experiments</w:t>
        </w:r>
        <w:r w:rsidR="00077B73">
          <w:rPr>
            <w:webHidden/>
          </w:rPr>
          <w:tab/>
        </w:r>
        <w:r w:rsidR="00077B73">
          <w:rPr>
            <w:webHidden/>
          </w:rPr>
          <w:fldChar w:fldCharType="begin"/>
        </w:r>
        <w:r w:rsidR="00077B73">
          <w:rPr>
            <w:webHidden/>
          </w:rPr>
          <w:instrText xml:space="preserve"> PAGEREF _Toc147945600 \h </w:instrText>
        </w:r>
        <w:r w:rsidR="00077B73">
          <w:rPr>
            <w:webHidden/>
          </w:rPr>
        </w:r>
        <w:r w:rsidR="00077B73">
          <w:rPr>
            <w:webHidden/>
          </w:rPr>
          <w:fldChar w:fldCharType="separate"/>
        </w:r>
        <w:r w:rsidR="00077B73">
          <w:rPr>
            <w:webHidden/>
          </w:rPr>
          <w:t>63</w:t>
        </w:r>
        <w:r w:rsidR="00077B73">
          <w:rPr>
            <w:webHidden/>
          </w:rPr>
          <w:fldChar w:fldCharType="end"/>
        </w:r>
      </w:hyperlink>
    </w:p>
    <w:p w14:paraId="5ECC17D4" w14:textId="6281CA72" w:rsidR="00077B73" w:rsidRDefault="00000000" w:rsidP="004F228A">
      <w:pPr>
        <w:pStyle w:val="TOC1"/>
        <w:rPr>
          <w:rFonts w:asciiTheme="minorHAnsi" w:eastAsiaTheme="minorEastAsia" w:hAnsiTheme="minorHAnsi" w:cstheme="minorBidi"/>
          <w:kern w:val="2"/>
          <w:szCs w:val="22"/>
          <w:lang w:eastAsia="zh-CN"/>
          <w14:ligatures w14:val="standardContextual"/>
        </w:rPr>
      </w:pPr>
      <w:hyperlink w:anchor="_Toc147945601" w:history="1">
        <w:r w:rsidR="00077B73" w:rsidRPr="00185E2E">
          <w:rPr>
            <w:rStyle w:val="Hyperlink"/>
          </w:rPr>
          <w:t>Chapter 4 Results</w:t>
        </w:r>
        <w:r w:rsidR="00077B73">
          <w:rPr>
            <w:webHidden/>
          </w:rPr>
          <w:tab/>
        </w:r>
        <w:r w:rsidR="00077B73">
          <w:rPr>
            <w:webHidden/>
          </w:rPr>
          <w:fldChar w:fldCharType="begin"/>
        </w:r>
        <w:r w:rsidR="00077B73">
          <w:rPr>
            <w:webHidden/>
          </w:rPr>
          <w:instrText xml:space="preserve"> PAGEREF _Toc147945601 \h </w:instrText>
        </w:r>
        <w:r w:rsidR="00077B73">
          <w:rPr>
            <w:webHidden/>
          </w:rPr>
        </w:r>
        <w:r w:rsidR="00077B73">
          <w:rPr>
            <w:webHidden/>
          </w:rPr>
          <w:fldChar w:fldCharType="separate"/>
        </w:r>
        <w:r w:rsidR="00077B73">
          <w:rPr>
            <w:webHidden/>
          </w:rPr>
          <w:t>70</w:t>
        </w:r>
        <w:r w:rsidR="00077B73">
          <w:rPr>
            <w:webHidden/>
          </w:rPr>
          <w:fldChar w:fldCharType="end"/>
        </w:r>
      </w:hyperlink>
    </w:p>
    <w:p w14:paraId="56BB1BDF" w14:textId="094E6BF1"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02" w:history="1">
        <w:r w:rsidR="00077B73" w:rsidRPr="00185E2E">
          <w:rPr>
            <w:rStyle w:val="Hyperlink"/>
          </w:rPr>
          <w:t>4.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Stationary vehicle filter performance</w:t>
        </w:r>
        <w:r w:rsidR="00077B73">
          <w:rPr>
            <w:webHidden/>
          </w:rPr>
          <w:tab/>
        </w:r>
        <w:r w:rsidR="00077B73">
          <w:rPr>
            <w:webHidden/>
          </w:rPr>
          <w:fldChar w:fldCharType="begin"/>
        </w:r>
        <w:r w:rsidR="00077B73">
          <w:rPr>
            <w:webHidden/>
          </w:rPr>
          <w:instrText xml:space="preserve"> PAGEREF _Toc147945602 \h </w:instrText>
        </w:r>
        <w:r w:rsidR="00077B73">
          <w:rPr>
            <w:webHidden/>
          </w:rPr>
        </w:r>
        <w:r w:rsidR="00077B73">
          <w:rPr>
            <w:webHidden/>
          </w:rPr>
          <w:fldChar w:fldCharType="separate"/>
        </w:r>
        <w:r w:rsidR="00077B73">
          <w:rPr>
            <w:webHidden/>
          </w:rPr>
          <w:t>70</w:t>
        </w:r>
        <w:r w:rsidR="00077B73">
          <w:rPr>
            <w:webHidden/>
          </w:rPr>
          <w:fldChar w:fldCharType="end"/>
        </w:r>
      </w:hyperlink>
    </w:p>
    <w:p w14:paraId="63291D84" w14:textId="232CE667"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03" w:history="1">
        <w:r w:rsidR="00077B73" w:rsidRPr="00185E2E">
          <w:rPr>
            <w:rStyle w:val="Hyperlink"/>
          </w:rPr>
          <w:t>4.2</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Rolling vehicle filter performance.</w:t>
        </w:r>
        <w:r w:rsidR="00077B73">
          <w:rPr>
            <w:webHidden/>
          </w:rPr>
          <w:tab/>
        </w:r>
        <w:r w:rsidR="00077B73">
          <w:rPr>
            <w:webHidden/>
          </w:rPr>
          <w:fldChar w:fldCharType="begin"/>
        </w:r>
        <w:r w:rsidR="00077B73">
          <w:rPr>
            <w:webHidden/>
          </w:rPr>
          <w:instrText xml:space="preserve"> PAGEREF _Toc147945603 \h </w:instrText>
        </w:r>
        <w:r w:rsidR="00077B73">
          <w:rPr>
            <w:webHidden/>
          </w:rPr>
        </w:r>
        <w:r w:rsidR="00077B73">
          <w:rPr>
            <w:webHidden/>
          </w:rPr>
          <w:fldChar w:fldCharType="separate"/>
        </w:r>
        <w:r w:rsidR="00077B73">
          <w:rPr>
            <w:webHidden/>
          </w:rPr>
          <w:t>72</w:t>
        </w:r>
        <w:r w:rsidR="00077B73">
          <w:rPr>
            <w:webHidden/>
          </w:rPr>
          <w:fldChar w:fldCharType="end"/>
        </w:r>
      </w:hyperlink>
    </w:p>
    <w:p w14:paraId="3B5E332F" w14:textId="710909C9"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04" w:history="1">
        <w:r w:rsidR="00077B73" w:rsidRPr="00185E2E">
          <w:rPr>
            <w:rStyle w:val="Hyperlink"/>
          </w:rPr>
          <w:t>4.3</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Pitching vehicle filter performance.</w:t>
        </w:r>
        <w:r w:rsidR="00077B73">
          <w:rPr>
            <w:webHidden/>
          </w:rPr>
          <w:tab/>
        </w:r>
        <w:r w:rsidR="00077B73">
          <w:rPr>
            <w:webHidden/>
          </w:rPr>
          <w:fldChar w:fldCharType="begin"/>
        </w:r>
        <w:r w:rsidR="00077B73">
          <w:rPr>
            <w:webHidden/>
          </w:rPr>
          <w:instrText xml:space="preserve"> PAGEREF _Toc147945604 \h </w:instrText>
        </w:r>
        <w:r w:rsidR="00077B73">
          <w:rPr>
            <w:webHidden/>
          </w:rPr>
        </w:r>
        <w:r w:rsidR="00077B73">
          <w:rPr>
            <w:webHidden/>
          </w:rPr>
          <w:fldChar w:fldCharType="separate"/>
        </w:r>
        <w:r w:rsidR="00077B73">
          <w:rPr>
            <w:webHidden/>
          </w:rPr>
          <w:t>77</w:t>
        </w:r>
        <w:r w:rsidR="00077B73">
          <w:rPr>
            <w:webHidden/>
          </w:rPr>
          <w:fldChar w:fldCharType="end"/>
        </w:r>
      </w:hyperlink>
    </w:p>
    <w:p w14:paraId="27DE70EF" w14:textId="5169A215"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05" w:history="1">
        <w:r w:rsidR="00077B73" w:rsidRPr="00185E2E">
          <w:rPr>
            <w:rStyle w:val="Hyperlink"/>
          </w:rPr>
          <w:t>4.4</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Performance on a varied movement vehicle.</w:t>
        </w:r>
        <w:r w:rsidR="00077B73">
          <w:rPr>
            <w:webHidden/>
          </w:rPr>
          <w:tab/>
        </w:r>
        <w:r w:rsidR="00077B73">
          <w:rPr>
            <w:webHidden/>
          </w:rPr>
          <w:fldChar w:fldCharType="begin"/>
        </w:r>
        <w:r w:rsidR="00077B73">
          <w:rPr>
            <w:webHidden/>
          </w:rPr>
          <w:instrText xml:space="preserve"> PAGEREF _Toc147945605 \h </w:instrText>
        </w:r>
        <w:r w:rsidR="00077B73">
          <w:rPr>
            <w:webHidden/>
          </w:rPr>
        </w:r>
        <w:r w:rsidR="00077B73">
          <w:rPr>
            <w:webHidden/>
          </w:rPr>
          <w:fldChar w:fldCharType="separate"/>
        </w:r>
        <w:r w:rsidR="00077B73">
          <w:rPr>
            <w:webHidden/>
          </w:rPr>
          <w:t>79</w:t>
        </w:r>
        <w:r w:rsidR="00077B73">
          <w:rPr>
            <w:webHidden/>
          </w:rPr>
          <w:fldChar w:fldCharType="end"/>
        </w:r>
      </w:hyperlink>
    </w:p>
    <w:p w14:paraId="1B9F5904" w14:textId="1D4BAECE"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606" w:history="1">
        <w:r w:rsidR="00077B73" w:rsidRPr="00185E2E">
          <w:rPr>
            <w:rStyle w:val="Hyperlink"/>
          </w:rPr>
          <w:t>4.4.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Neural network evaluation using the CIMU.</w:t>
        </w:r>
        <w:r w:rsidR="00077B73">
          <w:rPr>
            <w:webHidden/>
          </w:rPr>
          <w:tab/>
        </w:r>
        <w:r w:rsidR="00077B73">
          <w:rPr>
            <w:webHidden/>
          </w:rPr>
          <w:fldChar w:fldCharType="begin"/>
        </w:r>
        <w:r w:rsidR="00077B73">
          <w:rPr>
            <w:webHidden/>
          </w:rPr>
          <w:instrText xml:space="preserve"> PAGEREF _Toc147945606 \h </w:instrText>
        </w:r>
        <w:r w:rsidR="00077B73">
          <w:rPr>
            <w:webHidden/>
          </w:rPr>
        </w:r>
        <w:r w:rsidR="00077B73">
          <w:rPr>
            <w:webHidden/>
          </w:rPr>
          <w:fldChar w:fldCharType="separate"/>
        </w:r>
        <w:r w:rsidR="00077B73">
          <w:rPr>
            <w:webHidden/>
          </w:rPr>
          <w:t>85</w:t>
        </w:r>
        <w:r w:rsidR="00077B73">
          <w:rPr>
            <w:webHidden/>
          </w:rPr>
          <w:fldChar w:fldCharType="end"/>
        </w:r>
      </w:hyperlink>
    </w:p>
    <w:p w14:paraId="4B26C046" w14:textId="2DD28D8A"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607" w:history="1">
        <w:r w:rsidR="00077B73" w:rsidRPr="00185E2E">
          <w:rPr>
            <w:rStyle w:val="Hyperlink"/>
          </w:rPr>
          <w:t>4.4.2</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Filter and Neural network performance with the three Front IMUs</w:t>
        </w:r>
        <w:r w:rsidR="00077B73">
          <w:rPr>
            <w:webHidden/>
          </w:rPr>
          <w:tab/>
        </w:r>
        <w:r w:rsidR="00077B73">
          <w:rPr>
            <w:webHidden/>
          </w:rPr>
          <w:fldChar w:fldCharType="begin"/>
        </w:r>
        <w:r w:rsidR="00077B73">
          <w:rPr>
            <w:webHidden/>
          </w:rPr>
          <w:instrText xml:space="preserve"> PAGEREF _Toc147945607 \h </w:instrText>
        </w:r>
        <w:r w:rsidR="00077B73">
          <w:rPr>
            <w:webHidden/>
          </w:rPr>
        </w:r>
        <w:r w:rsidR="00077B73">
          <w:rPr>
            <w:webHidden/>
          </w:rPr>
          <w:fldChar w:fldCharType="separate"/>
        </w:r>
        <w:r w:rsidR="00077B73">
          <w:rPr>
            <w:webHidden/>
          </w:rPr>
          <w:t>103</w:t>
        </w:r>
        <w:r w:rsidR="00077B73">
          <w:rPr>
            <w:webHidden/>
          </w:rPr>
          <w:fldChar w:fldCharType="end"/>
        </w:r>
      </w:hyperlink>
    </w:p>
    <w:p w14:paraId="28AB24C2" w14:textId="78988989" w:rsidR="00077B73" w:rsidRDefault="00000000">
      <w:pPr>
        <w:pStyle w:val="TOC3"/>
        <w:rPr>
          <w:rFonts w:asciiTheme="minorHAnsi" w:eastAsiaTheme="minorEastAsia" w:hAnsiTheme="minorHAnsi" w:cstheme="minorBidi"/>
          <w:kern w:val="2"/>
          <w:szCs w:val="22"/>
          <w:lang w:eastAsia="zh-CN"/>
          <w14:ligatures w14:val="standardContextual"/>
        </w:rPr>
      </w:pPr>
      <w:hyperlink w:anchor="_Toc147945608" w:history="1">
        <w:r w:rsidR="00077B73" w:rsidRPr="00185E2E">
          <w:rPr>
            <w:rStyle w:val="Hyperlink"/>
          </w:rPr>
          <w:t>4.4.3</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Neural network of a varied-motion vehicle: All IMUs</w:t>
        </w:r>
        <w:r w:rsidR="00077B73">
          <w:rPr>
            <w:webHidden/>
          </w:rPr>
          <w:tab/>
        </w:r>
        <w:r w:rsidR="00077B73">
          <w:rPr>
            <w:webHidden/>
          </w:rPr>
          <w:fldChar w:fldCharType="begin"/>
        </w:r>
        <w:r w:rsidR="00077B73">
          <w:rPr>
            <w:webHidden/>
          </w:rPr>
          <w:instrText xml:space="preserve"> PAGEREF _Toc147945608 \h </w:instrText>
        </w:r>
        <w:r w:rsidR="00077B73">
          <w:rPr>
            <w:webHidden/>
          </w:rPr>
        </w:r>
        <w:r w:rsidR="00077B73">
          <w:rPr>
            <w:webHidden/>
          </w:rPr>
          <w:fldChar w:fldCharType="separate"/>
        </w:r>
        <w:r w:rsidR="00077B73">
          <w:rPr>
            <w:webHidden/>
          </w:rPr>
          <w:t>109</w:t>
        </w:r>
        <w:r w:rsidR="00077B73">
          <w:rPr>
            <w:webHidden/>
          </w:rPr>
          <w:fldChar w:fldCharType="end"/>
        </w:r>
      </w:hyperlink>
    </w:p>
    <w:p w14:paraId="48ADEC76" w14:textId="78730F32"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09" w:history="1">
        <w:r w:rsidR="00077B73" w:rsidRPr="00185E2E">
          <w:rPr>
            <w:rStyle w:val="Hyperlink"/>
          </w:rPr>
          <w:t>4.5</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Would using a magnetometer assist accuracy?</w:t>
        </w:r>
        <w:r w:rsidR="00077B73">
          <w:rPr>
            <w:webHidden/>
          </w:rPr>
          <w:tab/>
        </w:r>
        <w:r w:rsidR="00077B73">
          <w:rPr>
            <w:webHidden/>
          </w:rPr>
          <w:fldChar w:fldCharType="begin"/>
        </w:r>
        <w:r w:rsidR="00077B73">
          <w:rPr>
            <w:webHidden/>
          </w:rPr>
          <w:instrText xml:space="preserve"> PAGEREF _Toc147945609 \h </w:instrText>
        </w:r>
        <w:r w:rsidR="00077B73">
          <w:rPr>
            <w:webHidden/>
          </w:rPr>
        </w:r>
        <w:r w:rsidR="00077B73">
          <w:rPr>
            <w:webHidden/>
          </w:rPr>
          <w:fldChar w:fldCharType="separate"/>
        </w:r>
        <w:r w:rsidR="00077B73">
          <w:rPr>
            <w:webHidden/>
          </w:rPr>
          <w:t>114</w:t>
        </w:r>
        <w:r w:rsidR="00077B73">
          <w:rPr>
            <w:webHidden/>
          </w:rPr>
          <w:fldChar w:fldCharType="end"/>
        </w:r>
      </w:hyperlink>
    </w:p>
    <w:p w14:paraId="5355375E" w14:textId="01200681"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0" w:history="1">
        <w:r w:rsidR="00077B73" w:rsidRPr="00185E2E">
          <w:rPr>
            <w:rStyle w:val="Hyperlink"/>
          </w:rPr>
          <w:t>4.6</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Examining forward (rotating) movement.</w:t>
        </w:r>
        <w:r w:rsidR="00077B73">
          <w:rPr>
            <w:webHidden/>
          </w:rPr>
          <w:tab/>
        </w:r>
        <w:r w:rsidR="00077B73">
          <w:rPr>
            <w:webHidden/>
          </w:rPr>
          <w:fldChar w:fldCharType="begin"/>
        </w:r>
        <w:r w:rsidR="00077B73">
          <w:rPr>
            <w:webHidden/>
          </w:rPr>
          <w:instrText xml:space="preserve"> PAGEREF _Toc147945610 \h </w:instrText>
        </w:r>
        <w:r w:rsidR="00077B73">
          <w:rPr>
            <w:webHidden/>
          </w:rPr>
        </w:r>
        <w:r w:rsidR="00077B73">
          <w:rPr>
            <w:webHidden/>
          </w:rPr>
          <w:fldChar w:fldCharType="separate"/>
        </w:r>
        <w:r w:rsidR="00077B73">
          <w:rPr>
            <w:webHidden/>
          </w:rPr>
          <w:t>121</w:t>
        </w:r>
        <w:r w:rsidR="00077B73">
          <w:rPr>
            <w:webHidden/>
          </w:rPr>
          <w:fldChar w:fldCharType="end"/>
        </w:r>
      </w:hyperlink>
    </w:p>
    <w:p w14:paraId="0739FC73" w14:textId="0F2D8CD1"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1" w:history="1">
        <w:r w:rsidR="00077B73" w:rsidRPr="00185E2E">
          <w:rPr>
            <w:rStyle w:val="Hyperlink"/>
          </w:rPr>
          <w:t>4.7</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Exploring Z-axis bias values.</w:t>
        </w:r>
        <w:r w:rsidR="00077B73">
          <w:rPr>
            <w:webHidden/>
          </w:rPr>
          <w:tab/>
        </w:r>
        <w:r w:rsidR="00077B73">
          <w:rPr>
            <w:webHidden/>
          </w:rPr>
          <w:fldChar w:fldCharType="begin"/>
        </w:r>
        <w:r w:rsidR="00077B73">
          <w:rPr>
            <w:webHidden/>
          </w:rPr>
          <w:instrText xml:space="preserve"> PAGEREF _Toc147945611 \h </w:instrText>
        </w:r>
        <w:r w:rsidR="00077B73">
          <w:rPr>
            <w:webHidden/>
          </w:rPr>
        </w:r>
        <w:r w:rsidR="00077B73">
          <w:rPr>
            <w:webHidden/>
          </w:rPr>
          <w:fldChar w:fldCharType="separate"/>
        </w:r>
        <w:r w:rsidR="00077B73">
          <w:rPr>
            <w:webHidden/>
          </w:rPr>
          <w:t>134</w:t>
        </w:r>
        <w:r w:rsidR="00077B73">
          <w:rPr>
            <w:webHidden/>
          </w:rPr>
          <w:fldChar w:fldCharType="end"/>
        </w:r>
      </w:hyperlink>
    </w:p>
    <w:p w14:paraId="56967F73" w14:textId="132B0E43"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2" w:history="1">
        <w:r w:rsidR="00077B73" w:rsidRPr="00185E2E">
          <w:rPr>
            <w:rStyle w:val="Hyperlink"/>
          </w:rPr>
          <w:t>4.8</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Exploring X and Y axis bias values.</w:t>
        </w:r>
        <w:r w:rsidR="00077B73">
          <w:rPr>
            <w:webHidden/>
          </w:rPr>
          <w:tab/>
        </w:r>
        <w:r w:rsidR="00077B73">
          <w:rPr>
            <w:webHidden/>
          </w:rPr>
          <w:fldChar w:fldCharType="begin"/>
        </w:r>
        <w:r w:rsidR="00077B73">
          <w:rPr>
            <w:webHidden/>
          </w:rPr>
          <w:instrText xml:space="preserve"> PAGEREF _Toc147945612 \h </w:instrText>
        </w:r>
        <w:r w:rsidR="00077B73">
          <w:rPr>
            <w:webHidden/>
          </w:rPr>
        </w:r>
        <w:r w:rsidR="00077B73">
          <w:rPr>
            <w:webHidden/>
          </w:rPr>
          <w:fldChar w:fldCharType="separate"/>
        </w:r>
        <w:r w:rsidR="00077B73">
          <w:rPr>
            <w:webHidden/>
          </w:rPr>
          <w:t>136</w:t>
        </w:r>
        <w:r w:rsidR="00077B73">
          <w:rPr>
            <w:webHidden/>
          </w:rPr>
          <w:fldChar w:fldCharType="end"/>
        </w:r>
      </w:hyperlink>
    </w:p>
    <w:p w14:paraId="66A4370A" w14:textId="678BBAE2"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3" w:history="1">
        <w:r w:rsidR="00077B73" w:rsidRPr="00185E2E">
          <w:rPr>
            <w:rStyle w:val="Hyperlink"/>
          </w:rPr>
          <w:t>4.9</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Summary of results.</w:t>
        </w:r>
        <w:r w:rsidR="00077B73">
          <w:rPr>
            <w:webHidden/>
          </w:rPr>
          <w:tab/>
        </w:r>
        <w:r w:rsidR="00077B73">
          <w:rPr>
            <w:webHidden/>
          </w:rPr>
          <w:fldChar w:fldCharType="begin"/>
        </w:r>
        <w:r w:rsidR="00077B73">
          <w:rPr>
            <w:webHidden/>
          </w:rPr>
          <w:instrText xml:space="preserve"> PAGEREF _Toc147945613 \h </w:instrText>
        </w:r>
        <w:r w:rsidR="00077B73">
          <w:rPr>
            <w:webHidden/>
          </w:rPr>
        </w:r>
        <w:r w:rsidR="00077B73">
          <w:rPr>
            <w:webHidden/>
          </w:rPr>
          <w:fldChar w:fldCharType="separate"/>
        </w:r>
        <w:r w:rsidR="00077B73">
          <w:rPr>
            <w:webHidden/>
          </w:rPr>
          <w:t>139</w:t>
        </w:r>
        <w:r w:rsidR="00077B73">
          <w:rPr>
            <w:webHidden/>
          </w:rPr>
          <w:fldChar w:fldCharType="end"/>
        </w:r>
      </w:hyperlink>
    </w:p>
    <w:p w14:paraId="44E079C9" w14:textId="414B5F69" w:rsidR="00077B73" w:rsidRDefault="00000000" w:rsidP="004F228A">
      <w:pPr>
        <w:pStyle w:val="TOC1"/>
        <w:rPr>
          <w:rFonts w:asciiTheme="minorHAnsi" w:eastAsiaTheme="minorEastAsia" w:hAnsiTheme="minorHAnsi" w:cstheme="minorBidi"/>
          <w:kern w:val="2"/>
          <w:szCs w:val="22"/>
          <w:lang w:eastAsia="zh-CN"/>
          <w14:ligatures w14:val="standardContextual"/>
        </w:rPr>
      </w:pPr>
      <w:hyperlink w:anchor="_Toc147945614" w:history="1">
        <w:r w:rsidR="00077B73" w:rsidRPr="00185E2E">
          <w:rPr>
            <w:rStyle w:val="Hyperlink"/>
          </w:rPr>
          <w:t>Chapter 5 Discussion and Analysis</w:t>
        </w:r>
        <w:r w:rsidR="00077B73">
          <w:rPr>
            <w:webHidden/>
          </w:rPr>
          <w:tab/>
        </w:r>
        <w:r w:rsidR="00077B73">
          <w:rPr>
            <w:webHidden/>
          </w:rPr>
          <w:fldChar w:fldCharType="begin"/>
        </w:r>
        <w:r w:rsidR="00077B73">
          <w:rPr>
            <w:webHidden/>
          </w:rPr>
          <w:instrText xml:space="preserve"> PAGEREF _Toc147945614 \h </w:instrText>
        </w:r>
        <w:r w:rsidR="00077B73">
          <w:rPr>
            <w:webHidden/>
          </w:rPr>
        </w:r>
        <w:r w:rsidR="00077B73">
          <w:rPr>
            <w:webHidden/>
          </w:rPr>
          <w:fldChar w:fldCharType="separate"/>
        </w:r>
        <w:r w:rsidR="00077B73">
          <w:rPr>
            <w:webHidden/>
          </w:rPr>
          <w:t>140</w:t>
        </w:r>
        <w:r w:rsidR="00077B73">
          <w:rPr>
            <w:webHidden/>
          </w:rPr>
          <w:fldChar w:fldCharType="end"/>
        </w:r>
      </w:hyperlink>
    </w:p>
    <w:p w14:paraId="72ACF739" w14:textId="047DFDB2"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5" w:history="1">
        <w:r w:rsidR="00077B73" w:rsidRPr="00185E2E">
          <w:rPr>
            <w:rStyle w:val="Hyperlink"/>
          </w:rPr>
          <w:t>5.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Introduction</w:t>
        </w:r>
        <w:r w:rsidR="00077B73">
          <w:rPr>
            <w:webHidden/>
          </w:rPr>
          <w:tab/>
        </w:r>
        <w:r w:rsidR="00077B73">
          <w:rPr>
            <w:webHidden/>
          </w:rPr>
          <w:fldChar w:fldCharType="begin"/>
        </w:r>
        <w:r w:rsidR="00077B73">
          <w:rPr>
            <w:webHidden/>
          </w:rPr>
          <w:instrText xml:space="preserve"> PAGEREF _Toc147945615 \h </w:instrText>
        </w:r>
        <w:r w:rsidR="00077B73">
          <w:rPr>
            <w:webHidden/>
          </w:rPr>
        </w:r>
        <w:r w:rsidR="00077B73">
          <w:rPr>
            <w:webHidden/>
          </w:rPr>
          <w:fldChar w:fldCharType="separate"/>
        </w:r>
        <w:r w:rsidR="00077B73">
          <w:rPr>
            <w:webHidden/>
          </w:rPr>
          <w:t>140</w:t>
        </w:r>
        <w:r w:rsidR="00077B73">
          <w:rPr>
            <w:webHidden/>
          </w:rPr>
          <w:fldChar w:fldCharType="end"/>
        </w:r>
      </w:hyperlink>
    </w:p>
    <w:p w14:paraId="7095326D" w14:textId="47B15FC8"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6" w:history="1">
        <w:r w:rsidR="00077B73" w:rsidRPr="00185E2E">
          <w:rPr>
            <w:rStyle w:val="Hyperlink"/>
          </w:rPr>
          <w:t>5.2</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Experimental Design Analysis</w:t>
        </w:r>
        <w:r w:rsidR="00077B73">
          <w:rPr>
            <w:webHidden/>
          </w:rPr>
          <w:tab/>
        </w:r>
        <w:r w:rsidR="00077B73">
          <w:rPr>
            <w:webHidden/>
          </w:rPr>
          <w:fldChar w:fldCharType="begin"/>
        </w:r>
        <w:r w:rsidR="00077B73">
          <w:rPr>
            <w:webHidden/>
          </w:rPr>
          <w:instrText xml:space="preserve"> PAGEREF _Toc147945616 \h </w:instrText>
        </w:r>
        <w:r w:rsidR="00077B73">
          <w:rPr>
            <w:webHidden/>
          </w:rPr>
        </w:r>
        <w:r w:rsidR="00077B73">
          <w:rPr>
            <w:webHidden/>
          </w:rPr>
          <w:fldChar w:fldCharType="separate"/>
        </w:r>
        <w:r w:rsidR="00077B73">
          <w:rPr>
            <w:webHidden/>
          </w:rPr>
          <w:t>140</w:t>
        </w:r>
        <w:r w:rsidR="00077B73">
          <w:rPr>
            <w:webHidden/>
          </w:rPr>
          <w:fldChar w:fldCharType="end"/>
        </w:r>
      </w:hyperlink>
    </w:p>
    <w:p w14:paraId="26BC6F05" w14:textId="6D6EEAC8"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7" w:history="1">
        <w:r w:rsidR="00077B73" w:rsidRPr="00185E2E">
          <w:rPr>
            <w:rStyle w:val="Hyperlink"/>
          </w:rPr>
          <w:t>5.3</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Filter results analysis.</w:t>
        </w:r>
        <w:r w:rsidR="00077B73">
          <w:rPr>
            <w:webHidden/>
          </w:rPr>
          <w:tab/>
        </w:r>
        <w:r w:rsidR="00077B73">
          <w:rPr>
            <w:webHidden/>
          </w:rPr>
          <w:fldChar w:fldCharType="begin"/>
        </w:r>
        <w:r w:rsidR="00077B73">
          <w:rPr>
            <w:webHidden/>
          </w:rPr>
          <w:instrText xml:space="preserve"> PAGEREF _Toc147945617 \h </w:instrText>
        </w:r>
        <w:r w:rsidR="00077B73">
          <w:rPr>
            <w:webHidden/>
          </w:rPr>
        </w:r>
        <w:r w:rsidR="00077B73">
          <w:rPr>
            <w:webHidden/>
          </w:rPr>
          <w:fldChar w:fldCharType="separate"/>
        </w:r>
        <w:r w:rsidR="00077B73">
          <w:rPr>
            <w:webHidden/>
          </w:rPr>
          <w:t>142</w:t>
        </w:r>
        <w:r w:rsidR="00077B73">
          <w:rPr>
            <w:webHidden/>
          </w:rPr>
          <w:fldChar w:fldCharType="end"/>
        </w:r>
      </w:hyperlink>
    </w:p>
    <w:p w14:paraId="25FBCA31" w14:textId="4FDC9EAF"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8" w:history="1">
        <w:r w:rsidR="00077B73" w:rsidRPr="00185E2E">
          <w:rPr>
            <w:rStyle w:val="Hyperlink"/>
          </w:rPr>
          <w:t>5.4</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Neural Network results analysis.</w:t>
        </w:r>
        <w:r w:rsidR="00077B73">
          <w:rPr>
            <w:webHidden/>
          </w:rPr>
          <w:tab/>
        </w:r>
        <w:r w:rsidR="00077B73">
          <w:rPr>
            <w:webHidden/>
          </w:rPr>
          <w:fldChar w:fldCharType="begin"/>
        </w:r>
        <w:r w:rsidR="00077B73">
          <w:rPr>
            <w:webHidden/>
          </w:rPr>
          <w:instrText xml:space="preserve"> PAGEREF _Toc147945618 \h </w:instrText>
        </w:r>
        <w:r w:rsidR="00077B73">
          <w:rPr>
            <w:webHidden/>
          </w:rPr>
        </w:r>
        <w:r w:rsidR="00077B73">
          <w:rPr>
            <w:webHidden/>
          </w:rPr>
          <w:fldChar w:fldCharType="separate"/>
        </w:r>
        <w:r w:rsidR="00077B73">
          <w:rPr>
            <w:webHidden/>
          </w:rPr>
          <w:t>143</w:t>
        </w:r>
        <w:r w:rsidR="00077B73">
          <w:rPr>
            <w:webHidden/>
          </w:rPr>
          <w:fldChar w:fldCharType="end"/>
        </w:r>
      </w:hyperlink>
    </w:p>
    <w:p w14:paraId="47887631" w14:textId="6A63722B"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19" w:history="1">
        <w:r w:rsidR="00077B73" w:rsidRPr="00185E2E">
          <w:rPr>
            <w:rStyle w:val="Hyperlink"/>
          </w:rPr>
          <w:t>5.5</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Research Objectives analysis.</w:t>
        </w:r>
        <w:r w:rsidR="00077B73">
          <w:rPr>
            <w:webHidden/>
          </w:rPr>
          <w:tab/>
        </w:r>
        <w:r w:rsidR="00077B73">
          <w:rPr>
            <w:webHidden/>
          </w:rPr>
          <w:fldChar w:fldCharType="begin"/>
        </w:r>
        <w:r w:rsidR="00077B73">
          <w:rPr>
            <w:webHidden/>
          </w:rPr>
          <w:instrText xml:space="preserve"> PAGEREF _Toc147945619 \h </w:instrText>
        </w:r>
        <w:r w:rsidR="00077B73">
          <w:rPr>
            <w:webHidden/>
          </w:rPr>
        </w:r>
        <w:r w:rsidR="00077B73">
          <w:rPr>
            <w:webHidden/>
          </w:rPr>
          <w:fldChar w:fldCharType="separate"/>
        </w:r>
        <w:r w:rsidR="00077B73">
          <w:rPr>
            <w:webHidden/>
          </w:rPr>
          <w:t>144</w:t>
        </w:r>
        <w:r w:rsidR="00077B73">
          <w:rPr>
            <w:webHidden/>
          </w:rPr>
          <w:fldChar w:fldCharType="end"/>
        </w:r>
      </w:hyperlink>
    </w:p>
    <w:p w14:paraId="592B1F13" w14:textId="6CD5CACE"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20" w:history="1">
        <w:r w:rsidR="00077B73" w:rsidRPr="00185E2E">
          <w:rPr>
            <w:rStyle w:val="Hyperlink"/>
          </w:rPr>
          <w:t>5.6</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Summary</w:t>
        </w:r>
        <w:r w:rsidR="00077B73">
          <w:rPr>
            <w:webHidden/>
          </w:rPr>
          <w:tab/>
        </w:r>
        <w:r w:rsidR="00077B73">
          <w:rPr>
            <w:webHidden/>
          </w:rPr>
          <w:fldChar w:fldCharType="begin"/>
        </w:r>
        <w:r w:rsidR="00077B73">
          <w:rPr>
            <w:webHidden/>
          </w:rPr>
          <w:instrText xml:space="preserve"> PAGEREF _Toc147945620 \h </w:instrText>
        </w:r>
        <w:r w:rsidR="00077B73">
          <w:rPr>
            <w:webHidden/>
          </w:rPr>
        </w:r>
        <w:r w:rsidR="00077B73">
          <w:rPr>
            <w:webHidden/>
          </w:rPr>
          <w:fldChar w:fldCharType="separate"/>
        </w:r>
        <w:r w:rsidR="00077B73">
          <w:rPr>
            <w:webHidden/>
          </w:rPr>
          <w:t>145</w:t>
        </w:r>
        <w:r w:rsidR="00077B73">
          <w:rPr>
            <w:webHidden/>
          </w:rPr>
          <w:fldChar w:fldCharType="end"/>
        </w:r>
      </w:hyperlink>
    </w:p>
    <w:p w14:paraId="6653FD9B" w14:textId="092219DE" w:rsidR="00077B73" w:rsidRDefault="00000000" w:rsidP="004F228A">
      <w:pPr>
        <w:pStyle w:val="TOC1"/>
        <w:rPr>
          <w:rFonts w:asciiTheme="minorHAnsi" w:eastAsiaTheme="minorEastAsia" w:hAnsiTheme="minorHAnsi" w:cstheme="minorBidi"/>
          <w:kern w:val="2"/>
          <w:szCs w:val="22"/>
          <w:lang w:eastAsia="zh-CN"/>
          <w14:ligatures w14:val="standardContextual"/>
        </w:rPr>
      </w:pPr>
      <w:hyperlink w:anchor="_Toc147945621" w:history="1">
        <w:r w:rsidR="00077B73" w:rsidRPr="00185E2E">
          <w:rPr>
            <w:rStyle w:val="Hyperlink"/>
          </w:rPr>
          <w:t>Chapter 6 . Conclusion and Future Works</w:t>
        </w:r>
        <w:r w:rsidR="00077B73">
          <w:rPr>
            <w:webHidden/>
          </w:rPr>
          <w:tab/>
        </w:r>
        <w:r w:rsidR="00077B73">
          <w:rPr>
            <w:webHidden/>
          </w:rPr>
          <w:fldChar w:fldCharType="begin"/>
        </w:r>
        <w:r w:rsidR="00077B73">
          <w:rPr>
            <w:webHidden/>
          </w:rPr>
          <w:instrText xml:space="preserve"> PAGEREF _Toc147945621 \h </w:instrText>
        </w:r>
        <w:r w:rsidR="00077B73">
          <w:rPr>
            <w:webHidden/>
          </w:rPr>
        </w:r>
        <w:r w:rsidR="00077B73">
          <w:rPr>
            <w:webHidden/>
          </w:rPr>
          <w:fldChar w:fldCharType="separate"/>
        </w:r>
        <w:r w:rsidR="00077B73">
          <w:rPr>
            <w:webHidden/>
          </w:rPr>
          <w:t>147</w:t>
        </w:r>
        <w:r w:rsidR="00077B73">
          <w:rPr>
            <w:webHidden/>
          </w:rPr>
          <w:fldChar w:fldCharType="end"/>
        </w:r>
      </w:hyperlink>
    </w:p>
    <w:p w14:paraId="3F351E1E" w14:textId="3162E187"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22" w:history="1">
        <w:r w:rsidR="00077B73" w:rsidRPr="00185E2E">
          <w:rPr>
            <w:rStyle w:val="Hyperlink"/>
          </w:rPr>
          <w:t>6.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Future work.</w:t>
        </w:r>
        <w:r w:rsidR="00077B73">
          <w:rPr>
            <w:webHidden/>
          </w:rPr>
          <w:tab/>
        </w:r>
        <w:r w:rsidR="00077B73">
          <w:rPr>
            <w:webHidden/>
          </w:rPr>
          <w:fldChar w:fldCharType="begin"/>
        </w:r>
        <w:r w:rsidR="00077B73">
          <w:rPr>
            <w:webHidden/>
          </w:rPr>
          <w:instrText xml:space="preserve"> PAGEREF _Toc147945622 \h </w:instrText>
        </w:r>
        <w:r w:rsidR="00077B73">
          <w:rPr>
            <w:webHidden/>
          </w:rPr>
        </w:r>
        <w:r w:rsidR="00077B73">
          <w:rPr>
            <w:webHidden/>
          </w:rPr>
          <w:fldChar w:fldCharType="separate"/>
        </w:r>
        <w:r w:rsidR="00077B73">
          <w:rPr>
            <w:webHidden/>
          </w:rPr>
          <w:t>148</w:t>
        </w:r>
        <w:r w:rsidR="00077B73">
          <w:rPr>
            <w:webHidden/>
          </w:rPr>
          <w:fldChar w:fldCharType="end"/>
        </w:r>
      </w:hyperlink>
    </w:p>
    <w:p w14:paraId="73D13392" w14:textId="0E463BCE"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23" w:history="1">
        <w:r w:rsidR="00077B73" w:rsidRPr="00185E2E">
          <w:rPr>
            <w:rStyle w:val="Hyperlink"/>
          </w:rPr>
          <w:t>6.2</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Summary</w:t>
        </w:r>
        <w:r w:rsidR="00077B73">
          <w:rPr>
            <w:webHidden/>
          </w:rPr>
          <w:tab/>
        </w:r>
        <w:r w:rsidR="00077B73">
          <w:rPr>
            <w:webHidden/>
          </w:rPr>
          <w:fldChar w:fldCharType="begin"/>
        </w:r>
        <w:r w:rsidR="00077B73">
          <w:rPr>
            <w:webHidden/>
          </w:rPr>
          <w:instrText xml:space="preserve"> PAGEREF _Toc147945623 \h </w:instrText>
        </w:r>
        <w:r w:rsidR="00077B73">
          <w:rPr>
            <w:webHidden/>
          </w:rPr>
        </w:r>
        <w:r w:rsidR="00077B73">
          <w:rPr>
            <w:webHidden/>
          </w:rPr>
          <w:fldChar w:fldCharType="separate"/>
        </w:r>
        <w:r w:rsidR="00077B73">
          <w:rPr>
            <w:webHidden/>
          </w:rPr>
          <w:t>149</w:t>
        </w:r>
        <w:r w:rsidR="00077B73">
          <w:rPr>
            <w:webHidden/>
          </w:rPr>
          <w:fldChar w:fldCharType="end"/>
        </w:r>
      </w:hyperlink>
    </w:p>
    <w:p w14:paraId="3BB45D9A" w14:textId="50058411" w:rsidR="00077B73" w:rsidRDefault="00000000" w:rsidP="004F228A">
      <w:pPr>
        <w:pStyle w:val="TOC1"/>
        <w:rPr>
          <w:rFonts w:asciiTheme="minorHAnsi" w:eastAsiaTheme="minorEastAsia" w:hAnsiTheme="minorHAnsi" w:cstheme="minorBidi"/>
          <w:kern w:val="2"/>
          <w:szCs w:val="22"/>
          <w:lang w:eastAsia="zh-CN"/>
          <w14:ligatures w14:val="standardContextual"/>
        </w:rPr>
      </w:pPr>
      <w:hyperlink w:anchor="_Toc147945624" w:history="1">
        <w:r w:rsidR="00077B73" w:rsidRPr="00185E2E">
          <w:rPr>
            <w:rStyle w:val="Hyperlink"/>
          </w:rPr>
          <w:t>Chapter 7 Appendices</w:t>
        </w:r>
        <w:r w:rsidR="00077B73">
          <w:rPr>
            <w:webHidden/>
          </w:rPr>
          <w:tab/>
        </w:r>
        <w:r w:rsidR="00077B73">
          <w:rPr>
            <w:webHidden/>
          </w:rPr>
          <w:fldChar w:fldCharType="begin"/>
        </w:r>
        <w:r w:rsidR="00077B73">
          <w:rPr>
            <w:webHidden/>
          </w:rPr>
          <w:instrText xml:space="preserve"> PAGEREF _Toc147945624 \h </w:instrText>
        </w:r>
        <w:r w:rsidR="00077B73">
          <w:rPr>
            <w:webHidden/>
          </w:rPr>
        </w:r>
        <w:r w:rsidR="00077B73">
          <w:rPr>
            <w:webHidden/>
          </w:rPr>
          <w:fldChar w:fldCharType="separate"/>
        </w:r>
        <w:r w:rsidR="00077B73">
          <w:rPr>
            <w:webHidden/>
          </w:rPr>
          <w:t>150</w:t>
        </w:r>
        <w:r w:rsidR="00077B73">
          <w:rPr>
            <w:webHidden/>
          </w:rPr>
          <w:fldChar w:fldCharType="end"/>
        </w:r>
      </w:hyperlink>
    </w:p>
    <w:p w14:paraId="1177B6A3" w14:textId="5F08A5EB"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25" w:history="1">
        <w:r w:rsidR="00077B73" w:rsidRPr="00185E2E">
          <w:rPr>
            <w:rStyle w:val="Hyperlink"/>
          </w:rPr>
          <w:t>7.1</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Appendix 1. Code</w:t>
        </w:r>
        <w:r w:rsidR="00077B73">
          <w:rPr>
            <w:webHidden/>
          </w:rPr>
          <w:tab/>
        </w:r>
        <w:r w:rsidR="00077B73">
          <w:rPr>
            <w:webHidden/>
          </w:rPr>
          <w:fldChar w:fldCharType="begin"/>
        </w:r>
        <w:r w:rsidR="00077B73">
          <w:rPr>
            <w:webHidden/>
          </w:rPr>
          <w:instrText xml:space="preserve"> PAGEREF _Toc147945625 \h </w:instrText>
        </w:r>
        <w:r w:rsidR="00077B73">
          <w:rPr>
            <w:webHidden/>
          </w:rPr>
        </w:r>
        <w:r w:rsidR="00077B73">
          <w:rPr>
            <w:webHidden/>
          </w:rPr>
          <w:fldChar w:fldCharType="separate"/>
        </w:r>
        <w:r w:rsidR="00077B73">
          <w:rPr>
            <w:webHidden/>
          </w:rPr>
          <w:t>150</w:t>
        </w:r>
        <w:r w:rsidR="00077B73">
          <w:rPr>
            <w:webHidden/>
          </w:rPr>
          <w:fldChar w:fldCharType="end"/>
        </w:r>
      </w:hyperlink>
    </w:p>
    <w:p w14:paraId="38A64EF3" w14:textId="447CD936"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26" w:history="1">
        <w:r w:rsidR="00077B73" w:rsidRPr="00185E2E">
          <w:rPr>
            <w:rStyle w:val="Hyperlink"/>
          </w:rPr>
          <w:t>7.2</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Appendix 2. Calibration results.</w:t>
        </w:r>
        <w:r w:rsidR="00077B73">
          <w:rPr>
            <w:webHidden/>
          </w:rPr>
          <w:tab/>
        </w:r>
        <w:r w:rsidR="00077B73">
          <w:rPr>
            <w:webHidden/>
          </w:rPr>
          <w:fldChar w:fldCharType="begin"/>
        </w:r>
        <w:r w:rsidR="00077B73">
          <w:rPr>
            <w:webHidden/>
          </w:rPr>
          <w:instrText xml:space="preserve"> PAGEREF _Toc147945626 \h </w:instrText>
        </w:r>
        <w:r w:rsidR="00077B73">
          <w:rPr>
            <w:webHidden/>
          </w:rPr>
        </w:r>
        <w:r w:rsidR="00077B73">
          <w:rPr>
            <w:webHidden/>
          </w:rPr>
          <w:fldChar w:fldCharType="separate"/>
        </w:r>
        <w:r w:rsidR="00077B73">
          <w:rPr>
            <w:webHidden/>
          </w:rPr>
          <w:t>151</w:t>
        </w:r>
        <w:r w:rsidR="00077B73">
          <w:rPr>
            <w:webHidden/>
          </w:rPr>
          <w:fldChar w:fldCharType="end"/>
        </w:r>
      </w:hyperlink>
    </w:p>
    <w:p w14:paraId="5F2FA1E8" w14:textId="3E16FC4B"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27" w:history="1">
        <w:r w:rsidR="00077B73" w:rsidRPr="00185E2E">
          <w:rPr>
            <w:rStyle w:val="Hyperlink"/>
            <w:lang w:eastAsia="zh-CN"/>
          </w:rPr>
          <w:t>7.3</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lang w:eastAsia="zh-CN"/>
          </w:rPr>
          <w:t>Appendix 3. Equipment Specifications.</w:t>
        </w:r>
        <w:r w:rsidR="00077B73">
          <w:rPr>
            <w:webHidden/>
          </w:rPr>
          <w:tab/>
        </w:r>
        <w:r w:rsidR="00077B73">
          <w:rPr>
            <w:webHidden/>
          </w:rPr>
          <w:fldChar w:fldCharType="begin"/>
        </w:r>
        <w:r w:rsidR="00077B73">
          <w:rPr>
            <w:webHidden/>
          </w:rPr>
          <w:instrText xml:space="preserve"> PAGEREF _Toc147945627 \h </w:instrText>
        </w:r>
        <w:r w:rsidR="00077B73">
          <w:rPr>
            <w:webHidden/>
          </w:rPr>
        </w:r>
        <w:r w:rsidR="00077B73">
          <w:rPr>
            <w:webHidden/>
          </w:rPr>
          <w:fldChar w:fldCharType="separate"/>
        </w:r>
        <w:r w:rsidR="00077B73">
          <w:rPr>
            <w:webHidden/>
          </w:rPr>
          <w:t>153</w:t>
        </w:r>
        <w:r w:rsidR="00077B73">
          <w:rPr>
            <w:webHidden/>
          </w:rPr>
          <w:fldChar w:fldCharType="end"/>
        </w:r>
      </w:hyperlink>
    </w:p>
    <w:p w14:paraId="4163351F" w14:textId="55FF78E9" w:rsidR="00077B73" w:rsidRDefault="00000000" w:rsidP="004F228A">
      <w:pPr>
        <w:pStyle w:val="TOC2"/>
        <w:rPr>
          <w:rFonts w:asciiTheme="minorHAnsi" w:eastAsiaTheme="minorEastAsia" w:hAnsiTheme="minorHAnsi" w:cstheme="minorBidi"/>
          <w:kern w:val="2"/>
          <w:szCs w:val="22"/>
          <w:lang w:eastAsia="zh-CN"/>
          <w14:ligatures w14:val="standardContextual"/>
        </w:rPr>
      </w:pPr>
      <w:hyperlink w:anchor="_Toc147945628" w:history="1">
        <w:r w:rsidR="00077B73" w:rsidRPr="00185E2E">
          <w:rPr>
            <w:rStyle w:val="Hyperlink"/>
            <w:lang w:eastAsia="zh-CN"/>
          </w:rPr>
          <w:t>7.4</w:t>
        </w:r>
        <w:r w:rsidR="00077B73">
          <w:rPr>
            <w:rFonts w:asciiTheme="minorHAnsi" w:eastAsiaTheme="minorEastAsia" w:hAnsiTheme="minorHAnsi" w:cstheme="minorBidi"/>
            <w:kern w:val="2"/>
            <w:szCs w:val="22"/>
            <w:lang w:eastAsia="zh-CN"/>
            <w14:ligatures w14:val="standardContextual"/>
          </w:rPr>
          <w:tab/>
        </w:r>
        <w:r w:rsidR="00077B73" w:rsidRPr="00185E2E">
          <w:rPr>
            <w:rStyle w:val="Hyperlink"/>
          </w:rPr>
          <w:t>Appendix 4. IMU-29048 IMU specifications</w:t>
        </w:r>
        <w:r w:rsidR="00077B73">
          <w:rPr>
            <w:webHidden/>
          </w:rPr>
          <w:tab/>
        </w:r>
        <w:r w:rsidR="00077B73">
          <w:rPr>
            <w:webHidden/>
          </w:rPr>
          <w:fldChar w:fldCharType="begin"/>
        </w:r>
        <w:r w:rsidR="00077B73">
          <w:rPr>
            <w:webHidden/>
          </w:rPr>
          <w:instrText xml:space="preserve"> PAGEREF _Toc147945628 \h </w:instrText>
        </w:r>
        <w:r w:rsidR="00077B73">
          <w:rPr>
            <w:webHidden/>
          </w:rPr>
        </w:r>
        <w:r w:rsidR="00077B73">
          <w:rPr>
            <w:webHidden/>
          </w:rPr>
          <w:fldChar w:fldCharType="separate"/>
        </w:r>
        <w:r w:rsidR="00077B73">
          <w:rPr>
            <w:webHidden/>
          </w:rPr>
          <w:t>155</w:t>
        </w:r>
        <w:r w:rsidR="00077B73">
          <w:rPr>
            <w:webHidden/>
          </w:rPr>
          <w:fldChar w:fldCharType="end"/>
        </w:r>
      </w:hyperlink>
    </w:p>
    <w:p w14:paraId="15F9B90F" w14:textId="7F338A03" w:rsidR="00077B73" w:rsidRDefault="00000000" w:rsidP="004F228A">
      <w:pPr>
        <w:pStyle w:val="TOC1"/>
        <w:rPr>
          <w:rFonts w:asciiTheme="minorHAnsi" w:eastAsiaTheme="minorEastAsia" w:hAnsiTheme="minorHAnsi" w:cstheme="minorBidi"/>
          <w:kern w:val="2"/>
          <w:szCs w:val="22"/>
          <w:lang w:eastAsia="zh-CN"/>
          <w14:ligatures w14:val="standardContextual"/>
        </w:rPr>
      </w:pPr>
      <w:hyperlink w:anchor="_Toc147945629" w:history="1">
        <w:r w:rsidR="00077B73" w:rsidRPr="00185E2E">
          <w:rPr>
            <w:rStyle w:val="Hyperlink"/>
          </w:rPr>
          <w:t>Chapter 8. References</w:t>
        </w:r>
        <w:r w:rsidR="00077B73">
          <w:rPr>
            <w:webHidden/>
          </w:rPr>
          <w:tab/>
        </w:r>
        <w:r w:rsidR="00077B73">
          <w:rPr>
            <w:webHidden/>
          </w:rPr>
          <w:fldChar w:fldCharType="begin"/>
        </w:r>
        <w:r w:rsidR="00077B73">
          <w:rPr>
            <w:webHidden/>
          </w:rPr>
          <w:instrText xml:space="preserve"> PAGEREF _Toc147945629 \h </w:instrText>
        </w:r>
        <w:r w:rsidR="00077B73">
          <w:rPr>
            <w:webHidden/>
          </w:rPr>
        </w:r>
        <w:r w:rsidR="00077B73">
          <w:rPr>
            <w:webHidden/>
          </w:rPr>
          <w:fldChar w:fldCharType="separate"/>
        </w:r>
        <w:r w:rsidR="00077B73">
          <w:rPr>
            <w:webHidden/>
          </w:rPr>
          <w:t>156</w:t>
        </w:r>
        <w:r w:rsidR="00077B73">
          <w:rPr>
            <w:webHidden/>
          </w:rPr>
          <w:fldChar w:fldCharType="end"/>
        </w:r>
      </w:hyperlink>
    </w:p>
    <w:p w14:paraId="736CA53E" w14:textId="17999FDD"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7945583"/>
      <w:r w:rsidRPr="00280F56">
        <w:lastRenderedPageBreak/>
        <w:t>List of Tables</w:t>
      </w:r>
      <w:bookmarkEnd w:id="11"/>
    </w:p>
    <w:p w14:paraId="18F03B27" w14:textId="56A4938D" w:rsidR="00077B73" w:rsidRDefault="00866BAC">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Table" </w:instrText>
      </w:r>
      <w:r w:rsidRPr="00280F56">
        <w:fldChar w:fldCharType="end"/>
      </w:r>
      <w:r w:rsidR="00841042">
        <w:fldChar w:fldCharType="begin"/>
      </w:r>
      <w:r w:rsidR="00841042">
        <w:instrText xml:space="preserve"> TOC \c "Table" </w:instrText>
      </w:r>
      <w:r w:rsidR="00841042">
        <w:fldChar w:fldCharType="separate"/>
      </w:r>
      <w:r w:rsidR="00077B73">
        <w:t>Table 1.1 Commerical Long-range IoT radio standards compared.</w:t>
      </w:r>
      <w:r w:rsidR="00077B73">
        <w:tab/>
      </w:r>
      <w:r w:rsidR="00077B73">
        <w:fldChar w:fldCharType="begin"/>
      </w:r>
      <w:r w:rsidR="00077B73">
        <w:instrText xml:space="preserve"> PAGEREF _Toc147945442 \h </w:instrText>
      </w:r>
      <w:r w:rsidR="00077B73">
        <w:fldChar w:fldCharType="separate"/>
      </w:r>
      <w:r w:rsidR="00077B73">
        <w:t>17</w:t>
      </w:r>
      <w:r w:rsidR="00077B73">
        <w:fldChar w:fldCharType="end"/>
      </w:r>
    </w:p>
    <w:p w14:paraId="531A044F" w14:textId="5B7CD59C" w:rsidR="00077B73" w:rsidRDefault="00077B73">
      <w:pPr>
        <w:pStyle w:val="TableofFigures"/>
        <w:rPr>
          <w:rFonts w:asciiTheme="minorHAnsi" w:eastAsiaTheme="minorEastAsia" w:hAnsiTheme="minorHAnsi" w:cstheme="minorBidi"/>
          <w:kern w:val="2"/>
          <w:szCs w:val="22"/>
          <w:lang w:eastAsia="zh-CN"/>
          <w14:ligatures w14:val="standardContextual"/>
        </w:rPr>
      </w:pPr>
      <w:r>
        <w:t>Table 1.2 Backhaul (long range) communication protocols compared.</w:t>
      </w:r>
      <w:r>
        <w:tab/>
      </w:r>
      <w:r>
        <w:fldChar w:fldCharType="begin"/>
      </w:r>
      <w:r>
        <w:instrText xml:space="preserve"> PAGEREF _Toc147945443 \h </w:instrText>
      </w:r>
      <w:r>
        <w:fldChar w:fldCharType="separate"/>
      </w:r>
      <w:r>
        <w:t>19</w:t>
      </w:r>
      <w:r>
        <w:fldChar w:fldCharType="end"/>
      </w:r>
    </w:p>
    <w:p w14:paraId="28242CEF" w14:textId="55FF9FFA" w:rsidR="00077B73" w:rsidRDefault="00077B73">
      <w:pPr>
        <w:pStyle w:val="TableofFigures"/>
        <w:rPr>
          <w:rFonts w:asciiTheme="minorHAnsi" w:eastAsiaTheme="minorEastAsia" w:hAnsiTheme="minorHAnsi" w:cstheme="minorBidi"/>
          <w:kern w:val="2"/>
          <w:szCs w:val="22"/>
          <w:lang w:eastAsia="zh-CN"/>
          <w14:ligatures w14:val="standardContextual"/>
        </w:rPr>
      </w:pPr>
      <w:r>
        <w:t>Table 1.3  Short range communication protocols compared</w:t>
      </w:r>
      <w:r>
        <w:tab/>
      </w:r>
      <w:r>
        <w:fldChar w:fldCharType="begin"/>
      </w:r>
      <w:r>
        <w:instrText xml:space="preserve"> PAGEREF _Toc147945444 \h </w:instrText>
      </w:r>
      <w:r>
        <w:fldChar w:fldCharType="separate"/>
      </w:r>
      <w:r>
        <w:t>21</w:t>
      </w:r>
      <w:r>
        <w:fldChar w:fldCharType="end"/>
      </w:r>
    </w:p>
    <w:p w14:paraId="0EDC8553" w14:textId="20C897B1" w:rsidR="00077B73" w:rsidRDefault="00077B73">
      <w:pPr>
        <w:pStyle w:val="TableofFigures"/>
        <w:rPr>
          <w:rFonts w:asciiTheme="minorHAnsi" w:eastAsiaTheme="minorEastAsia" w:hAnsiTheme="minorHAnsi" w:cstheme="minorBidi"/>
          <w:kern w:val="2"/>
          <w:szCs w:val="22"/>
          <w:lang w:eastAsia="zh-CN"/>
          <w14:ligatures w14:val="standardContextual"/>
        </w:rPr>
      </w:pPr>
      <w:r>
        <w:t>Table 1.4  Communication protocol options available on a range of microcomputers</w:t>
      </w:r>
      <w:r>
        <w:tab/>
      </w:r>
      <w:r>
        <w:fldChar w:fldCharType="begin"/>
      </w:r>
      <w:r>
        <w:instrText xml:space="preserve"> PAGEREF _Toc147945445 \h </w:instrText>
      </w:r>
      <w:r>
        <w:fldChar w:fldCharType="separate"/>
      </w:r>
      <w:r>
        <w:t>22</w:t>
      </w:r>
      <w:r>
        <w:fldChar w:fldCharType="end"/>
      </w:r>
    </w:p>
    <w:p w14:paraId="3CF372FB" w14:textId="15D2A1B4" w:rsidR="00077B73" w:rsidRDefault="00077B73">
      <w:pPr>
        <w:pStyle w:val="TableofFigures"/>
        <w:rPr>
          <w:rFonts w:asciiTheme="minorHAnsi" w:eastAsiaTheme="minorEastAsia" w:hAnsiTheme="minorHAnsi" w:cstheme="minorBidi"/>
          <w:kern w:val="2"/>
          <w:szCs w:val="22"/>
          <w:lang w:eastAsia="zh-CN"/>
          <w14:ligatures w14:val="standardContextual"/>
        </w:rPr>
      </w:pPr>
      <w:r>
        <w:t>Table 1.5  Single obstacle-avoiding Sensor Summary</w:t>
      </w:r>
      <w:r>
        <w:tab/>
      </w:r>
      <w:r>
        <w:fldChar w:fldCharType="begin"/>
      </w:r>
      <w:r>
        <w:instrText xml:space="preserve"> PAGEREF _Toc147945446 \h </w:instrText>
      </w:r>
      <w:r>
        <w:fldChar w:fldCharType="separate"/>
      </w:r>
      <w:r>
        <w:t>30</w:t>
      </w:r>
      <w:r>
        <w:fldChar w:fldCharType="end"/>
      </w:r>
    </w:p>
    <w:p w14:paraId="628ED901" w14:textId="03657509" w:rsidR="00077B73" w:rsidRDefault="00077B73">
      <w:pPr>
        <w:pStyle w:val="TableofFigures"/>
        <w:rPr>
          <w:rFonts w:asciiTheme="minorHAnsi" w:eastAsiaTheme="minorEastAsia" w:hAnsiTheme="minorHAnsi" w:cstheme="minorBidi"/>
          <w:kern w:val="2"/>
          <w:szCs w:val="22"/>
          <w:lang w:eastAsia="zh-CN"/>
          <w14:ligatures w14:val="standardContextual"/>
        </w:rPr>
      </w:pPr>
      <w:r>
        <w:t>Table 1.6 Simple representation of a single video image.</w:t>
      </w:r>
      <w:r>
        <w:tab/>
      </w:r>
      <w:r>
        <w:fldChar w:fldCharType="begin"/>
      </w:r>
      <w:r>
        <w:instrText xml:space="preserve"> PAGEREF _Toc147945447 \h </w:instrText>
      </w:r>
      <w:r>
        <w:fldChar w:fldCharType="separate"/>
      </w:r>
      <w:r>
        <w:t>32</w:t>
      </w:r>
      <w:r>
        <w:fldChar w:fldCharType="end"/>
      </w:r>
    </w:p>
    <w:p w14:paraId="1D27E2B1" w14:textId="762FDC02" w:rsidR="00077B73" w:rsidRDefault="00077B73">
      <w:pPr>
        <w:pStyle w:val="TableofFigures"/>
        <w:rPr>
          <w:rFonts w:asciiTheme="minorHAnsi" w:eastAsiaTheme="minorEastAsia" w:hAnsiTheme="minorHAnsi" w:cstheme="minorBidi"/>
          <w:kern w:val="2"/>
          <w:szCs w:val="22"/>
          <w:lang w:eastAsia="zh-CN"/>
          <w14:ligatures w14:val="standardContextual"/>
        </w:rPr>
      </w:pPr>
      <w:r>
        <w:t>Table 3.1 First three lines of stationary gyroscope and accelerometer results (central IMU).</w:t>
      </w:r>
      <w:r>
        <w:tab/>
      </w:r>
      <w:r>
        <w:fldChar w:fldCharType="begin"/>
      </w:r>
      <w:r>
        <w:instrText xml:space="preserve"> PAGEREF _Toc147945448 \h </w:instrText>
      </w:r>
      <w:r>
        <w:fldChar w:fldCharType="separate"/>
      </w:r>
      <w:r>
        <w:t>61</w:t>
      </w:r>
      <w:r>
        <w:fldChar w:fldCharType="end"/>
      </w:r>
    </w:p>
    <w:p w14:paraId="1E306649" w14:textId="3CF1BE6A" w:rsidR="00077B73" w:rsidRDefault="00077B73">
      <w:pPr>
        <w:pStyle w:val="TableofFigures"/>
        <w:rPr>
          <w:rFonts w:asciiTheme="minorHAnsi" w:eastAsiaTheme="minorEastAsia" w:hAnsiTheme="minorHAnsi" w:cstheme="minorBidi"/>
          <w:kern w:val="2"/>
          <w:szCs w:val="22"/>
          <w:lang w:eastAsia="zh-CN"/>
          <w14:ligatures w14:val="standardContextual"/>
        </w:rPr>
      </w:pPr>
      <w:r>
        <w:t>Table 3.2 Central IMU gyroscope calibration values.</w:t>
      </w:r>
      <w:r>
        <w:tab/>
      </w:r>
      <w:r>
        <w:fldChar w:fldCharType="begin"/>
      </w:r>
      <w:r>
        <w:instrText xml:space="preserve"> PAGEREF _Toc147945449 \h </w:instrText>
      </w:r>
      <w:r>
        <w:fldChar w:fldCharType="separate"/>
      </w:r>
      <w:r>
        <w:t>62</w:t>
      </w:r>
      <w:r>
        <w:fldChar w:fldCharType="end"/>
      </w:r>
    </w:p>
    <w:p w14:paraId="41D0CB06" w14:textId="4D25E0C7" w:rsidR="00077B73" w:rsidRDefault="00077B73">
      <w:pPr>
        <w:pStyle w:val="TableofFigures"/>
        <w:rPr>
          <w:rFonts w:asciiTheme="minorHAnsi" w:eastAsiaTheme="minorEastAsia" w:hAnsiTheme="minorHAnsi" w:cstheme="minorBidi"/>
          <w:kern w:val="2"/>
          <w:szCs w:val="22"/>
          <w:lang w:eastAsia="zh-CN"/>
          <w14:ligatures w14:val="standardContextual"/>
        </w:rPr>
      </w:pPr>
      <w:r>
        <w:t>Table 3.3 Central IMU accelerometer slope and offset table calibration values.</w:t>
      </w:r>
      <w:r>
        <w:tab/>
      </w:r>
      <w:r>
        <w:fldChar w:fldCharType="begin"/>
      </w:r>
      <w:r>
        <w:instrText xml:space="preserve"> PAGEREF _Toc147945450 \h </w:instrText>
      </w:r>
      <w:r>
        <w:fldChar w:fldCharType="separate"/>
      </w:r>
      <w:r>
        <w:t>62</w:t>
      </w:r>
      <w:r>
        <w:fldChar w:fldCharType="end"/>
      </w:r>
    </w:p>
    <w:p w14:paraId="02096A1E" w14:textId="0D3FC3AF" w:rsidR="00077B73" w:rsidRDefault="00077B73">
      <w:pPr>
        <w:pStyle w:val="TableofFigures"/>
        <w:rPr>
          <w:rFonts w:asciiTheme="minorHAnsi" w:eastAsiaTheme="minorEastAsia" w:hAnsiTheme="minorHAnsi" w:cstheme="minorBidi"/>
          <w:kern w:val="2"/>
          <w:szCs w:val="22"/>
          <w:lang w:eastAsia="zh-CN"/>
          <w14:ligatures w14:val="standardContextual"/>
        </w:rPr>
      </w:pPr>
      <w:r>
        <w:t>Table 3.4 Sample of Euler angle results from the robot arm using tool arm sensors while at rest.</w:t>
      </w:r>
      <w:r>
        <w:tab/>
      </w:r>
      <w:r>
        <w:fldChar w:fldCharType="begin"/>
      </w:r>
      <w:r>
        <w:instrText xml:space="preserve"> PAGEREF _Toc147945451 \h </w:instrText>
      </w:r>
      <w:r>
        <w:fldChar w:fldCharType="separate"/>
      </w:r>
      <w:r>
        <w:t>63</w:t>
      </w:r>
      <w:r>
        <w:fldChar w:fldCharType="end"/>
      </w:r>
    </w:p>
    <w:p w14:paraId="3E38B892" w14:textId="61AEE593" w:rsidR="00077B73" w:rsidRDefault="00077B73">
      <w:pPr>
        <w:pStyle w:val="TableofFigures"/>
        <w:rPr>
          <w:rFonts w:asciiTheme="minorHAnsi" w:eastAsiaTheme="minorEastAsia" w:hAnsiTheme="minorHAnsi" w:cstheme="minorBidi"/>
          <w:kern w:val="2"/>
          <w:szCs w:val="22"/>
          <w:lang w:eastAsia="zh-CN"/>
          <w14:ligatures w14:val="standardContextual"/>
        </w:rPr>
      </w:pPr>
      <w:r>
        <w:t>Table 3.5 Joint angles of Robot at rest</w:t>
      </w:r>
      <w:r>
        <w:tab/>
      </w:r>
      <w:r>
        <w:fldChar w:fldCharType="begin"/>
      </w:r>
      <w:r>
        <w:instrText xml:space="preserve"> PAGEREF _Toc147945452 \h </w:instrText>
      </w:r>
      <w:r>
        <w:fldChar w:fldCharType="separate"/>
      </w:r>
      <w:r>
        <w:t>63</w:t>
      </w:r>
      <w:r>
        <w:fldChar w:fldCharType="end"/>
      </w:r>
    </w:p>
    <w:p w14:paraId="210D914F" w14:textId="2B113003" w:rsidR="00077B73" w:rsidRDefault="00077B73">
      <w:pPr>
        <w:pStyle w:val="TableofFigures"/>
        <w:rPr>
          <w:rFonts w:asciiTheme="minorHAnsi" w:eastAsiaTheme="minorEastAsia" w:hAnsiTheme="minorHAnsi" w:cstheme="minorBidi"/>
          <w:kern w:val="2"/>
          <w:szCs w:val="22"/>
          <w:lang w:eastAsia="zh-CN"/>
          <w14:ligatures w14:val="standardContextual"/>
        </w:rPr>
      </w:pPr>
      <w:r>
        <w:t>Table 3.6 Experiments.</w:t>
      </w:r>
      <w:r>
        <w:tab/>
      </w:r>
      <w:r>
        <w:fldChar w:fldCharType="begin"/>
      </w:r>
      <w:r>
        <w:instrText xml:space="preserve"> PAGEREF _Toc147945453 \h </w:instrText>
      </w:r>
      <w:r>
        <w:fldChar w:fldCharType="separate"/>
      </w:r>
      <w:r>
        <w:t>64</w:t>
      </w:r>
      <w:r>
        <w:fldChar w:fldCharType="end"/>
      </w:r>
    </w:p>
    <w:p w14:paraId="208C4D22" w14:textId="10E868F3" w:rsidR="00077B73" w:rsidRDefault="00077B73">
      <w:pPr>
        <w:pStyle w:val="TableofFigures"/>
        <w:rPr>
          <w:rFonts w:asciiTheme="minorHAnsi" w:eastAsiaTheme="minorEastAsia" w:hAnsiTheme="minorHAnsi" w:cstheme="minorBidi"/>
          <w:kern w:val="2"/>
          <w:szCs w:val="22"/>
          <w:lang w:eastAsia="zh-CN"/>
          <w14:ligatures w14:val="standardContextual"/>
        </w:rPr>
      </w:pPr>
      <w:r>
        <w:t>Table 3.7 Robot Movement Program: Roll (Steps 2 and 3 are repeated)</w:t>
      </w:r>
      <w:r>
        <w:tab/>
      </w:r>
      <w:r>
        <w:fldChar w:fldCharType="begin"/>
      </w:r>
      <w:r>
        <w:instrText xml:space="preserve"> PAGEREF _Toc147945454 \h </w:instrText>
      </w:r>
      <w:r>
        <w:fldChar w:fldCharType="separate"/>
      </w:r>
      <w:r>
        <w:t>65</w:t>
      </w:r>
      <w:r>
        <w:fldChar w:fldCharType="end"/>
      </w:r>
    </w:p>
    <w:p w14:paraId="4177C521" w14:textId="6FFC7D77" w:rsidR="00077B73" w:rsidRDefault="00077B73">
      <w:pPr>
        <w:pStyle w:val="TableofFigures"/>
        <w:rPr>
          <w:rFonts w:asciiTheme="minorHAnsi" w:eastAsiaTheme="minorEastAsia" w:hAnsiTheme="minorHAnsi" w:cstheme="minorBidi"/>
          <w:kern w:val="2"/>
          <w:szCs w:val="22"/>
          <w:lang w:eastAsia="zh-CN"/>
          <w14:ligatures w14:val="standardContextual"/>
        </w:rPr>
      </w:pPr>
      <w:r>
        <w:t>Table 3.8 Robot Movement Program: Pitch</w:t>
      </w:r>
      <w:r>
        <w:tab/>
      </w:r>
      <w:r>
        <w:fldChar w:fldCharType="begin"/>
      </w:r>
      <w:r>
        <w:instrText xml:space="preserve"> PAGEREF _Toc147945455 \h </w:instrText>
      </w:r>
      <w:r>
        <w:fldChar w:fldCharType="separate"/>
      </w:r>
      <w:r>
        <w:t>65</w:t>
      </w:r>
      <w:r>
        <w:fldChar w:fldCharType="end"/>
      </w:r>
    </w:p>
    <w:p w14:paraId="2AD24A2C" w14:textId="621D3B12" w:rsidR="00077B73" w:rsidRDefault="00077B73">
      <w:pPr>
        <w:pStyle w:val="TableofFigures"/>
        <w:rPr>
          <w:rFonts w:asciiTheme="minorHAnsi" w:eastAsiaTheme="minorEastAsia" w:hAnsiTheme="minorHAnsi" w:cstheme="minorBidi"/>
          <w:kern w:val="2"/>
          <w:szCs w:val="22"/>
          <w:lang w:eastAsia="zh-CN"/>
          <w14:ligatures w14:val="standardContextual"/>
        </w:rPr>
      </w:pPr>
      <w:r>
        <w:t>Table 3.9 Robot Movement Program: Varied</w:t>
      </w:r>
      <w:r>
        <w:tab/>
      </w:r>
      <w:r>
        <w:fldChar w:fldCharType="begin"/>
      </w:r>
      <w:r>
        <w:instrText xml:space="preserve"> PAGEREF _Toc147945456 \h </w:instrText>
      </w:r>
      <w:r>
        <w:fldChar w:fldCharType="separate"/>
      </w:r>
      <w:r>
        <w:t>65</w:t>
      </w:r>
      <w:r>
        <w:fldChar w:fldCharType="end"/>
      </w:r>
    </w:p>
    <w:p w14:paraId="607442E3" w14:textId="5CAFFAF5" w:rsidR="00077B73" w:rsidRDefault="00077B73">
      <w:pPr>
        <w:pStyle w:val="TableofFigures"/>
        <w:rPr>
          <w:rFonts w:asciiTheme="minorHAnsi" w:eastAsiaTheme="minorEastAsia" w:hAnsiTheme="minorHAnsi" w:cstheme="minorBidi"/>
          <w:kern w:val="2"/>
          <w:szCs w:val="22"/>
          <w:lang w:eastAsia="zh-CN"/>
          <w14:ligatures w14:val="standardContextual"/>
        </w:rPr>
      </w:pPr>
      <w:r>
        <w:t>Table 3.10 Robot Movement Program: Varied-Untrained.</w:t>
      </w:r>
      <w:r>
        <w:tab/>
      </w:r>
      <w:r>
        <w:fldChar w:fldCharType="begin"/>
      </w:r>
      <w:r>
        <w:instrText xml:space="preserve"> PAGEREF _Toc147945457 \h </w:instrText>
      </w:r>
      <w:r>
        <w:fldChar w:fldCharType="separate"/>
      </w:r>
      <w:r>
        <w:t>66</w:t>
      </w:r>
      <w:r>
        <w:fldChar w:fldCharType="end"/>
      </w:r>
    </w:p>
    <w:p w14:paraId="6736F48D" w14:textId="63849CF4" w:rsidR="00077B73" w:rsidRDefault="00077B73">
      <w:pPr>
        <w:pStyle w:val="TableofFigures"/>
        <w:rPr>
          <w:rFonts w:asciiTheme="minorHAnsi" w:eastAsiaTheme="minorEastAsia" w:hAnsiTheme="minorHAnsi" w:cstheme="minorBidi"/>
          <w:kern w:val="2"/>
          <w:szCs w:val="22"/>
          <w:lang w:eastAsia="zh-CN"/>
          <w14:ligatures w14:val="standardContextual"/>
        </w:rPr>
      </w:pPr>
      <w:r>
        <w:t>Table 3.11 Robot Movement Program – Rotation</w:t>
      </w:r>
      <w:r>
        <w:tab/>
      </w:r>
      <w:r>
        <w:fldChar w:fldCharType="begin"/>
      </w:r>
      <w:r>
        <w:instrText xml:space="preserve"> PAGEREF _Toc147945458 \h </w:instrText>
      </w:r>
      <w:r>
        <w:fldChar w:fldCharType="separate"/>
      </w:r>
      <w:r>
        <w:t>66</w:t>
      </w:r>
      <w:r>
        <w:fldChar w:fldCharType="end"/>
      </w:r>
    </w:p>
    <w:p w14:paraId="4250A941" w14:textId="407DD3FC" w:rsidR="00077B73" w:rsidRDefault="00077B73">
      <w:pPr>
        <w:pStyle w:val="TableofFigures"/>
        <w:rPr>
          <w:rFonts w:asciiTheme="minorHAnsi" w:eastAsiaTheme="minorEastAsia" w:hAnsiTheme="minorHAnsi" w:cstheme="minorBidi"/>
          <w:kern w:val="2"/>
          <w:szCs w:val="22"/>
          <w:lang w:eastAsia="zh-CN"/>
          <w14:ligatures w14:val="standardContextual"/>
        </w:rPr>
      </w:pPr>
      <w:r>
        <w:t>Table 3.12 Robot Movement Program – Rotation-Untrained.</w:t>
      </w:r>
      <w:r>
        <w:tab/>
      </w:r>
      <w:r>
        <w:fldChar w:fldCharType="begin"/>
      </w:r>
      <w:r>
        <w:instrText xml:space="preserve"> PAGEREF _Toc147945459 \h </w:instrText>
      </w:r>
      <w:r>
        <w:fldChar w:fldCharType="separate"/>
      </w:r>
      <w:r>
        <w:t>67</w:t>
      </w:r>
      <w:r>
        <w:fldChar w:fldCharType="end"/>
      </w:r>
    </w:p>
    <w:p w14:paraId="2B79E8E6" w14:textId="280CE716" w:rsidR="00077B73" w:rsidRDefault="00077B73">
      <w:pPr>
        <w:pStyle w:val="TableofFigures"/>
        <w:rPr>
          <w:rFonts w:asciiTheme="minorHAnsi" w:eastAsiaTheme="minorEastAsia" w:hAnsiTheme="minorHAnsi" w:cstheme="minorBidi"/>
          <w:kern w:val="2"/>
          <w:szCs w:val="22"/>
          <w:lang w:eastAsia="zh-CN"/>
          <w14:ligatures w14:val="standardContextual"/>
        </w:rPr>
      </w:pPr>
      <w:r>
        <w:t>Table 4.1 Madgwick filter results (CIMU) from a stationary vehicle.</w:t>
      </w:r>
      <w:r>
        <w:tab/>
      </w:r>
      <w:r>
        <w:fldChar w:fldCharType="begin"/>
      </w:r>
      <w:r>
        <w:instrText xml:space="preserve"> PAGEREF _Toc147945460 \h </w:instrText>
      </w:r>
      <w:r>
        <w:fldChar w:fldCharType="separate"/>
      </w:r>
      <w:r>
        <w:t>71</w:t>
      </w:r>
      <w:r>
        <w:fldChar w:fldCharType="end"/>
      </w:r>
    </w:p>
    <w:p w14:paraId="7EE88190" w14:textId="47DE877B" w:rsidR="00077B73" w:rsidRDefault="00077B73">
      <w:pPr>
        <w:pStyle w:val="TableofFigures"/>
        <w:rPr>
          <w:rFonts w:asciiTheme="minorHAnsi" w:eastAsiaTheme="minorEastAsia" w:hAnsiTheme="minorHAnsi" w:cstheme="minorBidi"/>
          <w:kern w:val="2"/>
          <w:szCs w:val="22"/>
          <w:lang w:eastAsia="zh-CN"/>
          <w14:ligatures w14:val="standardContextual"/>
        </w:rPr>
      </w:pPr>
      <w:r>
        <w:t>Table 4.2 MLP NN training results (CIMU) on a varied-motion vehicle with default layer size of 10.</w:t>
      </w:r>
      <w:r>
        <w:tab/>
      </w:r>
      <w:r>
        <w:fldChar w:fldCharType="begin"/>
      </w:r>
      <w:r>
        <w:instrText xml:space="preserve"> PAGEREF _Toc147945461 \h </w:instrText>
      </w:r>
      <w:r>
        <w:fldChar w:fldCharType="separate"/>
      </w:r>
      <w:r>
        <w:t>85</w:t>
      </w:r>
      <w:r>
        <w:fldChar w:fldCharType="end"/>
      </w:r>
    </w:p>
    <w:p w14:paraId="38BF727D" w14:textId="77B40DE9" w:rsidR="00077B73" w:rsidRDefault="00077B73">
      <w:pPr>
        <w:pStyle w:val="TableofFigures"/>
        <w:rPr>
          <w:rFonts w:asciiTheme="minorHAnsi" w:eastAsiaTheme="minorEastAsia" w:hAnsiTheme="minorHAnsi" w:cstheme="minorBidi"/>
          <w:kern w:val="2"/>
          <w:szCs w:val="22"/>
          <w:lang w:eastAsia="zh-CN"/>
          <w14:ligatures w14:val="standardContextual"/>
        </w:rPr>
      </w:pPr>
      <w:r>
        <w:t>Table 4.3 MLP NN training progress (CIMU) on a varied-motion vehicle with default layer size of 10.</w:t>
      </w:r>
      <w:r>
        <w:tab/>
      </w:r>
      <w:r>
        <w:fldChar w:fldCharType="begin"/>
      </w:r>
      <w:r>
        <w:instrText xml:space="preserve"> PAGEREF _Toc147945462 \h </w:instrText>
      </w:r>
      <w:r>
        <w:fldChar w:fldCharType="separate"/>
      </w:r>
      <w:r>
        <w:t>85</w:t>
      </w:r>
      <w:r>
        <w:fldChar w:fldCharType="end"/>
      </w:r>
    </w:p>
    <w:p w14:paraId="239804F2" w14:textId="6CAC2437" w:rsidR="00077B73" w:rsidRDefault="00077B73">
      <w:pPr>
        <w:pStyle w:val="TableofFigures"/>
        <w:rPr>
          <w:rFonts w:asciiTheme="minorHAnsi" w:eastAsiaTheme="minorEastAsia" w:hAnsiTheme="minorHAnsi" w:cstheme="minorBidi"/>
          <w:kern w:val="2"/>
          <w:szCs w:val="22"/>
          <w:lang w:eastAsia="zh-CN"/>
          <w14:ligatures w14:val="standardContextual"/>
        </w:rPr>
      </w:pPr>
      <w:r>
        <w:t>Table 4.4 MLP NN training progress (CIMU) on a varied-motion vehicle with layer size of 20.</w:t>
      </w:r>
      <w:r>
        <w:tab/>
      </w:r>
      <w:r>
        <w:fldChar w:fldCharType="begin"/>
      </w:r>
      <w:r>
        <w:instrText xml:space="preserve"> PAGEREF _Toc147945463 \h </w:instrText>
      </w:r>
      <w:r>
        <w:fldChar w:fldCharType="separate"/>
      </w:r>
      <w:r>
        <w:t>88</w:t>
      </w:r>
      <w:r>
        <w:fldChar w:fldCharType="end"/>
      </w:r>
    </w:p>
    <w:p w14:paraId="1A028219" w14:textId="60781B13" w:rsidR="00077B73" w:rsidRDefault="00077B73">
      <w:pPr>
        <w:pStyle w:val="TableofFigures"/>
        <w:rPr>
          <w:rFonts w:asciiTheme="minorHAnsi" w:eastAsiaTheme="minorEastAsia" w:hAnsiTheme="minorHAnsi" w:cstheme="minorBidi"/>
          <w:kern w:val="2"/>
          <w:szCs w:val="22"/>
          <w:lang w:eastAsia="zh-CN"/>
          <w14:ligatures w14:val="standardContextual"/>
        </w:rPr>
      </w:pPr>
      <w:r>
        <w:t>Table 4.5 MLP NN training results (CIMU) on a varied-motion vehicle with layer size of 20.</w:t>
      </w:r>
      <w:r>
        <w:tab/>
      </w:r>
      <w:r>
        <w:fldChar w:fldCharType="begin"/>
      </w:r>
      <w:r>
        <w:instrText xml:space="preserve"> PAGEREF _Toc147945464 \h </w:instrText>
      </w:r>
      <w:r>
        <w:fldChar w:fldCharType="separate"/>
      </w:r>
      <w:r>
        <w:t>88</w:t>
      </w:r>
      <w:r>
        <w:fldChar w:fldCharType="end"/>
      </w:r>
    </w:p>
    <w:p w14:paraId="6D45A5D0" w14:textId="69777235" w:rsidR="00077B73" w:rsidRDefault="00077B73">
      <w:pPr>
        <w:pStyle w:val="TableofFigures"/>
        <w:rPr>
          <w:rFonts w:asciiTheme="minorHAnsi" w:eastAsiaTheme="minorEastAsia" w:hAnsiTheme="minorHAnsi" w:cstheme="minorBidi"/>
          <w:kern w:val="2"/>
          <w:szCs w:val="22"/>
          <w:lang w:eastAsia="zh-CN"/>
          <w14:ligatures w14:val="standardContextual"/>
        </w:rPr>
      </w:pPr>
      <w:r>
        <w:t>Table 4.6 MLP NN training progress (CIMU) on a varied-motion vehicle with layer size of 5.</w:t>
      </w:r>
      <w:r>
        <w:tab/>
      </w:r>
      <w:r>
        <w:fldChar w:fldCharType="begin"/>
      </w:r>
      <w:r>
        <w:instrText xml:space="preserve"> PAGEREF _Toc147945465 \h </w:instrText>
      </w:r>
      <w:r>
        <w:fldChar w:fldCharType="separate"/>
      </w:r>
      <w:r>
        <w:t>90</w:t>
      </w:r>
      <w:r>
        <w:fldChar w:fldCharType="end"/>
      </w:r>
    </w:p>
    <w:p w14:paraId="23F70743" w14:textId="10596579" w:rsidR="00077B73" w:rsidRDefault="00077B73">
      <w:pPr>
        <w:pStyle w:val="TableofFigures"/>
        <w:rPr>
          <w:rFonts w:asciiTheme="minorHAnsi" w:eastAsiaTheme="minorEastAsia" w:hAnsiTheme="minorHAnsi" w:cstheme="minorBidi"/>
          <w:kern w:val="2"/>
          <w:szCs w:val="22"/>
          <w:lang w:eastAsia="zh-CN"/>
          <w14:ligatures w14:val="standardContextual"/>
        </w:rPr>
      </w:pPr>
      <w:r>
        <w:t>Table 4.7 MLP NN training results (CIMU) on a varied-motion vehicle with layer size of 5.</w:t>
      </w:r>
      <w:r>
        <w:tab/>
      </w:r>
      <w:r>
        <w:fldChar w:fldCharType="begin"/>
      </w:r>
      <w:r>
        <w:instrText xml:space="preserve"> PAGEREF _Toc147945466 \h </w:instrText>
      </w:r>
      <w:r>
        <w:fldChar w:fldCharType="separate"/>
      </w:r>
      <w:r>
        <w:t>91</w:t>
      </w:r>
      <w:r>
        <w:fldChar w:fldCharType="end"/>
      </w:r>
    </w:p>
    <w:p w14:paraId="56DE61FE" w14:textId="24E503A9" w:rsidR="00077B73" w:rsidRDefault="00077B73">
      <w:pPr>
        <w:pStyle w:val="TableofFigures"/>
        <w:rPr>
          <w:rFonts w:asciiTheme="minorHAnsi" w:eastAsiaTheme="minorEastAsia" w:hAnsiTheme="minorHAnsi" w:cstheme="minorBidi"/>
          <w:kern w:val="2"/>
          <w:szCs w:val="22"/>
          <w:lang w:eastAsia="zh-CN"/>
          <w14:ligatures w14:val="standardContextual"/>
        </w:rPr>
      </w:pPr>
      <w:r>
        <w:t>Table 4.8 Training results on CIMU MLP NN with three layers. Training took 0.8999 seconds.</w:t>
      </w:r>
      <w:r>
        <w:tab/>
      </w:r>
      <w:r>
        <w:fldChar w:fldCharType="begin"/>
      </w:r>
      <w:r>
        <w:instrText xml:space="preserve"> PAGEREF _Toc147945467 \h </w:instrText>
      </w:r>
      <w:r>
        <w:fldChar w:fldCharType="separate"/>
      </w:r>
      <w:r>
        <w:t>91</w:t>
      </w:r>
      <w:r>
        <w:fldChar w:fldCharType="end"/>
      </w:r>
    </w:p>
    <w:p w14:paraId="2C622025" w14:textId="2E8E9010" w:rsidR="00077B73" w:rsidRDefault="00077B73">
      <w:pPr>
        <w:pStyle w:val="TableofFigures"/>
        <w:rPr>
          <w:rFonts w:asciiTheme="minorHAnsi" w:eastAsiaTheme="minorEastAsia" w:hAnsiTheme="minorHAnsi" w:cstheme="minorBidi"/>
          <w:kern w:val="2"/>
          <w:szCs w:val="22"/>
          <w:lang w:eastAsia="zh-CN"/>
          <w14:ligatures w14:val="standardContextual"/>
        </w:rPr>
      </w:pPr>
      <w:r>
        <w:t>Table 4.9 Training results on CIMU MLP NN with two layers. Training took 0.6931 seconds.</w:t>
      </w:r>
      <w:r>
        <w:tab/>
      </w:r>
      <w:r>
        <w:fldChar w:fldCharType="begin"/>
      </w:r>
      <w:r>
        <w:instrText xml:space="preserve"> PAGEREF _Toc147945468 \h </w:instrText>
      </w:r>
      <w:r>
        <w:fldChar w:fldCharType="separate"/>
      </w:r>
      <w:r>
        <w:t>91</w:t>
      </w:r>
      <w:r>
        <w:fldChar w:fldCharType="end"/>
      </w:r>
    </w:p>
    <w:p w14:paraId="4B78013C" w14:textId="47FF829A" w:rsidR="00077B73" w:rsidRDefault="00077B73">
      <w:pPr>
        <w:pStyle w:val="TableofFigures"/>
        <w:rPr>
          <w:rFonts w:asciiTheme="minorHAnsi" w:eastAsiaTheme="minorEastAsia" w:hAnsiTheme="minorHAnsi" w:cstheme="minorBidi"/>
          <w:kern w:val="2"/>
          <w:szCs w:val="22"/>
          <w:lang w:eastAsia="zh-CN"/>
          <w14:ligatures w14:val="standardContextual"/>
        </w:rPr>
      </w:pPr>
      <w:r>
        <w:t>Table 4.10 Training results on CIMU MLP NN with one layer. Training took 0.6315 seconds.</w:t>
      </w:r>
      <w:r>
        <w:tab/>
      </w:r>
      <w:r>
        <w:fldChar w:fldCharType="begin"/>
      </w:r>
      <w:r>
        <w:instrText xml:space="preserve"> PAGEREF _Toc147945469 \h </w:instrText>
      </w:r>
      <w:r>
        <w:fldChar w:fldCharType="separate"/>
      </w:r>
      <w:r>
        <w:t>91</w:t>
      </w:r>
      <w:r>
        <w:fldChar w:fldCharType="end"/>
      </w:r>
    </w:p>
    <w:p w14:paraId="55D433D0" w14:textId="09E73CB0" w:rsidR="00077B73" w:rsidRDefault="00077B73">
      <w:pPr>
        <w:pStyle w:val="TableofFigures"/>
        <w:rPr>
          <w:rFonts w:asciiTheme="minorHAnsi" w:eastAsiaTheme="minorEastAsia" w:hAnsiTheme="minorHAnsi" w:cstheme="minorBidi"/>
          <w:kern w:val="2"/>
          <w:szCs w:val="22"/>
          <w:lang w:eastAsia="zh-CN"/>
          <w14:ligatures w14:val="standardContextual"/>
        </w:rPr>
      </w:pPr>
      <w:r>
        <w:t>Table 4.11 CIMU 10-layer MLP NN Training Results from Untrained Varied angle movements.</w:t>
      </w:r>
      <w:r>
        <w:tab/>
      </w:r>
      <w:r>
        <w:fldChar w:fldCharType="begin"/>
      </w:r>
      <w:r>
        <w:instrText xml:space="preserve"> PAGEREF _Toc147945470 \h </w:instrText>
      </w:r>
      <w:r>
        <w:fldChar w:fldCharType="separate"/>
      </w:r>
      <w:r>
        <w:t>92</w:t>
      </w:r>
      <w:r>
        <w:fldChar w:fldCharType="end"/>
      </w:r>
    </w:p>
    <w:p w14:paraId="48D4844F" w14:textId="6E955BF3" w:rsidR="00077B73" w:rsidRDefault="00077B73">
      <w:pPr>
        <w:pStyle w:val="TableofFigures"/>
        <w:rPr>
          <w:rFonts w:asciiTheme="minorHAnsi" w:eastAsiaTheme="minorEastAsia" w:hAnsiTheme="minorHAnsi" w:cstheme="minorBidi"/>
          <w:kern w:val="2"/>
          <w:szCs w:val="22"/>
          <w:lang w:eastAsia="zh-CN"/>
          <w14:ligatures w14:val="standardContextual"/>
        </w:rPr>
      </w:pPr>
      <w:r>
        <w:t>Table 4.12 Normalised CIMU 10-layer MLP NN Training Results from varied motion.</w:t>
      </w:r>
      <w:r>
        <w:tab/>
      </w:r>
      <w:r>
        <w:fldChar w:fldCharType="begin"/>
      </w:r>
      <w:r>
        <w:instrText xml:space="preserve"> PAGEREF _Toc147945471 \h </w:instrText>
      </w:r>
      <w:r>
        <w:fldChar w:fldCharType="separate"/>
      </w:r>
      <w:r>
        <w:t>92</w:t>
      </w:r>
      <w:r>
        <w:fldChar w:fldCharType="end"/>
      </w:r>
    </w:p>
    <w:p w14:paraId="1BE4AB0F" w14:textId="5F117E6F" w:rsidR="00077B73" w:rsidRDefault="00077B73">
      <w:pPr>
        <w:pStyle w:val="TableofFigures"/>
        <w:rPr>
          <w:rFonts w:asciiTheme="minorHAnsi" w:eastAsiaTheme="minorEastAsia" w:hAnsiTheme="minorHAnsi" w:cstheme="minorBidi"/>
          <w:kern w:val="2"/>
          <w:szCs w:val="22"/>
          <w:lang w:eastAsia="zh-CN"/>
          <w14:ligatures w14:val="standardContextual"/>
        </w:rPr>
      </w:pPr>
      <w:r>
        <w:t>Table 4.13 Normalised CIMU 10-layer MLP NN Training progress from varied motion.</w:t>
      </w:r>
      <w:r>
        <w:tab/>
      </w:r>
      <w:r>
        <w:fldChar w:fldCharType="begin"/>
      </w:r>
      <w:r>
        <w:instrText xml:space="preserve"> PAGEREF _Toc147945472 \h </w:instrText>
      </w:r>
      <w:r>
        <w:fldChar w:fldCharType="separate"/>
      </w:r>
      <w:r>
        <w:t>92</w:t>
      </w:r>
      <w:r>
        <w:fldChar w:fldCharType="end"/>
      </w:r>
    </w:p>
    <w:p w14:paraId="2E83288E" w14:textId="39662A88" w:rsidR="00077B73" w:rsidRDefault="00077B73">
      <w:pPr>
        <w:pStyle w:val="TableofFigures"/>
        <w:rPr>
          <w:rFonts w:asciiTheme="minorHAnsi" w:eastAsiaTheme="minorEastAsia" w:hAnsiTheme="minorHAnsi" w:cstheme="minorBidi"/>
          <w:kern w:val="2"/>
          <w:szCs w:val="22"/>
          <w:lang w:eastAsia="zh-CN"/>
          <w14:ligatures w14:val="standardContextual"/>
        </w:rPr>
      </w:pPr>
      <w:r>
        <w:t>Table 4.14 Normalised CIMU 10-layer MLP NN results from Untrained motion.</w:t>
      </w:r>
      <w:r>
        <w:tab/>
      </w:r>
      <w:r>
        <w:fldChar w:fldCharType="begin"/>
      </w:r>
      <w:r>
        <w:instrText xml:space="preserve"> PAGEREF _Toc147945473 \h </w:instrText>
      </w:r>
      <w:r>
        <w:fldChar w:fldCharType="separate"/>
      </w:r>
      <w:r>
        <w:t>92</w:t>
      </w:r>
      <w:r>
        <w:fldChar w:fldCharType="end"/>
      </w:r>
    </w:p>
    <w:p w14:paraId="78B79BB6" w14:textId="485D04A5" w:rsidR="00077B73" w:rsidRDefault="00077B73">
      <w:pPr>
        <w:pStyle w:val="TableofFigures"/>
        <w:rPr>
          <w:rFonts w:asciiTheme="minorHAnsi" w:eastAsiaTheme="minorEastAsia" w:hAnsiTheme="minorHAnsi" w:cstheme="minorBidi"/>
          <w:kern w:val="2"/>
          <w:szCs w:val="22"/>
          <w:lang w:eastAsia="zh-CN"/>
          <w14:ligatures w14:val="standardContextual"/>
        </w:rPr>
      </w:pPr>
      <w:r>
        <w:t>Table 4.15 Normalised CIMU 10-layer NARXNET NN Training results from varied motion.</w:t>
      </w:r>
      <w:r>
        <w:tab/>
      </w:r>
      <w:r>
        <w:fldChar w:fldCharType="begin"/>
      </w:r>
      <w:r>
        <w:instrText xml:space="preserve"> PAGEREF _Toc147945474 \h </w:instrText>
      </w:r>
      <w:r>
        <w:fldChar w:fldCharType="separate"/>
      </w:r>
      <w:r>
        <w:t>93</w:t>
      </w:r>
      <w:r>
        <w:fldChar w:fldCharType="end"/>
      </w:r>
    </w:p>
    <w:p w14:paraId="36DD83F0" w14:textId="6410DB6A" w:rsidR="00077B73" w:rsidRDefault="00077B73">
      <w:pPr>
        <w:pStyle w:val="TableofFigures"/>
        <w:rPr>
          <w:rFonts w:asciiTheme="minorHAnsi" w:eastAsiaTheme="minorEastAsia" w:hAnsiTheme="minorHAnsi" w:cstheme="minorBidi"/>
          <w:kern w:val="2"/>
          <w:szCs w:val="22"/>
          <w:lang w:eastAsia="zh-CN"/>
          <w14:ligatures w14:val="standardContextual"/>
        </w:rPr>
      </w:pPr>
      <w:r>
        <w:t>Table 4.16 Normalised CIMU 10-layer NARXNET NN Training progress from varied motion.</w:t>
      </w:r>
      <w:r>
        <w:tab/>
      </w:r>
      <w:r>
        <w:fldChar w:fldCharType="begin"/>
      </w:r>
      <w:r>
        <w:instrText xml:space="preserve"> PAGEREF _Toc147945475 \h </w:instrText>
      </w:r>
      <w:r>
        <w:fldChar w:fldCharType="separate"/>
      </w:r>
      <w:r>
        <w:t>93</w:t>
      </w:r>
      <w:r>
        <w:fldChar w:fldCharType="end"/>
      </w:r>
    </w:p>
    <w:p w14:paraId="6B1B5A8A" w14:textId="59130AA9" w:rsidR="00077B73" w:rsidRDefault="00077B73">
      <w:pPr>
        <w:pStyle w:val="TableofFigures"/>
        <w:rPr>
          <w:rFonts w:asciiTheme="minorHAnsi" w:eastAsiaTheme="minorEastAsia" w:hAnsiTheme="minorHAnsi" w:cstheme="minorBidi"/>
          <w:kern w:val="2"/>
          <w:szCs w:val="22"/>
          <w:lang w:eastAsia="zh-CN"/>
          <w14:ligatures w14:val="standardContextual"/>
        </w:rPr>
      </w:pPr>
      <w:r>
        <w:t>Table 4.17 Normalised CIMU 10-layer NARXNET NN results from untrained motion.</w:t>
      </w:r>
      <w:r>
        <w:tab/>
      </w:r>
      <w:r>
        <w:fldChar w:fldCharType="begin"/>
      </w:r>
      <w:r>
        <w:instrText xml:space="preserve"> PAGEREF _Toc147945476 \h </w:instrText>
      </w:r>
      <w:r>
        <w:fldChar w:fldCharType="separate"/>
      </w:r>
      <w:r>
        <w:t>93</w:t>
      </w:r>
      <w:r>
        <w:fldChar w:fldCharType="end"/>
      </w:r>
    </w:p>
    <w:p w14:paraId="136D3D7F" w14:textId="21137438" w:rsidR="00077B73" w:rsidRDefault="00077B73">
      <w:pPr>
        <w:pStyle w:val="TableofFigures"/>
        <w:rPr>
          <w:rFonts w:asciiTheme="minorHAnsi" w:eastAsiaTheme="minorEastAsia" w:hAnsiTheme="minorHAnsi" w:cstheme="minorBidi"/>
          <w:kern w:val="2"/>
          <w:szCs w:val="22"/>
          <w:lang w:eastAsia="zh-CN"/>
          <w14:ligatures w14:val="standardContextual"/>
        </w:rPr>
      </w:pPr>
      <w:r>
        <w:t>Table 4.18 Normalised Front IMUs 10-layer MLP NN Training progress from varied motion.</w:t>
      </w:r>
      <w:r>
        <w:tab/>
      </w:r>
      <w:r>
        <w:fldChar w:fldCharType="begin"/>
      </w:r>
      <w:r>
        <w:instrText xml:space="preserve"> PAGEREF _Toc147945477 \h </w:instrText>
      </w:r>
      <w:r>
        <w:fldChar w:fldCharType="separate"/>
      </w:r>
      <w:r>
        <w:t>103</w:t>
      </w:r>
      <w:r>
        <w:fldChar w:fldCharType="end"/>
      </w:r>
    </w:p>
    <w:p w14:paraId="60DCF133" w14:textId="5B7BB3E6" w:rsidR="00077B73" w:rsidRDefault="00077B73">
      <w:pPr>
        <w:pStyle w:val="TableofFigures"/>
        <w:rPr>
          <w:rFonts w:asciiTheme="minorHAnsi" w:eastAsiaTheme="minorEastAsia" w:hAnsiTheme="minorHAnsi" w:cstheme="minorBidi"/>
          <w:kern w:val="2"/>
          <w:szCs w:val="22"/>
          <w:lang w:eastAsia="zh-CN"/>
          <w14:ligatures w14:val="standardContextual"/>
        </w:rPr>
      </w:pPr>
      <w:r>
        <w:t>Table 4.19 Normalised Front IMUs 10-layer MLP NN Training results from varied motion.</w:t>
      </w:r>
      <w:r>
        <w:tab/>
      </w:r>
      <w:r>
        <w:fldChar w:fldCharType="begin"/>
      </w:r>
      <w:r>
        <w:instrText xml:space="preserve"> PAGEREF _Toc147945478 \h </w:instrText>
      </w:r>
      <w:r>
        <w:fldChar w:fldCharType="separate"/>
      </w:r>
      <w:r>
        <w:t>103</w:t>
      </w:r>
      <w:r>
        <w:fldChar w:fldCharType="end"/>
      </w:r>
    </w:p>
    <w:p w14:paraId="171E16FC" w14:textId="584AFE2D" w:rsidR="00077B73" w:rsidRDefault="00077B73">
      <w:pPr>
        <w:pStyle w:val="TableofFigures"/>
        <w:rPr>
          <w:rFonts w:asciiTheme="minorHAnsi" w:eastAsiaTheme="minorEastAsia" w:hAnsiTheme="minorHAnsi" w:cstheme="minorBidi"/>
          <w:kern w:val="2"/>
          <w:szCs w:val="22"/>
          <w:lang w:eastAsia="zh-CN"/>
          <w14:ligatures w14:val="standardContextual"/>
        </w:rPr>
      </w:pPr>
      <w:r>
        <w:t>Table 4.20 Normalised Front IMUs 10-layer MLP NN results from untrained motion.</w:t>
      </w:r>
      <w:r>
        <w:tab/>
      </w:r>
      <w:r>
        <w:fldChar w:fldCharType="begin"/>
      </w:r>
      <w:r>
        <w:instrText xml:space="preserve"> PAGEREF _Toc147945479 \h </w:instrText>
      </w:r>
      <w:r>
        <w:fldChar w:fldCharType="separate"/>
      </w:r>
      <w:r>
        <w:t>103</w:t>
      </w:r>
      <w:r>
        <w:fldChar w:fldCharType="end"/>
      </w:r>
    </w:p>
    <w:p w14:paraId="786472C6" w14:textId="48ABB085" w:rsidR="00077B73" w:rsidRDefault="00077B73">
      <w:pPr>
        <w:pStyle w:val="TableofFigures"/>
        <w:rPr>
          <w:rFonts w:asciiTheme="minorHAnsi" w:eastAsiaTheme="minorEastAsia" w:hAnsiTheme="minorHAnsi" w:cstheme="minorBidi"/>
          <w:kern w:val="2"/>
          <w:szCs w:val="22"/>
          <w:lang w:eastAsia="zh-CN"/>
          <w14:ligatures w14:val="standardContextual"/>
        </w:rPr>
      </w:pPr>
      <w:r>
        <w:t>Table 4.21 Normalised Front IMUs 5-layer MLP NN training progress from varied motion.</w:t>
      </w:r>
      <w:r>
        <w:tab/>
      </w:r>
      <w:r>
        <w:fldChar w:fldCharType="begin"/>
      </w:r>
      <w:r>
        <w:instrText xml:space="preserve"> PAGEREF _Toc147945480 \h </w:instrText>
      </w:r>
      <w:r>
        <w:fldChar w:fldCharType="separate"/>
      </w:r>
      <w:r>
        <w:t>104</w:t>
      </w:r>
      <w:r>
        <w:fldChar w:fldCharType="end"/>
      </w:r>
    </w:p>
    <w:p w14:paraId="4093FCBB" w14:textId="207F0702" w:rsidR="00077B73" w:rsidRDefault="00077B73">
      <w:pPr>
        <w:pStyle w:val="TableofFigures"/>
        <w:rPr>
          <w:rFonts w:asciiTheme="minorHAnsi" w:eastAsiaTheme="minorEastAsia" w:hAnsiTheme="minorHAnsi" w:cstheme="minorBidi"/>
          <w:kern w:val="2"/>
          <w:szCs w:val="22"/>
          <w:lang w:eastAsia="zh-CN"/>
          <w14:ligatures w14:val="standardContextual"/>
        </w:rPr>
      </w:pPr>
      <w:r>
        <w:t>Table 4.22 Normalised Front IMUs 5-layer MLP NN training results from varied motion.</w:t>
      </w:r>
      <w:r>
        <w:tab/>
      </w:r>
      <w:r>
        <w:fldChar w:fldCharType="begin"/>
      </w:r>
      <w:r>
        <w:instrText xml:space="preserve"> PAGEREF _Toc147945481 \h </w:instrText>
      </w:r>
      <w:r>
        <w:fldChar w:fldCharType="separate"/>
      </w:r>
      <w:r>
        <w:t>104</w:t>
      </w:r>
      <w:r>
        <w:fldChar w:fldCharType="end"/>
      </w:r>
    </w:p>
    <w:p w14:paraId="085373DE" w14:textId="660A8724" w:rsidR="00077B73" w:rsidRDefault="00077B73">
      <w:pPr>
        <w:pStyle w:val="TableofFigures"/>
        <w:rPr>
          <w:rFonts w:asciiTheme="minorHAnsi" w:eastAsiaTheme="minorEastAsia" w:hAnsiTheme="minorHAnsi" w:cstheme="minorBidi"/>
          <w:kern w:val="2"/>
          <w:szCs w:val="22"/>
          <w:lang w:eastAsia="zh-CN"/>
          <w14:ligatures w14:val="standardContextual"/>
        </w:rPr>
      </w:pPr>
      <w:r>
        <w:t>Table 4.23 Normalised Front IMUs 5-layer MLP NN results from untrained varied motion.</w:t>
      </w:r>
      <w:r>
        <w:tab/>
      </w:r>
      <w:r>
        <w:fldChar w:fldCharType="begin"/>
      </w:r>
      <w:r>
        <w:instrText xml:space="preserve"> PAGEREF _Toc147945482 \h </w:instrText>
      </w:r>
      <w:r>
        <w:fldChar w:fldCharType="separate"/>
      </w:r>
      <w:r>
        <w:t>104</w:t>
      </w:r>
      <w:r>
        <w:fldChar w:fldCharType="end"/>
      </w:r>
    </w:p>
    <w:p w14:paraId="0490CEA3" w14:textId="62836C8B" w:rsidR="00077B73" w:rsidRDefault="00077B73">
      <w:pPr>
        <w:pStyle w:val="TableofFigures"/>
        <w:rPr>
          <w:rFonts w:asciiTheme="minorHAnsi" w:eastAsiaTheme="minorEastAsia" w:hAnsiTheme="minorHAnsi" w:cstheme="minorBidi"/>
          <w:kern w:val="2"/>
          <w:szCs w:val="22"/>
          <w:lang w:eastAsia="zh-CN"/>
          <w14:ligatures w14:val="standardContextual"/>
        </w:rPr>
      </w:pPr>
      <w:r>
        <w:t>Table 4.24 Normalised Front IMU 10-layer NARXNET NN training progress from varied motion.</w:t>
      </w:r>
      <w:r>
        <w:tab/>
      </w:r>
      <w:r>
        <w:fldChar w:fldCharType="begin"/>
      </w:r>
      <w:r>
        <w:instrText xml:space="preserve"> PAGEREF _Toc147945483 \h </w:instrText>
      </w:r>
      <w:r>
        <w:fldChar w:fldCharType="separate"/>
      </w:r>
      <w:r>
        <w:t>104</w:t>
      </w:r>
      <w:r>
        <w:fldChar w:fldCharType="end"/>
      </w:r>
    </w:p>
    <w:p w14:paraId="42540587" w14:textId="6BA57F0E" w:rsidR="00077B73" w:rsidRDefault="00077B73">
      <w:pPr>
        <w:pStyle w:val="TableofFigures"/>
        <w:rPr>
          <w:rFonts w:asciiTheme="minorHAnsi" w:eastAsiaTheme="minorEastAsia" w:hAnsiTheme="minorHAnsi" w:cstheme="minorBidi"/>
          <w:kern w:val="2"/>
          <w:szCs w:val="22"/>
          <w:lang w:eastAsia="zh-CN"/>
          <w14:ligatures w14:val="standardContextual"/>
        </w:rPr>
      </w:pPr>
      <w:r>
        <w:t>Table 4.25 Normalised Front IMUs 10-layer NARXNET NN training results from varied motion</w:t>
      </w:r>
      <w:r>
        <w:tab/>
      </w:r>
      <w:r>
        <w:fldChar w:fldCharType="begin"/>
      </w:r>
      <w:r>
        <w:instrText xml:space="preserve"> PAGEREF _Toc147945484 \h </w:instrText>
      </w:r>
      <w:r>
        <w:fldChar w:fldCharType="separate"/>
      </w:r>
      <w:r>
        <w:t>105</w:t>
      </w:r>
      <w:r>
        <w:fldChar w:fldCharType="end"/>
      </w:r>
    </w:p>
    <w:p w14:paraId="2C64DC5E" w14:textId="7DA03AF7" w:rsidR="00077B73" w:rsidRDefault="00077B73">
      <w:pPr>
        <w:pStyle w:val="TableofFigures"/>
        <w:rPr>
          <w:rFonts w:asciiTheme="minorHAnsi" w:eastAsiaTheme="minorEastAsia" w:hAnsiTheme="minorHAnsi" w:cstheme="minorBidi"/>
          <w:kern w:val="2"/>
          <w:szCs w:val="22"/>
          <w:lang w:eastAsia="zh-CN"/>
          <w14:ligatures w14:val="standardContextual"/>
        </w:rPr>
      </w:pPr>
      <w:r>
        <w:t>Table 4.26 Normalised Front IMUs 10-layer NARXNET NN results from untrained varied motion</w:t>
      </w:r>
      <w:r>
        <w:tab/>
      </w:r>
      <w:r>
        <w:fldChar w:fldCharType="begin"/>
      </w:r>
      <w:r>
        <w:instrText xml:space="preserve"> PAGEREF _Toc147945485 \h </w:instrText>
      </w:r>
      <w:r>
        <w:fldChar w:fldCharType="separate"/>
      </w:r>
      <w:r>
        <w:t>105</w:t>
      </w:r>
      <w:r>
        <w:fldChar w:fldCharType="end"/>
      </w:r>
    </w:p>
    <w:p w14:paraId="3466D133" w14:textId="20D331FE" w:rsidR="00077B73" w:rsidRDefault="00077B73">
      <w:pPr>
        <w:pStyle w:val="TableofFigures"/>
        <w:rPr>
          <w:rFonts w:asciiTheme="minorHAnsi" w:eastAsiaTheme="minorEastAsia" w:hAnsiTheme="minorHAnsi" w:cstheme="minorBidi"/>
          <w:kern w:val="2"/>
          <w:szCs w:val="22"/>
          <w:lang w:eastAsia="zh-CN"/>
          <w14:ligatures w14:val="standardContextual"/>
        </w:rPr>
      </w:pPr>
      <w:r>
        <w:t>Table 4.27 Normalised Front IMU 5-layer NARXNET NN training progress from varied motion.</w:t>
      </w:r>
      <w:r>
        <w:tab/>
      </w:r>
      <w:r>
        <w:fldChar w:fldCharType="begin"/>
      </w:r>
      <w:r>
        <w:instrText xml:space="preserve"> PAGEREF _Toc147945486 \h </w:instrText>
      </w:r>
      <w:r>
        <w:fldChar w:fldCharType="separate"/>
      </w:r>
      <w:r>
        <w:t>105</w:t>
      </w:r>
      <w:r>
        <w:fldChar w:fldCharType="end"/>
      </w:r>
    </w:p>
    <w:p w14:paraId="67745D34" w14:textId="762F5E93" w:rsidR="00077B73" w:rsidRDefault="00077B73">
      <w:pPr>
        <w:pStyle w:val="TableofFigures"/>
        <w:rPr>
          <w:rFonts w:asciiTheme="minorHAnsi" w:eastAsiaTheme="minorEastAsia" w:hAnsiTheme="minorHAnsi" w:cstheme="minorBidi"/>
          <w:kern w:val="2"/>
          <w:szCs w:val="22"/>
          <w:lang w:eastAsia="zh-CN"/>
          <w14:ligatures w14:val="standardContextual"/>
        </w:rPr>
      </w:pPr>
      <w:r>
        <w:t>Table 4.28 Normalised Front IMUs 5-layer NARXNET NN training results from varied motion</w:t>
      </w:r>
      <w:r>
        <w:tab/>
      </w:r>
      <w:r>
        <w:fldChar w:fldCharType="begin"/>
      </w:r>
      <w:r>
        <w:instrText xml:space="preserve"> PAGEREF _Toc147945487 \h </w:instrText>
      </w:r>
      <w:r>
        <w:fldChar w:fldCharType="separate"/>
      </w:r>
      <w:r>
        <w:t>105</w:t>
      </w:r>
      <w:r>
        <w:fldChar w:fldCharType="end"/>
      </w:r>
    </w:p>
    <w:p w14:paraId="76287F43" w14:textId="659FA435" w:rsidR="00077B73" w:rsidRDefault="00077B73">
      <w:pPr>
        <w:pStyle w:val="TableofFigures"/>
        <w:rPr>
          <w:rFonts w:asciiTheme="minorHAnsi" w:eastAsiaTheme="minorEastAsia" w:hAnsiTheme="minorHAnsi" w:cstheme="minorBidi"/>
          <w:kern w:val="2"/>
          <w:szCs w:val="22"/>
          <w:lang w:eastAsia="zh-CN"/>
          <w14:ligatures w14:val="standardContextual"/>
        </w:rPr>
      </w:pPr>
      <w:r>
        <w:t>Table 4.29 Normalised Front IMUs 5-layer NARXNET NN results from untrained varied motion</w:t>
      </w:r>
      <w:r>
        <w:tab/>
      </w:r>
      <w:r>
        <w:fldChar w:fldCharType="begin"/>
      </w:r>
      <w:r>
        <w:instrText xml:space="preserve"> PAGEREF _Toc147945488 \h </w:instrText>
      </w:r>
      <w:r>
        <w:fldChar w:fldCharType="separate"/>
      </w:r>
      <w:r>
        <w:t>105</w:t>
      </w:r>
      <w:r>
        <w:fldChar w:fldCharType="end"/>
      </w:r>
    </w:p>
    <w:p w14:paraId="0AA71259" w14:textId="289AA1E2" w:rsidR="00077B73" w:rsidRDefault="00077B73">
      <w:pPr>
        <w:pStyle w:val="TableofFigures"/>
        <w:rPr>
          <w:rFonts w:asciiTheme="minorHAnsi" w:eastAsiaTheme="minorEastAsia" w:hAnsiTheme="minorHAnsi" w:cstheme="minorBidi"/>
          <w:kern w:val="2"/>
          <w:szCs w:val="22"/>
          <w:lang w:eastAsia="zh-CN"/>
          <w14:ligatures w14:val="standardContextual"/>
        </w:rPr>
      </w:pPr>
      <w:r>
        <w:t>Table 4.30 Normalised Front IMU 3-layer NARXNET NN training progress from varied motion.</w:t>
      </w:r>
      <w:r>
        <w:tab/>
      </w:r>
      <w:r>
        <w:fldChar w:fldCharType="begin"/>
      </w:r>
      <w:r>
        <w:instrText xml:space="preserve"> PAGEREF _Toc147945489 \h </w:instrText>
      </w:r>
      <w:r>
        <w:fldChar w:fldCharType="separate"/>
      </w:r>
      <w:r>
        <w:t>105</w:t>
      </w:r>
      <w:r>
        <w:fldChar w:fldCharType="end"/>
      </w:r>
    </w:p>
    <w:p w14:paraId="46778E1D" w14:textId="3A6CDDD1" w:rsidR="00077B73" w:rsidRDefault="00077B73">
      <w:pPr>
        <w:pStyle w:val="TableofFigures"/>
        <w:rPr>
          <w:rFonts w:asciiTheme="minorHAnsi" w:eastAsiaTheme="minorEastAsia" w:hAnsiTheme="minorHAnsi" w:cstheme="minorBidi"/>
          <w:kern w:val="2"/>
          <w:szCs w:val="22"/>
          <w:lang w:eastAsia="zh-CN"/>
          <w14:ligatures w14:val="standardContextual"/>
        </w:rPr>
      </w:pPr>
      <w:r>
        <w:t>Table 4.31 Normalised Front IMUs 3-layer NARXNET NN training results from varied motion</w:t>
      </w:r>
      <w:r>
        <w:tab/>
      </w:r>
      <w:r>
        <w:fldChar w:fldCharType="begin"/>
      </w:r>
      <w:r>
        <w:instrText xml:space="preserve"> PAGEREF _Toc147945490 \h </w:instrText>
      </w:r>
      <w:r>
        <w:fldChar w:fldCharType="separate"/>
      </w:r>
      <w:r>
        <w:t>106</w:t>
      </w:r>
      <w:r>
        <w:fldChar w:fldCharType="end"/>
      </w:r>
    </w:p>
    <w:p w14:paraId="7393C7B2" w14:textId="21080F89" w:rsidR="00077B73" w:rsidRDefault="00077B73">
      <w:pPr>
        <w:pStyle w:val="TableofFigures"/>
        <w:rPr>
          <w:rFonts w:asciiTheme="minorHAnsi" w:eastAsiaTheme="minorEastAsia" w:hAnsiTheme="minorHAnsi" w:cstheme="minorBidi"/>
          <w:kern w:val="2"/>
          <w:szCs w:val="22"/>
          <w:lang w:eastAsia="zh-CN"/>
          <w14:ligatures w14:val="standardContextual"/>
        </w:rPr>
      </w:pPr>
      <w:r>
        <w:lastRenderedPageBreak/>
        <w:t>Table 4.32 Normalised Front IMUs 3-layer NARXNET NN results from untrained varied motion</w:t>
      </w:r>
      <w:r>
        <w:tab/>
      </w:r>
      <w:r>
        <w:fldChar w:fldCharType="begin"/>
      </w:r>
      <w:r>
        <w:instrText xml:space="preserve"> PAGEREF _Toc147945491 \h </w:instrText>
      </w:r>
      <w:r>
        <w:fldChar w:fldCharType="separate"/>
      </w:r>
      <w:r>
        <w:t>106</w:t>
      </w:r>
      <w:r>
        <w:fldChar w:fldCharType="end"/>
      </w:r>
    </w:p>
    <w:p w14:paraId="0760FDB7" w14:textId="7BAEE515" w:rsidR="00077B73" w:rsidRDefault="00077B73">
      <w:pPr>
        <w:pStyle w:val="TableofFigures"/>
        <w:rPr>
          <w:rFonts w:asciiTheme="minorHAnsi" w:eastAsiaTheme="minorEastAsia" w:hAnsiTheme="minorHAnsi" w:cstheme="minorBidi"/>
          <w:kern w:val="2"/>
          <w:szCs w:val="22"/>
          <w:lang w:eastAsia="zh-CN"/>
          <w14:ligatures w14:val="standardContextual"/>
        </w:rPr>
      </w:pPr>
      <w:r>
        <w:t>Table 4.33 Normalised All IMUs 10-layer MLP NN training progress from varied motion.</w:t>
      </w:r>
      <w:r>
        <w:tab/>
      </w:r>
      <w:r>
        <w:fldChar w:fldCharType="begin"/>
      </w:r>
      <w:r>
        <w:instrText xml:space="preserve"> PAGEREF _Toc147945492 \h </w:instrText>
      </w:r>
      <w:r>
        <w:fldChar w:fldCharType="separate"/>
      </w:r>
      <w:r>
        <w:t>110</w:t>
      </w:r>
      <w:r>
        <w:fldChar w:fldCharType="end"/>
      </w:r>
    </w:p>
    <w:p w14:paraId="2EF2074F" w14:textId="254782AD" w:rsidR="00077B73" w:rsidRDefault="00077B73">
      <w:pPr>
        <w:pStyle w:val="TableofFigures"/>
        <w:rPr>
          <w:rFonts w:asciiTheme="minorHAnsi" w:eastAsiaTheme="minorEastAsia" w:hAnsiTheme="minorHAnsi" w:cstheme="minorBidi"/>
          <w:kern w:val="2"/>
          <w:szCs w:val="22"/>
          <w:lang w:eastAsia="zh-CN"/>
          <w14:ligatures w14:val="standardContextual"/>
        </w:rPr>
      </w:pPr>
      <w:r>
        <w:t>Table 4.34 Normalised All IMUs 10-layer MLP NN training results from varied motion.</w:t>
      </w:r>
      <w:r>
        <w:tab/>
      </w:r>
      <w:r>
        <w:fldChar w:fldCharType="begin"/>
      </w:r>
      <w:r>
        <w:instrText xml:space="preserve"> PAGEREF _Toc147945493 \h </w:instrText>
      </w:r>
      <w:r>
        <w:fldChar w:fldCharType="separate"/>
      </w:r>
      <w:r>
        <w:t>110</w:t>
      </w:r>
      <w:r>
        <w:fldChar w:fldCharType="end"/>
      </w:r>
    </w:p>
    <w:p w14:paraId="160F3386" w14:textId="2DA677FA" w:rsidR="00077B73" w:rsidRDefault="00077B73">
      <w:pPr>
        <w:pStyle w:val="TableofFigures"/>
        <w:rPr>
          <w:rFonts w:asciiTheme="minorHAnsi" w:eastAsiaTheme="minorEastAsia" w:hAnsiTheme="minorHAnsi" w:cstheme="minorBidi"/>
          <w:kern w:val="2"/>
          <w:szCs w:val="22"/>
          <w:lang w:eastAsia="zh-CN"/>
          <w14:ligatures w14:val="standardContextual"/>
        </w:rPr>
      </w:pPr>
      <w:r>
        <w:t>Table 4.35 Normalised All IMUs 10-layer MLP NN results from untrained varied motion.</w:t>
      </w:r>
      <w:r>
        <w:tab/>
      </w:r>
      <w:r>
        <w:fldChar w:fldCharType="begin"/>
      </w:r>
      <w:r>
        <w:instrText xml:space="preserve"> PAGEREF _Toc147945494 \h </w:instrText>
      </w:r>
      <w:r>
        <w:fldChar w:fldCharType="separate"/>
      </w:r>
      <w:r>
        <w:t>110</w:t>
      </w:r>
      <w:r>
        <w:fldChar w:fldCharType="end"/>
      </w:r>
    </w:p>
    <w:p w14:paraId="60385CA4" w14:textId="104BA122" w:rsidR="00077B73" w:rsidRDefault="00077B73">
      <w:pPr>
        <w:pStyle w:val="TableofFigures"/>
        <w:rPr>
          <w:rFonts w:asciiTheme="minorHAnsi" w:eastAsiaTheme="minorEastAsia" w:hAnsiTheme="minorHAnsi" w:cstheme="minorBidi"/>
          <w:kern w:val="2"/>
          <w:szCs w:val="22"/>
          <w:lang w:eastAsia="zh-CN"/>
          <w14:ligatures w14:val="standardContextual"/>
        </w:rPr>
      </w:pPr>
      <w:r>
        <w:t>Table 4.36 Normalised All IMUs 5-layer MLP NN training progress from varied motion.</w:t>
      </w:r>
      <w:r>
        <w:tab/>
      </w:r>
      <w:r>
        <w:fldChar w:fldCharType="begin"/>
      </w:r>
      <w:r>
        <w:instrText xml:space="preserve"> PAGEREF _Toc147945495 \h </w:instrText>
      </w:r>
      <w:r>
        <w:fldChar w:fldCharType="separate"/>
      </w:r>
      <w:r>
        <w:t>110</w:t>
      </w:r>
      <w:r>
        <w:fldChar w:fldCharType="end"/>
      </w:r>
    </w:p>
    <w:p w14:paraId="6D46EBEC" w14:textId="52DBD1FA" w:rsidR="00077B73" w:rsidRDefault="00077B73">
      <w:pPr>
        <w:pStyle w:val="TableofFigures"/>
        <w:rPr>
          <w:rFonts w:asciiTheme="minorHAnsi" w:eastAsiaTheme="minorEastAsia" w:hAnsiTheme="minorHAnsi" w:cstheme="minorBidi"/>
          <w:kern w:val="2"/>
          <w:szCs w:val="22"/>
          <w:lang w:eastAsia="zh-CN"/>
          <w14:ligatures w14:val="standardContextual"/>
        </w:rPr>
      </w:pPr>
      <w:r>
        <w:t>Table 4.37 Normalised All IMUs 5-layer MLP NN training results from varied motion.</w:t>
      </w:r>
      <w:r>
        <w:tab/>
      </w:r>
      <w:r>
        <w:fldChar w:fldCharType="begin"/>
      </w:r>
      <w:r>
        <w:instrText xml:space="preserve"> PAGEREF _Toc147945496 \h </w:instrText>
      </w:r>
      <w:r>
        <w:fldChar w:fldCharType="separate"/>
      </w:r>
      <w:r>
        <w:t>110</w:t>
      </w:r>
      <w:r>
        <w:fldChar w:fldCharType="end"/>
      </w:r>
    </w:p>
    <w:p w14:paraId="54D5AF99" w14:textId="26490BCF" w:rsidR="00077B73" w:rsidRDefault="00077B73">
      <w:pPr>
        <w:pStyle w:val="TableofFigures"/>
        <w:rPr>
          <w:rFonts w:asciiTheme="minorHAnsi" w:eastAsiaTheme="minorEastAsia" w:hAnsiTheme="minorHAnsi" w:cstheme="minorBidi"/>
          <w:kern w:val="2"/>
          <w:szCs w:val="22"/>
          <w:lang w:eastAsia="zh-CN"/>
          <w14:ligatures w14:val="standardContextual"/>
        </w:rPr>
      </w:pPr>
      <w:r>
        <w:t>Table 4.38 Normalised All IMUs 5-layer MLP NN results from untrained motion.</w:t>
      </w:r>
      <w:r>
        <w:tab/>
      </w:r>
      <w:r>
        <w:fldChar w:fldCharType="begin"/>
      </w:r>
      <w:r>
        <w:instrText xml:space="preserve"> PAGEREF _Toc147945497 \h </w:instrText>
      </w:r>
      <w:r>
        <w:fldChar w:fldCharType="separate"/>
      </w:r>
      <w:r>
        <w:t>110</w:t>
      </w:r>
      <w:r>
        <w:fldChar w:fldCharType="end"/>
      </w:r>
    </w:p>
    <w:p w14:paraId="24BE6BF5" w14:textId="47D028D8" w:rsidR="00077B73" w:rsidRDefault="00077B73">
      <w:pPr>
        <w:pStyle w:val="TableofFigures"/>
        <w:rPr>
          <w:rFonts w:asciiTheme="minorHAnsi" w:eastAsiaTheme="minorEastAsia" w:hAnsiTheme="minorHAnsi" w:cstheme="minorBidi"/>
          <w:kern w:val="2"/>
          <w:szCs w:val="22"/>
          <w:lang w:eastAsia="zh-CN"/>
          <w14:ligatures w14:val="standardContextual"/>
        </w:rPr>
      </w:pPr>
      <w:r>
        <w:t>Table 4.39 Normalised All IMUs 10-layer NARXNET NN training progress from varied motion.</w:t>
      </w:r>
      <w:r>
        <w:tab/>
      </w:r>
      <w:r>
        <w:fldChar w:fldCharType="begin"/>
      </w:r>
      <w:r>
        <w:instrText xml:space="preserve"> PAGEREF _Toc147945498 \h </w:instrText>
      </w:r>
      <w:r>
        <w:fldChar w:fldCharType="separate"/>
      </w:r>
      <w:r>
        <w:t>111</w:t>
      </w:r>
      <w:r>
        <w:fldChar w:fldCharType="end"/>
      </w:r>
    </w:p>
    <w:p w14:paraId="384054A5" w14:textId="2322C57B" w:rsidR="00077B73" w:rsidRDefault="00077B73">
      <w:pPr>
        <w:pStyle w:val="TableofFigures"/>
        <w:rPr>
          <w:rFonts w:asciiTheme="minorHAnsi" w:eastAsiaTheme="minorEastAsia" w:hAnsiTheme="minorHAnsi" w:cstheme="minorBidi"/>
          <w:kern w:val="2"/>
          <w:szCs w:val="22"/>
          <w:lang w:eastAsia="zh-CN"/>
          <w14:ligatures w14:val="standardContextual"/>
        </w:rPr>
      </w:pPr>
      <w:r>
        <w:t>Table 4.40 Normalised All IMUs 10-layer NARXNET NN training results from varied motion.</w:t>
      </w:r>
      <w:r>
        <w:tab/>
      </w:r>
      <w:r>
        <w:fldChar w:fldCharType="begin"/>
      </w:r>
      <w:r>
        <w:instrText xml:space="preserve"> PAGEREF _Toc147945499 \h </w:instrText>
      </w:r>
      <w:r>
        <w:fldChar w:fldCharType="separate"/>
      </w:r>
      <w:r>
        <w:t>111</w:t>
      </w:r>
      <w:r>
        <w:fldChar w:fldCharType="end"/>
      </w:r>
    </w:p>
    <w:p w14:paraId="16FC1217" w14:textId="0FB9ADEB" w:rsidR="00077B73" w:rsidRDefault="00077B73">
      <w:pPr>
        <w:pStyle w:val="TableofFigures"/>
        <w:rPr>
          <w:rFonts w:asciiTheme="minorHAnsi" w:eastAsiaTheme="minorEastAsia" w:hAnsiTheme="minorHAnsi" w:cstheme="minorBidi"/>
          <w:kern w:val="2"/>
          <w:szCs w:val="22"/>
          <w:lang w:eastAsia="zh-CN"/>
          <w14:ligatures w14:val="standardContextual"/>
        </w:rPr>
      </w:pPr>
      <w:r>
        <w:t>Table 4.41 Normalised All IMUs 10-layer NARXNET NN results from untrained motion.</w:t>
      </w:r>
      <w:r>
        <w:tab/>
      </w:r>
      <w:r>
        <w:fldChar w:fldCharType="begin"/>
      </w:r>
      <w:r>
        <w:instrText xml:space="preserve"> PAGEREF _Toc147945500 \h </w:instrText>
      </w:r>
      <w:r>
        <w:fldChar w:fldCharType="separate"/>
      </w:r>
      <w:r>
        <w:t>111</w:t>
      </w:r>
      <w:r>
        <w:fldChar w:fldCharType="end"/>
      </w:r>
    </w:p>
    <w:p w14:paraId="5F4EAF28" w14:textId="5756966B" w:rsidR="00077B73" w:rsidRDefault="00077B73">
      <w:pPr>
        <w:pStyle w:val="TableofFigures"/>
        <w:rPr>
          <w:rFonts w:asciiTheme="minorHAnsi" w:eastAsiaTheme="minorEastAsia" w:hAnsiTheme="minorHAnsi" w:cstheme="minorBidi"/>
          <w:kern w:val="2"/>
          <w:szCs w:val="22"/>
          <w:lang w:eastAsia="zh-CN"/>
          <w14:ligatures w14:val="standardContextual"/>
        </w:rPr>
      </w:pPr>
      <w:r>
        <w:t>Table 4.42 Normalised All IMU 5-layer NARXNET NN training progress from varied motion.</w:t>
      </w:r>
      <w:r>
        <w:tab/>
      </w:r>
      <w:r>
        <w:fldChar w:fldCharType="begin"/>
      </w:r>
      <w:r>
        <w:instrText xml:space="preserve"> PAGEREF _Toc147945501 \h </w:instrText>
      </w:r>
      <w:r>
        <w:fldChar w:fldCharType="separate"/>
      </w:r>
      <w:r>
        <w:t>111</w:t>
      </w:r>
      <w:r>
        <w:fldChar w:fldCharType="end"/>
      </w:r>
    </w:p>
    <w:p w14:paraId="68A27136" w14:textId="51A89896" w:rsidR="00077B73" w:rsidRDefault="00077B73">
      <w:pPr>
        <w:pStyle w:val="TableofFigures"/>
        <w:rPr>
          <w:rFonts w:asciiTheme="minorHAnsi" w:eastAsiaTheme="minorEastAsia" w:hAnsiTheme="minorHAnsi" w:cstheme="minorBidi"/>
          <w:kern w:val="2"/>
          <w:szCs w:val="22"/>
          <w:lang w:eastAsia="zh-CN"/>
          <w14:ligatures w14:val="standardContextual"/>
        </w:rPr>
      </w:pPr>
      <w:r>
        <w:t>Table 4.43 Normalised All IMUs 5-layer NARXNET NN training results from varied motion</w:t>
      </w:r>
      <w:r>
        <w:tab/>
      </w:r>
      <w:r>
        <w:fldChar w:fldCharType="begin"/>
      </w:r>
      <w:r>
        <w:instrText xml:space="preserve"> PAGEREF _Toc147945502 \h </w:instrText>
      </w:r>
      <w:r>
        <w:fldChar w:fldCharType="separate"/>
      </w:r>
      <w:r>
        <w:t>111</w:t>
      </w:r>
      <w:r>
        <w:fldChar w:fldCharType="end"/>
      </w:r>
    </w:p>
    <w:p w14:paraId="3ADE2319" w14:textId="0C2E19A4" w:rsidR="00077B73" w:rsidRDefault="00077B73">
      <w:pPr>
        <w:pStyle w:val="TableofFigures"/>
        <w:rPr>
          <w:rFonts w:asciiTheme="minorHAnsi" w:eastAsiaTheme="minorEastAsia" w:hAnsiTheme="minorHAnsi" w:cstheme="minorBidi"/>
          <w:kern w:val="2"/>
          <w:szCs w:val="22"/>
          <w:lang w:eastAsia="zh-CN"/>
          <w14:ligatures w14:val="standardContextual"/>
        </w:rPr>
      </w:pPr>
      <w:r>
        <w:t>Table 4.44 Normalised All IMUs 5-layer NARXNET NN results from untrained varied motion</w:t>
      </w:r>
      <w:r>
        <w:tab/>
      </w:r>
      <w:r>
        <w:fldChar w:fldCharType="begin"/>
      </w:r>
      <w:r>
        <w:instrText xml:space="preserve"> PAGEREF _Toc147945503 \h </w:instrText>
      </w:r>
      <w:r>
        <w:fldChar w:fldCharType="separate"/>
      </w:r>
      <w:r>
        <w:t>112</w:t>
      </w:r>
      <w:r>
        <w:fldChar w:fldCharType="end"/>
      </w:r>
    </w:p>
    <w:p w14:paraId="76F540EF" w14:textId="34978DE7" w:rsidR="00077B73" w:rsidRDefault="00077B73">
      <w:pPr>
        <w:pStyle w:val="TableofFigures"/>
        <w:rPr>
          <w:rFonts w:asciiTheme="minorHAnsi" w:eastAsiaTheme="minorEastAsia" w:hAnsiTheme="minorHAnsi" w:cstheme="minorBidi"/>
          <w:kern w:val="2"/>
          <w:szCs w:val="22"/>
          <w:lang w:eastAsia="zh-CN"/>
          <w14:ligatures w14:val="standardContextual"/>
        </w:rPr>
      </w:pPr>
      <w:r>
        <w:t>Table 4.45 Normalised All IMU 3-layer NARXNET NN training progress from varied motion.</w:t>
      </w:r>
      <w:r>
        <w:tab/>
      </w:r>
      <w:r>
        <w:fldChar w:fldCharType="begin"/>
      </w:r>
      <w:r>
        <w:instrText xml:space="preserve"> PAGEREF _Toc147945504 \h </w:instrText>
      </w:r>
      <w:r>
        <w:fldChar w:fldCharType="separate"/>
      </w:r>
      <w:r>
        <w:t>112</w:t>
      </w:r>
      <w:r>
        <w:fldChar w:fldCharType="end"/>
      </w:r>
    </w:p>
    <w:p w14:paraId="39C8FC46" w14:textId="24B39E4F" w:rsidR="00077B73" w:rsidRDefault="00077B73">
      <w:pPr>
        <w:pStyle w:val="TableofFigures"/>
        <w:rPr>
          <w:rFonts w:asciiTheme="minorHAnsi" w:eastAsiaTheme="minorEastAsia" w:hAnsiTheme="minorHAnsi" w:cstheme="minorBidi"/>
          <w:kern w:val="2"/>
          <w:szCs w:val="22"/>
          <w:lang w:eastAsia="zh-CN"/>
          <w14:ligatures w14:val="standardContextual"/>
        </w:rPr>
      </w:pPr>
      <w:r>
        <w:t>Table 4.46 Normalised All IMUs 3-layer NARXNET NN training results from varied motion</w:t>
      </w:r>
      <w:r>
        <w:tab/>
      </w:r>
      <w:r>
        <w:fldChar w:fldCharType="begin"/>
      </w:r>
      <w:r>
        <w:instrText xml:space="preserve"> PAGEREF _Toc147945505 \h </w:instrText>
      </w:r>
      <w:r>
        <w:fldChar w:fldCharType="separate"/>
      </w:r>
      <w:r>
        <w:t>112</w:t>
      </w:r>
      <w:r>
        <w:fldChar w:fldCharType="end"/>
      </w:r>
    </w:p>
    <w:p w14:paraId="6E82CF2F" w14:textId="63A387B6" w:rsidR="00077B73" w:rsidRDefault="00077B73">
      <w:pPr>
        <w:pStyle w:val="TableofFigures"/>
        <w:rPr>
          <w:rFonts w:asciiTheme="minorHAnsi" w:eastAsiaTheme="minorEastAsia" w:hAnsiTheme="minorHAnsi" w:cstheme="minorBidi"/>
          <w:kern w:val="2"/>
          <w:szCs w:val="22"/>
          <w:lang w:eastAsia="zh-CN"/>
          <w14:ligatures w14:val="standardContextual"/>
        </w:rPr>
      </w:pPr>
      <w:r>
        <w:t>Table 4.47 Normalised All IMUs 3-layer NARXNET NN results from untrained varied motion</w:t>
      </w:r>
      <w:r>
        <w:tab/>
      </w:r>
      <w:r>
        <w:fldChar w:fldCharType="begin"/>
      </w:r>
      <w:r>
        <w:instrText xml:space="preserve"> PAGEREF _Toc147945506 \h </w:instrText>
      </w:r>
      <w:r>
        <w:fldChar w:fldCharType="separate"/>
      </w:r>
      <w:r>
        <w:t>112</w:t>
      </w:r>
      <w:r>
        <w:fldChar w:fldCharType="end"/>
      </w:r>
    </w:p>
    <w:p w14:paraId="2B534266" w14:textId="2BF72BB2" w:rsidR="00077B73" w:rsidRDefault="00077B73">
      <w:pPr>
        <w:pStyle w:val="TableofFigures"/>
        <w:rPr>
          <w:rFonts w:asciiTheme="minorHAnsi" w:eastAsiaTheme="minorEastAsia" w:hAnsiTheme="minorHAnsi" w:cstheme="minorBidi"/>
          <w:kern w:val="2"/>
          <w:szCs w:val="22"/>
          <w:lang w:eastAsia="zh-CN"/>
          <w14:ligatures w14:val="standardContextual"/>
        </w:rPr>
      </w:pPr>
      <w:r>
        <w:t>Table 4.48 Normalised CIMU 10-layer MLP NN training results with magnetometer under varied motion.</w:t>
      </w:r>
      <w:r>
        <w:tab/>
      </w:r>
      <w:r>
        <w:fldChar w:fldCharType="begin"/>
      </w:r>
      <w:r>
        <w:instrText xml:space="preserve"> PAGEREF _Toc147945507 \h </w:instrText>
      </w:r>
      <w:r>
        <w:fldChar w:fldCharType="separate"/>
      </w:r>
      <w:r>
        <w:t>116</w:t>
      </w:r>
      <w:r>
        <w:fldChar w:fldCharType="end"/>
      </w:r>
    </w:p>
    <w:p w14:paraId="34271481" w14:textId="3F486861" w:rsidR="00077B73" w:rsidRDefault="00077B73">
      <w:pPr>
        <w:pStyle w:val="TableofFigures"/>
        <w:rPr>
          <w:rFonts w:asciiTheme="minorHAnsi" w:eastAsiaTheme="minorEastAsia" w:hAnsiTheme="minorHAnsi" w:cstheme="minorBidi"/>
          <w:kern w:val="2"/>
          <w:szCs w:val="22"/>
          <w:lang w:eastAsia="zh-CN"/>
          <w14:ligatures w14:val="standardContextual"/>
        </w:rPr>
      </w:pPr>
      <w:r>
        <w:t>Table 4.49 Normalised CIMU 10-layer MLP NN training progress with magnetometer under varied motion.</w:t>
      </w:r>
      <w:r>
        <w:tab/>
      </w:r>
      <w:r>
        <w:fldChar w:fldCharType="begin"/>
      </w:r>
      <w:r>
        <w:instrText xml:space="preserve"> PAGEREF _Toc147945508 \h </w:instrText>
      </w:r>
      <w:r>
        <w:fldChar w:fldCharType="separate"/>
      </w:r>
      <w:r>
        <w:t>116</w:t>
      </w:r>
      <w:r>
        <w:fldChar w:fldCharType="end"/>
      </w:r>
    </w:p>
    <w:p w14:paraId="5A4A5D59" w14:textId="06F54D83" w:rsidR="00077B73" w:rsidRDefault="00077B73">
      <w:pPr>
        <w:pStyle w:val="TableofFigures"/>
        <w:rPr>
          <w:rFonts w:asciiTheme="minorHAnsi" w:eastAsiaTheme="minorEastAsia" w:hAnsiTheme="minorHAnsi" w:cstheme="minorBidi"/>
          <w:kern w:val="2"/>
          <w:szCs w:val="22"/>
          <w:lang w:eastAsia="zh-CN"/>
          <w14:ligatures w14:val="standardContextual"/>
        </w:rPr>
      </w:pPr>
      <w:r>
        <w:t>Table 4.50 Normalised CIMU 20-layer MLP NN training progress with magnetometer under varied motion.</w:t>
      </w:r>
      <w:r>
        <w:tab/>
      </w:r>
      <w:r>
        <w:fldChar w:fldCharType="begin"/>
      </w:r>
      <w:r>
        <w:instrText xml:space="preserve"> PAGEREF _Toc147945509 \h </w:instrText>
      </w:r>
      <w:r>
        <w:fldChar w:fldCharType="separate"/>
      </w:r>
      <w:r>
        <w:t>118</w:t>
      </w:r>
      <w:r>
        <w:fldChar w:fldCharType="end"/>
      </w:r>
    </w:p>
    <w:p w14:paraId="71EBF9EB" w14:textId="2720A9DE" w:rsidR="00077B73" w:rsidRDefault="00077B73">
      <w:pPr>
        <w:pStyle w:val="TableofFigures"/>
        <w:rPr>
          <w:rFonts w:asciiTheme="minorHAnsi" w:eastAsiaTheme="minorEastAsia" w:hAnsiTheme="minorHAnsi" w:cstheme="minorBidi"/>
          <w:kern w:val="2"/>
          <w:szCs w:val="22"/>
          <w:lang w:eastAsia="zh-CN"/>
          <w14:ligatures w14:val="standardContextual"/>
        </w:rPr>
      </w:pPr>
      <w:r>
        <w:t>Table 4.51 Normalised CIMU 10-layer MLP NN training results from rotational motion.</w:t>
      </w:r>
      <w:r>
        <w:tab/>
      </w:r>
      <w:r>
        <w:fldChar w:fldCharType="begin"/>
      </w:r>
      <w:r>
        <w:instrText xml:space="preserve"> PAGEREF _Toc147945510 \h </w:instrText>
      </w:r>
      <w:r>
        <w:fldChar w:fldCharType="separate"/>
      </w:r>
      <w:r>
        <w:t>123</w:t>
      </w:r>
      <w:r>
        <w:fldChar w:fldCharType="end"/>
      </w:r>
    </w:p>
    <w:p w14:paraId="04DF9D5E" w14:textId="34688529" w:rsidR="00077B73" w:rsidRDefault="00077B73">
      <w:pPr>
        <w:pStyle w:val="TableofFigures"/>
        <w:rPr>
          <w:rFonts w:asciiTheme="minorHAnsi" w:eastAsiaTheme="minorEastAsia" w:hAnsiTheme="minorHAnsi" w:cstheme="minorBidi"/>
          <w:kern w:val="2"/>
          <w:szCs w:val="22"/>
          <w:lang w:eastAsia="zh-CN"/>
          <w14:ligatures w14:val="standardContextual"/>
        </w:rPr>
      </w:pPr>
      <w:r>
        <w:t>Table 4.52 Normalised CIMU 10-layer MLP NN training results from rotational motion.</w:t>
      </w:r>
      <w:r>
        <w:tab/>
      </w:r>
      <w:r>
        <w:fldChar w:fldCharType="begin"/>
      </w:r>
      <w:r>
        <w:instrText xml:space="preserve"> PAGEREF _Toc147945511 \h </w:instrText>
      </w:r>
      <w:r>
        <w:fldChar w:fldCharType="separate"/>
      </w:r>
      <w:r>
        <w:t>123</w:t>
      </w:r>
      <w:r>
        <w:fldChar w:fldCharType="end"/>
      </w:r>
    </w:p>
    <w:p w14:paraId="11A4CF55" w14:textId="2B563136" w:rsidR="00077B73" w:rsidRDefault="00077B73">
      <w:pPr>
        <w:pStyle w:val="TableofFigures"/>
        <w:rPr>
          <w:rFonts w:asciiTheme="minorHAnsi" w:eastAsiaTheme="minorEastAsia" w:hAnsiTheme="minorHAnsi" w:cstheme="minorBidi"/>
          <w:kern w:val="2"/>
          <w:szCs w:val="22"/>
          <w:lang w:eastAsia="zh-CN"/>
          <w14:ligatures w14:val="standardContextual"/>
        </w:rPr>
      </w:pPr>
      <w:r>
        <w:t>Table 4.53 Normalised Front IMUs 10-layer MLP NN training results from rotational motion.</w:t>
      </w:r>
      <w:r>
        <w:tab/>
      </w:r>
      <w:r>
        <w:fldChar w:fldCharType="begin"/>
      </w:r>
      <w:r>
        <w:instrText xml:space="preserve"> PAGEREF _Toc147945512 \h </w:instrText>
      </w:r>
      <w:r>
        <w:fldChar w:fldCharType="separate"/>
      </w:r>
      <w:r>
        <w:t>125</w:t>
      </w:r>
      <w:r>
        <w:fldChar w:fldCharType="end"/>
      </w:r>
    </w:p>
    <w:p w14:paraId="7AB29B7C" w14:textId="05621F5C" w:rsidR="00077B73" w:rsidRDefault="00077B73">
      <w:pPr>
        <w:pStyle w:val="TableofFigures"/>
        <w:rPr>
          <w:rFonts w:asciiTheme="minorHAnsi" w:eastAsiaTheme="minorEastAsia" w:hAnsiTheme="minorHAnsi" w:cstheme="minorBidi"/>
          <w:kern w:val="2"/>
          <w:szCs w:val="22"/>
          <w:lang w:eastAsia="zh-CN"/>
          <w14:ligatures w14:val="standardContextual"/>
        </w:rPr>
      </w:pPr>
      <w:r>
        <w:t>Table 4.54 Normalised Front IMUs 10-layer MLP NN training progress from rotational motion.</w:t>
      </w:r>
      <w:r>
        <w:tab/>
      </w:r>
      <w:r>
        <w:fldChar w:fldCharType="begin"/>
      </w:r>
      <w:r>
        <w:instrText xml:space="preserve"> PAGEREF _Toc147945513 \h </w:instrText>
      </w:r>
      <w:r>
        <w:fldChar w:fldCharType="separate"/>
      </w:r>
      <w:r>
        <w:t>125</w:t>
      </w:r>
      <w:r>
        <w:fldChar w:fldCharType="end"/>
      </w:r>
    </w:p>
    <w:p w14:paraId="3103D950" w14:textId="4589BF88" w:rsidR="00077B73" w:rsidRDefault="00077B73">
      <w:pPr>
        <w:pStyle w:val="TableofFigures"/>
        <w:rPr>
          <w:rFonts w:asciiTheme="minorHAnsi" w:eastAsiaTheme="minorEastAsia" w:hAnsiTheme="minorHAnsi" w:cstheme="minorBidi"/>
          <w:kern w:val="2"/>
          <w:szCs w:val="22"/>
          <w:lang w:eastAsia="zh-CN"/>
          <w14:ligatures w14:val="standardContextual"/>
        </w:rPr>
      </w:pPr>
      <w:r>
        <w:t>Table 4.55 Normalised All IMUs 10-layer MLP NN training results from rotational motion.</w:t>
      </w:r>
      <w:r>
        <w:tab/>
      </w:r>
      <w:r>
        <w:fldChar w:fldCharType="begin"/>
      </w:r>
      <w:r>
        <w:instrText xml:space="preserve"> PAGEREF _Toc147945514 \h </w:instrText>
      </w:r>
      <w:r>
        <w:fldChar w:fldCharType="separate"/>
      </w:r>
      <w:r>
        <w:t>126</w:t>
      </w:r>
      <w:r>
        <w:fldChar w:fldCharType="end"/>
      </w:r>
    </w:p>
    <w:p w14:paraId="7BB48FE0" w14:textId="616A5FAC" w:rsidR="00077B73" w:rsidRDefault="00077B73">
      <w:pPr>
        <w:pStyle w:val="TableofFigures"/>
        <w:rPr>
          <w:rFonts w:asciiTheme="minorHAnsi" w:eastAsiaTheme="minorEastAsia" w:hAnsiTheme="minorHAnsi" w:cstheme="minorBidi"/>
          <w:kern w:val="2"/>
          <w:szCs w:val="22"/>
          <w:lang w:eastAsia="zh-CN"/>
          <w14:ligatures w14:val="standardContextual"/>
        </w:rPr>
      </w:pPr>
      <w:r>
        <w:t>Table 4.56 Normalised All IMUs 10-layer MLP NN training progress from rotational motion.</w:t>
      </w:r>
      <w:r>
        <w:tab/>
      </w:r>
      <w:r>
        <w:fldChar w:fldCharType="begin"/>
      </w:r>
      <w:r>
        <w:instrText xml:space="preserve"> PAGEREF _Toc147945515 \h </w:instrText>
      </w:r>
      <w:r>
        <w:fldChar w:fldCharType="separate"/>
      </w:r>
      <w:r>
        <w:t>126</w:t>
      </w:r>
      <w:r>
        <w:fldChar w:fldCharType="end"/>
      </w:r>
    </w:p>
    <w:p w14:paraId="59007EF5" w14:textId="7CCB1CBA" w:rsidR="00077B73" w:rsidRDefault="00077B73">
      <w:pPr>
        <w:pStyle w:val="TableofFigures"/>
        <w:rPr>
          <w:rFonts w:asciiTheme="minorHAnsi" w:eastAsiaTheme="minorEastAsia" w:hAnsiTheme="minorHAnsi" w:cstheme="minorBidi"/>
          <w:kern w:val="2"/>
          <w:szCs w:val="22"/>
          <w:lang w:eastAsia="zh-CN"/>
          <w14:ligatures w14:val="standardContextual"/>
        </w:rPr>
      </w:pPr>
      <w:r>
        <w:t>Table 4.57 Normalised All IMUs 20-layer MLP NN training results from rotational motion.</w:t>
      </w:r>
      <w:r>
        <w:tab/>
      </w:r>
      <w:r>
        <w:fldChar w:fldCharType="begin"/>
      </w:r>
      <w:r>
        <w:instrText xml:space="preserve"> PAGEREF _Toc147945516 \h </w:instrText>
      </w:r>
      <w:r>
        <w:fldChar w:fldCharType="separate"/>
      </w:r>
      <w:r>
        <w:t>126</w:t>
      </w:r>
      <w:r>
        <w:fldChar w:fldCharType="end"/>
      </w:r>
    </w:p>
    <w:p w14:paraId="03135D24" w14:textId="41035B85" w:rsidR="00077B73" w:rsidRDefault="00077B73">
      <w:pPr>
        <w:pStyle w:val="TableofFigures"/>
        <w:rPr>
          <w:rFonts w:asciiTheme="minorHAnsi" w:eastAsiaTheme="minorEastAsia" w:hAnsiTheme="minorHAnsi" w:cstheme="minorBidi"/>
          <w:kern w:val="2"/>
          <w:szCs w:val="22"/>
          <w:lang w:eastAsia="zh-CN"/>
          <w14:ligatures w14:val="standardContextual"/>
        </w:rPr>
      </w:pPr>
      <w:r>
        <w:t>Table 4.58 Normalised All IMUs 20-layer MLP NN training progress from rotational motion.</w:t>
      </w:r>
      <w:r>
        <w:tab/>
      </w:r>
      <w:r>
        <w:fldChar w:fldCharType="begin"/>
      </w:r>
      <w:r>
        <w:instrText xml:space="preserve"> PAGEREF _Toc147945517 \h </w:instrText>
      </w:r>
      <w:r>
        <w:fldChar w:fldCharType="separate"/>
      </w:r>
      <w:r>
        <w:t>126</w:t>
      </w:r>
      <w:r>
        <w:fldChar w:fldCharType="end"/>
      </w:r>
    </w:p>
    <w:p w14:paraId="18E8E348" w14:textId="6318B1D0" w:rsidR="00077B73" w:rsidRDefault="00077B73">
      <w:pPr>
        <w:pStyle w:val="TableofFigures"/>
        <w:rPr>
          <w:rFonts w:asciiTheme="minorHAnsi" w:eastAsiaTheme="minorEastAsia" w:hAnsiTheme="minorHAnsi" w:cstheme="minorBidi"/>
          <w:kern w:val="2"/>
          <w:szCs w:val="22"/>
          <w:lang w:eastAsia="zh-CN"/>
          <w14:ligatures w14:val="standardContextual"/>
        </w:rPr>
      </w:pPr>
      <w:r>
        <w:t>Table 4.59 Normalised All IMUs 10-layer MLP NN results from untrained rotational motion.</w:t>
      </w:r>
      <w:r>
        <w:tab/>
      </w:r>
      <w:r>
        <w:fldChar w:fldCharType="begin"/>
      </w:r>
      <w:r>
        <w:instrText xml:space="preserve"> PAGEREF _Toc147945518 \h </w:instrText>
      </w:r>
      <w:r>
        <w:fldChar w:fldCharType="separate"/>
      </w:r>
      <w:r>
        <w:t>127</w:t>
      </w:r>
      <w:r>
        <w:fldChar w:fldCharType="end"/>
      </w:r>
    </w:p>
    <w:p w14:paraId="3963F349" w14:textId="3F1F965C" w:rsidR="00077B73" w:rsidRDefault="00077B73">
      <w:pPr>
        <w:pStyle w:val="TableofFigures"/>
        <w:rPr>
          <w:rFonts w:asciiTheme="minorHAnsi" w:eastAsiaTheme="minorEastAsia" w:hAnsiTheme="minorHAnsi" w:cstheme="minorBidi"/>
          <w:kern w:val="2"/>
          <w:szCs w:val="22"/>
          <w:lang w:eastAsia="zh-CN"/>
          <w14:ligatures w14:val="standardContextual"/>
        </w:rPr>
      </w:pPr>
      <w:r>
        <w:t>Table 4.60 Normalised CIMU 10-layer NARXNET NN training progress from rotational motion.</w:t>
      </w:r>
      <w:r>
        <w:tab/>
      </w:r>
      <w:r>
        <w:fldChar w:fldCharType="begin"/>
      </w:r>
      <w:r>
        <w:instrText xml:space="preserve"> PAGEREF _Toc147945519 \h </w:instrText>
      </w:r>
      <w:r>
        <w:fldChar w:fldCharType="separate"/>
      </w:r>
      <w:r>
        <w:t>127</w:t>
      </w:r>
      <w:r>
        <w:fldChar w:fldCharType="end"/>
      </w:r>
    </w:p>
    <w:p w14:paraId="4A7915DB" w14:textId="3C42B679" w:rsidR="00077B73" w:rsidRDefault="00077B73">
      <w:pPr>
        <w:pStyle w:val="TableofFigures"/>
        <w:rPr>
          <w:rFonts w:asciiTheme="minorHAnsi" w:eastAsiaTheme="minorEastAsia" w:hAnsiTheme="minorHAnsi" w:cstheme="minorBidi"/>
          <w:kern w:val="2"/>
          <w:szCs w:val="22"/>
          <w:lang w:eastAsia="zh-CN"/>
          <w14:ligatures w14:val="standardContextual"/>
        </w:rPr>
      </w:pPr>
      <w:r>
        <w:t>Table 4.61 Normalised CIMU 10-layer NARXNET NN training results from rotational motion.</w:t>
      </w:r>
      <w:r>
        <w:tab/>
      </w:r>
      <w:r>
        <w:fldChar w:fldCharType="begin"/>
      </w:r>
      <w:r>
        <w:instrText xml:space="preserve"> PAGEREF _Toc147945520 \h </w:instrText>
      </w:r>
      <w:r>
        <w:fldChar w:fldCharType="separate"/>
      </w:r>
      <w:r>
        <w:t>127</w:t>
      </w:r>
      <w:r>
        <w:fldChar w:fldCharType="end"/>
      </w:r>
    </w:p>
    <w:p w14:paraId="22484056" w14:textId="74B7C5FE" w:rsidR="00077B73" w:rsidRDefault="00077B73">
      <w:pPr>
        <w:pStyle w:val="TableofFigures"/>
        <w:rPr>
          <w:rFonts w:asciiTheme="minorHAnsi" w:eastAsiaTheme="minorEastAsia" w:hAnsiTheme="minorHAnsi" w:cstheme="minorBidi"/>
          <w:kern w:val="2"/>
          <w:szCs w:val="22"/>
          <w:lang w:eastAsia="zh-CN"/>
          <w14:ligatures w14:val="standardContextual"/>
        </w:rPr>
      </w:pPr>
      <w:r>
        <w:t>Table 4.62 Normalised CIMU 10-layer NARXNET NN results from untrained rotational motion.</w:t>
      </w:r>
      <w:r>
        <w:tab/>
      </w:r>
      <w:r>
        <w:fldChar w:fldCharType="begin"/>
      </w:r>
      <w:r>
        <w:instrText xml:space="preserve"> PAGEREF _Toc147945521 \h </w:instrText>
      </w:r>
      <w:r>
        <w:fldChar w:fldCharType="separate"/>
      </w:r>
      <w:r>
        <w:t>127</w:t>
      </w:r>
      <w:r>
        <w:fldChar w:fldCharType="end"/>
      </w:r>
    </w:p>
    <w:p w14:paraId="48D8EB8C" w14:textId="12A9BE40" w:rsidR="00077B73" w:rsidRDefault="00077B73">
      <w:pPr>
        <w:pStyle w:val="TableofFigures"/>
        <w:rPr>
          <w:rFonts w:asciiTheme="minorHAnsi" w:eastAsiaTheme="minorEastAsia" w:hAnsiTheme="minorHAnsi" w:cstheme="minorBidi"/>
          <w:kern w:val="2"/>
          <w:szCs w:val="22"/>
          <w:lang w:eastAsia="zh-CN"/>
          <w14:ligatures w14:val="standardContextual"/>
        </w:rPr>
      </w:pPr>
      <w:r>
        <w:t>Table 4.63 Front-left IMU Accelerometer measurements after inverting the IMU</w:t>
      </w:r>
      <w:r>
        <w:tab/>
      </w:r>
      <w:r>
        <w:fldChar w:fldCharType="begin"/>
      </w:r>
      <w:r>
        <w:instrText xml:space="preserve"> PAGEREF _Toc147945522 \h </w:instrText>
      </w:r>
      <w:r>
        <w:fldChar w:fldCharType="separate"/>
      </w:r>
      <w:r>
        <w:t>135</w:t>
      </w:r>
      <w:r>
        <w:fldChar w:fldCharType="end"/>
      </w:r>
    </w:p>
    <w:p w14:paraId="44D13E90" w14:textId="1725457E" w:rsidR="00077B73" w:rsidRDefault="00077B73">
      <w:pPr>
        <w:pStyle w:val="TableofFigures"/>
        <w:rPr>
          <w:rFonts w:asciiTheme="minorHAnsi" w:eastAsiaTheme="minorEastAsia" w:hAnsiTheme="minorHAnsi" w:cstheme="minorBidi"/>
          <w:kern w:val="2"/>
          <w:szCs w:val="22"/>
          <w:lang w:eastAsia="zh-CN"/>
          <w14:ligatures w14:val="standardContextual"/>
        </w:rPr>
      </w:pPr>
      <w:r>
        <w:t>Table 4.64 Front-left IMU Gyrometer measurements after inverting the IMU</w:t>
      </w:r>
      <w:r>
        <w:tab/>
      </w:r>
      <w:r>
        <w:fldChar w:fldCharType="begin"/>
      </w:r>
      <w:r>
        <w:instrText xml:space="preserve"> PAGEREF _Toc147945523 \h </w:instrText>
      </w:r>
      <w:r>
        <w:fldChar w:fldCharType="separate"/>
      </w:r>
      <w:r>
        <w:t>136</w:t>
      </w:r>
      <w:r>
        <w:fldChar w:fldCharType="end"/>
      </w:r>
    </w:p>
    <w:p w14:paraId="2A59F8F3" w14:textId="56F260C7" w:rsidR="00077B73" w:rsidRDefault="00077B73">
      <w:pPr>
        <w:pStyle w:val="TableofFigures"/>
        <w:rPr>
          <w:rFonts w:asciiTheme="minorHAnsi" w:eastAsiaTheme="minorEastAsia" w:hAnsiTheme="minorHAnsi" w:cstheme="minorBidi"/>
          <w:kern w:val="2"/>
          <w:szCs w:val="22"/>
          <w:lang w:eastAsia="zh-CN"/>
          <w14:ligatures w14:val="standardContextual"/>
        </w:rPr>
      </w:pPr>
      <w:r>
        <w:t>Table 4.65 Accelerometer measurements from rotating rear IMUs by pi/2(90 degrees)</w:t>
      </w:r>
      <w:r>
        <w:tab/>
      </w:r>
      <w:r>
        <w:fldChar w:fldCharType="begin"/>
      </w:r>
      <w:r>
        <w:instrText xml:space="preserve"> PAGEREF _Toc147945524 \h </w:instrText>
      </w:r>
      <w:r>
        <w:fldChar w:fldCharType="separate"/>
      </w:r>
      <w:r>
        <w:t>137</w:t>
      </w:r>
      <w:r>
        <w:fldChar w:fldCharType="end"/>
      </w:r>
    </w:p>
    <w:p w14:paraId="58B04590" w14:textId="747192CD" w:rsidR="00077B73" w:rsidRDefault="00077B73">
      <w:pPr>
        <w:pStyle w:val="TableofFigures"/>
        <w:rPr>
          <w:rFonts w:asciiTheme="minorHAnsi" w:eastAsiaTheme="minorEastAsia" w:hAnsiTheme="minorHAnsi" w:cstheme="minorBidi"/>
          <w:kern w:val="2"/>
          <w:szCs w:val="22"/>
          <w:lang w:eastAsia="zh-CN"/>
          <w14:ligatures w14:val="standardContextual"/>
        </w:rPr>
      </w:pPr>
      <w:r>
        <w:t>Table 4.66 Gyrometer measurements from rotating rear IMUs by pi/2(90 degrees)</w:t>
      </w:r>
      <w:r>
        <w:tab/>
      </w:r>
      <w:r>
        <w:fldChar w:fldCharType="begin"/>
      </w:r>
      <w:r>
        <w:instrText xml:space="preserve"> PAGEREF _Toc147945525 \h </w:instrText>
      </w:r>
      <w:r>
        <w:fldChar w:fldCharType="separate"/>
      </w:r>
      <w:r>
        <w:t>138</w:t>
      </w:r>
      <w:r>
        <w:fldChar w:fldCharType="end"/>
      </w:r>
    </w:p>
    <w:p w14:paraId="7D69837E" w14:textId="41DC5CB2" w:rsidR="00077B73" w:rsidRDefault="00077B73">
      <w:pPr>
        <w:pStyle w:val="TableofFigures"/>
        <w:rPr>
          <w:rFonts w:asciiTheme="minorHAnsi" w:eastAsiaTheme="minorEastAsia" w:hAnsiTheme="minorHAnsi" w:cstheme="minorBidi"/>
          <w:kern w:val="2"/>
          <w:szCs w:val="22"/>
          <w:lang w:eastAsia="zh-CN"/>
          <w14:ligatures w14:val="standardContextual"/>
        </w:rPr>
      </w:pPr>
      <w:r>
        <w:t>Table 7.1 Script Names and Functions</w:t>
      </w:r>
      <w:r>
        <w:tab/>
      </w:r>
      <w:r>
        <w:fldChar w:fldCharType="begin"/>
      </w:r>
      <w:r>
        <w:instrText xml:space="preserve"> PAGEREF _Toc147945526 \h </w:instrText>
      </w:r>
      <w:r>
        <w:fldChar w:fldCharType="separate"/>
      </w:r>
      <w:r>
        <w:t>150</w:t>
      </w:r>
      <w:r>
        <w:fldChar w:fldCharType="end"/>
      </w:r>
    </w:p>
    <w:p w14:paraId="53E68557" w14:textId="2973B5C3" w:rsidR="00077B73" w:rsidRDefault="00077B73">
      <w:pPr>
        <w:pStyle w:val="TableofFigures"/>
        <w:rPr>
          <w:rFonts w:asciiTheme="minorHAnsi" w:eastAsiaTheme="minorEastAsia" w:hAnsiTheme="minorHAnsi" w:cstheme="minorBidi"/>
          <w:kern w:val="2"/>
          <w:szCs w:val="22"/>
          <w:lang w:eastAsia="zh-CN"/>
          <w14:ligatures w14:val="standardContextual"/>
        </w:rPr>
      </w:pPr>
      <w:r>
        <w:t>Table 7.2  IMU Error Coefficients produced from initial calibration (rounded to 8 decimal places)</w:t>
      </w:r>
      <w:r>
        <w:tab/>
      </w:r>
      <w:r>
        <w:fldChar w:fldCharType="begin"/>
      </w:r>
      <w:r>
        <w:instrText xml:space="preserve"> PAGEREF _Toc147945527 \h </w:instrText>
      </w:r>
      <w:r>
        <w:fldChar w:fldCharType="separate"/>
      </w:r>
      <w:r>
        <w:t>151</w:t>
      </w:r>
      <w:r>
        <w:fldChar w:fldCharType="end"/>
      </w:r>
    </w:p>
    <w:p w14:paraId="35594CB7" w14:textId="0F242EFC" w:rsidR="00452E46" w:rsidRPr="00280F56" w:rsidRDefault="00841042" w:rsidP="00841042">
      <w:pPr>
        <w:pStyle w:val="BodyText"/>
      </w:pPr>
      <w:r>
        <w:fldChar w:fldCharType="end"/>
      </w:r>
    </w:p>
    <w:p w14:paraId="266FAC5E" w14:textId="77777777" w:rsidR="00317F4F" w:rsidRDefault="00317F4F">
      <w:pPr>
        <w:rPr>
          <w:rFonts w:ascii="Calibri" w:hAnsi="Calibri" w:cs="Calibri"/>
          <w:b/>
          <w:sz w:val="32"/>
        </w:rPr>
      </w:pPr>
      <w:r>
        <w:br w:type="page"/>
      </w:r>
    </w:p>
    <w:p w14:paraId="5C32FC20" w14:textId="6B333470" w:rsidR="00352936" w:rsidRDefault="00352936" w:rsidP="00352936">
      <w:pPr>
        <w:pStyle w:val="HeadingMyL1"/>
      </w:pPr>
      <w:bookmarkStart w:id="12" w:name="_Toc147945584"/>
      <w:r w:rsidRPr="00280F56">
        <w:lastRenderedPageBreak/>
        <w:t>List of Code</w:t>
      </w:r>
      <w:bookmarkEnd w:id="12"/>
    </w:p>
    <w:p w14:paraId="45F162B9" w14:textId="3EBF4AB3" w:rsidR="00352936" w:rsidRPr="00280F56" w:rsidRDefault="00B928F2" w:rsidP="00352936">
      <w:pPr>
        <w:pStyle w:val="BodyText"/>
      </w:pPr>
      <w:r>
        <w:t xml:space="preserve">All code can be found at the project github location, </w:t>
      </w:r>
      <w:hyperlink r:id="rId13" w:history="1">
        <w:r w:rsidR="00A3634E" w:rsidRPr="0050469D">
          <w:rPr>
            <w:rStyle w:val="Hyperlink"/>
          </w:rPr>
          <w:t>https://github.com/BratNZ/Thesis</w:t>
        </w:r>
      </w:hyperlink>
      <w:r w:rsidR="00A3634E">
        <w:br/>
        <w:t>Details of code can be found in Table 7.1 found in Appendix 7.1.</w:t>
      </w:r>
    </w:p>
    <w:p w14:paraId="58652028" w14:textId="77777777" w:rsidR="00352936" w:rsidRPr="00280F56" w:rsidRDefault="00352936" w:rsidP="00352936">
      <w:pPr>
        <w:pStyle w:val="HeadingMyL1"/>
      </w:pPr>
      <w:bookmarkStart w:id="13" w:name="_Toc147945585"/>
      <w:r w:rsidRPr="00280F56">
        <w:t>List of Equations</w:t>
      </w:r>
      <w:bookmarkEnd w:id="13"/>
    </w:p>
    <w:p w14:paraId="193C04AB" w14:textId="03ACD619" w:rsidR="00E05061" w:rsidRDefault="00352936" w:rsidP="00077B73">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E05061">
        <w:t>Equation 1.1 Acceleration at rest where g=9.81m/s</w:t>
      </w:r>
      <w:r w:rsidR="00E05061" w:rsidRPr="00352360">
        <w:rPr>
          <w:vertAlign w:val="superscript"/>
        </w:rPr>
        <w:t>2</w:t>
      </w:r>
      <w:r w:rsidR="00E05061">
        <w:t>.</w:t>
      </w:r>
      <w:r w:rsidR="00E05061">
        <w:tab/>
      </w:r>
      <w:r w:rsidR="00E05061">
        <w:fldChar w:fldCharType="begin"/>
      </w:r>
      <w:r w:rsidR="00E05061">
        <w:instrText xml:space="preserve"> PAGEREF _Toc147919241 \h </w:instrText>
      </w:r>
      <w:r w:rsidR="00E05061">
        <w:fldChar w:fldCharType="separate"/>
      </w:r>
      <w:r w:rsidR="00E05061">
        <w:t>34</w:t>
      </w:r>
      <w:r w:rsidR="00E05061">
        <w:fldChar w:fldCharType="end"/>
      </w:r>
    </w:p>
    <w:p w14:paraId="2E8BD04A" w14:textId="216FC609" w:rsidR="00E05061" w:rsidRDefault="00E05061" w:rsidP="00077B73">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7919242 \h </w:instrText>
      </w:r>
      <w:r>
        <w:fldChar w:fldCharType="separate"/>
      </w:r>
      <w:r>
        <w:t>34</w:t>
      </w:r>
      <w:r>
        <w:fldChar w:fldCharType="end"/>
      </w:r>
    </w:p>
    <w:p w14:paraId="44C27B41" w14:textId="05CD4841" w:rsidR="00E05061" w:rsidRDefault="00E05061" w:rsidP="00077B73">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7919243 \h </w:instrText>
      </w:r>
      <w:r>
        <w:fldChar w:fldCharType="separate"/>
      </w:r>
      <w:r>
        <w:t>34</w:t>
      </w:r>
      <w:r>
        <w:fldChar w:fldCharType="end"/>
      </w:r>
    </w:p>
    <w:p w14:paraId="73FF3451" w14:textId="50AE0FE9" w:rsidR="00E05061" w:rsidRDefault="00E05061" w:rsidP="00077B73">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7919244 \h </w:instrText>
      </w:r>
      <w:r>
        <w:fldChar w:fldCharType="separate"/>
      </w:r>
      <w:r>
        <w:t>34</w:t>
      </w:r>
      <w:r>
        <w:fldChar w:fldCharType="end"/>
      </w:r>
    </w:p>
    <w:p w14:paraId="63D7A9CD" w14:textId="5EE729F1" w:rsidR="00352936" w:rsidRPr="00280F56" w:rsidRDefault="00352936" w:rsidP="00317F4F">
      <w:pPr>
        <w:pStyle w:val="HeadingMyL1"/>
        <w:jc w:val="left"/>
        <w:rPr>
          <w:b w:val="0"/>
        </w:rPr>
      </w:pPr>
      <w:r w:rsidRPr="00280F56">
        <w:rPr>
          <w:b w:val="0"/>
          <w:bCs/>
        </w:rPr>
        <w:fldChar w:fldCharType="end"/>
      </w:r>
    </w:p>
    <w:p w14:paraId="65E3024C" w14:textId="484A4220" w:rsidR="00452E46" w:rsidRPr="00280F56" w:rsidRDefault="00452E46" w:rsidP="00667C2A">
      <w:pPr>
        <w:pStyle w:val="HeadingMyL1"/>
      </w:pPr>
      <w:bookmarkStart w:id="14" w:name="_Toc147945586"/>
      <w:r w:rsidRPr="00280F56">
        <w:t>List of Figures</w:t>
      </w:r>
      <w:bookmarkEnd w:id="14"/>
    </w:p>
    <w:p w14:paraId="2C63D055" w14:textId="64E1CF27" w:rsidR="00077B73" w:rsidRDefault="00D03434" w:rsidP="00077B73">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077B73">
        <w:t>Figure 1.1  Obstacle detecting Sensor Types (Image from author).</w:t>
      </w:r>
      <w:r w:rsidR="00077B73">
        <w:tab/>
      </w:r>
      <w:r w:rsidR="00077B73">
        <w:fldChar w:fldCharType="begin"/>
      </w:r>
      <w:r w:rsidR="00077B73">
        <w:instrText xml:space="preserve"> PAGEREF _Toc147945327 \h </w:instrText>
      </w:r>
      <w:r w:rsidR="00077B73">
        <w:fldChar w:fldCharType="separate"/>
      </w:r>
      <w:r w:rsidR="00077B73">
        <w:t>25</w:t>
      </w:r>
      <w:r w:rsidR="00077B73">
        <w:fldChar w:fldCharType="end"/>
      </w:r>
    </w:p>
    <w:p w14:paraId="0C3C0E25" w14:textId="54BCDD88"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1.2   Diagram of conventional roll, pitch and yaw angles (Image from Author).</w:t>
      </w:r>
      <w:r>
        <w:tab/>
      </w:r>
      <w:r>
        <w:fldChar w:fldCharType="begin"/>
      </w:r>
      <w:r>
        <w:instrText xml:space="preserve"> PAGEREF _Toc147945328 \h </w:instrText>
      </w:r>
      <w:r>
        <w:fldChar w:fldCharType="separate"/>
      </w:r>
      <w:r>
        <w:t>36</w:t>
      </w:r>
      <w:r>
        <w:fldChar w:fldCharType="end"/>
      </w:r>
    </w:p>
    <w:p w14:paraId="76F75CEE" w14:textId="0BA960B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1.3  Fisheye Lens capture example. Copyright free Image from (Fpatrocini, n.d.)</w:t>
      </w:r>
      <w:r>
        <w:tab/>
      </w:r>
      <w:r>
        <w:fldChar w:fldCharType="begin"/>
      </w:r>
      <w:r>
        <w:instrText xml:space="preserve"> PAGEREF _Toc147945329 \h </w:instrText>
      </w:r>
      <w:r>
        <w:fldChar w:fldCharType="separate"/>
      </w:r>
      <w:r>
        <w:t>39</w:t>
      </w:r>
      <w:r>
        <w:fldChar w:fldCharType="end"/>
      </w:r>
    </w:p>
    <w:p w14:paraId="0AB51F35" w14:textId="63DB38D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1.4 Neuron construction (unit part of the diagram). Image from (Samarasinghe, 2006).</w:t>
      </w:r>
      <w:r>
        <w:tab/>
      </w:r>
      <w:r>
        <w:fldChar w:fldCharType="begin"/>
      </w:r>
      <w:r>
        <w:instrText xml:space="preserve"> PAGEREF _Toc147945330 \h </w:instrText>
      </w:r>
      <w:r>
        <w:fldChar w:fldCharType="separate"/>
      </w:r>
      <w:r>
        <w:t>40</w:t>
      </w:r>
      <w:r>
        <w:fldChar w:fldCharType="end"/>
      </w:r>
    </w:p>
    <w:p w14:paraId="617AFAC2" w14:textId="19BECB1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1.5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7945331 \h </w:instrText>
      </w:r>
      <w:r>
        <w:fldChar w:fldCharType="separate"/>
      </w:r>
      <w:r>
        <w:t>42</w:t>
      </w:r>
      <w:r>
        <w:fldChar w:fldCharType="end"/>
      </w:r>
    </w:p>
    <w:p w14:paraId="45F2E1C2" w14:textId="0B9225B8"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1.6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7945332 \h </w:instrText>
      </w:r>
      <w:r>
        <w:fldChar w:fldCharType="separate"/>
      </w:r>
      <w:r>
        <w:t>43</w:t>
      </w:r>
      <w:r>
        <w:fldChar w:fldCharType="end"/>
      </w:r>
    </w:p>
    <w:p w14:paraId="11CB9DEE" w14:textId="7A0C13CA"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2.1 10 layer MLP model diagram with six inputs and two outputs.</w:t>
      </w:r>
      <w:r>
        <w:tab/>
      </w:r>
      <w:r>
        <w:fldChar w:fldCharType="begin"/>
      </w:r>
      <w:r>
        <w:instrText xml:space="preserve"> PAGEREF _Toc147945333 \h </w:instrText>
      </w:r>
      <w:r>
        <w:fldChar w:fldCharType="separate"/>
      </w:r>
      <w:r>
        <w:t>49</w:t>
      </w:r>
      <w:r>
        <w:fldChar w:fldCharType="end"/>
      </w:r>
    </w:p>
    <w:p w14:paraId="4B766DC1" w14:textId="13E092F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2.2 10-layer NARXNET Model diagram with six inputs and two outputs.</w:t>
      </w:r>
      <w:r>
        <w:tab/>
      </w:r>
      <w:r>
        <w:fldChar w:fldCharType="begin"/>
      </w:r>
      <w:r>
        <w:instrText xml:space="preserve"> PAGEREF _Toc147945334 \h </w:instrText>
      </w:r>
      <w:r>
        <w:fldChar w:fldCharType="separate"/>
      </w:r>
      <w:r>
        <w:t>50</w:t>
      </w:r>
      <w:r>
        <w:fldChar w:fldCharType="end"/>
      </w:r>
    </w:p>
    <w:p w14:paraId="195D6B18" w14:textId="78FDBB9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2.3 RBF model diagram with six inputs and two outputs.</w:t>
      </w:r>
      <w:r>
        <w:tab/>
      </w:r>
      <w:r>
        <w:fldChar w:fldCharType="begin"/>
      </w:r>
      <w:r>
        <w:instrText xml:space="preserve"> PAGEREF _Toc147945335 \h </w:instrText>
      </w:r>
      <w:r>
        <w:fldChar w:fldCharType="separate"/>
      </w:r>
      <w:r>
        <w:t>51</w:t>
      </w:r>
      <w:r>
        <w:fldChar w:fldCharType="end"/>
      </w:r>
    </w:p>
    <w:p w14:paraId="2FE2335D" w14:textId="717A4E1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1 Baseboard diagram showing components (Image from Author).</w:t>
      </w:r>
      <w:r>
        <w:tab/>
      </w:r>
      <w:r>
        <w:fldChar w:fldCharType="begin"/>
      </w:r>
      <w:r>
        <w:instrText xml:space="preserve"> PAGEREF _Toc147945336 \h </w:instrText>
      </w:r>
      <w:r>
        <w:fldChar w:fldCharType="separate"/>
      </w:r>
      <w:r>
        <w:t>52</w:t>
      </w:r>
      <w:r>
        <w:fldChar w:fldCharType="end"/>
      </w:r>
    </w:p>
    <w:p w14:paraId="13D940BE" w14:textId="706C00D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2 Method Flowchart (Image from Author)</w:t>
      </w:r>
      <w:r>
        <w:tab/>
      </w:r>
      <w:r>
        <w:fldChar w:fldCharType="begin"/>
      </w:r>
      <w:r>
        <w:instrText xml:space="preserve"> PAGEREF _Toc147945337 \h </w:instrText>
      </w:r>
      <w:r>
        <w:fldChar w:fldCharType="separate"/>
      </w:r>
      <w:r>
        <w:t>53</w:t>
      </w:r>
      <w:r>
        <w:fldChar w:fldCharType="end"/>
      </w:r>
    </w:p>
    <w:p w14:paraId="10957738" w14:textId="161C640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3 Robotic Arm position showing mounted baseboard for roll and pitch experiments</w:t>
      </w:r>
      <w:r>
        <w:tab/>
      </w:r>
      <w:r>
        <w:fldChar w:fldCharType="begin"/>
      </w:r>
      <w:r>
        <w:instrText xml:space="preserve"> PAGEREF _Toc147945338 \h </w:instrText>
      </w:r>
      <w:r>
        <w:fldChar w:fldCharType="separate"/>
      </w:r>
      <w:r>
        <w:t>56</w:t>
      </w:r>
      <w:r>
        <w:fldChar w:fldCharType="end"/>
      </w:r>
    </w:p>
    <w:p w14:paraId="510B49AD" w14:textId="5522170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4 Robotic Arm position showing mounted baseboard for all other experiments</w:t>
      </w:r>
      <w:r>
        <w:tab/>
      </w:r>
      <w:r>
        <w:fldChar w:fldCharType="begin"/>
      </w:r>
      <w:r>
        <w:instrText xml:space="preserve"> PAGEREF _Toc147945339 \h </w:instrText>
      </w:r>
      <w:r>
        <w:fldChar w:fldCharType="separate"/>
      </w:r>
      <w:r>
        <w:t>56</w:t>
      </w:r>
      <w:r>
        <w:fldChar w:fldCharType="end"/>
      </w:r>
    </w:p>
    <w:p w14:paraId="391663BD" w14:textId="7707D5B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5 Varied movement (CIMU) poor alignment plot (Samples: 1000 to 1300) from 4999.</w:t>
      </w:r>
      <w:r>
        <w:tab/>
      </w:r>
      <w:r>
        <w:fldChar w:fldCharType="begin"/>
      </w:r>
      <w:r>
        <w:instrText xml:space="preserve"> PAGEREF _Toc147945340 \h </w:instrText>
      </w:r>
      <w:r>
        <w:fldChar w:fldCharType="separate"/>
      </w:r>
      <w:r>
        <w:t>57</w:t>
      </w:r>
      <w:r>
        <w:fldChar w:fldCharType="end"/>
      </w:r>
    </w:p>
    <w:p w14:paraId="2AFD2719" w14:textId="0056ED6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6 Overall “best-fit” alignment plot (CIMU) showing OK alignment at this level</w:t>
      </w:r>
      <w:r>
        <w:tab/>
      </w:r>
      <w:r>
        <w:fldChar w:fldCharType="begin"/>
      </w:r>
      <w:r>
        <w:instrText xml:space="preserve"> PAGEREF _Toc147945341 \h </w:instrText>
      </w:r>
      <w:r>
        <w:fldChar w:fldCharType="separate"/>
      </w:r>
      <w:r>
        <w:t>58</w:t>
      </w:r>
      <w:r>
        <w:fldChar w:fldCharType="end"/>
      </w:r>
    </w:p>
    <w:p w14:paraId="4CD1B0F7" w14:textId="3AE3E575"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7 “Best-fit” alignment (CIMU) – enlarged view of samples from 100-300.</w:t>
      </w:r>
      <w:r>
        <w:tab/>
      </w:r>
      <w:r>
        <w:fldChar w:fldCharType="begin"/>
      </w:r>
      <w:r>
        <w:instrText xml:space="preserve"> PAGEREF _Toc147945342 \h </w:instrText>
      </w:r>
      <w:r>
        <w:fldChar w:fldCharType="separate"/>
      </w:r>
      <w:r>
        <w:t>58</w:t>
      </w:r>
      <w:r>
        <w:fldChar w:fldCharType="end"/>
      </w:r>
    </w:p>
    <w:p w14:paraId="237EC721" w14:textId="5DF65331"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8 “Best-fit” alignment (CIMU) – enlarged view of samples from 1000-3000.</w:t>
      </w:r>
      <w:r>
        <w:tab/>
      </w:r>
      <w:r>
        <w:fldChar w:fldCharType="begin"/>
      </w:r>
      <w:r>
        <w:instrText xml:space="preserve"> PAGEREF _Toc147945343 \h </w:instrText>
      </w:r>
      <w:r>
        <w:fldChar w:fldCharType="separate"/>
      </w:r>
      <w:r>
        <w:t>58</w:t>
      </w:r>
      <w:r>
        <w:fldChar w:fldCharType="end"/>
      </w:r>
    </w:p>
    <w:p w14:paraId="51A9F6D5" w14:textId="7E2BEBA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9 “Best-fit” alignment (CIMU) – enlarged view of samples from 3000-3300.</w:t>
      </w:r>
      <w:r>
        <w:tab/>
      </w:r>
      <w:r>
        <w:fldChar w:fldCharType="begin"/>
      </w:r>
      <w:r>
        <w:instrText xml:space="preserve"> PAGEREF _Toc147945344 \h </w:instrText>
      </w:r>
      <w:r>
        <w:fldChar w:fldCharType="separate"/>
      </w:r>
      <w:r>
        <w:t>59</w:t>
      </w:r>
      <w:r>
        <w:fldChar w:fldCharType="end"/>
      </w:r>
    </w:p>
    <w:p w14:paraId="006F2BEA" w14:textId="1DB3A93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10 “Best-fit” alignment (CIMU) – enlarged view of samples from 4500-4999.</w:t>
      </w:r>
      <w:r>
        <w:tab/>
      </w:r>
      <w:r>
        <w:fldChar w:fldCharType="begin"/>
      </w:r>
      <w:r>
        <w:instrText xml:space="preserve"> PAGEREF _Toc147945345 \h </w:instrText>
      </w:r>
      <w:r>
        <w:fldChar w:fldCharType="separate"/>
      </w:r>
      <w:r>
        <w:t>59</w:t>
      </w:r>
      <w:r>
        <w:fldChar w:fldCharType="end"/>
      </w:r>
    </w:p>
    <w:p w14:paraId="43F45E04" w14:textId="15B2D49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11 Overall alignment of IMU and robot arm</w:t>
      </w:r>
      <w:r>
        <w:tab/>
      </w:r>
      <w:r>
        <w:fldChar w:fldCharType="begin"/>
      </w:r>
      <w:r>
        <w:instrText xml:space="preserve"> PAGEREF _Toc147945346 \h </w:instrText>
      </w:r>
      <w:r>
        <w:fldChar w:fldCharType="separate"/>
      </w:r>
      <w:r>
        <w:t>60</w:t>
      </w:r>
      <w:r>
        <w:fldChar w:fldCharType="end"/>
      </w:r>
    </w:p>
    <w:p w14:paraId="10C7872A" w14:textId="3C61FB65"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12 Alignment of IMU and robot arm from samples 1000-1999</w:t>
      </w:r>
      <w:r>
        <w:tab/>
      </w:r>
      <w:r>
        <w:fldChar w:fldCharType="begin"/>
      </w:r>
      <w:r>
        <w:instrText xml:space="preserve"> PAGEREF _Toc147945347 \h </w:instrText>
      </w:r>
      <w:r>
        <w:fldChar w:fldCharType="separate"/>
      </w:r>
      <w:r>
        <w:t>60</w:t>
      </w:r>
      <w:r>
        <w:fldChar w:fldCharType="end"/>
      </w:r>
    </w:p>
    <w:p w14:paraId="51990EAE" w14:textId="7F1462B8"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3.13 Allignment of IMU and robot arm from samples 4000-4999</w:t>
      </w:r>
      <w:r>
        <w:tab/>
      </w:r>
      <w:r>
        <w:fldChar w:fldCharType="begin"/>
      </w:r>
      <w:r>
        <w:instrText xml:space="preserve"> PAGEREF _Toc147945348 \h </w:instrText>
      </w:r>
      <w:r>
        <w:fldChar w:fldCharType="separate"/>
      </w:r>
      <w:r>
        <w:t>60</w:t>
      </w:r>
      <w:r>
        <w:fldChar w:fldCharType="end"/>
      </w:r>
    </w:p>
    <w:p w14:paraId="77D4FA6E" w14:textId="52D3228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 Madgwick filter enlarged results (CIMU) on stationary vehicle with default settings.</w:t>
      </w:r>
      <w:r>
        <w:tab/>
      </w:r>
      <w:r>
        <w:fldChar w:fldCharType="begin"/>
      </w:r>
      <w:r>
        <w:instrText xml:space="preserve"> PAGEREF _Toc147945349 \h </w:instrText>
      </w:r>
      <w:r>
        <w:fldChar w:fldCharType="separate"/>
      </w:r>
      <w:r>
        <w:t>71</w:t>
      </w:r>
      <w:r>
        <w:fldChar w:fldCharType="end"/>
      </w:r>
    </w:p>
    <w:p w14:paraId="40984A44" w14:textId="67B4E1E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 Kalman Filter results (CIMU) on stationary vehicle with default settings.</w:t>
      </w:r>
      <w:r>
        <w:tab/>
      </w:r>
      <w:r>
        <w:fldChar w:fldCharType="begin"/>
      </w:r>
      <w:r>
        <w:instrText xml:space="preserve"> PAGEREF _Toc147945350 \h </w:instrText>
      </w:r>
      <w:r>
        <w:fldChar w:fldCharType="separate"/>
      </w:r>
      <w:r>
        <w:t>72</w:t>
      </w:r>
      <w:r>
        <w:fldChar w:fldCharType="end"/>
      </w:r>
    </w:p>
    <w:p w14:paraId="2D65F9BB" w14:textId="0C2E48A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 Madgwick results from rolling movement (CIMU) with beta of 0.1 and sample rate of 1001.</w:t>
      </w:r>
      <w:r>
        <w:tab/>
      </w:r>
      <w:r>
        <w:fldChar w:fldCharType="begin"/>
      </w:r>
      <w:r>
        <w:instrText xml:space="preserve"> PAGEREF _Toc147945351 \h </w:instrText>
      </w:r>
      <w:r>
        <w:fldChar w:fldCharType="separate"/>
      </w:r>
      <w:r>
        <w:t>73</w:t>
      </w:r>
      <w:r>
        <w:fldChar w:fldCharType="end"/>
      </w:r>
    </w:p>
    <w:p w14:paraId="3C2A4B68" w14:textId="1F5E0EC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 Madgwick results from rolling movement (CIMU) with a beta value of 1.0.</w:t>
      </w:r>
      <w:r>
        <w:tab/>
      </w:r>
      <w:r>
        <w:fldChar w:fldCharType="begin"/>
      </w:r>
      <w:r>
        <w:instrText xml:space="preserve"> PAGEREF _Toc147945352 \h </w:instrText>
      </w:r>
      <w:r>
        <w:fldChar w:fldCharType="separate"/>
      </w:r>
      <w:r>
        <w:t>73</w:t>
      </w:r>
      <w:r>
        <w:fldChar w:fldCharType="end"/>
      </w:r>
    </w:p>
    <w:p w14:paraId="3D9BB1C5" w14:textId="66D34F0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CIMU) with a beta value of 10.</w:t>
      </w:r>
      <w:r>
        <w:tab/>
      </w:r>
      <w:r>
        <w:fldChar w:fldCharType="begin"/>
      </w:r>
      <w:r>
        <w:instrText xml:space="preserve"> PAGEREF _Toc147945353 \h </w:instrText>
      </w:r>
      <w:r>
        <w:fldChar w:fldCharType="separate"/>
      </w:r>
      <w:r>
        <w:t>74</w:t>
      </w:r>
      <w:r>
        <w:fldChar w:fldCharType="end"/>
      </w:r>
    </w:p>
    <w:p w14:paraId="18FF9601" w14:textId="48BA688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CIMU) with a gain of 15.</w:t>
      </w:r>
      <w:r>
        <w:tab/>
      </w:r>
      <w:r>
        <w:fldChar w:fldCharType="begin"/>
      </w:r>
      <w:r>
        <w:instrText xml:space="preserve"> PAGEREF _Toc147945354 \h </w:instrText>
      </w:r>
      <w:r>
        <w:fldChar w:fldCharType="separate"/>
      </w:r>
      <w:r>
        <w:t>75</w:t>
      </w:r>
      <w:r>
        <w:fldChar w:fldCharType="end"/>
      </w:r>
    </w:p>
    <w:p w14:paraId="202A6A20" w14:textId="178E921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 Filter and Robot arm data for a rolling vehicle (CIMU): Samples 1-600.</w:t>
      </w:r>
      <w:r>
        <w:tab/>
      </w:r>
      <w:r>
        <w:fldChar w:fldCharType="begin"/>
      </w:r>
      <w:r>
        <w:instrText xml:space="preserve"> PAGEREF _Toc147945355 \h </w:instrText>
      </w:r>
      <w:r>
        <w:fldChar w:fldCharType="separate"/>
      </w:r>
      <w:r>
        <w:t>76</w:t>
      </w:r>
      <w:r>
        <w:fldChar w:fldCharType="end"/>
      </w:r>
    </w:p>
    <w:p w14:paraId="1636053A" w14:textId="57ECD34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lastRenderedPageBreak/>
        <w:t>Figure 4.8 Averaged roll value of filters against robot arm movements (CIMU): Samples 1-600.</w:t>
      </w:r>
      <w:r>
        <w:tab/>
      </w:r>
      <w:r>
        <w:fldChar w:fldCharType="begin"/>
      </w:r>
      <w:r>
        <w:instrText xml:space="preserve"> PAGEREF _Toc147945356 \h </w:instrText>
      </w:r>
      <w:r>
        <w:fldChar w:fldCharType="separate"/>
      </w:r>
      <w:r>
        <w:t>76</w:t>
      </w:r>
      <w:r>
        <w:fldChar w:fldCharType="end"/>
      </w:r>
    </w:p>
    <w:p w14:paraId="31732D01" w14:textId="7C21F07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9 Filter and robot arm results for a pitching vehicle (CIMU): Samples 1-600.</w:t>
      </w:r>
      <w:r>
        <w:tab/>
      </w:r>
      <w:r>
        <w:fldChar w:fldCharType="begin"/>
      </w:r>
      <w:r>
        <w:instrText xml:space="preserve"> PAGEREF _Toc147945357 \h </w:instrText>
      </w:r>
      <w:r>
        <w:fldChar w:fldCharType="separate"/>
      </w:r>
      <w:r>
        <w:t>77</w:t>
      </w:r>
      <w:r>
        <w:fldChar w:fldCharType="end"/>
      </w:r>
    </w:p>
    <w:p w14:paraId="2A925C47" w14:textId="0A3F9698"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0 Average Filter Pitch values against robot arm movements (CIMU): Samples 1-600</w:t>
      </w:r>
      <w:r>
        <w:tab/>
      </w:r>
      <w:r>
        <w:fldChar w:fldCharType="begin"/>
      </w:r>
      <w:r>
        <w:instrText xml:space="preserve"> PAGEREF _Toc147945358 \h </w:instrText>
      </w:r>
      <w:r>
        <w:fldChar w:fldCharType="separate"/>
      </w:r>
      <w:r>
        <w:t>78</w:t>
      </w:r>
      <w:r>
        <w:fldChar w:fldCharType="end"/>
      </w:r>
    </w:p>
    <w:p w14:paraId="4BEACC42" w14:textId="3E584AF8"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1 Average of front 3 IMU results against robot arm movements: Samples 1-600</w:t>
      </w:r>
      <w:r>
        <w:tab/>
      </w:r>
      <w:r>
        <w:fldChar w:fldCharType="begin"/>
      </w:r>
      <w:r>
        <w:instrText xml:space="preserve"> PAGEREF _Toc147945359 \h </w:instrText>
      </w:r>
      <w:r>
        <w:fldChar w:fldCharType="separate"/>
      </w:r>
      <w:r>
        <w:t>79</w:t>
      </w:r>
      <w:r>
        <w:fldChar w:fldCharType="end"/>
      </w:r>
    </w:p>
    <w:p w14:paraId="09AAF039" w14:textId="20144D3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2 Madgwick and Kalman results on varied motion with SR of 8.33 (CIMU): Samples 1-600.</w:t>
      </w:r>
      <w:r>
        <w:tab/>
      </w:r>
      <w:r>
        <w:fldChar w:fldCharType="begin"/>
      </w:r>
      <w:r>
        <w:instrText xml:space="preserve"> PAGEREF _Toc147945360 \h </w:instrText>
      </w:r>
      <w:r>
        <w:fldChar w:fldCharType="separate"/>
      </w:r>
      <w:r>
        <w:t>80</w:t>
      </w:r>
      <w:r>
        <w:fldChar w:fldCharType="end"/>
      </w:r>
    </w:p>
    <w:p w14:paraId="7DCE71ED" w14:textId="256065FA"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3 Madgwick and Kalman results on varied motion with SR of 4999 (CIMU): Samples 1-600.</w:t>
      </w:r>
      <w:r>
        <w:tab/>
      </w:r>
      <w:r>
        <w:fldChar w:fldCharType="begin"/>
      </w:r>
      <w:r>
        <w:instrText xml:space="preserve"> PAGEREF _Toc147945361 \h </w:instrText>
      </w:r>
      <w:r>
        <w:fldChar w:fldCharType="separate"/>
      </w:r>
      <w:r>
        <w:t>81</w:t>
      </w:r>
      <w:r>
        <w:fldChar w:fldCharType="end"/>
      </w:r>
    </w:p>
    <w:p w14:paraId="73F58C47" w14:textId="47D1462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4 Madgwick and Kalman results on varied motion with SR of 100 (CIMU): Samples 1-600.</w:t>
      </w:r>
      <w:r>
        <w:tab/>
      </w:r>
      <w:r>
        <w:fldChar w:fldCharType="begin"/>
      </w:r>
      <w:r>
        <w:instrText xml:space="preserve"> PAGEREF _Toc147945362 \h </w:instrText>
      </w:r>
      <w:r>
        <w:fldChar w:fldCharType="separate"/>
      </w:r>
      <w:r>
        <w:t>81</w:t>
      </w:r>
      <w:r>
        <w:fldChar w:fldCharType="end"/>
      </w:r>
    </w:p>
    <w:p w14:paraId="2E137150" w14:textId="143C8BB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5 Madgwick and Kalman results on varied motion with SR of 50 (CIMU): Samples 1-600.</w:t>
      </w:r>
      <w:r>
        <w:tab/>
      </w:r>
      <w:r>
        <w:fldChar w:fldCharType="begin"/>
      </w:r>
      <w:r>
        <w:instrText xml:space="preserve"> PAGEREF _Toc147945363 \h </w:instrText>
      </w:r>
      <w:r>
        <w:fldChar w:fldCharType="separate"/>
      </w:r>
      <w:r>
        <w:t>82</w:t>
      </w:r>
      <w:r>
        <w:fldChar w:fldCharType="end"/>
      </w:r>
    </w:p>
    <w:p w14:paraId="3AEEC4BB" w14:textId="50EBD04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6 Madgwick and Kalman results on varied motion with SR of 500 (CIMU): Samples 1-600.</w:t>
      </w:r>
      <w:r>
        <w:tab/>
      </w:r>
      <w:r>
        <w:fldChar w:fldCharType="begin"/>
      </w:r>
      <w:r>
        <w:instrText xml:space="preserve"> PAGEREF _Toc147945364 \h </w:instrText>
      </w:r>
      <w:r>
        <w:fldChar w:fldCharType="separate"/>
      </w:r>
      <w:r>
        <w:t>82</w:t>
      </w:r>
      <w:r>
        <w:fldChar w:fldCharType="end"/>
      </w:r>
    </w:p>
    <w:p w14:paraId="74FE1C63" w14:textId="5FDD708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7 Averaged results on varied motion with SR of 50 (CIMU): Samples 1-600.</w:t>
      </w:r>
      <w:r>
        <w:tab/>
      </w:r>
      <w:r>
        <w:fldChar w:fldCharType="begin"/>
      </w:r>
      <w:r>
        <w:instrText xml:space="preserve"> PAGEREF _Toc147945365 \h </w:instrText>
      </w:r>
      <w:r>
        <w:fldChar w:fldCharType="separate"/>
      </w:r>
      <w:r>
        <w:t>83</w:t>
      </w:r>
      <w:r>
        <w:fldChar w:fldCharType="end"/>
      </w:r>
    </w:p>
    <w:p w14:paraId="5393F5BA" w14:textId="06C28B5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8 Filter results on varied motion with SR of 100 and beta of 0.5 (CIMU): Samples 1-600.</w:t>
      </w:r>
      <w:r>
        <w:tab/>
      </w:r>
      <w:r>
        <w:fldChar w:fldCharType="begin"/>
      </w:r>
      <w:r>
        <w:instrText xml:space="preserve"> PAGEREF _Toc147945366 \h </w:instrText>
      </w:r>
      <w:r>
        <w:fldChar w:fldCharType="separate"/>
      </w:r>
      <w:r>
        <w:t>83</w:t>
      </w:r>
      <w:r>
        <w:fldChar w:fldCharType="end"/>
      </w:r>
    </w:p>
    <w:p w14:paraId="6E46D2D5" w14:textId="768AE87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19 Filter results on varied motion with SR of 100 and beta of 5.0 (CIMU): Samples 1-600.</w:t>
      </w:r>
      <w:r>
        <w:tab/>
      </w:r>
      <w:r>
        <w:fldChar w:fldCharType="begin"/>
      </w:r>
      <w:r>
        <w:instrText xml:space="preserve"> PAGEREF _Toc147945367 \h </w:instrText>
      </w:r>
      <w:r>
        <w:fldChar w:fldCharType="separate"/>
      </w:r>
      <w:r>
        <w:t>84</w:t>
      </w:r>
      <w:r>
        <w:fldChar w:fldCharType="end"/>
      </w:r>
    </w:p>
    <w:p w14:paraId="2E1335A8" w14:textId="768F56D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0 Averaged results on varied motion with SR of 100 and beta of 5.0 (CIMU): Samples 1-600.</w:t>
      </w:r>
      <w:r>
        <w:tab/>
      </w:r>
      <w:r>
        <w:fldChar w:fldCharType="begin"/>
      </w:r>
      <w:r>
        <w:instrText xml:space="preserve"> PAGEREF _Toc147945368 \h </w:instrText>
      </w:r>
      <w:r>
        <w:fldChar w:fldCharType="separate"/>
      </w:r>
      <w:r>
        <w:t>84</w:t>
      </w:r>
      <w:r>
        <w:fldChar w:fldCharType="end"/>
      </w:r>
    </w:p>
    <w:p w14:paraId="31FE46AC" w14:textId="1071FDE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1 MLP NN performance plot (CIMU) on varied-motion with default layer size of 10.</w:t>
      </w:r>
      <w:r>
        <w:tab/>
      </w:r>
      <w:r>
        <w:fldChar w:fldCharType="begin"/>
      </w:r>
      <w:r>
        <w:instrText xml:space="preserve"> PAGEREF _Toc147945369 \h </w:instrText>
      </w:r>
      <w:r>
        <w:fldChar w:fldCharType="separate"/>
      </w:r>
      <w:r>
        <w:t>86</w:t>
      </w:r>
      <w:r>
        <w:fldChar w:fldCharType="end"/>
      </w:r>
    </w:p>
    <w:p w14:paraId="02EA09C2" w14:textId="1FC0EBF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2 MLP NN Error histogram (CIMU) on varied-motion with default layer size of 10.</w:t>
      </w:r>
      <w:r>
        <w:tab/>
      </w:r>
      <w:r>
        <w:fldChar w:fldCharType="begin"/>
      </w:r>
      <w:r>
        <w:instrText xml:space="preserve"> PAGEREF _Toc147945370 \h </w:instrText>
      </w:r>
      <w:r>
        <w:fldChar w:fldCharType="separate"/>
      </w:r>
      <w:r>
        <w:t>86</w:t>
      </w:r>
      <w:r>
        <w:fldChar w:fldCharType="end"/>
      </w:r>
    </w:p>
    <w:p w14:paraId="6784FFB6" w14:textId="44CD4A8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3 MLP NN regression plot (CIMU) on varied motion with default layer size of 10.</w:t>
      </w:r>
      <w:r>
        <w:tab/>
      </w:r>
      <w:r>
        <w:fldChar w:fldCharType="begin"/>
      </w:r>
      <w:r>
        <w:instrText xml:space="preserve"> PAGEREF _Toc147945371 \h </w:instrText>
      </w:r>
      <w:r>
        <w:fldChar w:fldCharType="separate"/>
      </w:r>
      <w:r>
        <w:t>87</w:t>
      </w:r>
      <w:r>
        <w:fldChar w:fldCharType="end"/>
      </w:r>
    </w:p>
    <w:p w14:paraId="7452D7B6" w14:textId="20B7730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4 MLP NN training state plot (CIMU) on varied-motion with default layer size of 10.</w:t>
      </w:r>
      <w:r>
        <w:tab/>
      </w:r>
      <w:r>
        <w:fldChar w:fldCharType="begin"/>
      </w:r>
      <w:r>
        <w:instrText xml:space="preserve"> PAGEREF _Toc147945372 \h </w:instrText>
      </w:r>
      <w:r>
        <w:fldChar w:fldCharType="separate"/>
      </w:r>
      <w:r>
        <w:t>87</w:t>
      </w:r>
      <w:r>
        <w:fldChar w:fldCharType="end"/>
      </w:r>
    </w:p>
    <w:p w14:paraId="292A55DB" w14:textId="3ECF6B5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5 MLP NN performance plot (CIMU) on varied-motion with layer size of 20.</w:t>
      </w:r>
      <w:r>
        <w:tab/>
      </w:r>
      <w:r>
        <w:fldChar w:fldCharType="begin"/>
      </w:r>
      <w:r>
        <w:instrText xml:space="preserve"> PAGEREF _Toc147945373 \h </w:instrText>
      </w:r>
      <w:r>
        <w:fldChar w:fldCharType="separate"/>
      </w:r>
      <w:r>
        <w:t>88</w:t>
      </w:r>
      <w:r>
        <w:fldChar w:fldCharType="end"/>
      </w:r>
    </w:p>
    <w:p w14:paraId="582C8C65" w14:textId="00A74A65"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6 MLP NN error histogram (CIMU) on varied-motion with layer size of 20.</w:t>
      </w:r>
      <w:r>
        <w:tab/>
      </w:r>
      <w:r>
        <w:fldChar w:fldCharType="begin"/>
      </w:r>
      <w:r>
        <w:instrText xml:space="preserve"> PAGEREF _Toc147945374 \h </w:instrText>
      </w:r>
      <w:r>
        <w:fldChar w:fldCharType="separate"/>
      </w:r>
      <w:r>
        <w:t>89</w:t>
      </w:r>
      <w:r>
        <w:fldChar w:fldCharType="end"/>
      </w:r>
    </w:p>
    <w:p w14:paraId="4012F6BA" w14:textId="722A404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7 MLP NN regression plot (CIMU) on varied-motion with layer size of 20.</w:t>
      </w:r>
      <w:r>
        <w:tab/>
      </w:r>
      <w:r>
        <w:fldChar w:fldCharType="begin"/>
      </w:r>
      <w:r>
        <w:instrText xml:space="preserve"> PAGEREF _Toc147945375 \h </w:instrText>
      </w:r>
      <w:r>
        <w:fldChar w:fldCharType="separate"/>
      </w:r>
      <w:r>
        <w:t>89</w:t>
      </w:r>
      <w:r>
        <w:fldChar w:fldCharType="end"/>
      </w:r>
    </w:p>
    <w:p w14:paraId="329016F6" w14:textId="06B06C2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8 MLP NN training state plot (CIMU) on varied-motion with layer size of 20.</w:t>
      </w:r>
      <w:r>
        <w:tab/>
      </w:r>
      <w:r>
        <w:fldChar w:fldCharType="begin"/>
      </w:r>
      <w:r>
        <w:instrText xml:space="preserve"> PAGEREF _Toc147945376 \h </w:instrText>
      </w:r>
      <w:r>
        <w:fldChar w:fldCharType="separate"/>
      </w:r>
      <w:r>
        <w:t>90</w:t>
      </w:r>
      <w:r>
        <w:fldChar w:fldCharType="end"/>
      </w:r>
    </w:p>
    <w:p w14:paraId="5CCDA997" w14:textId="056B3AC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29 Normalised NARXNET NN training state (CIMU) on varied-motion with layer size of 10.</w:t>
      </w:r>
      <w:r>
        <w:tab/>
      </w:r>
      <w:r>
        <w:fldChar w:fldCharType="begin"/>
      </w:r>
      <w:r>
        <w:instrText xml:space="preserve"> PAGEREF _Toc147945377 \h </w:instrText>
      </w:r>
      <w:r>
        <w:fldChar w:fldCharType="separate"/>
      </w:r>
      <w:r>
        <w:t>93</w:t>
      </w:r>
      <w:r>
        <w:fldChar w:fldCharType="end"/>
      </w:r>
    </w:p>
    <w:p w14:paraId="58EFF7F8" w14:textId="08C790D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0 Normalised NARXNET NN performance (CIMU) on varied-motion with layer size of 10.</w:t>
      </w:r>
      <w:r>
        <w:tab/>
      </w:r>
      <w:r>
        <w:fldChar w:fldCharType="begin"/>
      </w:r>
      <w:r>
        <w:instrText xml:space="preserve"> PAGEREF _Toc147945378 \h </w:instrText>
      </w:r>
      <w:r>
        <w:fldChar w:fldCharType="separate"/>
      </w:r>
      <w:r>
        <w:t>94</w:t>
      </w:r>
      <w:r>
        <w:fldChar w:fldCharType="end"/>
      </w:r>
    </w:p>
    <w:p w14:paraId="0908D770" w14:textId="61B9AE9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1 Normalised NARXNET NN error histogram (CIMU) on varied-motion with layer size of 10.</w:t>
      </w:r>
      <w:r>
        <w:tab/>
      </w:r>
      <w:r>
        <w:fldChar w:fldCharType="begin"/>
      </w:r>
      <w:r>
        <w:instrText xml:space="preserve"> PAGEREF _Toc147945379 \h </w:instrText>
      </w:r>
      <w:r>
        <w:fldChar w:fldCharType="separate"/>
      </w:r>
      <w:r>
        <w:t>94</w:t>
      </w:r>
      <w:r>
        <w:fldChar w:fldCharType="end"/>
      </w:r>
    </w:p>
    <w:p w14:paraId="333D9E35" w14:textId="51F599A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2 Normalised NARXNET NN time-series state (CIMU) on varied-motion with layer size of 10.</w:t>
      </w:r>
      <w:r>
        <w:tab/>
      </w:r>
      <w:r>
        <w:fldChar w:fldCharType="begin"/>
      </w:r>
      <w:r>
        <w:instrText xml:space="preserve"> PAGEREF _Toc147945380 \h </w:instrText>
      </w:r>
      <w:r>
        <w:fldChar w:fldCharType="separate"/>
      </w:r>
      <w:r>
        <w:t>95</w:t>
      </w:r>
      <w:r>
        <w:fldChar w:fldCharType="end"/>
      </w:r>
    </w:p>
    <w:p w14:paraId="5DEB2BC6" w14:textId="5153084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3 Normalised NARXNET NN autocorrelation (CIMU) on varied-motion with layer size of 10.</w:t>
      </w:r>
      <w:r>
        <w:tab/>
      </w:r>
      <w:r>
        <w:fldChar w:fldCharType="begin"/>
      </w:r>
      <w:r>
        <w:instrText xml:space="preserve"> PAGEREF _Toc147945381 \h </w:instrText>
      </w:r>
      <w:r>
        <w:fldChar w:fldCharType="separate"/>
      </w:r>
      <w:r>
        <w:t>95</w:t>
      </w:r>
      <w:r>
        <w:fldChar w:fldCharType="end"/>
      </w:r>
    </w:p>
    <w:p w14:paraId="21FB2093" w14:textId="2F950639"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4 Normalised NARXNET NN input-error plot (CIMU) on varied-motion with layer size of 10.</w:t>
      </w:r>
      <w:r>
        <w:tab/>
      </w:r>
      <w:r>
        <w:fldChar w:fldCharType="begin"/>
      </w:r>
      <w:r>
        <w:instrText xml:space="preserve"> PAGEREF _Toc147945382 \h </w:instrText>
      </w:r>
      <w:r>
        <w:fldChar w:fldCharType="separate"/>
      </w:r>
      <w:r>
        <w:t>96</w:t>
      </w:r>
      <w:r>
        <w:fldChar w:fldCharType="end"/>
      </w:r>
    </w:p>
    <w:p w14:paraId="3A1D727B" w14:textId="6C344C9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5 Determining minimal MSE values for RBF network.</w:t>
      </w:r>
      <w:r>
        <w:tab/>
      </w:r>
      <w:r>
        <w:fldChar w:fldCharType="begin"/>
      </w:r>
      <w:r>
        <w:instrText xml:space="preserve"> PAGEREF _Toc147945383 \h </w:instrText>
      </w:r>
      <w:r>
        <w:fldChar w:fldCharType="separate"/>
      </w:r>
      <w:r>
        <w:t>97</w:t>
      </w:r>
      <w:r>
        <w:fldChar w:fldCharType="end"/>
      </w:r>
    </w:p>
    <w:p w14:paraId="16BDB2AD" w14:textId="14E6130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6 RBF NN Performance Plot from CIMU on varied motion. Spread=1 and Neurons=400.</w:t>
      </w:r>
      <w:r>
        <w:tab/>
      </w:r>
      <w:r>
        <w:fldChar w:fldCharType="begin"/>
      </w:r>
      <w:r>
        <w:instrText xml:space="preserve"> PAGEREF _Toc147945384 \h </w:instrText>
      </w:r>
      <w:r>
        <w:fldChar w:fldCharType="separate"/>
      </w:r>
      <w:r>
        <w:t>97</w:t>
      </w:r>
      <w:r>
        <w:fldChar w:fldCharType="end"/>
      </w:r>
    </w:p>
    <w:p w14:paraId="067C5019" w14:textId="77672FF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7 RBF Roll Plot using untrained varied motion (CIMU). MSE=6.96e-06, SF=1.</w:t>
      </w:r>
      <w:r>
        <w:tab/>
      </w:r>
      <w:r>
        <w:fldChar w:fldCharType="begin"/>
      </w:r>
      <w:r>
        <w:instrText xml:space="preserve"> PAGEREF _Toc147945385 \h </w:instrText>
      </w:r>
      <w:r>
        <w:fldChar w:fldCharType="separate"/>
      </w:r>
      <w:r>
        <w:t>98</w:t>
      </w:r>
      <w:r>
        <w:fldChar w:fldCharType="end"/>
      </w:r>
    </w:p>
    <w:p w14:paraId="6A1979DD" w14:textId="4AAF57E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8 RBF Pitch Plot using untrained varied motion (CIMU). MSE=6.96e-06, SF=1.</w:t>
      </w:r>
      <w:r>
        <w:tab/>
      </w:r>
      <w:r>
        <w:fldChar w:fldCharType="begin"/>
      </w:r>
      <w:r>
        <w:instrText xml:space="preserve"> PAGEREF _Toc147945386 \h </w:instrText>
      </w:r>
      <w:r>
        <w:fldChar w:fldCharType="separate"/>
      </w:r>
      <w:r>
        <w:t>98</w:t>
      </w:r>
      <w:r>
        <w:fldChar w:fldCharType="end"/>
      </w:r>
    </w:p>
    <w:p w14:paraId="6E65089F" w14:textId="214F25E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39 RBF Roll Plot using untrained varied motion (CIMU). MSE=9.49e-06, SF=2.</w:t>
      </w:r>
      <w:r>
        <w:tab/>
      </w:r>
      <w:r>
        <w:fldChar w:fldCharType="begin"/>
      </w:r>
      <w:r>
        <w:instrText xml:space="preserve"> PAGEREF _Toc147945387 \h </w:instrText>
      </w:r>
      <w:r>
        <w:fldChar w:fldCharType="separate"/>
      </w:r>
      <w:r>
        <w:t>99</w:t>
      </w:r>
      <w:r>
        <w:fldChar w:fldCharType="end"/>
      </w:r>
    </w:p>
    <w:p w14:paraId="3508A6D6" w14:textId="009D79A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0 RBF Pitch Plot using untrained varied motion (CIMU). MSE=9.49e-06, SF=2.</w:t>
      </w:r>
      <w:r>
        <w:tab/>
      </w:r>
      <w:r>
        <w:fldChar w:fldCharType="begin"/>
      </w:r>
      <w:r>
        <w:instrText xml:space="preserve"> PAGEREF _Toc147945388 \h </w:instrText>
      </w:r>
      <w:r>
        <w:fldChar w:fldCharType="separate"/>
      </w:r>
      <w:r>
        <w:t>99</w:t>
      </w:r>
      <w:r>
        <w:fldChar w:fldCharType="end"/>
      </w:r>
    </w:p>
    <w:p w14:paraId="27F528F3" w14:textId="1CF59B4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1 RBF Roll Plot using untrained varied motion (CIMU). MSE=9.49e-06, SF=0.5</w:t>
      </w:r>
      <w:r>
        <w:tab/>
      </w:r>
      <w:r>
        <w:fldChar w:fldCharType="begin"/>
      </w:r>
      <w:r>
        <w:instrText xml:space="preserve"> PAGEREF _Toc147945389 \h </w:instrText>
      </w:r>
      <w:r>
        <w:fldChar w:fldCharType="separate"/>
      </w:r>
      <w:r>
        <w:t>100</w:t>
      </w:r>
      <w:r>
        <w:fldChar w:fldCharType="end"/>
      </w:r>
    </w:p>
    <w:p w14:paraId="0330B784" w14:textId="32E8FD7A"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2 RBF Pitch Plot using untrained varied motion (CIMU). MSE=9.49e-06, SF=0.5</w:t>
      </w:r>
      <w:r>
        <w:tab/>
      </w:r>
      <w:r>
        <w:fldChar w:fldCharType="begin"/>
      </w:r>
      <w:r>
        <w:instrText xml:space="preserve"> PAGEREF _Toc147945390 \h </w:instrText>
      </w:r>
      <w:r>
        <w:fldChar w:fldCharType="separate"/>
      </w:r>
      <w:r>
        <w:t>100</w:t>
      </w:r>
      <w:r>
        <w:fldChar w:fldCharType="end"/>
      </w:r>
    </w:p>
    <w:p w14:paraId="7EFCF022" w14:textId="56D0506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3 RBF Roll Plot using untrained varied motion (CIMU). MSE=6.49e-06, SF=0.5</w:t>
      </w:r>
      <w:r>
        <w:tab/>
      </w:r>
      <w:r>
        <w:fldChar w:fldCharType="begin"/>
      </w:r>
      <w:r>
        <w:instrText xml:space="preserve"> PAGEREF _Toc147945391 \h </w:instrText>
      </w:r>
      <w:r>
        <w:fldChar w:fldCharType="separate"/>
      </w:r>
      <w:r>
        <w:t>101</w:t>
      </w:r>
      <w:r>
        <w:fldChar w:fldCharType="end"/>
      </w:r>
    </w:p>
    <w:p w14:paraId="48953680" w14:textId="52E0978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4 RBF Pitch Plot using untrained varied motion (CIMU). MSE=6.49e-06, SF=0.5.</w:t>
      </w:r>
      <w:r>
        <w:tab/>
      </w:r>
      <w:r>
        <w:fldChar w:fldCharType="begin"/>
      </w:r>
      <w:r>
        <w:instrText xml:space="preserve"> PAGEREF _Toc147945392 \h </w:instrText>
      </w:r>
      <w:r>
        <w:fldChar w:fldCharType="separate"/>
      </w:r>
      <w:r>
        <w:t>101</w:t>
      </w:r>
      <w:r>
        <w:fldChar w:fldCharType="end"/>
      </w:r>
    </w:p>
    <w:p w14:paraId="1F589781" w14:textId="3FE6651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5 RBF Roll Plot using untrained varied motion (CIMU). MSE=1.037-e05, SF=4.</w:t>
      </w:r>
      <w:r>
        <w:tab/>
      </w:r>
      <w:r>
        <w:fldChar w:fldCharType="begin"/>
      </w:r>
      <w:r>
        <w:instrText xml:space="preserve"> PAGEREF _Toc147945393 \h </w:instrText>
      </w:r>
      <w:r>
        <w:fldChar w:fldCharType="separate"/>
      </w:r>
      <w:r>
        <w:t>102</w:t>
      </w:r>
      <w:r>
        <w:fldChar w:fldCharType="end"/>
      </w:r>
    </w:p>
    <w:p w14:paraId="24B902E3" w14:textId="1B6C1AB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6 RBF Pitch Plot using untrained varied motion (CIMU). MSE=1.037-e05, SF=4.</w:t>
      </w:r>
      <w:r>
        <w:tab/>
      </w:r>
      <w:r>
        <w:fldChar w:fldCharType="begin"/>
      </w:r>
      <w:r>
        <w:instrText xml:space="preserve"> PAGEREF _Toc147945394 \h </w:instrText>
      </w:r>
      <w:r>
        <w:fldChar w:fldCharType="separate"/>
      </w:r>
      <w:r>
        <w:t>102</w:t>
      </w:r>
      <w:r>
        <w:fldChar w:fldCharType="end"/>
      </w:r>
    </w:p>
    <w:p w14:paraId="68B07BD4" w14:textId="08813FA2"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lastRenderedPageBreak/>
        <w:t>Figure 4.47 RBF MSE Determination from Front IMU data</w:t>
      </w:r>
      <w:r>
        <w:tab/>
      </w:r>
      <w:r>
        <w:fldChar w:fldCharType="begin"/>
      </w:r>
      <w:r>
        <w:instrText xml:space="preserve"> PAGEREF _Toc147945395 \h </w:instrText>
      </w:r>
      <w:r>
        <w:fldChar w:fldCharType="separate"/>
      </w:r>
      <w:r>
        <w:t>106</w:t>
      </w:r>
      <w:r>
        <w:fldChar w:fldCharType="end"/>
      </w:r>
    </w:p>
    <w:p w14:paraId="558B6B27" w14:textId="79679445"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8 RBF Roll Plot using untrained varied motion (Front IMUs). MSE=3.15123e-06, SF=1.</w:t>
      </w:r>
      <w:r>
        <w:tab/>
      </w:r>
      <w:r>
        <w:fldChar w:fldCharType="begin"/>
      </w:r>
      <w:r>
        <w:instrText xml:space="preserve"> PAGEREF _Toc147945396 \h </w:instrText>
      </w:r>
      <w:r>
        <w:fldChar w:fldCharType="separate"/>
      </w:r>
      <w:r>
        <w:t>107</w:t>
      </w:r>
      <w:r>
        <w:fldChar w:fldCharType="end"/>
      </w:r>
    </w:p>
    <w:p w14:paraId="609A89AA" w14:textId="76FE6831"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49 RBF Pitch Plot using untrained varied motion (Front IMUs). MSE=3.15123e-06, SF=1</w:t>
      </w:r>
      <w:r>
        <w:tab/>
      </w:r>
      <w:r>
        <w:fldChar w:fldCharType="begin"/>
      </w:r>
      <w:r>
        <w:instrText xml:space="preserve"> PAGEREF _Toc147945397 \h </w:instrText>
      </w:r>
      <w:r>
        <w:fldChar w:fldCharType="separate"/>
      </w:r>
      <w:r>
        <w:t>107</w:t>
      </w:r>
      <w:r>
        <w:fldChar w:fldCharType="end"/>
      </w:r>
    </w:p>
    <w:p w14:paraId="23A01813" w14:textId="3BAFEB2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0 RBF Roll Plot using untrained varied motion (Front IMUs). MSE= 4.12939e-06, SF=2</w:t>
      </w:r>
      <w:r>
        <w:tab/>
      </w:r>
      <w:r>
        <w:fldChar w:fldCharType="begin"/>
      </w:r>
      <w:r>
        <w:instrText xml:space="preserve"> PAGEREF _Toc147945398 \h </w:instrText>
      </w:r>
      <w:r>
        <w:fldChar w:fldCharType="separate"/>
      </w:r>
      <w:r>
        <w:t>108</w:t>
      </w:r>
      <w:r>
        <w:fldChar w:fldCharType="end"/>
      </w:r>
    </w:p>
    <w:p w14:paraId="4FC85829" w14:textId="3AD0AFD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1 RBF Pitch Plot using untrained varied motion (Front IMUs). MSE= 4.12939e-06, SF=2</w:t>
      </w:r>
      <w:r>
        <w:tab/>
      </w:r>
      <w:r>
        <w:fldChar w:fldCharType="begin"/>
      </w:r>
      <w:r>
        <w:instrText xml:space="preserve"> PAGEREF _Toc147945399 \h </w:instrText>
      </w:r>
      <w:r>
        <w:fldChar w:fldCharType="separate"/>
      </w:r>
      <w:r>
        <w:t>108</w:t>
      </w:r>
      <w:r>
        <w:fldChar w:fldCharType="end"/>
      </w:r>
    </w:p>
    <w:p w14:paraId="53EAECC4" w14:textId="41ABA4D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2 RBF Roll Plot using untrained varied motion (Front IMUs). MSE= 4.12939e-06, SF=0.5</w:t>
      </w:r>
      <w:r>
        <w:tab/>
      </w:r>
      <w:r>
        <w:fldChar w:fldCharType="begin"/>
      </w:r>
      <w:r>
        <w:instrText xml:space="preserve"> PAGEREF _Toc147945400 \h </w:instrText>
      </w:r>
      <w:r>
        <w:fldChar w:fldCharType="separate"/>
      </w:r>
      <w:r>
        <w:t>109</w:t>
      </w:r>
      <w:r>
        <w:fldChar w:fldCharType="end"/>
      </w:r>
    </w:p>
    <w:p w14:paraId="768A0D2B" w14:textId="7618595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3 RBF Pitch Plot using untrained varied motion (Front IMUs). MSE= 4.12939e-06, SF=0.5</w:t>
      </w:r>
      <w:r>
        <w:tab/>
      </w:r>
      <w:r>
        <w:fldChar w:fldCharType="begin"/>
      </w:r>
      <w:r>
        <w:instrText xml:space="preserve"> PAGEREF _Toc147945401 \h </w:instrText>
      </w:r>
      <w:r>
        <w:fldChar w:fldCharType="separate"/>
      </w:r>
      <w:r>
        <w:t>109</w:t>
      </w:r>
      <w:r>
        <w:fldChar w:fldCharType="end"/>
      </w:r>
    </w:p>
    <w:p w14:paraId="29280F07" w14:textId="6057685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4 RBF MSE determination for all IMUs</w:t>
      </w:r>
      <w:r>
        <w:tab/>
      </w:r>
      <w:r>
        <w:fldChar w:fldCharType="begin"/>
      </w:r>
      <w:r>
        <w:instrText xml:space="preserve"> PAGEREF _Toc147945402 \h </w:instrText>
      </w:r>
      <w:r>
        <w:fldChar w:fldCharType="separate"/>
      </w:r>
      <w:r>
        <w:t>113</w:t>
      </w:r>
      <w:r>
        <w:fldChar w:fldCharType="end"/>
      </w:r>
    </w:p>
    <w:p w14:paraId="00D5424F" w14:textId="2491B51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5 RBF Roll Plot using untrained varied motion (All IMUs). MSE=1.93051e-06, SF=1.0</w:t>
      </w:r>
      <w:r>
        <w:tab/>
      </w:r>
      <w:r>
        <w:fldChar w:fldCharType="begin"/>
      </w:r>
      <w:r>
        <w:instrText xml:space="preserve"> PAGEREF _Toc147945403 \h </w:instrText>
      </w:r>
      <w:r>
        <w:fldChar w:fldCharType="separate"/>
      </w:r>
      <w:r>
        <w:t>113</w:t>
      </w:r>
      <w:r>
        <w:fldChar w:fldCharType="end"/>
      </w:r>
    </w:p>
    <w:p w14:paraId="105D7E1C" w14:textId="671DF515"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6 RBF Pitch Plot using untrained varied motion (All IMUs). MSE=1.93051e-06, SF=1.0</w:t>
      </w:r>
      <w:r>
        <w:tab/>
      </w:r>
      <w:r>
        <w:fldChar w:fldCharType="begin"/>
      </w:r>
      <w:r>
        <w:instrText xml:space="preserve"> PAGEREF _Toc147945404 \h </w:instrText>
      </w:r>
      <w:r>
        <w:fldChar w:fldCharType="separate"/>
      </w:r>
      <w:r>
        <w:t>114</w:t>
      </w:r>
      <w:r>
        <w:fldChar w:fldCharType="end"/>
      </w:r>
    </w:p>
    <w:p w14:paraId="6DBBAE7E" w14:textId="05BC17F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7 Kalman and Madgwick CIMU angles (with Magnetometer) against robot arm angles.</w:t>
      </w:r>
      <w:r>
        <w:tab/>
      </w:r>
      <w:r>
        <w:fldChar w:fldCharType="begin"/>
      </w:r>
      <w:r>
        <w:instrText xml:space="preserve"> PAGEREF _Toc147945405 \h </w:instrText>
      </w:r>
      <w:r>
        <w:fldChar w:fldCharType="separate"/>
      </w:r>
      <w:r>
        <w:t>115</w:t>
      </w:r>
      <w:r>
        <w:fldChar w:fldCharType="end"/>
      </w:r>
    </w:p>
    <w:p w14:paraId="54221790" w14:textId="59D65154"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8 MLP NN training state (CIMU) on varied-motion with 10 layers, using magnetometer.</w:t>
      </w:r>
      <w:r>
        <w:tab/>
      </w:r>
      <w:r>
        <w:fldChar w:fldCharType="begin"/>
      </w:r>
      <w:r>
        <w:instrText xml:space="preserve"> PAGEREF _Toc147945406 \h </w:instrText>
      </w:r>
      <w:r>
        <w:fldChar w:fldCharType="separate"/>
      </w:r>
      <w:r>
        <w:t>116</w:t>
      </w:r>
      <w:r>
        <w:fldChar w:fldCharType="end"/>
      </w:r>
    </w:p>
    <w:p w14:paraId="3AEED43E" w14:textId="105F93E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59 MLP NN performance (CIMU) on varied-motion with 10 layers, using magnetometer.</w:t>
      </w:r>
      <w:r>
        <w:tab/>
      </w:r>
      <w:r>
        <w:fldChar w:fldCharType="begin"/>
      </w:r>
      <w:r>
        <w:instrText xml:space="preserve"> PAGEREF _Toc147945407 \h </w:instrText>
      </w:r>
      <w:r>
        <w:fldChar w:fldCharType="separate"/>
      </w:r>
      <w:r>
        <w:t>117</w:t>
      </w:r>
      <w:r>
        <w:fldChar w:fldCharType="end"/>
      </w:r>
    </w:p>
    <w:p w14:paraId="77511BB2" w14:textId="7235541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0 MLP NN error histogram (CIMU) on varied-motion with 10 layers, using magnetometer.</w:t>
      </w:r>
      <w:r>
        <w:tab/>
      </w:r>
      <w:r>
        <w:fldChar w:fldCharType="begin"/>
      </w:r>
      <w:r>
        <w:instrText xml:space="preserve"> PAGEREF _Toc147945408 \h </w:instrText>
      </w:r>
      <w:r>
        <w:fldChar w:fldCharType="separate"/>
      </w:r>
      <w:r>
        <w:t>117</w:t>
      </w:r>
      <w:r>
        <w:fldChar w:fldCharType="end"/>
      </w:r>
    </w:p>
    <w:p w14:paraId="7DA07F4F" w14:textId="6C0CAB3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1 X-Axis CIMU Magnetometer values against varied-motion movements: Samples 1-600.</w:t>
      </w:r>
      <w:r>
        <w:tab/>
      </w:r>
      <w:r>
        <w:fldChar w:fldCharType="begin"/>
      </w:r>
      <w:r>
        <w:instrText xml:space="preserve"> PAGEREF _Toc147945409 \h </w:instrText>
      </w:r>
      <w:r>
        <w:fldChar w:fldCharType="separate"/>
      </w:r>
      <w:r>
        <w:t>118</w:t>
      </w:r>
      <w:r>
        <w:fldChar w:fldCharType="end"/>
      </w:r>
    </w:p>
    <w:p w14:paraId="1140FF73" w14:textId="613BEA5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2  Y-Axis CIMU Magnetometer values against varied-motion movements: Samples 1-600.</w:t>
      </w:r>
      <w:r>
        <w:tab/>
      </w:r>
      <w:r>
        <w:fldChar w:fldCharType="begin"/>
      </w:r>
      <w:r>
        <w:instrText xml:space="preserve"> PAGEREF _Toc147945410 \h </w:instrText>
      </w:r>
      <w:r>
        <w:fldChar w:fldCharType="separate"/>
      </w:r>
      <w:r>
        <w:t>119</w:t>
      </w:r>
      <w:r>
        <w:fldChar w:fldCharType="end"/>
      </w:r>
    </w:p>
    <w:p w14:paraId="05949B19" w14:textId="1768364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3  Z-Axis CIMU Magnetometer values against varied-motion movements: Samples 1-600.</w:t>
      </w:r>
      <w:r>
        <w:tab/>
      </w:r>
      <w:r>
        <w:fldChar w:fldCharType="begin"/>
      </w:r>
      <w:r>
        <w:instrText xml:space="preserve"> PAGEREF _Toc147945411 \h </w:instrText>
      </w:r>
      <w:r>
        <w:fldChar w:fldCharType="separate"/>
      </w:r>
      <w:r>
        <w:t>119</w:t>
      </w:r>
      <w:r>
        <w:fldChar w:fldCharType="end"/>
      </w:r>
    </w:p>
    <w:p w14:paraId="310ECA07" w14:textId="274A912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4 All axes CIMU Magnetometer values against varied-motion movements: Samples 1-600.</w:t>
      </w:r>
      <w:r>
        <w:tab/>
      </w:r>
      <w:r>
        <w:fldChar w:fldCharType="begin"/>
      </w:r>
      <w:r>
        <w:instrText xml:space="preserve"> PAGEREF _Toc147945412 \h </w:instrText>
      </w:r>
      <w:r>
        <w:fldChar w:fldCharType="separate"/>
      </w:r>
      <w:r>
        <w:t>120</w:t>
      </w:r>
      <w:r>
        <w:fldChar w:fldCharType="end"/>
      </w:r>
    </w:p>
    <w:p w14:paraId="1F692E02" w14:textId="7D195239"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5 All axes CIMU Raw Magnetometer values: Samples 1-600.</w:t>
      </w:r>
      <w:r>
        <w:tab/>
      </w:r>
      <w:r>
        <w:fldChar w:fldCharType="begin"/>
      </w:r>
      <w:r>
        <w:instrText xml:space="preserve"> PAGEREF _Toc147945413 \h </w:instrText>
      </w:r>
      <w:r>
        <w:fldChar w:fldCharType="separate"/>
      </w:r>
      <w:r>
        <w:t>120</w:t>
      </w:r>
      <w:r>
        <w:fldChar w:fldCharType="end"/>
      </w:r>
    </w:p>
    <w:p w14:paraId="2116D6CC" w14:textId="7D8CDD1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6 Kalman results (CIMU) on rotational-motion: Samples 1-600.</w:t>
      </w:r>
      <w:r>
        <w:tab/>
      </w:r>
      <w:r>
        <w:fldChar w:fldCharType="begin"/>
      </w:r>
      <w:r>
        <w:instrText xml:space="preserve"> PAGEREF _Toc147945414 \h </w:instrText>
      </w:r>
      <w:r>
        <w:fldChar w:fldCharType="separate"/>
      </w:r>
      <w:r>
        <w:t>121</w:t>
      </w:r>
      <w:r>
        <w:fldChar w:fldCharType="end"/>
      </w:r>
    </w:p>
    <w:p w14:paraId="043B224F" w14:textId="102E60D1"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7 Madgwick results (CIMU) on rotational-motion: Samples 1-600.</w:t>
      </w:r>
      <w:r>
        <w:tab/>
      </w:r>
      <w:r>
        <w:fldChar w:fldCharType="begin"/>
      </w:r>
      <w:r>
        <w:instrText xml:space="preserve"> PAGEREF _Toc147945415 \h </w:instrText>
      </w:r>
      <w:r>
        <w:fldChar w:fldCharType="separate"/>
      </w:r>
      <w:r>
        <w:t>122</w:t>
      </w:r>
      <w:r>
        <w:fldChar w:fldCharType="end"/>
      </w:r>
    </w:p>
    <w:p w14:paraId="6B9FEE23" w14:textId="1B3C5D4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8 Normalised MLP NN regression (CIMU) on rotational-motion with layer size of 10.</w:t>
      </w:r>
      <w:r>
        <w:tab/>
      </w:r>
      <w:r>
        <w:fldChar w:fldCharType="begin"/>
      </w:r>
      <w:r>
        <w:instrText xml:space="preserve"> PAGEREF _Toc147945416 \h </w:instrText>
      </w:r>
      <w:r>
        <w:fldChar w:fldCharType="separate"/>
      </w:r>
      <w:r>
        <w:t>123</w:t>
      </w:r>
      <w:r>
        <w:fldChar w:fldCharType="end"/>
      </w:r>
    </w:p>
    <w:p w14:paraId="717FB2D1" w14:textId="7037050F"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69 Normalised MLP NN training state (CIMU) on rotational-motion with layer size of 10.</w:t>
      </w:r>
      <w:r>
        <w:tab/>
      </w:r>
      <w:r>
        <w:fldChar w:fldCharType="begin"/>
      </w:r>
      <w:r>
        <w:instrText xml:space="preserve"> PAGEREF _Toc147945417 \h </w:instrText>
      </w:r>
      <w:r>
        <w:fldChar w:fldCharType="separate"/>
      </w:r>
      <w:r>
        <w:t>124</w:t>
      </w:r>
      <w:r>
        <w:fldChar w:fldCharType="end"/>
      </w:r>
    </w:p>
    <w:p w14:paraId="4AFBF0BD" w14:textId="65C6235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0 Normalised MLP NN performance (CIMU) on rotational-motion with layer size of 10.</w:t>
      </w:r>
      <w:r>
        <w:tab/>
      </w:r>
      <w:r>
        <w:fldChar w:fldCharType="begin"/>
      </w:r>
      <w:r>
        <w:instrText xml:space="preserve"> PAGEREF _Toc147945418 \h </w:instrText>
      </w:r>
      <w:r>
        <w:fldChar w:fldCharType="separate"/>
      </w:r>
      <w:r>
        <w:t>124</w:t>
      </w:r>
      <w:r>
        <w:fldChar w:fldCharType="end"/>
      </w:r>
    </w:p>
    <w:p w14:paraId="3E4F6365" w14:textId="37504FF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1  Normalised MLP NN error histogram (CIMU) on rotational-motion with layer size of 10.</w:t>
      </w:r>
      <w:r>
        <w:tab/>
      </w:r>
      <w:r>
        <w:fldChar w:fldCharType="begin"/>
      </w:r>
      <w:r>
        <w:instrText xml:space="preserve"> PAGEREF _Toc147945419 \h </w:instrText>
      </w:r>
      <w:r>
        <w:fldChar w:fldCharType="separate"/>
      </w:r>
      <w:r>
        <w:t>125</w:t>
      </w:r>
      <w:r>
        <w:fldChar w:fldCharType="end"/>
      </w:r>
    </w:p>
    <w:p w14:paraId="06A4E047" w14:textId="1101BFAA"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2 Normalised NARXNET NN reponse (CIMU) on rotational-motion with layer size of 10.</w:t>
      </w:r>
      <w:r>
        <w:tab/>
      </w:r>
      <w:r>
        <w:fldChar w:fldCharType="begin"/>
      </w:r>
      <w:r>
        <w:instrText xml:space="preserve"> PAGEREF _Toc147945420 \h </w:instrText>
      </w:r>
      <w:r>
        <w:fldChar w:fldCharType="separate"/>
      </w:r>
      <w:r>
        <w:t>128</w:t>
      </w:r>
      <w:r>
        <w:fldChar w:fldCharType="end"/>
      </w:r>
    </w:p>
    <w:p w14:paraId="7E3CBB50" w14:textId="4B53626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3 Normalised NARXNET NN training state (CIMU) on rotational-motion with layer size of 10.</w:t>
      </w:r>
      <w:r>
        <w:tab/>
      </w:r>
      <w:r>
        <w:fldChar w:fldCharType="begin"/>
      </w:r>
      <w:r>
        <w:instrText xml:space="preserve"> PAGEREF _Toc147945421 \h </w:instrText>
      </w:r>
      <w:r>
        <w:fldChar w:fldCharType="separate"/>
      </w:r>
      <w:r>
        <w:t>128</w:t>
      </w:r>
      <w:r>
        <w:fldChar w:fldCharType="end"/>
      </w:r>
    </w:p>
    <w:p w14:paraId="7AEADCC0" w14:textId="6497F4F3"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4 Normalised NARXNET NN Performance (CIMU) on rotational-motion with layer size of 10.</w:t>
      </w:r>
      <w:r>
        <w:tab/>
      </w:r>
      <w:r>
        <w:fldChar w:fldCharType="begin"/>
      </w:r>
      <w:r>
        <w:instrText xml:space="preserve"> PAGEREF _Toc147945422 \h </w:instrText>
      </w:r>
      <w:r>
        <w:fldChar w:fldCharType="separate"/>
      </w:r>
      <w:r>
        <w:t>129</w:t>
      </w:r>
      <w:r>
        <w:fldChar w:fldCharType="end"/>
      </w:r>
    </w:p>
    <w:p w14:paraId="1F23B926" w14:textId="4E55691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5 Normalised NARXNET NN Error histogram (CIMU) on rotational-motion with layer size of 10.</w:t>
      </w:r>
      <w:r>
        <w:tab/>
      </w:r>
      <w:r>
        <w:fldChar w:fldCharType="begin"/>
      </w:r>
      <w:r>
        <w:instrText xml:space="preserve"> PAGEREF _Toc147945423 \h </w:instrText>
      </w:r>
      <w:r>
        <w:fldChar w:fldCharType="separate"/>
      </w:r>
      <w:r>
        <w:t>129</w:t>
      </w:r>
      <w:r>
        <w:fldChar w:fldCharType="end"/>
      </w:r>
    </w:p>
    <w:p w14:paraId="3882A2F9" w14:textId="3034C35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6 RBF MSE determination for CIMU under rotational movement.</w:t>
      </w:r>
      <w:r>
        <w:tab/>
      </w:r>
      <w:r>
        <w:fldChar w:fldCharType="begin"/>
      </w:r>
      <w:r>
        <w:instrText xml:space="preserve"> PAGEREF _Toc147945424 \h </w:instrText>
      </w:r>
      <w:r>
        <w:fldChar w:fldCharType="separate"/>
      </w:r>
      <w:r>
        <w:t>130</w:t>
      </w:r>
      <w:r>
        <w:fldChar w:fldCharType="end"/>
      </w:r>
    </w:p>
    <w:p w14:paraId="06B2FED5" w14:textId="594592C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7 RBF Roll Plot using untrained rotational motion (CIMU). MSE=2.5806e-05, SF=1.0</w:t>
      </w:r>
      <w:r>
        <w:tab/>
      </w:r>
      <w:r>
        <w:fldChar w:fldCharType="begin"/>
      </w:r>
      <w:r>
        <w:instrText xml:space="preserve"> PAGEREF _Toc147945425 \h </w:instrText>
      </w:r>
      <w:r>
        <w:fldChar w:fldCharType="separate"/>
      </w:r>
      <w:r>
        <w:t>130</w:t>
      </w:r>
      <w:r>
        <w:fldChar w:fldCharType="end"/>
      </w:r>
    </w:p>
    <w:p w14:paraId="1BE6D2B9" w14:textId="11EC9AC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8 RBF Pitch Plot using untrained rotational motion (CIMU). MSE=2.5806e-05, SF=1.0</w:t>
      </w:r>
      <w:r>
        <w:tab/>
      </w:r>
      <w:r>
        <w:fldChar w:fldCharType="begin"/>
      </w:r>
      <w:r>
        <w:instrText xml:space="preserve"> PAGEREF _Toc147945426 \h </w:instrText>
      </w:r>
      <w:r>
        <w:fldChar w:fldCharType="separate"/>
      </w:r>
      <w:r>
        <w:t>131</w:t>
      </w:r>
      <w:r>
        <w:fldChar w:fldCharType="end"/>
      </w:r>
    </w:p>
    <w:p w14:paraId="012ED688" w14:textId="5B77EAC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79 RBF MSE determination for Front IMUs under rotational movement.</w:t>
      </w:r>
      <w:r>
        <w:tab/>
      </w:r>
      <w:r>
        <w:fldChar w:fldCharType="begin"/>
      </w:r>
      <w:r>
        <w:instrText xml:space="preserve"> PAGEREF _Toc147945427 \h </w:instrText>
      </w:r>
      <w:r>
        <w:fldChar w:fldCharType="separate"/>
      </w:r>
      <w:r>
        <w:t>131</w:t>
      </w:r>
      <w:r>
        <w:fldChar w:fldCharType="end"/>
      </w:r>
    </w:p>
    <w:p w14:paraId="7CE8D247" w14:textId="22AF6246"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0 RBF Roll Plot using untrained rotational motion (Front IMUs). MSE=1.05961e-05, SF=1.0</w:t>
      </w:r>
      <w:r>
        <w:tab/>
      </w:r>
      <w:r>
        <w:fldChar w:fldCharType="begin"/>
      </w:r>
      <w:r>
        <w:instrText xml:space="preserve"> PAGEREF _Toc147945428 \h </w:instrText>
      </w:r>
      <w:r>
        <w:fldChar w:fldCharType="separate"/>
      </w:r>
      <w:r>
        <w:t>132</w:t>
      </w:r>
      <w:r>
        <w:fldChar w:fldCharType="end"/>
      </w:r>
    </w:p>
    <w:p w14:paraId="0AD7FAD0" w14:textId="15ADDCE1"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lastRenderedPageBreak/>
        <w:t>Figure 4.81 RBF Pitch Plot using untrained rotational motion (Front IMUs). MSE=1.05961e-05, SF=1.0</w:t>
      </w:r>
      <w:r>
        <w:tab/>
      </w:r>
      <w:r>
        <w:fldChar w:fldCharType="begin"/>
      </w:r>
      <w:r>
        <w:instrText xml:space="preserve"> PAGEREF _Toc147945429 \h </w:instrText>
      </w:r>
      <w:r>
        <w:fldChar w:fldCharType="separate"/>
      </w:r>
      <w:r>
        <w:t>132</w:t>
      </w:r>
      <w:r>
        <w:fldChar w:fldCharType="end"/>
      </w:r>
    </w:p>
    <w:p w14:paraId="1ABDB6BC" w14:textId="2B5D1C3B"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2 RBF MSE determination for All IMUs under rotational movement.</w:t>
      </w:r>
      <w:r>
        <w:tab/>
      </w:r>
      <w:r>
        <w:fldChar w:fldCharType="begin"/>
      </w:r>
      <w:r>
        <w:instrText xml:space="preserve"> PAGEREF _Toc147945430 \h </w:instrText>
      </w:r>
      <w:r>
        <w:fldChar w:fldCharType="separate"/>
      </w:r>
      <w:r>
        <w:t>133</w:t>
      </w:r>
      <w:r>
        <w:fldChar w:fldCharType="end"/>
      </w:r>
    </w:p>
    <w:p w14:paraId="7B181479" w14:textId="07293CA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3 RBF Roll Plot using untrained rotational motion (All IMUs). MSE=5.76837e-06, SF=1.0</w:t>
      </w:r>
      <w:r>
        <w:tab/>
      </w:r>
      <w:r>
        <w:fldChar w:fldCharType="begin"/>
      </w:r>
      <w:r>
        <w:instrText xml:space="preserve"> PAGEREF _Toc147945431 \h </w:instrText>
      </w:r>
      <w:r>
        <w:fldChar w:fldCharType="separate"/>
      </w:r>
      <w:r>
        <w:t>133</w:t>
      </w:r>
      <w:r>
        <w:fldChar w:fldCharType="end"/>
      </w:r>
    </w:p>
    <w:p w14:paraId="65D65F6A" w14:textId="390970F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4 RBF Pitch Plot using untrained rotational motion (All IMUs). MSE=5.76837e-06, SF=1.0</w:t>
      </w:r>
      <w:r>
        <w:tab/>
      </w:r>
      <w:r>
        <w:fldChar w:fldCharType="begin"/>
      </w:r>
      <w:r>
        <w:instrText xml:space="preserve"> PAGEREF _Toc147945432 \h </w:instrText>
      </w:r>
      <w:r>
        <w:fldChar w:fldCharType="separate"/>
      </w:r>
      <w:r>
        <w:t>134</w:t>
      </w:r>
      <w:r>
        <w:fldChar w:fldCharType="end"/>
      </w:r>
    </w:p>
    <w:p w14:paraId="6C175047" w14:textId="6FF0F16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5 Front-Left IMU Zaxis Accelerometer values compared after inverting the IMU.</w:t>
      </w:r>
      <w:r>
        <w:tab/>
      </w:r>
      <w:r>
        <w:fldChar w:fldCharType="begin"/>
      </w:r>
      <w:r>
        <w:instrText xml:space="preserve"> PAGEREF _Toc147945433 \h </w:instrText>
      </w:r>
      <w:r>
        <w:fldChar w:fldCharType="separate"/>
      </w:r>
      <w:r>
        <w:t>135</w:t>
      </w:r>
      <w:r>
        <w:fldChar w:fldCharType="end"/>
      </w:r>
    </w:p>
    <w:p w14:paraId="556FADC6" w14:textId="5A83BA8E"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6 Front-left IMU Zaxis Gyrometer values compared after inverting the IMU</w:t>
      </w:r>
      <w:r>
        <w:tab/>
      </w:r>
      <w:r>
        <w:fldChar w:fldCharType="begin"/>
      </w:r>
      <w:r>
        <w:instrText xml:space="preserve"> PAGEREF _Toc147945434 \h </w:instrText>
      </w:r>
      <w:r>
        <w:fldChar w:fldCharType="separate"/>
      </w:r>
      <w:r>
        <w:t>136</w:t>
      </w:r>
      <w:r>
        <w:fldChar w:fldCharType="end"/>
      </w:r>
    </w:p>
    <w:p w14:paraId="386A7A0B" w14:textId="5BAA1BFC"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7 Accelerometer values after rotating rear IMUs by pi/2 (90 degrees)</w:t>
      </w:r>
      <w:r>
        <w:tab/>
      </w:r>
      <w:r>
        <w:fldChar w:fldCharType="begin"/>
      </w:r>
      <w:r>
        <w:instrText xml:space="preserve"> PAGEREF _Toc147945435 \h </w:instrText>
      </w:r>
      <w:r>
        <w:fldChar w:fldCharType="separate"/>
      </w:r>
      <w:r>
        <w:t>137</w:t>
      </w:r>
      <w:r>
        <w:fldChar w:fldCharType="end"/>
      </w:r>
    </w:p>
    <w:p w14:paraId="67D8CE29" w14:textId="7BFC7439"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4.88 Gyroscope values after rotating rear IMUs by pi/2 (90 degrees)</w:t>
      </w:r>
      <w:r>
        <w:tab/>
      </w:r>
      <w:r>
        <w:fldChar w:fldCharType="begin"/>
      </w:r>
      <w:r>
        <w:instrText xml:space="preserve"> PAGEREF _Toc147945436 \h </w:instrText>
      </w:r>
      <w:r>
        <w:fldChar w:fldCharType="separate"/>
      </w:r>
      <w:r>
        <w:t>138</w:t>
      </w:r>
      <w:r>
        <w:fldChar w:fldCharType="end"/>
      </w:r>
    </w:p>
    <w:p w14:paraId="0369F6C1" w14:textId="2E4AE2AD"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7.1  IMU Calibration graphs for central IMU</w:t>
      </w:r>
      <w:r>
        <w:tab/>
      </w:r>
      <w:r>
        <w:fldChar w:fldCharType="begin"/>
      </w:r>
      <w:r>
        <w:instrText xml:space="preserve"> PAGEREF _Toc147945437 \h </w:instrText>
      </w:r>
      <w:r>
        <w:fldChar w:fldCharType="separate"/>
      </w:r>
      <w:r>
        <w:t>151</w:t>
      </w:r>
      <w:r>
        <w:fldChar w:fldCharType="end"/>
      </w:r>
    </w:p>
    <w:p w14:paraId="132C0742" w14:textId="73F3EE07"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7945438 \h </w:instrText>
      </w:r>
      <w:r>
        <w:fldChar w:fldCharType="separate"/>
      </w:r>
      <w:r>
        <w:t>152</w:t>
      </w:r>
      <w:r>
        <w:fldChar w:fldCharType="end"/>
      </w:r>
    </w:p>
    <w:p w14:paraId="1B1F2AD9" w14:textId="6D648779"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7945439 \h </w:instrText>
      </w:r>
      <w:r>
        <w:fldChar w:fldCharType="separate"/>
      </w:r>
      <w:r>
        <w:t>152</w:t>
      </w:r>
      <w:r>
        <w:fldChar w:fldCharType="end"/>
      </w:r>
    </w:p>
    <w:p w14:paraId="15BB7F55" w14:textId="160D0809"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7945440 \h </w:instrText>
      </w:r>
      <w:r>
        <w:fldChar w:fldCharType="separate"/>
      </w:r>
      <w:r>
        <w:t>152</w:t>
      </w:r>
      <w:r>
        <w:fldChar w:fldCharType="end"/>
      </w:r>
    </w:p>
    <w:p w14:paraId="551091B5" w14:textId="186E7B00" w:rsidR="00077B73" w:rsidRDefault="00077B73" w:rsidP="00077B73">
      <w:pPr>
        <w:pStyle w:val="TableofFigures"/>
        <w:rPr>
          <w:rFonts w:asciiTheme="minorHAnsi" w:eastAsiaTheme="minorEastAsia" w:hAnsiTheme="minorHAnsi" w:cstheme="minorBidi"/>
          <w:kern w:val="2"/>
          <w:szCs w:val="22"/>
          <w:lang w:eastAsia="zh-CN"/>
          <w14:ligatures w14:val="standardContextual"/>
        </w:rPr>
      </w:pPr>
      <w:r>
        <w:t>Figure 7.5 IMU Calibration graphs for Right Rear IMU</w:t>
      </w:r>
      <w:r>
        <w:tab/>
      </w:r>
      <w:r>
        <w:fldChar w:fldCharType="begin"/>
      </w:r>
      <w:r>
        <w:instrText xml:space="preserve"> PAGEREF _Toc147945441 \h </w:instrText>
      </w:r>
      <w:r>
        <w:fldChar w:fldCharType="separate"/>
      </w:r>
      <w:r>
        <w:t>153</w:t>
      </w:r>
      <w:r>
        <w:fldChar w:fldCharType="end"/>
      </w:r>
    </w:p>
    <w:p w14:paraId="24729754" w14:textId="06FA3C36" w:rsidR="00951044" w:rsidRPr="00280F56" w:rsidRDefault="00D03434" w:rsidP="00252943">
      <w:r w:rsidRPr="00280F56">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7945587"/>
      <w:r w:rsidR="00586617" w:rsidRPr="00280F56">
        <w:t>Introduction</w:t>
      </w:r>
      <w:bookmarkEnd w:id="15"/>
    </w:p>
    <w:p w14:paraId="47B6B725" w14:textId="63390EA1" w:rsidR="009E25F6" w:rsidRPr="00280F56" w:rsidRDefault="003B7727" w:rsidP="00C0493D">
      <w:pPr>
        <w:pStyle w:val="Heading2"/>
        <w:rPr>
          <w:noProof w:val="0"/>
        </w:rPr>
      </w:pPr>
      <w:bookmarkStart w:id="16" w:name="_Toc147945588"/>
      <w:r w:rsidRPr="00280F56">
        <w:rPr>
          <w:noProof w:val="0"/>
        </w:rPr>
        <w:t>Motivation</w:t>
      </w:r>
      <w:bookmarkEnd w:id="16"/>
    </w:p>
    <w:p w14:paraId="17DEBCE0" w14:textId="3CD524B0"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w:t>
      </w:r>
      <w:r w:rsidR="00F57603" w:rsidRPr="00280F56">
        <w:t>viable solutions</w:t>
      </w:r>
      <w:r w:rsidRPr="00280F56">
        <w:t xml:space="preserve">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00A3634E">
        <w:t xml:space="preserve"> for data capture</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7945589"/>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w:t>
      </w:r>
      <w:proofErr w:type="gramStart"/>
      <w:r w:rsidR="00D45040" w:rsidRPr="00280F56">
        <w:t>92%</w:t>
      </w:r>
      <w:proofErr w:type="gramEnd"/>
      <w:r w:rsidR="00D45040" w:rsidRPr="00280F56">
        <w:t xml:space="preserve">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w:t>
      </w:r>
      <w:proofErr w:type="gramStart"/>
      <w:r w:rsidR="000E2EBF" w:rsidRPr="00280F56">
        <w:t>26</w:t>
      </w:r>
      <w:proofErr w:type="gramEnd"/>
      <w:r w:rsidR="000E2EBF" w:rsidRPr="00280F56">
        <w:t xml:space="preserve">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6C852717"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452A51">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Bailey","given":"Derek W.","non-dropping-particle":"","parse-names":false,"suffix":""},{"dropping-particle":"","family":"Trotter","given":"Mark G.","non-dropping-particle":"","parse-names":false,"suffix":""},{"dropping-particle":"","family":"Knight","given":"Colt W.","non-dropping-particle":"","parse-names":false,"suffix":""},{"dropping-particle":"","family":"Thomas","given":"Milt G.","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Bailey et al., 2018)","plainTextFormattedCitation":"(Bailey et al., 2018)","previouslyFormattedCitation":"(Bailey et al., 2018)"},"properties":{"noteIndex":0},"schema":"https://github.com/citation-style-language/schema/raw/master/csl-citation.json"}</w:instrText>
      </w:r>
      <w:r w:rsidR="003F68CD" w:rsidRPr="00280F56">
        <w:fldChar w:fldCharType="separate"/>
      </w:r>
      <w:r w:rsidR="00452A51" w:rsidRPr="00452A51">
        <w:rPr>
          <w:noProof/>
        </w:rPr>
        <w:t>(Bailey et al.,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452A51">
        <w:instrText>ADDIN CSL_CITATION {"citationItems":[{"id":"ITEM-1","itemData":{"DOI":"10.1890/1540-9295(2005)003[0437:tapiar]2.0.co","author":[{"dropping-particle":"","family":"Ropert-Coudert","given":"Y","non-dropping-particle":"","parse-names":false,"suffix":""},{"dropping-particle":"","family":"Wilson","given":"RP","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Ropert-Coudert &amp; Wilson, 2005)","plainTextFormattedCitation":"(Ropert-Coudert &amp; Wilson, 2005)","previouslyFormattedCitation":"(Ropert-Coudert &amp; Wilson, 2005)"},"properties":{"noteIndex":0},"schema":"https://github.com/citation-style-language/schema/raw/master/csl-citation.json"}</w:instrText>
      </w:r>
      <w:r w:rsidR="00C65974" w:rsidRPr="00280F56">
        <w:fldChar w:fldCharType="separate"/>
      </w:r>
      <w:r w:rsidR="00452A51" w:rsidRPr="00452A51">
        <w:rPr>
          <w:noProof/>
        </w:rPr>
        <w:t>(Ropert-Coudert &amp; Wilson,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errors</w:t>
      </w:r>
      <w:r w:rsidR="00DB7715">
        <w:t>,</w:t>
      </w:r>
      <w:r w:rsidR="00C65974" w:rsidRPr="00280F56">
        <w:t xml:space="preserve"> but this project will not explore these further.</w:t>
      </w:r>
    </w:p>
    <w:p w14:paraId="0FBAB2B1" w14:textId="6AE58995"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53122D">
        <w:t>,</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w:t>
      </w:r>
      <w:r w:rsidR="0053122D">
        <w:t>,</w:t>
      </w:r>
      <w:r w:rsidR="00C65974" w:rsidRPr="00280F56">
        <w:t xml:space="preserve"> and the reason for using a camera as the main sensor (with assistance from others) is </w:t>
      </w:r>
      <w:r w:rsidR="0053122D">
        <w:t>outlined</w:t>
      </w:r>
      <w:r w:rsidR="00C65974" w:rsidRPr="00280F56">
        <w:t xml:space="preserve">. One issue effecting the use of a camera is image stabilisation, especially when a rover could be travelling at high speeds. Various image stabilisation methodologies are </w:t>
      </w:r>
      <w:r w:rsidR="0053122D">
        <w:t>discussed</w:t>
      </w:r>
      <w:r w:rsidR="00C65974" w:rsidRPr="00280F56">
        <w:t xml:space="preserve"> and the utilisation of </w:t>
      </w:r>
      <w:r w:rsidR="00A125C7" w:rsidRPr="00280F56">
        <w:t>IMU</w:t>
      </w:r>
      <w:r w:rsidR="00C65974" w:rsidRPr="00280F56">
        <w:t>s is outlined.</w:t>
      </w:r>
    </w:p>
    <w:p w14:paraId="01A0BC04" w14:textId="44CDF5F2" w:rsidR="008A12AF" w:rsidRPr="00280F56" w:rsidRDefault="00952362" w:rsidP="00710A5E">
      <w:pPr>
        <w:pStyle w:val="Heading3"/>
        <w:rPr>
          <w:noProof w:val="0"/>
        </w:rPr>
      </w:pPr>
      <w:bookmarkStart w:id="18" w:name="_Toc147945590"/>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18"/>
    </w:p>
    <w:p w14:paraId="3054FED3" w14:textId="108F8329" w:rsidR="0094417A" w:rsidRPr="00280F56" w:rsidRDefault="009675CC" w:rsidP="0094417A">
      <w:pPr>
        <w:pStyle w:val="BodyText"/>
      </w:pPr>
      <w:bookmarkStart w:id="19"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188874F2"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r w:rsidR="00F14344" w:rsidRPr="00280F56">
        <w:rPr>
          <w:rStyle w:val="BodyTextChar"/>
        </w:rPr>
        <w:t>Long Range</w:t>
      </w:r>
      <w:r w:rsidR="004E53CB" w:rsidRPr="00280F56">
        <w:rPr>
          <w:rStyle w:val="BodyTextChar"/>
        </w:rPr>
        <w:t xml:space="preserve"> Wireless Area Network</w:t>
      </w:r>
      <w:r w:rsidR="009675CC" w:rsidRPr="00280F56">
        <w:rPr>
          <w:rStyle w:val="BodyTextChar"/>
        </w:rPr>
        <w:t xml:space="preserve"> (L</w:t>
      </w:r>
      <w:r w:rsidR="004E53CB" w:rsidRPr="00280F56">
        <w:rPr>
          <w:rStyle w:val="BodyTextChar"/>
        </w:rPr>
        <w:t>o</w:t>
      </w:r>
      <w:r w:rsidR="009675CC" w:rsidRPr="00280F56">
        <w:rPr>
          <w:rStyle w:val="BodyTextChar"/>
        </w:rPr>
        <w:t>R</w:t>
      </w:r>
      <w:r w:rsidR="004E53CB" w:rsidRPr="00280F56">
        <w:rPr>
          <w:rStyle w:val="BodyTextChar"/>
        </w:rPr>
        <w:t>aWAN</w:t>
      </w:r>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r w:rsidR="00F14344" w:rsidRPr="00280F56">
        <w:t>Wi-Fi</w:t>
      </w:r>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DB7715">
        <w:t>mesh</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lastRenderedPageBreak/>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3B1C0997"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 xml:space="preserve">cellular service, dedicated radio links and Long-Range Wireless Area Network (LoRaWAN).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proofErr w:type="gramStart"/>
      <w:r w:rsidRPr="00280F56">
        <w:rPr>
          <w:lang w:eastAsia="en-NZ"/>
        </w:rPr>
        <w:t>4</w:t>
      </w:r>
      <w:proofErr w:type="gramEnd"/>
      <w:r w:rsidRPr="00280F56">
        <w:rPr>
          <w:lang w:eastAsia="en-NZ"/>
        </w:rPr>
        <w:t xml:space="preserve"> satellites greater than 15 degrees above the horizontal plane for GPS </w:t>
      </w:r>
      <w:r w:rsidR="00461337" w:rsidRPr="00280F56">
        <w:rPr>
          <w:lang w:eastAsia="en-NZ"/>
        </w:rPr>
        <w:t>location</w:t>
      </w:r>
      <w:r w:rsidR="00DB7715">
        <w:rPr>
          <w:lang w:eastAsia="en-NZ"/>
        </w:rPr>
        <w:t>,</w:t>
      </w:r>
      <w:r w:rsidR="00461337" w:rsidRPr="00280F56">
        <w:rPr>
          <w:lang w:eastAsia="en-NZ"/>
        </w:rPr>
        <w:t xml:space="preserve">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While GPS is a free service, satellite data is expensive, location-restrained, power</w:t>
      </w:r>
      <w:r w:rsidR="00DB7715">
        <w:rPr>
          <w:lang w:eastAsia="en-NZ"/>
        </w:rPr>
        <w:t xml:space="preserve"> </w:t>
      </w:r>
      <w:r w:rsidRPr="00280F56">
        <w:rPr>
          <w:lang w:eastAsia="en-NZ"/>
        </w:rPr>
        <w:t xml:space="preserve">hungry and </w:t>
      </w:r>
      <w:r w:rsidR="00742E8C" w:rsidRPr="00280F56">
        <w:rPr>
          <w:lang w:eastAsia="en-NZ"/>
        </w:rPr>
        <w:t>slow</w:t>
      </w:r>
      <w:r w:rsidRPr="00280F56">
        <w:rPr>
          <w:lang w:eastAsia="en-NZ"/>
        </w:rPr>
        <w:t xml:space="preserve"> although companies such as Iridium are improving their 1.4kbs links to 512kbs and StarLink has recently expanded its operations in New Zealand with promises of greater than 50Mb/s upload speeds. </w:t>
      </w:r>
      <w:r w:rsidR="00F14344" w:rsidRPr="00280F56">
        <w:rPr>
          <w:lang w:eastAsia="en-NZ"/>
        </w:rPr>
        <w:t>StarLink</w:t>
      </w:r>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r>
      <w:r w:rsidR="00DB7715">
        <w:t xml:space="preserve">GPS use </w:t>
      </w:r>
      <w:r w:rsidR="00A125C7" w:rsidRPr="00280F56">
        <w:t>is free</w:t>
      </w:r>
      <w:r w:rsidR="00061399">
        <w:t>,</w:t>
      </w:r>
      <w:r w:rsidR="00A125C7" w:rsidRPr="00280F56">
        <w:t xml:space="preserve"> and transmitters are ubiquitous and are low-cost</w:t>
      </w:r>
      <w:r w:rsidR="00061399">
        <w:t>,</w:t>
      </w:r>
      <w:r w:rsidR="00A125C7" w:rsidRPr="00280F56">
        <w:t xml:space="preserve">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732F7AF8" w14:textId="2111C549" w:rsidR="004F228A" w:rsidRDefault="00283CB1" w:rsidP="004F228A">
      <w:pPr>
        <w:pStyle w:val="BodyText"/>
      </w:pPr>
      <w:r w:rsidRPr="00280F56">
        <w:t>Cellular technologies (4G</w:t>
      </w:r>
      <w:r w:rsidR="00280F56">
        <w:t>, 5G</w:t>
      </w:r>
      <w:r w:rsidRPr="00280F56">
        <w:t>). Public cellular technology support in the high country is sparse</w:t>
      </w:r>
      <w:r w:rsidR="00A125C7" w:rsidRPr="00280F56">
        <w:t xml:space="preserve"> although recent OneNZ announcements are supplementing cellular support with the use of </w:t>
      </w:r>
      <w:r w:rsidR="00F14344" w:rsidRPr="00280F56">
        <w:t>StarLink</w:t>
      </w:r>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br/>
      </w:r>
      <w:r w:rsidR="004F228A">
        <w:br w:type="page"/>
      </w:r>
    </w:p>
    <w:p w14:paraId="0F42E933" w14:textId="022BDEB6" w:rsidR="005C2735" w:rsidRDefault="00280F56" w:rsidP="00F446C9">
      <w:pPr>
        <w:pStyle w:val="BodyText"/>
      </w:pPr>
      <w:r>
        <w:lastRenderedPageBreak/>
        <w:t>Fifth generation (</w:t>
      </w:r>
      <w:r w:rsidR="00283CB1" w:rsidRPr="00280F56">
        <w:t>5G</w:t>
      </w:r>
      <w:r>
        <w:t>)</w:t>
      </w:r>
      <w:r w:rsidR="00283CB1" w:rsidRPr="00280F56">
        <w:t xml:space="preserve"> </w:t>
      </w:r>
      <w:r>
        <w:t>c</w:t>
      </w:r>
      <w:r w:rsidR="00283CB1" w:rsidRPr="00280F56">
        <w:t xml:space="preserve">ellular </w:t>
      </w:r>
      <w:r>
        <w:t>t</w:t>
      </w:r>
      <w:r w:rsidR="00283CB1" w:rsidRPr="00280F56">
        <w:t>echnologies (Cat-M1, LTE-M, Narrowband-IoT)</w:t>
      </w:r>
      <w:r>
        <w:t xml:space="preserve"> </w:t>
      </w:r>
      <w:r w:rsidR="00283CB1" w:rsidRPr="00280F56">
        <w:t xml:space="preserve">chipsets are cheaper than 4G chips but due to limited demand, costs are still </w:t>
      </w:r>
      <w:r w:rsidR="000E34AE" w:rsidRPr="00280F56">
        <w:t>high</w:t>
      </w:r>
      <w:r w:rsidR="00283CB1" w:rsidRPr="00280F56">
        <w:t xml:space="preserve">. This will </w:t>
      </w:r>
      <w:r w:rsidR="00742E8C" w:rsidRPr="00280F56">
        <w:t>change</w:t>
      </w:r>
      <w:r w:rsidR="00283CB1" w:rsidRPr="00280F56">
        <w:t xml:space="preserve"> as demand increases. </w:t>
      </w:r>
      <w:r w:rsidR="00283CB1" w:rsidRPr="00280F56">
        <w:br/>
        <w:t xml:space="preserve">Cat-M1 operates at 1.4 MHz bandwidth and this wider bandwidth allows Cat-M1 to achieve </w:t>
      </w:r>
      <w:r w:rsidR="00F57603" w:rsidRPr="00280F56">
        <w:t>particularly good</w:t>
      </w:r>
      <w:r w:rsidR="00283CB1" w:rsidRPr="00280F56">
        <w:t xml:space="preserve"> data rates (up to 1 Mbps – generally 200-400kbs) with low latency and device positioning capabilities. Cat-M1 supports voice calls and connected mode mobility. Cat-M1 </w:t>
      </w:r>
      <w:r w:rsidR="00742E8C" w:rsidRPr="00280F56">
        <w:t>has</w:t>
      </w:r>
      <w:r w:rsidR="00283CB1" w:rsidRPr="00280F56">
        <w:t xml:space="preserve"> a similar range as 4G </w:t>
      </w:r>
      <w:r w:rsidR="00F83ED1" w:rsidRPr="00280F56">
        <w:t xml:space="preserve">(10-15km) </w:t>
      </w:r>
      <w:r w:rsidR="00283CB1" w:rsidRPr="00280F56">
        <w:t>since it extends the same LTE-based cellular technology underpinning these</w:t>
      </w:r>
      <w:r w:rsidR="00742E8C" w:rsidRPr="00280F56">
        <w:t xml:space="preserve">. </w:t>
      </w:r>
      <w:r w:rsidR="00283CB1" w:rsidRPr="00280F56">
        <w:br/>
        <w:t>LTE-M is a competitive system to Cat-M1</w:t>
      </w:r>
      <w:r w:rsidR="00F83ED1" w:rsidRPr="00280F56">
        <w:t xml:space="preserve"> with similar features</w:t>
      </w:r>
      <w:r w:rsidR="005C2735">
        <w:t>, described in Table</w:t>
      </w:r>
      <w:r w:rsidR="00283CB1" w:rsidRPr="00280F56">
        <w:br/>
        <w:t>Narrowband-</w:t>
      </w:r>
      <w:r>
        <w:t xml:space="preserve">Internet of Things </w:t>
      </w:r>
      <w:r w:rsidR="00283CB1" w:rsidRPr="00280F56">
        <w:t xml:space="preserve">(NbIoT) sacrifices throughput (250kbs maximum upload with a payload size of up to 1600 bytes) for extended range and improved power usage. </w:t>
      </w:r>
      <w:r w:rsidR="00283CB1" w:rsidRPr="00280F56">
        <w:br/>
        <w:t xml:space="preserve">All </w:t>
      </w:r>
      <w:r w:rsidR="008533DA" w:rsidRPr="00280F56">
        <w:t xml:space="preserve">5G </w:t>
      </w:r>
      <w:r w:rsidR="00283CB1" w:rsidRPr="00280F56">
        <w:t xml:space="preserve">technologies mentioned here can support more than 55,000 simultaneous clients. </w:t>
      </w:r>
    </w:p>
    <w:p w14:paraId="0AC30C2F" w14:textId="1EE3134E" w:rsidR="005C2735" w:rsidRDefault="005C2735" w:rsidP="00452A51">
      <w:pPr>
        <w:pStyle w:val="Caption"/>
      </w:pPr>
      <w:bookmarkStart w:id="20" w:name="_Toc147945442"/>
      <w:r>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w:t>
      </w:r>
      <w:r w:rsidR="00C5580D">
        <w:fldChar w:fldCharType="end"/>
      </w:r>
      <w:r>
        <w:t xml:space="preserve"> Commerical Long-range IoT radio standards compared</w:t>
      </w:r>
      <w:r w:rsidR="003D7295">
        <w:t>.</w:t>
      </w:r>
      <w:bookmarkEnd w:id="20"/>
    </w:p>
    <w:tbl>
      <w:tblPr>
        <w:tblStyle w:val="TableGrid"/>
        <w:tblW w:w="0" w:type="auto"/>
        <w:tblLook w:val="04A0" w:firstRow="1" w:lastRow="0" w:firstColumn="1" w:lastColumn="0" w:noHBand="0" w:noVBand="1"/>
      </w:tblPr>
      <w:tblGrid>
        <w:gridCol w:w="1590"/>
        <w:gridCol w:w="2233"/>
        <w:gridCol w:w="2268"/>
        <w:gridCol w:w="2970"/>
      </w:tblGrid>
      <w:tr w:rsidR="005C2735" w14:paraId="37B28E92" w14:textId="77777777" w:rsidTr="005C2735">
        <w:tc>
          <w:tcPr>
            <w:tcW w:w="1590" w:type="dxa"/>
            <w:vAlign w:val="center"/>
          </w:tcPr>
          <w:p w14:paraId="317DD81D" w14:textId="77777777" w:rsidR="005C2735" w:rsidRDefault="005C2735" w:rsidP="005C2735">
            <w:pPr>
              <w:jc w:val="center"/>
            </w:pPr>
          </w:p>
        </w:tc>
        <w:tc>
          <w:tcPr>
            <w:tcW w:w="2233" w:type="dxa"/>
            <w:vAlign w:val="center"/>
          </w:tcPr>
          <w:p w14:paraId="43D88C7A" w14:textId="1CABA5C5" w:rsidR="005C2735" w:rsidRDefault="005C2735" w:rsidP="005C2735">
            <w:pPr>
              <w:jc w:val="center"/>
            </w:pPr>
            <w:r>
              <w:t>LTE Cat M1</w:t>
            </w:r>
          </w:p>
        </w:tc>
        <w:tc>
          <w:tcPr>
            <w:tcW w:w="2268" w:type="dxa"/>
            <w:vAlign w:val="center"/>
          </w:tcPr>
          <w:p w14:paraId="65920A25" w14:textId="2B2BD098" w:rsidR="005C2735" w:rsidRDefault="005C2735" w:rsidP="005C2735">
            <w:pPr>
              <w:jc w:val="center"/>
              <w:rPr>
                <w:spacing w:val="8"/>
              </w:rPr>
            </w:pPr>
            <w:r>
              <w:rPr>
                <w:spacing w:val="8"/>
              </w:rPr>
              <w:t>NB-IoT</w:t>
            </w:r>
          </w:p>
        </w:tc>
        <w:tc>
          <w:tcPr>
            <w:tcW w:w="2970" w:type="dxa"/>
            <w:vAlign w:val="center"/>
          </w:tcPr>
          <w:p w14:paraId="2E9C27E0" w14:textId="759758D2" w:rsidR="005C2735" w:rsidRDefault="005C2735" w:rsidP="005C2735">
            <w:pPr>
              <w:jc w:val="center"/>
              <w:rPr>
                <w:rFonts w:ascii="Tahoma" w:hAnsi="Tahoma"/>
                <w:color w:val="040207"/>
                <w:spacing w:val="12"/>
              </w:rPr>
            </w:pPr>
            <w:r>
              <w:rPr>
                <w:rFonts w:ascii="Tahoma" w:hAnsi="Tahoma"/>
                <w:color w:val="040207"/>
                <w:spacing w:val="12"/>
              </w:rPr>
              <w:t>GSM-IoT</w:t>
            </w:r>
          </w:p>
        </w:tc>
      </w:tr>
      <w:tr w:rsidR="005C2735" w14:paraId="501ED9B8" w14:textId="77777777" w:rsidTr="005C2735">
        <w:tc>
          <w:tcPr>
            <w:tcW w:w="1590" w:type="dxa"/>
            <w:vAlign w:val="center"/>
          </w:tcPr>
          <w:p w14:paraId="3F775449" w14:textId="1F7801C5" w:rsidR="005C2735" w:rsidRPr="003D7295" w:rsidRDefault="005C2735" w:rsidP="005C2735">
            <w:pPr>
              <w:rPr>
                <w:rFonts w:cstheme="minorHAnsi"/>
                <w:szCs w:val="22"/>
              </w:rPr>
            </w:pPr>
            <w:r w:rsidRPr="003D7295">
              <w:rPr>
                <w:rFonts w:cstheme="minorHAnsi"/>
                <w:szCs w:val="22"/>
              </w:rPr>
              <w:t>Deployment</w:t>
            </w:r>
          </w:p>
        </w:tc>
        <w:tc>
          <w:tcPr>
            <w:tcW w:w="2233" w:type="dxa"/>
            <w:vAlign w:val="center"/>
          </w:tcPr>
          <w:p w14:paraId="5FE95C85" w14:textId="218DC1F2" w:rsidR="005C2735" w:rsidRPr="003D7295" w:rsidRDefault="005C2735" w:rsidP="005C2735">
            <w:pPr>
              <w:rPr>
                <w:rFonts w:cstheme="minorHAnsi"/>
                <w:szCs w:val="22"/>
              </w:rPr>
            </w:pPr>
            <w:r w:rsidRPr="003D7295">
              <w:rPr>
                <w:rFonts w:cstheme="minorHAnsi"/>
                <w:szCs w:val="22"/>
              </w:rPr>
              <w:t>In-band LTE</w:t>
            </w:r>
          </w:p>
        </w:tc>
        <w:tc>
          <w:tcPr>
            <w:tcW w:w="2268" w:type="dxa"/>
            <w:vAlign w:val="center"/>
          </w:tcPr>
          <w:p w14:paraId="168F38A7" w14:textId="48581367" w:rsidR="005C2735" w:rsidRPr="003D7295" w:rsidRDefault="005C2735" w:rsidP="005C2735">
            <w:pPr>
              <w:rPr>
                <w:rFonts w:cstheme="minorHAnsi"/>
                <w:szCs w:val="22"/>
              </w:rPr>
            </w:pPr>
            <w:r w:rsidRPr="003D7295">
              <w:rPr>
                <w:rFonts w:cstheme="minorHAnsi"/>
                <w:szCs w:val="22"/>
              </w:rPr>
              <w:t>In-band &amp; Guard-band LTE, standalone</w:t>
            </w:r>
          </w:p>
        </w:tc>
        <w:tc>
          <w:tcPr>
            <w:tcW w:w="2970" w:type="dxa"/>
            <w:vAlign w:val="center"/>
          </w:tcPr>
          <w:p w14:paraId="0F7D2C72" w14:textId="25D0E750" w:rsidR="005C2735" w:rsidRPr="003D7295" w:rsidRDefault="005C2735" w:rsidP="005C2735">
            <w:pPr>
              <w:rPr>
                <w:rFonts w:cstheme="minorHAnsi"/>
                <w:szCs w:val="22"/>
              </w:rPr>
            </w:pPr>
            <w:r w:rsidRPr="003D7295">
              <w:rPr>
                <w:rFonts w:cstheme="minorHAnsi"/>
                <w:color w:val="040207"/>
                <w:spacing w:val="12"/>
                <w:szCs w:val="22"/>
              </w:rPr>
              <w:t>In-band GSM</w:t>
            </w:r>
          </w:p>
        </w:tc>
      </w:tr>
      <w:tr w:rsidR="005C2735" w14:paraId="78745425" w14:textId="77777777" w:rsidTr="005C2735">
        <w:tc>
          <w:tcPr>
            <w:tcW w:w="1590" w:type="dxa"/>
          </w:tcPr>
          <w:p w14:paraId="4A934C8C" w14:textId="59E8A8D9" w:rsidR="005C2735" w:rsidRPr="003D7295" w:rsidRDefault="005C2735" w:rsidP="005C2735">
            <w:pPr>
              <w:rPr>
                <w:rFonts w:cstheme="minorHAnsi"/>
                <w:szCs w:val="22"/>
              </w:rPr>
            </w:pPr>
            <w:r w:rsidRPr="003D7295">
              <w:rPr>
                <w:rFonts w:cstheme="minorHAnsi"/>
                <w:szCs w:val="22"/>
              </w:rPr>
              <w:t>Coverage*</w:t>
            </w:r>
          </w:p>
        </w:tc>
        <w:tc>
          <w:tcPr>
            <w:tcW w:w="2233" w:type="dxa"/>
          </w:tcPr>
          <w:p w14:paraId="0FEC757F" w14:textId="565636B5" w:rsidR="005C2735" w:rsidRPr="003D7295" w:rsidRDefault="005C2735" w:rsidP="005C2735">
            <w:pPr>
              <w:rPr>
                <w:rFonts w:cstheme="minorHAnsi"/>
                <w:szCs w:val="22"/>
              </w:rPr>
            </w:pPr>
            <w:r w:rsidRPr="003D7295">
              <w:rPr>
                <w:rFonts w:cstheme="minorHAnsi"/>
                <w:szCs w:val="22"/>
              </w:rPr>
              <w:t>155.7 dB</w:t>
            </w:r>
          </w:p>
        </w:tc>
        <w:tc>
          <w:tcPr>
            <w:tcW w:w="2268" w:type="dxa"/>
          </w:tcPr>
          <w:p w14:paraId="7D644C6B" w14:textId="5742DA1B" w:rsidR="005C2735" w:rsidRPr="003D7295" w:rsidRDefault="005C2735" w:rsidP="005C2735">
            <w:pPr>
              <w:rPr>
                <w:rFonts w:cstheme="minorHAnsi"/>
                <w:szCs w:val="22"/>
              </w:rPr>
            </w:pPr>
            <w:r w:rsidRPr="003D7295">
              <w:rPr>
                <w:rFonts w:cstheme="minorHAnsi"/>
                <w:szCs w:val="22"/>
              </w:rPr>
              <w:t>164 dB</w:t>
            </w:r>
          </w:p>
        </w:tc>
        <w:tc>
          <w:tcPr>
            <w:tcW w:w="2970" w:type="dxa"/>
            <w:vAlign w:val="center"/>
          </w:tcPr>
          <w:p w14:paraId="0BD4A96C" w14:textId="73C6F8F0" w:rsidR="005C2735" w:rsidRPr="003D7295" w:rsidRDefault="005C2735" w:rsidP="005C2735">
            <w:pPr>
              <w:rPr>
                <w:rFonts w:cstheme="minorHAnsi"/>
                <w:szCs w:val="22"/>
              </w:rPr>
            </w:pPr>
            <w:r w:rsidRPr="003D7295">
              <w:rPr>
                <w:rFonts w:cstheme="minorHAnsi"/>
                <w:szCs w:val="22"/>
              </w:rPr>
              <w:t>164 dB</w:t>
            </w:r>
            <w:r w:rsidR="003D7295" w:rsidRPr="003D7295">
              <w:rPr>
                <w:rFonts w:cstheme="minorHAnsi"/>
                <w:szCs w:val="22"/>
              </w:rPr>
              <w:t xml:space="preserve"> </w:t>
            </w:r>
            <w:r w:rsidRPr="003D7295">
              <w:rPr>
                <w:rFonts w:cstheme="minorHAnsi"/>
                <w:szCs w:val="22"/>
              </w:rPr>
              <w:t xml:space="preserve">with 33dBm power class </w:t>
            </w:r>
            <w:r w:rsidRPr="003D7295">
              <w:rPr>
                <w:rFonts w:cstheme="minorHAnsi"/>
                <w:szCs w:val="22"/>
              </w:rPr>
              <w:br/>
              <w:t>154 dB, with 23dBm power class</w:t>
            </w:r>
          </w:p>
        </w:tc>
      </w:tr>
      <w:tr w:rsidR="005C2735" w14:paraId="0C66DE49" w14:textId="77777777" w:rsidTr="005C2735">
        <w:tc>
          <w:tcPr>
            <w:tcW w:w="1590" w:type="dxa"/>
          </w:tcPr>
          <w:p w14:paraId="2A9F6A94" w14:textId="616A4B0B" w:rsidR="005C2735" w:rsidRPr="003D7295" w:rsidRDefault="005C2735" w:rsidP="005C2735">
            <w:pPr>
              <w:rPr>
                <w:rFonts w:cstheme="minorHAnsi"/>
                <w:szCs w:val="22"/>
              </w:rPr>
            </w:pPr>
            <w:r w:rsidRPr="003D7295">
              <w:rPr>
                <w:rFonts w:cstheme="minorHAnsi"/>
                <w:szCs w:val="22"/>
              </w:rPr>
              <w:t>Downlink</w:t>
            </w:r>
          </w:p>
        </w:tc>
        <w:tc>
          <w:tcPr>
            <w:tcW w:w="2233" w:type="dxa"/>
            <w:vAlign w:val="center"/>
          </w:tcPr>
          <w:p w14:paraId="40C86FFB" w14:textId="4ED8278C"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KHz tone spacing, Turbo </w:t>
            </w:r>
            <w:r w:rsidRPr="003D7295">
              <w:rPr>
                <w:rFonts w:cstheme="minorHAnsi"/>
                <w:spacing w:val="12"/>
                <w:szCs w:val="22"/>
              </w:rPr>
              <w:t xml:space="preserve">Code, </w:t>
            </w:r>
            <w:r w:rsidR="003D7295">
              <w:rPr>
                <w:rFonts w:cstheme="minorHAnsi"/>
                <w:spacing w:val="12"/>
                <w:szCs w:val="22"/>
              </w:rPr>
              <w:br/>
            </w:r>
            <w:r w:rsidRPr="003D7295">
              <w:rPr>
                <w:rFonts w:cstheme="minorHAnsi"/>
                <w:spacing w:val="12"/>
                <w:szCs w:val="22"/>
              </w:rPr>
              <w:t>16 QAM, 1 Rx</w:t>
            </w:r>
          </w:p>
        </w:tc>
        <w:tc>
          <w:tcPr>
            <w:tcW w:w="2268" w:type="dxa"/>
          </w:tcPr>
          <w:p w14:paraId="647CBD35" w14:textId="0EB3E5BE" w:rsidR="005C2735" w:rsidRPr="003D7295" w:rsidRDefault="005C2735" w:rsidP="005C2735">
            <w:pPr>
              <w:rPr>
                <w:rFonts w:cstheme="minorHAnsi"/>
                <w:szCs w:val="22"/>
              </w:rPr>
            </w:pPr>
            <w:r w:rsidRPr="003D7295">
              <w:rPr>
                <w:rFonts w:cstheme="minorHAnsi"/>
                <w:szCs w:val="22"/>
              </w:rPr>
              <w:t xml:space="preserve">OFDMA, </w:t>
            </w:r>
            <w:r w:rsidR="003D7295">
              <w:rPr>
                <w:rFonts w:cstheme="minorHAnsi"/>
                <w:szCs w:val="22"/>
              </w:rPr>
              <w:br/>
            </w:r>
            <w:r w:rsidRPr="003D7295">
              <w:rPr>
                <w:rFonts w:cstheme="minorHAnsi"/>
                <w:szCs w:val="22"/>
              </w:rPr>
              <w:t xml:space="preserve">15 KHz tone spacing, </w:t>
            </w:r>
            <w:r w:rsidR="003D7295">
              <w:rPr>
                <w:rFonts w:cstheme="minorHAnsi"/>
                <w:szCs w:val="22"/>
              </w:rPr>
              <w:br/>
            </w:r>
            <w:r w:rsidRPr="003D7295">
              <w:rPr>
                <w:rFonts w:cstheme="minorHAnsi"/>
                <w:szCs w:val="22"/>
              </w:rPr>
              <w:t>1 Rx</w:t>
            </w:r>
          </w:p>
        </w:tc>
        <w:tc>
          <w:tcPr>
            <w:tcW w:w="2970" w:type="dxa"/>
            <w:vAlign w:val="center"/>
          </w:tcPr>
          <w:p w14:paraId="20738FF8" w14:textId="1F0051E8" w:rsidR="005C2735" w:rsidRPr="003D7295" w:rsidRDefault="005C2735" w:rsidP="005C2735">
            <w:pPr>
              <w:rPr>
                <w:rFonts w:cstheme="minorHAnsi"/>
                <w:szCs w:val="22"/>
              </w:rPr>
            </w:pPr>
            <w:r w:rsidRPr="003D7295">
              <w:rPr>
                <w:rFonts w:cstheme="minorHAnsi"/>
                <w:szCs w:val="22"/>
              </w:rPr>
              <w:t xml:space="preserve">TDMA/FDMA, </w:t>
            </w:r>
            <w:r w:rsidR="003D7295">
              <w:rPr>
                <w:rFonts w:cstheme="minorHAnsi"/>
                <w:szCs w:val="22"/>
              </w:rPr>
              <w:br/>
            </w:r>
            <w:r w:rsidRPr="003D7295">
              <w:rPr>
                <w:rFonts w:cstheme="minorHAnsi"/>
                <w:szCs w:val="22"/>
              </w:rPr>
              <w:t>GMSK</w:t>
            </w:r>
            <w:r w:rsidR="003D7295">
              <w:rPr>
                <w:rFonts w:cstheme="minorHAnsi"/>
                <w:szCs w:val="22"/>
              </w:rPr>
              <w:t>,</w:t>
            </w:r>
            <w:r w:rsidRPr="003D7295">
              <w:rPr>
                <w:rFonts w:cstheme="minorHAnsi"/>
                <w:szCs w:val="22"/>
              </w:rPr>
              <w:t xml:space="preserve"> </w:t>
            </w:r>
            <w:r w:rsidR="003D7295">
              <w:rPr>
                <w:rFonts w:cstheme="minorHAnsi"/>
                <w:szCs w:val="22"/>
              </w:rPr>
              <w:br/>
            </w:r>
            <w:r w:rsidRPr="003D7295">
              <w:rPr>
                <w:rFonts w:cstheme="minorHAnsi"/>
                <w:szCs w:val="22"/>
              </w:rPr>
              <w:t xml:space="preserve">PSK </w:t>
            </w:r>
            <w:r w:rsidRPr="003D7295">
              <w:rPr>
                <w:rFonts w:cstheme="minorHAnsi"/>
                <w:spacing w:val="8"/>
                <w:szCs w:val="22"/>
              </w:rPr>
              <w:t>(optional), 1 Rx</w:t>
            </w:r>
          </w:p>
        </w:tc>
      </w:tr>
      <w:tr w:rsidR="005C2735" w14:paraId="3B626312" w14:textId="77777777" w:rsidTr="005C2735">
        <w:tc>
          <w:tcPr>
            <w:tcW w:w="1590" w:type="dxa"/>
          </w:tcPr>
          <w:p w14:paraId="1B0379C6" w14:textId="487F76F1" w:rsidR="005C2735" w:rsidRPr="003D7295" w:rsidRDefault="005C2735" w:rsidP="005C2735">
            <w:pPr>
              <w:rPr>
                <w:rFonts w:cstheme="minorHAnsi"/>
                <w:szCs w:val="22"/>
              </w:rPr>
            </w:pPr>
            <w:r w:rsidRPr="003D7295">
              <w:rPr>
                <w:rFonts w:cstheme="minorHAnsi"/>
                <w:szCs w:val="22"/>
              </w:rPr>
              <w:t>Uplink</w:t>
            </w:r>
          </w:p>
        </w:tc>
        <w:tc>
          <w:tcPr>
            <w:tcW w:w="2233" w:type="dxa"/>
            <w:vAlign w:val="center"/>
          </w:tcPr>
          <w:p w14:paraId="6F636CAE" w14:textId="0C23F55D" w:rsidR="005C2735" w:rsidRPr="003D7295" w:rsidRDefault="005C2735" w:rsidP="005C2735">
            <w:pPr>
              <w:rPr>
                <w:rFonts w:cstheme="minorHAnsi"/>
                <w:szCs w:val="22"/>
              </w:rPr>
            </w:pPr>
            <w:r w:rsidRPr="003D7295">
              <w:rPr>
                <w:rFonts w:cstheme="minorHAnsi"/>
                <w:szCs w:val="22"/>
              </w:rPr>
              <w:t xml:space="preserve">SC-FDMA, </w:t>
            </w:r>
            <w:r w:rsidR="003D7295">
              <w:rPr>
                <w:rFonts w:cstheme="minorHAnsi"/>
                <w:szCs w:val="22"/>
              </w:rPr>
              <w:br/>
            </w:r>
            <w:r w:rsidRPr="003D7295">
              <w:rPr>
                <w:rFonts w:cstheme="minorHAnsi"/>
                <w:szCs w:val="22"/>
              </w:rPr>
              <w:t xml:space="preserve">15 KHz tone spacing </w:t>
            </w:r>
            <w:r w:rsidRPr="003D7295">
              <w:rPr>
                <w:rFonts w:cstheme="minorHAnsi"/>
                <w:spacing w:val="16"/>
                <w:szCs w:val="22"/>
              </w:rPr>
              <w:t xml:space="preserve">Turbo code, </w:t>
            </w:r>
            <w:r w:rsidR="003D7295">
              <w:rPr>
                <w:rFonts w:cstheme="minorHAnsi"/>
                <w:spacing w:val="16"/>
                <w:szCs w:val="22"/>
              </w:rPr>
              <w:br/>
            </w:r>
            <w:r w:rsidRPr="003D7295">
              <w:rPr>
                <w:rFonts w:cstheme="minorHAnsi"/>
                <w:spacing w:val="16"/>
                <w:szCs w:val="22"/>
              </w:rPr>
              <w:t>16 QAM</w:t>
            </w:r>
          </w:p>
        </w:tc>
        <w:tc>
          <w:tcPr>
            <w:tcW w:w="2268" w:type="dxa"/>
            <w:vAlign w:val="center"/>
          </w:tcPr>
          <w:p w14:paraId="544D418D" w14:textId="61F0E95E" w:rsidR="005C2735" w:rsidRPr="003D7295" w:rsidRDefault="005C2735" w:rsidP="005C2735">
            <w:pPr>
              <w:rPr>
                <w:rFonts w:cstheme="minorHAnsi"/>
                <w:szCs w:val="22"/>
              </w:rPr>
            </w:pPr>
            <w:r w:rsidRPr="003D7295">
              <w:rPr>
                <w:rFonts w:cstheme="minorHAnsi"/>
                <w:spacing w:val="10"/>
                <w:szCs w:val="22"/>
              </w:rPr>
              <w:t xml:space="preserve">SC-FDMA, </w:t>
            </w:r>
            <w:r w:rsidR="003D7295">
              <w:rPr>
                <w:rFonts w:cstheme="minorHAnsi"/>
                <w:spacing w:val="10"/>
                <w:szCs w:val="22"/>
              </w:rPr>
              <w:br/>
            </w:r>
            <w:r w:rsidRPr="003D7295">
              <w:rPr>
                <w:rFonts w:cstheme="minorHAnsi"/>
                <w:spacing w:val="10"/>
                <w:szCs w:val="22"/>
              </w:rPr>
              <w:t xml:space="preserve">15 KHz </w:t>
            </w:r>
            <w:r w:rsidR="003D7295">
              <w:rPr>
                <w:rFonts w:cstheme="minorHAnsi"/>
                <w:spacing w:val="10"/>
                <w:szCs w:val="22"/>
              </w:rPr>
              <w:t xml:space="preserve">and 3.75KHz </w:t>
            </w:r>
            <w:r w:rsidRPr="003D7295">
              <w:rPr>
                <w:rFonts w:cstheme="minorHAnsi"/>
                <w:spacing w:val="10"/>
                <w:szCs w:val="22"/>
              </w:rPr>
              <w:t xml:space="preserve">tone spacing, </w:t>
            </w:r>
            <w:r w:rsidR="003D7295">
              <w:rPr>
                <w:rFonts w:cstheme="minorHAnsi"/>
                <w:spacing w:val="10"/>
                <w:szCs w:val="22"/>
              </w:rPr>
              <w:br/>
            </w:r>
            <w:r w:rsidRPr="003D7295">
              <w:rPr>
                <w:rFonts w:cstheme="minorHAnsi"/>
                <w:spacing w:val="10"/>
                <w:szCs w:val="22"/>
              </w:rPr>
              <w:t>Turbo code</w:t>
            </w:r>
          </w:p>
        </w:tc>
        <w:tc>
          <w:tcPr>
            <w:tcW w:w="2970" w:type="dxa"/>
            <w:vAlign w:val="center"/>
          </w:tcPr>
          <w:p w14:paraId="32D89F42" w14:textId="4A6284CE" w:rsidR="005C2735" w:rsidRPr="003D7295" w:rsidRDefault="005C2735" w:rsidP="005C2735">
            <w:pPr>
              <w:rPr>
                <w:rFonts w:cstheme="minorHAnsi"/>
                <w:szCs w:val="22"/>
              </w:rPr>
            </w:pPr>
            <w:r w:rsidRPr="003D7295">
              <w:rPr>
                <w:rFonts w:cstheme="minorHAnsi"/>
                <w:szCs w:val="22"/>
              </w:rPr>
              <w:t xml:space="preserve">TDMA/FDMA, GMSK and 8PSK </w:t>
            </w:r>
            <w:r w:rsidRPr="003D7295">
              <w:rPr>
                <w:rFonts w:cstheme="minorHAnsi"/>
                <w:spacing w:val="12"/>
                <w:szCs w:val="22"/>
              </w:rPr>
              <w:t>(optional)</w:t>
            </w:r>
          </w:p>
        </w:tc>
      </w:tr>
      <w:tr w:rsidR="005C2735" w14:paraId="50C77C1F" w14:textId="77777777" w:rsidTr="005C2735">
        <w:tc>
          <w:tcPr>
            <w:tcW w:w="1590" w:type="dxa"/>
          </w:tcPr>
          <w:p w14:paraId="1A826F57" w14:textId="0FF1899B" w:rsidR="005C2735" w:rsidRPr="003D7295" w:rsidRDefault="005C2735" w:rsidP="005C2735">
            <w:pPr>
              <w:rPr>
                <w:rFonts w:cstheme="minorHAnsi"/>
                <w:szCs w:val="22"/>
              </w:rPr>
            </w:pPr>
            <w:r w:rsidRPr="003D7295">
              <w:rPr>
                <w:rFonts w:cstheme="minorHAnsi"/>
                <w:szCs w:val="22"/>
              </w:rPr>
              <w:t>Bandwidth</w:t>
            </w:r>
          </w:p>
        </w:tc>
        <w:tc>
          <w:tcPr>
            <w:tcW w:w="2233" w:type="dxa"/>
          </w:tcPr>
          <w:p w14:paraId="18F61315" w14:textId="2ABD3E6C" w:rsidR="005C2735" w:rsidRPr="003D7295" w:rsidRDefault="005C2735" w:rsidP="005C2735">
            <w:pPr>
              <w:rPr>
                <w:rFonts w:cstheme="minorHAnsi"/>
                <w:szCs w:val="22"/>
              </w:rPr>
            </w:pPr>
            <w:r w:rsidRPr="003D7295">
              <w:rPr>
                <w:rFonts w:cstheme="minorHAnsi"/>
                <w:szCs w:val="22"/>
              </w:rPr>
              <w:t>1.08 MHz</w:t>
            </w:r>
          </w:p>
        </w:tc>
        <w:tc>
          <w:tcPr>
            <w:tcW w:w="2268" w:type="dxa"/>
          </w:tcPr>
          <w:p w14:paraId="3346C221" w14:textId="07345F83" w:rsidR="005C2735" w:rsidRPr="003D7295" w:rsidRDefault="005C2735" w:rsidP="005C2735">
            <w:pPr>
              <w:rPr>
                <w:rFonts w:cstheme="minorHAnsi"/>
                <w:szCs w:val="22"/>
              </w:rPr>
            </w:pPr>
            <w:r w:rsidRPr="003D7295">
              <w:rPr>
                <w:rFonts w:cstheme="minorHAnsi"/>
                <w:w w:val="105"/>
                <w:szCs w:val="22"/>
              </w:rPr>
              <w:t>180</w:t>
            </w:r>
            <w:r w:rsidRPr="003D7295">
              <w:rPr>
                <w:rFonts w:cstheme="minorHAnsi"/>
                <w:w w:val="75"/>
                <w:szCs w:val="22"/>
              </w:rPr>
              <w:t xml:space="preserve"> KHz</w:t>
            </w:r>
          </w:p>
        </w:tc>
        <w:tc>
          <w:tcPr>
            <w:tcW w:w="2970" w:type="dxa"/>
          </w:tcPr>
          <w:p w14:paraId="3C9239FD" w14:textId="37311702" w:rsidR="005C2735" w:rsidRPr="003D7295" w:rsidRDefault="005C2735" w:rsidP="005C2735">
            <w:pPr>
              <w:rPr>
                <w:rFonts w:cstheme="minorHAnsi"/>
                <w:szCs w:val="22"/>
              </w:rPr>
            </w:pPr>
            <w:r w:rsidRPr="003D7295">
              <w:rPr>
                <w:rFonts w:cstheme="minorHAnsi"/>
                <w:szCs w:val="22"/>
              </w:rPr>
              <w:t>200kHz per channel.</w:t>
            </w:r>
            <w:r w:rsidR="003D7295">
              <w:rPr>
                <w:rFonts w:cstheme="minorHAnsi"/>
                <w:szCs w:val="22"/>
              </w:rPr>
              <w:br/>
              <w:t xml:space="preserve">600KHz to </w:t>
            </w:r>
            <w:r w:rsidRPr="003D7295">
              <w:rPr>
                <w:rFonts w:cstheme="minorHAnsi"/>
                <w:spacing w:val="16"/>
                <w:szCs w:val="22"/>
              </w:rPr>
              <w:t>2.4MHz</w:t>
            </w:r>
          </w:p>
        </w:tc>
      </w:tr>
      <w:tr w:rsidR="005C2735" w14:paraId="0F46622B" w14:textId="77777777" w:rsidTr="005C2735">
        <w:tc>
          <w:tcPr>
            <w:tcW w:w="1590" w:type="dxa"/>
            <w:vAlign w:val="center"/>
          </w:tcPr>
          <w:p w14:paraId="7FCF9A04" w14:textId="1A30B56F" w:rsidR="005C2735" w:rsidRPr="003D7295" w:rsidRDefault="005C2735" w:rsidP="005C2735">
            <w:pPr>
              <w:rPr>
                <w:rFonts w:cstheme="minorHAnsi"/>
                <w:szCs w:val="22"/>
              </w:rPr>
            </w:pPr>
            <w:r w:rsidRPr="003D7295">
              <w:rPr>
                <w:rFonts w:cstheme="minorHAnsi"/>
                <w:szCs w:val="22"/>
              </w:rPr>
              <w:t>Peak rate (DL/UL)</w:t>
            </w:r>
          </w:p>
        </w:tc>
        <w:tc>
          <w:tcPr>
            <w:tcW w:w="2233" w:type="dxa"/>
          </w:tcPr>
          <w:p w14:paraId="5A549A91" w14:textId="39107F57" w:rsidR="005C2735" w:rsidRPr="003D7295" w:rsidRDefault="005C2735" w:rsidP="005C2735">
            <w:pPr>
              <w:rPr>
                <w:rFonts w:cstheme="minorHAnsi"/>
                <w:szCs w:val="22"/>
              </w:rPr>
            </w:pPr>
            <w:r w:rsidRPr="003D7295">
              <w:rPr>
                <w:rFonts w:cstheme="minorHAnsi"/>
                <w:szCs w:val="22"/>
              </w:rPr>
              <w:t>1 Mbps for DL and</w:t>
            </w:r>
            <w:r w:rsidRPr="003D7295">
              <w:rPr>
                <w:rFonts w:cstheme="minorHAnsi"/>
                <w:color w:val="000000"/>
                <w:szCs w:val="22"/>
              </w:rPr>
              <w:t xml:space="preserve"> UL</w:t>
            </w:r>
          </w:p>
        </w:tc>
        <w:tc>
          <w:tcPr>
            <w:tcW w:w="2268" w:type="dxa"/>
            <w:vAlign w:val="center"/>
          </w:tcPr>
          <w:p w14:paraId="7F40C9FA" w14:textId="77777777" w:rsidR="005C2735" w:rsidRPr="003D7295" w:rsidRDefault="005C2735" w:rsidP="003D7295">
            <w:pPr>
              <w:rPr>
                <w:rFonts w:cstheme="minorHAnsi"/>
                <w:szCs w:val="22"/>
              </w:rPr>
            </w:pPr>
            <w:r w:rsidRPr="003D7295">
              <w:rPr>
                <w:rFonts w:cstheme="minorHAnsi"/>
                <w:szCs w:val="22"/>
              </w:rPr>
              <w:t>DL:</w:t>
            </w:r>
            <w:r w:rsidRPr="003D7295">
              <w:rPr>
                <w:rFonts w:cstheme="minorHAnsi"/>
                <w:szCs w:val="22"/>
                <w:vertAlign w:val="superscript"/>
              </w:rPr>
              <w:t xml:space="preserve"> -</w:t>
            </w:r>
            <w:r w:rsidRPr="003D7295">
              <w:rPr>
                <w:rFonts w:cstheme="minorHAnsi"/>
                <w:szCs w:val="22"/>
              </w:rPr>
              <w:t>50 kbps</w:t>
            </w:r>
          </w:p>
          <w:p w14:paraId="7ABA841D" w14:textId="45553E9E" w:rsidR="005C2735" w:rsidRPr="003D7295" w:rsidRDefault="005C2735" w:rsidP="003D7295">
            <w:pPr>
              <w:rPr>
                <w:rFonts w:cstheme="minorHAnsi"/>
                <w:szCs w:val="22"/>
              </w:rPr>
            </w:pPr>
            <w:r w:rsidRPr="003D7295">
              <w:rPr>
                <w:rFonts w:cstheme="minorHAnsi"/>
                <w:color w:val="000000"/>
                <w:spacing w:val="13"/>
                <w:szCs w:val="22"/>
              </w:rPr>
              <w:t>UL:</w:t>
            </w:r>
            <w:r w:rsidRPr="003D7295">
              <w:rPr>
                <w:rFonts w:cstheme="minorHAnsi"/>
                <w:spacing w:val="13"/>
                <w:szCs w:val="22"/>
                <w:vertAlign w:val="superscript"/>
              </w:rPr>
              <w:t xml:space="preserve"> -</w:t>
            </w:r>
            <w:r w:rsidRPr="003D7295">
              <w:rPr>
                <w:rFonts w:cstheme="minorHAnsi"/>
                <w:spacing w:val="13"/>
                <w:szCs w:val="22"/>
              </w:rPr>
              <w:t>50</w:t>
            </w:r>
            <w:r w:rsidR="003D7295" w:rsidRPr="003D7295">
              <w:rPr>
                <w:rFonts w:cstheme="minorHAnsi"/>
                <w:spacing w:val="13"/>
                <w:szCs w:val="22"/>
              </w:rPr>
              <w:t xml:space="preserve"> kbps (multitone)</w:t>
            </w:r>
            <w:r w:rsidR="003D7295" w:rsidRPr="003D7295">
              <w:rPr>
                <w:rFonts w:cstheme="minorHAnsi"/>
                <w:spacing w:val="13"/>
                <w:szCs w:val="22"/>
              </w:rPr>
              <w:br/>
              <w:t xml:space="preserve">: </w:t>
            </w:r>
            <w:r w:rsidRPr="003D7295">
              <w:rPr>
                <w:rFonts w:cstheme="minorHAnsi"/>
                <w:spacing w:val="13"/>
                <w:szCs w:val="22"/>
              </w:rPr>
              <w:t xml:space="preserve">20 kbps </w:t>
            </w:r>
            <w:r w:rsidR="003D7295" w:rsidRPr="003D7295">
              <w:rPr>
                <w:rFonts w:cstheme="minorHAnsi"/>
                <w:spacing w:val="13"/>
                <w:szCs w:val="22"/>
              </w:rPr>
              <w:t>(</w:t>
            </w:r>
            <w:r w:rsidRPr="003D7295">
              <w:rPr>
                <w:rFonts w:cstheme="minorHAnsi"/>
                <w:spacing w:val="13"/>
                <w:szCs w:val="22"/>
              </w:rPr>
              <w:t>single tone</w:t>
            </w:r>
            <w:r w:rsidR="003D7295" w:rsidRPr="003D7295">
              <w:rPr>
                <w:rFonts w:cstheme="minorHAnsi"/>
                <w:spacing w:val="13"/>
                <w:szCs w:val="22"/>
              </w:rPr>
              <w:t>)</w:t>
            </w:r>
          </w:p>
        </w:tc>
        <w:tc>
          <w:tcPr>
            <w:tcW w:w="2970" w:type="dxa"/>
            <w:vAlign w:val="center"/>
          </w:tcPr>
          <w:p w14:paraId="606B4BC3" w14:textId="23E43753" w:rsidR="005C2735" w:rsidRPr="003D7295" w:rsidRDefault="005C2735" w:rsidP="005C2735">
            <w:pPr>
              <w:rPr>
                <w:rFonts w:cstheme="minorHAnsi"/>
                <w:szCs w:val="22"/>
              </w:rPr>
            </w:pPr>
            <w:r w:rsidRPr="003D7295">
              <w:rPr>
                <w:rFonts w:cstheme="minorHAnsi"/>
                <w:szCs w:val="22"/>
              </w:rPr>
              <w:t xml:space="preserve">For DL and UL (4 timeslots): </w:t>
            </w:r>
            <w:r w:rsidR="003D7295" w:rsidRPr="003D7295">
              <w:rPr>
                <w:rFonts w:cstheme="minorHAnsi"/>
                <w:szCs w:val="22"/>
              </w:rPr>
              <w:br/>
            </w:r>
            <w:r w:rsidRPr="003D7295">
              <w:rPr>
                <w:rFonts w:cstheme="minorHAnsi"/>
                <w:szCs w:val="22"/>
              </w:rPr>
              <w:t xml:space="preserve">70 </w:t>
            </w:r>
            <w:r w:rsidRPr="003D7295">
              <w:rPr>
                <w:rFonts w:cstheme="minorHAnsi"/>
                <w:spacing w:val="12"/>
                <w:szCs w:val="22"/>
              </w:rPr>
              <w:t xml:space="preserve">kbps (GMSK), </w:t>
            </w:r>
            <w:r w:rsidR="003D7295" w:rsidRPr="003D7295">
              <w:rPr>
                <w:rFonts w:cstheme="minorHAnsi"/>
                <w:spacing w:val="12"/>
                <w:szCs w:val="22"/>
              </w:rPr>
              <w:br/>
            </w:r>
            <w:r w:rsidRPr="003D7295">
              <w:rPr>
                <w:rFonts w:cstheme="minorHAnsi"/>
                <w:spacing w:val="12"/>
                <w:szCs w:val="22"/>
              </w:rPr>
              <w:t>240kbps (8PSK)</w:t>
            </w:r>
          </w:p>
        </w:tc>
      </w:tr>
      <w:tr w:rsidR="005C2735" w14:paraId="7EB5214A" w14:textId="77777777" w:rsidTr="005C2735">
        <w:tc>
          <w:tcPr>
            <w:tcW w:w="1590" w:type="dxa"/>
            <w:vAlign w:val="center"/>
          </w:tcPr>
          <w:p w14:paraId="2949845F" w14:textId="05CB131D" w:rsidR="005C2735" w:rsidRPr="003D7295" w:rsidRDefault="005C2735" w:rsidP="005C2735">
            <w:pPr>
              <w:rPr>
                <w:rFonts w:cstheme="minorHAnsi"/>
                <w:szCs w:val="22"/>
              </w:rPr>
            </w:pPr>
            <w:r w:rsidRPr="003D7295">
              <w:rPr>
                <w:rFonts w:cstheme="minorHAnsi"/>
                <w:szCs w:val="22"/>
              </w:rPr>
              <w:t>Duplexing</w:t>
            </w:r>
          </w:p>
        </w:tc>
        <w:tc>
          <w:tcPr>
            <w:tcW w:w="2233" w:type="dxa"/>
            <w:vAlign w:val="center"/>
          </w:tcPr>
          <w:p w14:paraId="0467ED82" w14:textId="48F1F8BB" w:rsidR="005C2735" w:rsidRPr="003D7295" w:rsidRDefault="005C2735" w:rsidP="005C2735">
            <w:pPr>
              <w:rPr>
                <w:rFonts w:cstheme="minorHAnsi"/>
                <w:szCs w:val="22"/>
              </w:rPr>
            </w:pPr>
            <w:r w:rsidRPr="003D7295">
              <w:rPr>
                <w:rFonts w:cstheme="minorHAnsi"/>
                <w:szCs w:val="22"/>
              </w:rPr>
              <w:t>FD &amp; HD (type B), FDD &amp; TDD</w:t>
            </w:r>
          </w:p>
        </w:tc>
        <w:tc>
          <w:tcPr>
            <w:tcW w:w="2268" w:type="dxa"/>
            <w:vAlign w:val="center"/>
          </w:tcPr>
          <w:p w14:paraId="220F4229" w14:textId="2D3BFBEE" w:rsidR="005C2735" w:rsidRPr="003D7295" w:rsidRDefault="005C2735" w:rsidP="005C2735">
            <w:pPr>
              <w:rPr>
                <w:rFonts w:cstheme="minorHAnsi"/>
                <w:szCs w:val="22"/>
              </w:rPr>
            </w:pPr>
            <w:r w:rsidRPr="003D7295">
              <w:rPr>
                <w:rFonts w:cstheme="minorHAnsi"/>
                <w:szCs w:val="22"/>
              </w:rPr>
              <w:t>HD (type</w:t>
            </w:r>
            <w:r w:rsidRPr="003D7295">
              <w:rPr>
                <w:rFonts w:cstheme="minorHAnsi"/>
                <w:color w:val="38AF59"/>
                <w:szCs w:val="22"/>
              </w:rPr>
              <w:t xml:space="preserve"> </w:t>
            </w:r>
            <w:r w:rsidRPr="003D7295">
              <w:rPr>
                <w:rFonts w:cstheme="minorHAnsi"/>
                <w:szCs w:val="22"/>
              </w:rPr>
              <w:t>B), FDD</w:t>
            </w:r>
          </w:p>
        </w:tc>
        <w:tc>
          <w:tcPr>
            <w:tcW w:w="2970" w:type="dxa"/>
            <w:vAlign w:val="center"/>
          </w:tcPr>
          <w:p w14:paraId="3E69DFA2" w14:textId="614D6D79" w:rsidR="005C2735" w:rsidRPr="003D7295" w:rsidRDefault="005C2735" w:rsidP="005C2735">
            <w:pPr>
              <w:rPr>
                <w:rFonts w:cstheme="minorHAnsi"/>
                <w:szCs w:val="22"/>
              </w:rPr>
            </w:pPr>
            <w:r w:rsidRPr="003D7295">
              <w:rPr>
                <w:rFonts w:cstheme="minorHAnsi"/>
                <w:szCs w:val="22"/>
              </w:rPr>
              <w:t>HD, FDD</w:t>
            </w:r>
          </w:p>
        </w:tc>
      </w:tr>
      <w:tr w:rsidR="005C2735" w14:paraId="24C3709E" w14:textId="77777777" w:rsidTr="005C2735">
        <w:tc>
          <w:tcPr>
            <w:tcW w:w="1590" w:type="dxa"/>
            <w:vAlign w:val="center"/>
          </w:tcPr>
          <w:p w14:paraId="7A21FE53" w14:textId="78C41E35" w:rsidR="005C2735" w:rsidRPr="003D7295" w:rsidRDefault="005C2735" w:rsidP="005C2735">
            <w:pPr>
              <w:rPr>
                <w:rFonts w:cstheme="minorHAnsi"/>
                <w:szCs w:val="22"/>
              </w:rPr>
            </w:pPr>
            <w:r w:rsidRPr="003D7295">
              <w:rPr>
                <w:rFonts w:cstheme="minorHAnsi"/>
                <w:spacing w:val="12"/>
                <w:szCs w:val="22"/>
              </w:rPr>
              <w:t>Power saving</w:t>
            </w:r>
          </w:p>
        </w:tc>
        <w:tc>
          <w:tcPr>
            <w:tcW w:w="2233" w:type="dxa"/>
            <w:vAlign w:val="center"/>
          </w:tcPr>
          <w:p w14:paraId="0526A234" w14:textId="245824EB" w:rsidR="005C2735" w:rsidRPr="003D7295" w:rsidRDefault="005C2735" w:rsidP="005C2735">
            <w:pPr>
              <w:rPr>
                <w:rFonts w:cstheme="minorHAnsi"/>
                <w:szCs w:val="22"/>
              </w:rPr>
            </w:pPr>
            <w:r w:rsidRPr="003D7295">
              <w:rPr>
                <w:rFonts w:cstheme="minorHAnsi"/>
                <w:szCs w:val="22"/>
              </w:rPr>
              <w:t xml:space="preserve">PSM, ext. I-DRX, </w:t>
            </w:r>
            <w:r w:rsidR="003D7295" w:rsidRPr="003D7295">
              <w:rPr>
                <w:rFonts w:cstheme="minorHAnsi"/>
                <w:szCs w:val="22"/>
              </w:rPr>
              <w:br/>
            </w:r>
            <w:r w:rsidRPr="003D7295">
              <w:rPr>
                <w:rFonts w:cstheme="minorHAnsi"/>
                <w:szCs w:val="22"/>
              </w:rPr>
              <w:t>C-DRX</w:t>
            </w:r>
          </w:p>
        </w:tc>
        <w:tc>
          <w:tcPr>
            <w:tcW w:w="2268" w:type="dxa"/>
            <w:vAlign w:val="center"/>
          </w:tcPr>
          <w:p w14:paraId="362955AB" w14:textId="713C95A0" w:rsidR="005C2735" w:rsidRPr="003D7295" w:rsidRDefault="005C2735" w:rsidP="005C2735">
            <w:pPr>
              <w:rPr>
                <w:rFonts w:cstheme="minorHAnsi"/>
                <w:szCs w:val="22"/>
              </w:rPr>
            </w:pPr>
            <w:r w:rsidRPr="003D7295">
              <w:rPr>
                <w:rFonts w:cstheme="minorHAnsi"/>
                <w:szCs w:val="22"/>
              </w:rPr>
              <w:t>PSM, ext. I-DRX, C-DRX</w:t>
            </w:r>
          </w:p>
        </w:tc>
        <w:tc>
          <w:tcPr>
            <w:tcW w:w="2970" w:type="dxa"/>
            <w:vAlign w:val="center"/>
          </w:tcPr>
          <w:p w14:paraId="6AC86479" w14:textId="7E2D2101" w:rsidR="005C2735" w:rsidRPr="003D7295" w:rsidRDefault="005C2735" w:rsidP="005C2735">
            <w:pPr>
              <w:rPr>
                <w:rFonts w:cstheme="minorHAnsi"/>
                <w:szCs w:val="22"/>
              </w:rPr>
            </w:pPr>
            <w:r w:rsidRPr="003D7295">
              <w:rPr>
                <w:rFonts w:cstheme="minorHAnsi"/>
                <w:color w:val="040207"/>
                <w:szCs w:val="22"/>
              </w:rPr>
              <w:t>PSM,</w:t>
            </w:r>
            <w:r w:rsidRPr="003D7295">
              <w:rPr>
                <w:rFonts w:cstheme="minorHAnsi"/>
                <w:szCs w:val="22"/>
              </w:rPr>
              <w:t xml:space="preserve"> ext. I-DRX</w:t>
            </w:r>
          </w:p>
        </w:tc>
      </w:tr>
      <w:tr w:rsidR="005C2735" w14:paraId="4053BEAD" w14:textId="77777777" w:rsidTr="005C2735">
        <w:tc>
          <w:tcPr>
            <w:tcW w:w="1590" w:type="dxa"/>
            <w:vAlign w:val="center"/>
          </w:tcPr>
          <w:p w14:paraId="569E99BA" w14:textId="67C6B9CD" w:rsidR="005C2735" w:rsidRPr="003D7295" w:rsidRDefault="005C2735" w:rsidP="005C2735">
            <w:pPr>
              <w:rPr>
                <w:rFonts w:cstheme="minorHAnsi"/>
                <w:spacing w:val="12"/>
                <w:szCs w:val="22"/>
              </w:rPr>
            </w:pPr>
            <w:r w:rsidRPr="003D7295">
              <w:rPr>
                <w:rFonts w:cstheme="minorHAnsi"/>
                <w:spacing w:val="12"/>
                <w:szCs w:val="22"/>
              </w:rPr>
              <w:t>Power class</w:t>
            </w:r>
          </w:p>
        </w:tc>
        <w:tc>
          <w:tcPr>
            <w:tcW w:w="2233" w:type="dxa"/>
            <w:vAlign w:val="center"/>
          </w:tcPr>
          <w:p w14:paraId="1D7C499E" w14:textId="7CE99098" w:rsidR="005C2735" w:rsidRPr="003D7295" w:rsidRDefault="005C2735" w:rsidP="005C2735">
            <w:pPr>
              <w:rPr>
                <w:rFonts w:cstheme="minorHAnsi"/>
                <w:szCs w:val="22"/>
              </w:rPr>
            </w:pPr>
            <w:r w:rsidRPr="003D7295">
              <w:rPr>
                <w:rFonts w:cstheme="minorHAnsi"/>
                <w:szCs w:val="22"/>
              </w:rPr>
              <w:t>23 dBm</w:t>
            </w:r>
          </w:p>
        </w:tc>
        <w:tc>
          <w:tcPr>
            <w:tcW w:w="2268" w:type="dxa"/>
            <w:vAlign w:val="center"/>
          </w:tcPr>
          <w:p w14:paraId="4420EC18" w14:textId="02FED1EC" w:rsidR="005C2735" w:rsidRPr="003D7295" w:rsidRDefault="005C2735" w:rsidP="005C2735">
            <w:pPr>
              <w:rPr>
                <w:rFonts w:cstheme="minorHAnsi"/>
                <w:szCs w:val="22"/>
              </w:rPr>
            </w:pPr>
            <w:r w:rsidRPr="003D7295">
              <w:rPr>
                <w:rFonts w:cstheme="minorHAnsi"/>
                <w:spacing w:val="8"/>
                <w:szCs w:val="22"/>
              </w:rPr>
              <w:t>23 dBm</w:t>
            </w:r>
          </w:p>
        </w:tc>
        <w:tc>
          <w:tcPr>
            <w:tcW w:w="2970" w:type="dxa"/>
            <w:vAlign w:val="center"/>
          </w:tcPr>
          <w:p w14:paraId="3E0E2950" w14:textId="09ED81AC" w:rsidR="005C2735" w:rsidRPr="003D7295" w:rsidRDefault="003D7295" w:rsidP="005C2735">
            <w:pPr>
              <w:rPr>
                <w:rFonts w:cstheme="minorHAnsi"/>
                <w:szCs w:val="22"/>
              </w:rPr>
            </w:pPr>
            <w:r w:rsidRPr="003D7295">
              <w:rPr>
                <w:rFonts w:cstheme="minorHAnsi"/>
                <w:szCs w:val="22"/>
              </w:rPr>
              <w:t>33 dBm</w:t>
            </w:r>
            <w:r>
              <w:rPr>
                <w:rFonts w:cstheme="minorHAnsi"/>
                <w:szCs w:val="22"/>
              </w:rPr>
              <w:t xml:space="preserve"> or 23dBm</w:t>
            </w:r>
          </w:p>
        </w:tc>
      </w:tr>
    </w:tbl>
    <w:p w14:paraId="6BD97CB6" w14:textId="77777777" w:rsidR="005C2735" w:rsidRDefault="005C2735" w:rsidP="00F446C9">
      <w:pPr>
        <w:pStyle w:val="BodyText"/>
      </w:pPr>
    </w:p>
    <w:p w14:paraId="70BE87EE" w14:textId="1DD3B6AD" w:rsidR="00283CB1" w:rsidRPr="00280F56" w:rsidRDefault="00283CB1" w:rsidP="005C2735">
      <w:pPr>
        <w:pStyle w:val="BodyText"/>
      </w:pPr>
    </w:p>
    <w:p w14:paraId="064B92A3" w14:textId="0FBCF1E7" w:rsidR="00280F56" w:rsidRPr="00CC4FAC" w:rsidRDefault="00CC4FAC" w:rsidP="00C90D24">
      <w:pPr>
        <w:pStyle w:val="BodyText"/>
        <w:rPr>
          <w:u w:val="single"/>
        </w:rPr>
      </w:pPr>
      <w:r w:rsidRPr="00CC4FAC">
        <w:rPr>
          <w:u w:val="single"/>
        </w:rPr>
        <w:t>Dedicated link RF options</w:t>
      </w:r>
    </w:p>
    <w:p w14:paraId="4CFD6041" w14:textId="680BADC1" w:rsidR="00DB53A4" w:rsidRPr="00280F56" w:rsidRDefault="0068564C" w:rsidP="00C90D24">
      <w:pPr>
        <w:pStyle w:val="BodyText"/>
        <w:rPr>
          <w:rFonts w:asciiTheme="minorHAnsi" w:hAnsiTheme="minorHAnsi"/>
          <w:szCs w:val="22"/>
          <w:lang w:eastAsia="en-NZ"/>
        </w:rPr>
      </w:pPr>
      <w:r w:rsidRPr="00280F56">
        <w:rPr>
          <w:lang w:eastAsia="en-NZ"/>
        </w:rPr>
        <w:lastRenderedPageBreak/>
        <w:t>WiMAX (Worldw</w:t>
      </w:r>
      <w:r w:rsidR="003D7295">
        <w:rPr>
          <w:lang w:eastAsia="en-NZ"/>
        </w:rPr>
        <w:t>i</w:t>
      </w:r>
      <w:r w:rsidRPr="00280F56">
        <w:rPr>
          <w:lang w:eastAsia="en-NZ"/>
        </w:rPr>
        <w:t>de operability over Microw</w:t>
      </w:r>
      <w:r w:rsidR="003D7295">
        <w:rPr>
          <w:lang w:eastAsia="en-NZ"/>
        </w:rPr>
        <w:t>a</w:t>
      </w:r>
      <w:r w:rsidRPr="00280F56">
        <w:rPr>
          <w:lang w:eastAsia="en-NZ"/>
        </w:rPr>
        <w:t>ve) is a technology using Microwave links.</w:t>
      </w:r>
      <w:r w:rsidRPr="00280F56">
        <w:rPr>
          <w:lang w:eastAsia="en-NZ"/>
        </w:rPr>
        <w:br/>
        <w:t xml:space="preserve">WiMAX does not require line of sight to operate and has further range than conventional </w:t>
      </w:r>
      <w:r w:rsidR="00BB76EE">
        <w:rPr>
          <w:lang w:eastAsia="en-NZ"/>
        </w:rPr>
        <w:t xml:space="preserve">“Wi-Fi” </w:t>
      </w:r>
      <w:r w:rsidR="00DB7715">
        <w:rPr>
          <w:lang w:eastAsia="en-NZ"/>
        </w:rPr>
        <w:t xml:space="preserve">wireless networking </w:t>
      </w:r>
      <w:r w:rsidRPr="00280F56">
        <w:rPr>
          <w:lang w:eastAsia="en-NZ"/>
        </w:rPr>
        <w:t>(30-50km maximum limit for line of sight)</w:t>
      </w:r>
      <w:r w:rsidR="00742E8C" w:rsidRPr="00280F56">
        <w:rPr>
          <w:lang w:eastAsia="en-NZ"/>
        </w:rPr>
        <w:t xml:space="preserve">. </w:t>
      </w:r>
      <w:r w:rsidRPr="00280F56">
        <w:rPr>
          <w:lang w:eastAsia="en-NZ"/>
        </w:rPr>
        <w:t>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There are two main types of WiMAX</w:t>
      </w:r>
      <w:r w:rsidR="00BB76EE">
        <w:rPr>
          <w:lang w:eastAsia="en-NZ"/>
        </w:rPr>
        <w:t xml:space="preserve"> - </w:t>
      </w:r>
      <w:r w:rsidRPr="00280F56">
        <w:rPr>
          <w:lang w:eastAsia="en-NZ"/>
        </w:rPr>
        <w:t>fixed and mobile</w:t>
      </w:r>
      <w:r w:rsidR="00DB7715">
        <w:rPr>
          <w:lang w:eastAsia="en-NZ"/>
        </w:rPr>
        <w:t>,</w:t>
      </w:r>
      <w:r w:rsidRPr="00280F56">
        <w:rPr>
          <w:lang w:eastAsia="en-NZ"/>
        </w:rPr>
        <w:t xml:space="preserve"> and these are </w:t>
      </w:r>
      <w:r w:rsidR="00F57603" w:rsidRPr="00280F56">
        <w:rPr>
          <w:lang w:eastAsia="en-NZ"/>
        </w:rPr>
        <w:t>quite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r w:rsidR="0003482D" w:rsidRPr="00280F56">
        <w:rPr>
          <w:lang w:eastAsia="en-NZ"/>
        </w:rPr>
        <w:t>SigFox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SigFox cloud. Each sensor can report up to </w:t>
      </w:r>
      <w:r w:rsidR="000E34AE" w:rsidRPr="00280F56">
        <w:rPr>
          <w:lang w:eastAsia="en-NZ"/>
        </w:rPr>
        <w:t>twelve</w:t>
      </w:r>
      <w:r w:rsidR="0003482D" w:rsidRPr="00280F56">
        <w:rPr>
          <w:lang w:eastAsia="en-NZ"/>
        </w:rPr>
        <w:t xml:space="preserve">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SigFox and it’s low transmission rates, make it unappealing as a solution, and SigFox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a is a competitor to SigFox. This is a low power communications protocol designed to send small packets of data at regular intervals with low-power usage. It</w:t>
      </w:r>
      <w:r w:rsidR="00CC4FAC">
        <w:t xml:space="preserve"> is</w:t>
      </w:r>
      <w:r w:rsidR="00DB53A4" w:rsidRPr="00280F56">
        <w:t xml:space="preserve"> a proprietary protocol owned by Semtech</w:t>
      </w:r>
      <w:r w:rsidR="00CC4FAC">
        <w:t xml:space="preserve">. </w:t>
      </w:r>
      <w:r w:rsidR="00DB53A4" w:rsidRPr="00280F56">
        <w:t xml:space="preserve">LoRaWAN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r w:rsidR="00DB53A4" w:rsidRPr="00280F56">
        <w:rPr>
          <w:lang w:eastAsia="en-NZ"/>
        </w:rPr>
        <w:t>Lo</w:t>
      </w:r>
      <w:r w:rsidR="00CC4FAC">
        <w:rPr>
          <w:lang w:eastAsia="en-NZ"/>
        </w:rPr>
        <w:t>R</w:t>
      </w:r>
      <w:r w:rsidR="00DB53A4" w:rsidRPr="00280F56">
        <w:rPr>
          <w:lang w:eastAsia="en-NZ"/>
        </w:rPr>
        <w:t xml:space="preserve">aWAN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a system are 10,000 but Lo</w:t>
      </w:r>
      <w:r w:rsidR="00CC4FAC">
        <w:rPr>
          <w:lang w:eastAsia="en-NZ"/>
        </w:rPr>
        <w:t>R</w:t>
      </w:r>
      <w:r w:rsidR="00DB53A4" w:rsidRPr="00280F56">
        <w:rPr>
          <w:lang w:eastAsia="en-NZ"/>
        </w:rPr>
        <w:t xml:space="preserve">aWAN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to alleviate this, which is possible as </w:t>
      </w:r>
      <w:r w:rsidR="00F14344" w:rsidRPr="00280F56">
        <w:rPr>
          <w:lang w:eastAsia="en-NZ"/>
        </w:rPr>
        <w:t>Lo</w:t>
      </w:r>
      <w:r w:rsidR="00F14344">
        <w:rPr>
          <w:lang w:eastAsia="en-NZ"/>
        </w:rPr>
        <w:t>R</w:t>
      </w:r>
      <w:r w:rsidR="00F14344" w:rsidRPr="00280F56">
        <w:rPr>
          <w:lang w:eastAsia="en-NZ"/>
        </w:rPr>
        <w:t>aWAN</w:t>
      </w:r>
      <w:r w:rsidR="00DB53A4" w:rsidRPr="00280F56">
        <w:rPr>
          <w:lang w:eastAsia="en-NZ"/>
        </w:rPr>
        <w:t xml:space="preserve"> operates in a star of stars fashion where every station receives the transmissions of all devices around it. </w:t>
      </w:r>
    </w:p>
    <w:p w14:paraId="2F626E2A" w14:textId="3A3FCA3C" w:rsidR="00DB53A4" w:rsidRPr="00280F56" w:rsidRDefault="00DB53A4" w:rsidP="00C90D24">
      <w:pPr>
        <w:pStyle w:val="BodyText"/>
        <w:rPr>
          <w:lang w:eastAsia="en-NZ"/>
        </w:rPr>
      </w:pPr>
      <w:r w:rsidRPr="00280F56">
        <w:rPr>
          <w:lang w:eastAsia="en-NZ"/>
        </w:rPr>
        <w:t xml:space="preserve">In NZ, </w:t>
      </w:r>
      <w:r w:rsidR="00CC4FAC">
        <w:rPr>
          <w:lang w:eastAsia="en-NZ"/>
        </w:rPr>
        <w:t xml:space="preserve">Spark concentrate LoRaWAN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r w:rsidR="00F14344" w:rsidRPr="00280F56">
        <w:rPr>
          <w:lang w:eastAsia="en-NZ"/>
        </w:rPr>
        <w:t>Lo</w:t>
      </w:r>
      <w:r w:rsidR="00F14344">
        <w:rPr>
          <w:lang w:eastAsia="en-NZ"/>
        </w:rPr>
        <w:t>R</w:t>
      </w:r>
      <w:r w:rsidR="00F14344" w:rsidRPr="00280F56">
        <w:rPr>
          <w:lang w:eastAsia="en-NZ"/>
        </w:rPr>
        <w:t>aWAN</w:t>
      </w:r>
      <w:r w:rsidRPr="00280F56">
        <w:rPr>
          <w:lang w:eastAsia="en-NZ"/>
        </w:rPr>
        <w:t xml:space="preserve"> infrastructure and deploy stations in the appropriate </w:t>
      </w:r>
      <w:r w:rsidRPr="00280F56">
        <w:rPr>
          <w:lang w:eastAsia="en-NZ"/>
        </w:rPr>
        <w:lastRenderedPageBreak/>
        <w:t xml:space="preserve">places 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r w:rsidR="00F14344" w:rsidRPr="00280F56">
        <w:rPr>
          <w:lang w:eastAsia="en-NZ"/>
        </w:rPr>
        <w:t>Lo</w:t>
      </w:r>
      <w:r w:rsidR="00F14344">
        <w:rPr>
          <w:lang w:eastAsia="en-NZ"/>
        </w:rPr>
        <w:t>R</w:t>
      </w:r>
      <w:r w:rsidR="00F14344" w:rsidRPr="00280F56">
        <w:rPr>
          <w:lang w:eastAsia="en-NZ"/>
        </w:rPr>
        <w:t>aWAN</w:t>
      </w:r>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r w:rsidR="00F14344" w:rsidRPr="00280F56">
        <w:rPr>
          <w:lang w:eastAsia="en-NZ"/>
        </w:rPr>
        <w:t>Lo</w:t>
      </w:r>
      <w:r w:rsidR="00F14344">
        <w:rPr>
          <w:lang w:eastAsia="en-NZ"/>
        </w:rPr>
        <w:t>R</w:t>
      </w:r>
      <w:r w:rsidR="00F14344" w:rsidRPr="00280F56">
        <w:rPr>
          <w:lang w:eastAsia="en-NZ"/>
        </w:rPr>
        <w:t>aWAN</w:t>
      </w:r>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5EB7DE57" w:rsidR="000C5E07" w:rsidRDefault="00DB53A4" w:rsidP="003D7295">
      <w:pPr>
        <w:pStyle w:val="BodyText"/>
        <w:rPr>
          <w:lang w:eastAsia="en-NZ"/>
        </w:rPr>
      </w:pPr>
      <w:r w:rsidRPr="00280F56">
        <w:rPr>
          <w:lang w:eastAsia="en-NZ"/>
        </w:rPr>
        <w:t xml:space="preserve">Dedicated radio links are a </w:t>
      </w:r>
      <w:r w:rsidR="00742E8C" w:rsidRPr="00280F56">
        <w:rPr>
          <w:lang w:eastAsia="en-NZ"/>
        </w:rPr>
        <w:t>solution</w:t>
      </w:r>
      <w:r w:rsidRPr="00280F56">
        <w:rPr>
          <w:lang w:eastAsia="en-NZ"/>
        </w:rPr>
        <w:t xml:space="preserve">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696CF11C" w14:textId="3BB059CE" w:rsidR="00F446C9" w:rsidRPr="00280F56" w:rsidRDefault="00F446C9" w:rsidP="00452A51">
      <w:pPr>
        <w:pStyle w:val="Caption"/>
      </w:pPr>
      <w:bookmarkStart w:id="21" w:name="_Toc146546614"/>
      <w:bookmarkStart w:id="22" w:name="_Toc146547281"/>
      <w:bookmarkStart w:id="23" w:name="_Toc147945443"/>
      <w:r w:rsidRPr="00280F56">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w:t>
      </w:r>
      <w:r w:rsidR="00C5580D">
        <w:fldChar w:fldCharType="end"/>
      </w:r>
      <w:r w:rsidRPr="00280F56">
        <w:t xml:space="preserve"> </w:t>
      </w:r>
      <w:r w:rsidRPr="000C5E07">
        <w:rPr>
          <w:rStyle w:val="CaptionChar"/>
        </w:rPr>
        <w:t>Backhaul (long range) communication protocols compared.</w:t>
      </w:r>
      <w:bookmarkEnd w:id="21"/>
      <w:bookmarkEnd w:id="22"/>
      <w:bookmarkEnd w:id="23"/>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0120B4">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0120B4">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0120B4">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2378698A" w:rsidR="00F446C9" w:rsidRPr="00280F56" w:rsidRDefault="00F446C9" w:rsidP="000120B4">
            <w:pPr>
              <w:jc w:val="center"/>
            </w:pPr>
            <w:r w:rsidRPr="00280F56">
              <w:t>N</w:t>
            </w:r>
            <w:r w:rsidR="003D7295">
              <w:t>B</w:t>
            </w:r>
            <w:r w:rsidRPr="00280F56">
              <w:t>IoT</w:t>
            </w:r>
          </w:p>
        </w:tc>
        <w:tc>
          <w:tcPr>
            <w:tcW w:w="2006" w:type="dxa"/>
            <w:tcBorders>
              <w:top w:val="single" w:sz="4" w:space="0" w:color="auto"/>
              <w:left w:val="single" w:sz="4" w:space="0" w:color="auto"/>
              <w:bottom w:val="single" w:sz="4" w:space="0" w:color="auto"/>
              <w:right w:val="single" w:sz="4" w:space="0" w:color="auto"/>
            </w:tcBorders>
            <w:hideMark/>
          </w:tcPr>
          <w:p w14:paraId="6201F63D" w14:textId="3C3E2196" w:rsidR="00F446C9" w:rsidRPr="00280F56" w:rsidRDefault="00F14344" w:rsidP="000120B4">
            <w:pPr>
              <w:jc w:val="center"/>
            </w:pPr>
            <w:r w:rsidRPr="00280F56">
              <w:t>LoRaWAN</w:t>
            </w:r>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0120B4">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0120B4">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0120B4">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0120B4">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0120B4">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0120B4">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0120B4">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0120B4">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0120B4">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0120B4">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0120B4">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0120B4">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0120B4">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0120B4">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0120B4">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0120B4">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0120B4">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0120B4">
            <w:pPr>
              <w:jc w:val="center"/>
            </w:pPr>
            <w:r w:rsidRPr="00280F56">
              <w:t>300-400 kbs</w:t>
            </w:r>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0120B4">
            <w:pPr>
              <w:jc w:val="center"/>
            </w:pPr>
            <w:r w:rsidRPr="00280F56">
              <w:t>20-127 kbs</w:t>
            </w:r>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0120B4">
            <w:pPr>
              <w:jc w:val="center"/>
            </w:pPr>
            <w:r w:rsidRPr="00280F56">
              <w:t>50 kbs</w:t>
            </w:r>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0120B4">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0120B4">
            <w:pPr>
              <w:jc w:val="center"/>
            </w:pPr>
            <w:r w:rsidRPr="00280F56">
              <w:t>250 mW</w:t>
            </w:r>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0120B4">
            <w:pPr>
              <w:jc w:val="center"/>
            </w:pPr>
            <w:r w:rsidRPr="00280F56">
              <w:t>220 mW</w:t>
            </w:r>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0120B4">
            <w:pPr>
              <w:jc w:val="center"/>
            </w:pPr>
            <w:r w:rsidRPr="00280F56">
              <w:t>200 mW</w:t>
            </w:r>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0120B4">
            <w:pPr>
              <w:jc w:val="center"/>
            </w:pPr>
            <w:r w:rsidRPr="00280F56">
              <w:t>125 mW</w:t>
            </w:r>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0120B4">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0120B4">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0120B4">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0120B4">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0120B4">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0120B4">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0120B4">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0120B4">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0120B4">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0120B4">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0120B4">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0120B4">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0120B4">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0120B4">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0120B4">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0120B4">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0120B4">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0120B4">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0120B4">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0120B4">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0120B4">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0120B4">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0120B4">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0120B4">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0120B4">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C7E66CE"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xml:space="preserve">.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RFD (Reduced Functionality device) and a </w:t>
      </w:r>
      <w:r w:rsidR="00DB53A4" w:rsidRPr="00280F56">
        <w:rPr>
          <w:lang w:eastAsia="en-NZ"/>
        </w:rPr>
        <w:lastRenderedPageBreak/>
        <w:t>single coordinator. Routing traffic is in-band with the data.</w:t>
      </w:r>
      <w:r w:rsidR="008145B0">
        <w:rPr>
          <w:lang w:eastAsia="en-NZ"/>
        </w:rPr>
        <w:br/>
      </w:r>
      <w:r w:rsidR="00030A9C" w:rsidRPr="00280F56">
        <w:rPr>
          <w:lang w:eastAsia="en-NZ"/>
        </w:rPr>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however</w:t>
      </w:r>
      <w:r w:rsidR="00A3634E">
        <w:rPr>
          <w:lang w:eastAsia="en-NZ"/>
        </w:rPr>
        <w:t>,</w:t>
      </w:r>
      <w:r w:rsidR="00B601E9" w:rsidRPr="00280F56">
        <w:rPr>
          <w:lang w:eastAsia="en-NZ"/>
        </w:rPr>
        <w:t xml:space="preserve"> it is a short</w:t>
      </w:r>
      <w:r w:rsidR="00A3634E">
        <w:rPr>
          <w:lang w:eastAsia="en-NZ"/>
        </w:rPr>
        <w:t>-</w:t>
      </w:r>
      <w:r w:rsidR="00B601E9" w:rsidRPr="00280F56">
        <w:rPr>
          <w:lang w:eastAsia="en-NZ"/>
        </w:rPr>
        <w:t>range protocol</w:t>
      </w:r>
      <w:r w:rsidR="00A3634E">
        <w:rPr>
          <w:lang w:eastAsia="en-NZ"/>
        </w:rPr>
        <w:t>,</w:t>
      </w:r>
      <w:r w:rsidR="00B601E9" w:rsidRPr="00280F56">
        <w:rPr>
          <w:lang w:eastAsia="en-NZ"/>
        </w:rPr>
        <w:t xml:space="preserve">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utilises the 433MHz band which gives it multi-km range. To improve performance</w:t>
      </w:r>
      <w:r w:rsidR="00BB76EE">
        <w:rPr>
          <w:lang w:eastAsia="en-NZ"/>
        </w:rPr>
        <w:t>,</w:t>
      </w:r>
      <w:r w:rsidR="00B601E9" w:rsidRPr="00280F56">
        <w:rPr>
          <w:lang w:eastAsia="en-NZ"/>
        </w:rPr>
        <w:t xml:space="preserve"> some network </w:t>
      </w:r>
      <w:r w:rsidR="00BB76EE">
        <w:rPr>
          <w:lang w:eastAsia="en-NZ"/>
        </w:rPr>
        <w:t>devices</w:t>
      </w:r>
      <w:r w:rsidR="00B601E9" w:rsidRPr="00280F56">
        <w:rPr>
          <w:lang w:eastAsia="en-NZ"/>
        </w:rPr>
        <w:t xml:space="preserve">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There are no retail providers of Dash7 devices in N</w:t>
      </w:r>
      <w:r w:rsidR="00A3634E">
        <w:rPr>
          <w:lang w:eastAsia="en-NZ"/>
        </w:rPr>
        <w:t>ew Zealand,</w:t>
      </w:r>
      <w:r w:rsidR="00B601E9" w:rsidRPr="00280F56">
        <w:rPr>
          <w:lang w:eastAsia="en-NZ"/>
        </w:rPr>
        <w:t xml:space="preserve"> so this technology is not recommended.</w:t>
      </w:r>
    </w:p>
    <w:p w14:paraId="712BD1C7" w14:textId="224314EC" w:rsidR="00B601E9" w:rsidRPr="00280F56" w:rsidRDefault="00BB76EE" w:rsidP="00C90D24">
      <w:pPr>
        <w:pStyle w:val="BodyText"/>
        <w:rPr>
          <w:rFonts w:asciiTheme="minorHAnsi" w:hAnsiTheme="minorHAnsi"/>
          <w:szCs w:val="22"/>
          <w:lang w:eastAsia="en-US"/>
        </w:rPr>
      </w:pPr>
      <w:r w:rsidRPr="00280F56">
        <w:t>Wi-Fi</w:t>
      </w:r>
      <w:r w:rsidR="00B601E9" w:rsidRPr="00280F56">
        <w:t xml:space="preserve"> HaLow is based on the IEEE 802.11ah standard </w:t>
      </w:r>
      <w:r w:rsidR="00B601E9" w:rsidRPr="00280F56">
        <w:fldChar w:fldCharType="begin" w:fldLock="1"/>
      </w:r>
      <w:r w:rsidR="00B601E9"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00B601E9" w:rsidRPr="00280F56">
        <w:fldChar w:fldCharType="separate"/>
      </w:r>
      <w:r w:rsidR="00B601E9" w:rsidRPr="00280F56">
        <w:rPr>
          <w:noProof/>
        </w:rPr>
        <w:t>(Shanmuga Sundaram, 2016)</w:t>
      </w:r>
      <w:r w:rsidR="00B601E9" w:rsidRPr="00280F56">
        <w:fldChar w:fldCharType="end"/>
      </w:r>
      <w:r w:rsidR="00B601E9" w:rsidRPr="00280F56">
        <w:t xml:space="preserve"> and consumes less power than standard </w:t>
      </w:r>
      <w:r w:rsidRPr="00280F56">
        <w:t>Wi-Fi</w:t>
      </w:r>
      <w:r w:rsidR="00B601E9" w:rsidRPr="00280F56">
        <w:t xml:space="preserve"> with a longer range; up to 750m using the “unlicensed” frequencies from 915-928MHz. Being a superset of </w:t>
      </w:r>
      <w:r w:rsidRPr="00280F56">
        <w:t>Wi-Fi</w:t>
      </w:r>
      <w:r w:rsidR="00B601E9" w:rsidRPr="00280F56">
        <w:t xml:space="preserve">, </w:t>
      </w:r>
      <w:r w:rsidRPr="00280F56">
        <w:t>Wi-Fi</w:t>
      </w:r>
      <w:r w:rsidR="00B601E9" w:rsidRPr="00280F56">
        <w:t xml:space="preserve"> Ha</w:t>
      </w:r>
      <w:r>
        <w:t>L</w:t>
      </w:r>
      <w:r w:rsidR="00B601E9" w:rsidRPr="00280F56">
        <w:t xml:space="preserve">ow supports IP based communication and is designed to support </w:t>
      </w:r>
      <w:r w:rsidR="000E34AE">
        <w:t xml:space="preserve">up to 8191 </w:t>
      </w:r>
      <w:r w:rsidR="00B601E9" w:rsidRPr="00280F56">
        <w:t xml:space="preserve">simultaneous clients (as </w:t>
      </w:r>
      <w:r w:rsidR="000E34AE" w:rsidRPr="00280F56">
        <w:t>thirteen</w:t>
      </w:r>
      <w:r w:rsidR="00B601E9" w:rsidRPr="00280F56">
        <w:t xml:space="preserve"> bits are used for an ID) in a star-shaped network with data transmission rates from 150kbs to 347Mbs. </w:t>
      </w:r>
      <w:r w:rsidR="000C5E07">
        <w:t xml:space="preserve">As such, </w:t>
      </w:r>
      <w:r>
        <w:t>Wi-Fi</w:t>
      </w:r>
      <w:r w:rsidR="000C5E07">
        <w:t xml:space="preserve"> HaLow is only possible for cattle monitoring. </w:t>
      </w:r>
      <w:r w:rsidR="00B601E9"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00B601E9" w:rsidRPr="00280F56">
        <w:fldChar w:fldCharType="begin" w:fldLock="1"/>
      </w:r>
      <w:r w:rsidR="00B601E9"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00B601E9" w:rsidRPr="00280F56">
        <w:fldChar w:fldCharType="separate"/>
      </w:r>
      <w:r w:rsidR="00B601E9" w:rsidRPr="00280F56">
        <w:rPr>
          <w:noProof/>
        </w:rPr>
        <w:t>(Šljivo et al., 2018)</w:t>
      </w:r>
      <w:r w:rsidR="00B601E9" w:rsidRPr="00280F56">
        <w:fldChar w:fldCharType="end"/>
      </w:r>
      <w:r w:rsidR="00B601E9" w:rsidRPr="00280F56">
        <w:t>. Wi</w:t>
      </w:r>
      <w:r>
        <w:t>-F</w:t>
      </w:r>
      <w:r w:rsidR="00B601E9" w:rsidRPr="00280F56">
        <w:t>i</w:t>
      </w:r>
      <w:r>
        <w:t xml:space="preserve"> </w:t>
      </w:r>
      <w:r w:rsidR="00B601E9" w:rsidRPr="00280F56">
        <w:t>HaLow is included here despite there being no retail supply of network cards in New Zealand as it has distinct advantages that may make it worthwhile to source parts from overseas. One of these advantages is the multi</w:t>
      </w:r>
      <w:r w:rsidR="00A3634E">
        <w:t>-</w:t>
      </w:r>
      <w:r w:rsidR="00B601E9" w:rsidRPr="00280F56">
        <w:t>hop relay support integrated with the technology.</w:t>
      </w:r>
    </w:p>
    <w:p w14:paraId="3BFEC80C" w14:textId="35A2EEB3"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 xml:space="preserve">For both power usage and connection speed advantages, Bluetooth is </w:t>
      </w:r>
      <w:r w:rsidR="00F57603" w:rsidRPr="00280F56">
        <w:rPr>
          <w:lang w:eastAsia="en-NZ"/>
        </w:rPr>
        <w:t>attractive</w:t>
      </w:r>
      <w:r w:rsidRPr="00280F56">
        <w:rPr>
          <w:lang w:eastAsia="en-NZ"/>
        </w:rPr>
        <w:t>. Bluetooth 5 also includes mesh networking, making this a significant challenger to ZigBee.</w:t>
      </w:r>
      <w:r w:rsidR="006247D2" w:rsidRPr="00280F56">
        <w:rPr>
          <w:lang w:eastAsia="en-NZ"/>
        </w:rPr>
        <w:br/>
      </w:r>
      <w:r w:rsidR="00C90D24" w:rsidRPr="00280F56">
        <w:rPr>
          <w:lang w:eastAsia="en-NZ"/>
        </w:rPr>
        <w:br/>
      </w:r>
      <w:r w:rsidRPr="00280F56">
        <w:rPr>
          <w:lang w:eastAsia="en-NZ"/>
        </w:rPr>
        <w:lastRenderedPageBreak/>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Duroc, 2022; Jia et al., 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t>LoRaWAN can be used as a short haul system but the other systems are more cost-effective, albeit with reduced range.</w:t>
      </w:r>
    </w:p>
    <w:p w14:paraId="529818E7" w14:textId="2B6F6D5D" w:rsidR="00D2502A" w:rsidRPr="00280F56" w:rsidRDefault="00D2502A" w:rsidP="00452A51">
      <w:pPr>
        <w:pStyle w:val="Caption"/>
      </w:pPr>
      <w:bookmarkStart w:id="24" w:name="_Toc146546615"/>
      <w:bookmarkStart w:id="25" w:name="_Toc146547282"/>
      <w:bookmarkStart w:id="26" w:name="_Toc147945444"/>
      <w:r w:rsidRPr="00280F56">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3</w:t>
      </w:r>
      <w:r w:rsidR="00C5580D">
        <w:fldChar w:fldCharType="end"/>
      </w:r>
      <w:r w:rsidRPr="00280F56">
        <w:t xml:space="preserve">  Short range communication protocols compared</w:t>
      </w:r>
      <w:bookmarkEnd w:id="24"/>
      <w:bookmarkEnd w:id="25"/>
      <w:bookmarkEnd w:id="26"/>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5683E466" w:rsidR="00D2502A" w:rsidRPr="00280F56" w:rsidRDefault="00F14344" w:rsidP="00842CFB">
            <w:r w:rsidRPr="00280F56">
              <w:t>B</w:t>
            </w:r>
            <w:r>
              <w:t>luetooth</w:t>
            </w:r>
            <w:r w:rsidRPr="00280F56">
              <w:t xml:space="preserve"> </w:t>
            </w:r>
            <w:r>
              <w:t>Low</w:t>
            </w:r>
            <w:r w:rsidR="00EB516C">
              <w:t xml:space="preserve"> </w:t>
            </w:r>
            <w:r w:rsidR="00D2502A"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1CDDFFD0" w:rsidR="00D2502A" w:rsidRPr="00280F56" w:rsidRDefault="00F14344" w:rsidP="00842CFB">
            <w:r w:rsidRPr="00280F56">
              <w:t>LoRaWAN</w:t>
            </w:r>
          </w:p>
        </w:tc>
        <w:tc>
          <w:tcPr>
            <w:tcW w:w="1701" w:type="dxa"/>
            <w:tcBorders>
              <w:top w:val="single" w:sz="4" w:space="0" w:color="auto"/>
              <w:left w:val="single" w:sz="4" w:space="0" w:color="auto"/>
              <w:bottom w:val="single" w:sz="4" w:space="0" w:color="auto"/>
              <w:right w:val="single" w:sz="4" w:space="0" w:color="auto"/>
            </w:tcBorders>
            <w:hideMark/>
          </w:tcPr>
          <w:p w14:paraId="53591428" w14:textId="0BAB917A" w:rsidR="00D2502A" w:rsidRPr="00280F56" w:rsidRDefault="00F14344" w:rsidP="00842CFB">
            <w:r w:rsidRPr="00280F56">
              <w:t>Wi-Fi</w:t>
            </w:r>
            <w:r w:rsidR="00D2502A" w:rsidRPr="00280F56">
              <w:t xml:space="preserve"> HaLow</w:t>
            </w:r>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t>kbs</w:t>
            </w:r>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t>kbs</w:t>
            </w:r>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150 kbs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mW</w:t>
            </w:r>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10 mW</w:t>
            </w:r>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10 mW</w:t>
            </w:r>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125 mW</w:t>
            </w:r>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2B8E4F54" w:rsidR="000E74AE" w:rsidRPr="00280F56" w:rsidRDefault="000E74AE" w:rsidP="00842CFB">
            <w:r>
              <w:t>Not ideal</w:t>
            </w:r>
            <w:r w:rsidR="00A3634E">
              <w:t xml:space="preserve"> as line of sight.</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6EECD163" w:rsidR="000E74AE" w:rsidRPr="00280F56" w:rsidRDefault="000E74AE" w:rsidP="00842CFB">
            <w:r>
              <w:t>Not ideal</w:t>
            </w:r>
            <w:r w:rsidR="00A3634E">
              <w:t xml:space="preserve"> as range is short</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235B6F4C" w:rsidR="000E74AE" w:rsidRPr="00280F56" w:rsidRDefault="000E74AE" w:rsidP="00842CFB">
            <w:r>
              <w:t>Not ideal</w:t>
            </w:r>
            <w:r w:rsidR="00A3634E">
              <w:t xml:space="preserve"> for short-range but is good for long-range.</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452A51">
      <w:pPr>
        <w:pStyle w:val="Caption"/>
      </w:pPr>
      <w:r w:rsidRPr="00280F56">
        <w:br/>
      </w:r>
      <w:bookmarkStart w:id="27"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27"/>
    </w:p>
    <w:p w14:paraId="0F0CCF7E" w14:textId="5F1A01E1" w:rsidR="00F446C9" w:rsidRPr="00280F56" w:rsidRDefault="00D2502A" w:rsidP="00452A51">
      <w:pPr>
        <w:pStyle w:val="Caption"/>
      </w:pPr>
      <w:bookmarkStart w:id="28" w:name="_Toc146546616"/>
      <w:bookmarkStart w:id="29" w:name="_Toc146547284"/>
      <w:bookmarkStart w:id="30" w:name="_Toc147945445"/>
      <w:r w:rsidRPr="00280F56">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4</w:t>
      </w:r>
      <w:r w:rsidR="00C5580D">
        <w:fldChar w:fldCharType="end"/>
      </w:r>
      <w:r w:rsidRPr="00280F56">
        <w:t xml:space="preserve">  Communication proto</w:t>
      </w:r>
      <w:r w:rsidR="00713165">
        <w:t>c</w:t>
      </w:r>
      <w:r w:rsidRPr="00280F56">
        <w:t>ol</w:t>
      </w:r>
      <w:r w:rsidR="00424FD0" w:rsidRPr="00280F56">
        <w:t xml:space="preserve"> options available on a range of microcomputers</w:t>
      </w:r>
      <w:bookmarkEnd w:id="28"/>
      <w:bookmarkEnd w:id="29"/>
      <w:bookmarkEnd w:id="30"/>
    </w:p>
    <w:tbl>
      <w:tblPr>
        <w:tblStyle w:val="TableGrid"/>
        <w:tblW w:w="0" w:type="auto"/>
        <w:jc w:val="center"/>
        <w:tblLook w:val="04A0" w:firstRow="1" w:lastRow="0" w:firstColumn="1" w:lastColumn="0" w:noHBand="0" w:noVBand="1"/>
      </w:tblPr>
      <w:tblGrid>
        <w:gridCol w:w="1115"/>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lastRenderedPageBreak/>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t>EdgeT</w:t>
            </w:r>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r w:rsidRPr="00280F56">
              <w:t>Microbit</w:t>
            </w:r>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4FF8B0AA" w:rsidR="00D2502A" w:rsidRPr="00280F56" w:rsidRDefault="00F14344">
            <w:r w:rsidRPr="00280F56">
              <w:t>LoRaWAN</w:t>
            </w:r>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r w:rsidRPr="00280F56">
              <w:t>NbIOT</w:t>
            </w:r>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7C347D08" w:rsidR="00713165" w:rsidRDefault="00713165" w:rsidP="00283CB1">
      <w:pPr>
        <w:pStyle w:val="BodyText"/>
      </w:pPr>
      <w:r w:rsidRPr="00280F56">
        <w:t>Key: I=Inbuilt, M=Module available in NZ,</w:t>
      </w:r>
      <w:r w:rsidR="00A3634E">
        <w:t xml:space="preserve"> </w:t>
      </w:r>
      <w:r w:rsidRPr="00280F56">
        <w:t>O=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1E0F2331" w:rsidR="00EB516C" w:rsidRDefault="00713165" w:rsidP="00713165">
      <w:pPr>
        <w:pStyle w:val="BodyText"/>
      </w:pPr>
      <w:r>
        <w:br/>
      </w:r>
      <w:r w:rsidRPr="00280F56">
        <w:t xml:space="preserve">To avoid the monthly costs and </w:t>
      </w:r>
      <w:r w:rsidR="00742E8C" w:rsidRPr="00280F56">
        <w:t>infrastructure</w:t>
      </w:r>
      <w:r w:rsidRPr="00280F56">
        <w:t xml:space="preserve"> investments in RF backhaul technology, a</w:t>
      </w:r>
      <w:r>
        <w:t>n</w:t>
      </w:r>
      <w:r w:rsidRPr="00280F56">
        <w:t xml:space="preserve"> </w:t>
      </w:r>
      <w:r>
        <w:t xml:space="preserve">autonomous </w:t>
      </w:r>
      <w:r w:rsidRPr="00280F56">
        <w:t>travelling device (rather than the actual farmer) could visit the herd, download the data</w:t>
      </w:r>
      <w:r w:rsidR="00A3634E">
        <w:t>,</w:t>
      </w:r>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w:t>
      </w:r>
      <w:r w:rsidR="0053122D">
        <w:t xml:space="preserve"> on</w:t>
      </w:r>
      <w:r w:rsidRPr="00280F56">
        <w:t xml:space="preserve"> and/or startling the </w:t>
      </w:r>
      <w:r w:rsidR="00742E8C" w:rsidRPr="00280F56">
        <w:t>animal</w:t>
      </w:r>
      <w:r w:rsidR="00742E8C">
        <w:t xml:space="preserve"> and</w:t>
      </w:r>
      <w:r w:rsidRPr="00280F56">
        <w:t xml:space="preserve"> obtain data from the other sensors on the animal. Most research on data mules in a rural context has concentrated </w:t>
      </w:r>
      <w:r w:rsidR="00A3634E">
        <w:t xml:space="preserve">on </w:t>
      </w:r>
      <w:r w:rsidRPr="00280F56">
        <w:t xml:space="preserve">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00A3634E">
        <w:t xml:space="preserve">unless an expensive license is obtained.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00A3634E">
        <w:t xml:space="preserve"> </w:t>
      </w:r>
    </w:p>
    <w:p w14:paraId="078B3877" w14:textId="706DD460" w:rsidR="006009DB" w:rsidRPr="006009DB" w:rsidRDefault="00713165" w:rsidP="00713165">
      <w:pPr>
        <w:pStyle w:val="BodyText"/>
        <w:rPr>
          <w:rStyle w:val="Heading4Char"/>
        </w:rPr>
      </w:pPr>
      <w:r w:rsidRPr="00280F56">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lastRenderedPageBreak/>
        <w:br/>
      </w:r>
      <w:r w:rsidR="006009DB">
        <w:rPr>
          <w:rStyle w:val="Heading4Char"/>
        </w:rPr>
        <w:t xml:space="preserve">1.1.2.3 </w:t>
      </w:r>
      <w:r w:rsidR="006009DB" w:rsidRPr="006009DB">
        <w:rPr>
          <w:rStyle w:val="Heading4Char"/>
        </w:rPr>
        <w:t>Hybrid of RF Short-Range and Data Mule solution</w:t>
      </w:r>
    </w:p>
    <w:p w14:paraId="51347F90" w14:textId="726885D2" w:rsidR="006009DB" w:rsidRPr="00280F56"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p>
    <w:p w14:paraId="78D2A385" w14:textId="0FC6E950" w:rsidR="00952362" w:rsidRDefault="00416E6A" w:rsidP="00952362">
      <w:pPr>
        <w:pStyle w:val="Heading3"/>
        <w:rPr>
          <w:noProof w:val="0"/>
        </w:rPr>
      </w:pPr>
      <w:bookmarkStart w:id="31" w:name="_Toc147945591"/>
      <w:bookmarkEnd w:id="19"/>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1"/>
    </w:p>
    <w:p w14:paraId="753C2830" w14:textId="09AB888A"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w:t>
      </w:r>
      <w:r w:rsidR="00742E8C">
        <w:t>detection</w:t>
      </w:r>
      <w:r w:rsidR="00375FB6">
        <w:t xml:space="preserve"> sensors and their limitations.</w:t>
      </w:r>
    </w:p>
    <w:p w14:paraId="18522035" w14:textId="77777777" w:rsidR="004F228A" w:rsidRDefault="004F228A">
      <w:pPr>
        <w:rPr>
          <w:rFonts w:ascii="Calibri" w:hAnsi="Calibri" w:cs="Calibri"/>
          <w:b/>
          <w:bCs/>
          <w:noProof/>
          <w:sz w:val="26"/>
          <w:szCs w:val="26"/>
        </w:rPr>
      </w:pPr>
      <w:bookmarkStart w:id="32" w:name="_Toc147945592"/>
      <w:r>
        <w:br w:type="page"/>
      </w:r>
    </w:p>
    <w:p w14:paraId="4280BD53" w14:textId="585D8F5F" w:rsidR="00952362" w:rsidRPr="00280F56" w:rsidRDefault="00952362" w:rsidP="00375FB6">
      <w:pPr>
        <w:pStyle w:val="Heading3"/>
      </w:pPr>
      <w:r w:rsidRPr="00280F56">
        <w:lastRenderedPageBreak/>
        <w:t>Obstacle Avoidance</w:t>
      </w:r>
      <w:bookmarkEnd w:id="32"/>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120B4">
                                <w:t>‬</w:t>
                              </w:r>
                              <w:r w:rsidR="000120B4">
                                <w:t>‬</w:t>
                              </w:r>
                              <w:r w:rsidR="000120B4">
                                <w:t>‬</w:t>
                              </w:r>
                              <w:r w:rsidR="000120B4">
                                <w:t>‬</w:t>
                              </w:r>
                              <w:r w:rsidR="000120B4">
                                <w:t>‬</w:t>
                              </w:r>
                              <w:r w:rsidR="000120B4">
                                <w:t>‬</w:t>
                              </w:r>
                              <w:r w:rsidR="000120B4">
                                <w:t>‬</w:t>
                              </w:r>
                              <w:r w:rsidR="000120B4">
                                <w:t>‬</w:t>
                              </w:r>
                              <w:r w:rsidR="000120B4">
                                <w:t>‬</w:t>
                              </w:r>
                              <w:r w:rsidR="000120B4">
                                <w:t>‬</w:t>
                              </w:r>
                              <w:r w:rsidR="000120B4">
                                <w:t>‬</w:t>
                              </w:r>
                              <w:r w:rsidR="000120B4">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1F7243D1"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w:t>
      </w:r>
      <w:r w:rsidR="00742E8C" w:rsidRPr="00280F56">
        <w:t>taller</w:t>
      </w:r>
      <w:r w:rsidR="004B3066" w:rsidRPr="00280F56">
        <w:t xml:space="preserve">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4. Various weather conditions - sun, snow, rain, ice</w:t>
      </w:r>
      <w:r w:rsidR="00A3634E">
        <w:t>,</w:t>
      </w:r>
      <w:r w:rsidR="004B3066" w:rsidRPr="00280F56">
        <w:t xml:space="preserve"> and fog. </w:t>
      </w:r>
      <w:r w:rsidR="004B3066" w:rsidRPr="00280F56">
        <w:br/>
      </w:r>
      <w:r w:rsidR="004B3066" w:rsidRPr="00280F56">
        <w:lastRenderedPageBreak/>
        <w:t xml:space="preserve">5. The terrain gradient which needs to be </w:t>
      </w:r>
      <w:r w:rsidR="00A3634E" w:rsidRPr="00280F56">
        <w:t>traversable</w:t>
      </w:r>
      <w:r w:rsidR="004B3066" w:rsidRPr="00280F56">
        <w:t xml:space="preserve"> or avoided. </w:t>
      </w:r>
      <w:r w:rsidR="004B3066" w:rsidRPr="00280F56">
        <w:br/>
        <w:t>6. Rabbit warren holes and/or other large depressions which need to be avoided.</w:t>
      </w:r>
      <w:r w:rsidR="004B3066" w:rsidRPr="00280F56">
        <w:br/>
        <w:t>7. Farm fencing, where the rover must either stay within the defined boundary and/or detect and utilise methods to pass through fences, gates, cattle</w:t>
      </w:r>
      <w:r w:rsidR="00F307EF">
        <w:t>-</w:t>
      </w:r>
      <w:r w:rsidR="004B3066" w:rsidRPr="00280F56">
        <w:t>stops, etc.</w:t>
      </w:r>
      <w:r w:rsidR="004B3066" w:rsidRPr="00280F56">
        <w:br/>
        <w:t>8. Humans, animals</w:t>
      </w:r>
      <w:r w:rsidR="00F307EF">
        <w:t>,</w:t>
      </w:r>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3" w:name="_Toc137371634"/>
      <w:r w:rsidRPr="00280F56">
        <w:rPr>
          <w:noProof w:val="0"/>
        </w:rPr>
        <w:t>Typical Obstacle-detection sensors</w:t>
      </w:r>
      <w:bookmarkEnd w:id="33"/>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lang w:eastAsia="en-NZ"/>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64E4C335" w:rsidR="004B3066" w:rsidRPr="00280F56" w:rsidRDefault="00121E32" w:rsidP="00452A51">
      <w:pPr>
        <w:pStyle w:val="Caption"/>
      </w:pPr>
      <w:bookmarkStart w:id="34" w:name="_Toc146547285"/>
      <w:bookmarkStart w:id="35" w:name="_Toc147945327"/>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rsidRPr="00280F56">
        <w:t xml:space="preserve">  </w:t>
      </w:r>
      <w:r w:rsidR="00375FB6">
        <w:t xml:space="preserve">Obstacle detecting </w:t>
      </w:r>
      <w:r w:rsidRPr="00280F56">
        <w:t>Sensor Types</w:t>
      </w:r>
      <w:bookmarkEnd w:id="34"/>
      <w:r w:rsidR="003D7295">
        <w:t xml:space="preserve"> (Image from author).</w:t>
      </w:r>
      <w:bookmarkEnd w:id="35"/>
    </w:p>
    <w:p w14:paraId="1FD486F3" w14:textId="2B487B1B"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w:t>
      </w:r>
      <w:r w:rsidR="00061399" w:rsidRPr="00280F56">
        <w:t>),</w:t>
      </w:r>
      <w:r w:rsidR="004B3066" w:rsidRPr="00280F56">
        <w:t xml:space="preserve"> but categorisation of an object is not possible without further processing.</w:t>
      </w:r>
    </w:p>
    <w:p w14:paraId="40FA56FE" w14:textId="610AD004"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00F307EF">
        <w:t>,</w:t>
      </w:r>
      <w:r w:rsidRPr="00280F56">
        <w:t xml:space="preserve"> besides Wong’s work</w:t>
      </w:r>
      <w:r w:rsidR="00F307EF">
        <w:t>,</w:t>
      </w:r>
      <w:r w:rsidRPr="00280F56">
        <w:t xml:space="preserve"> but is a project more suited to an RF engineer to design the required antennae </w:t>
      </w:r>
      <w:r w:rsidR="004F228A" w:rsidRPr="00280F56">
        <w:t>array</w:t>
      </w:r>
      <w:r w:rsidR="004F228A">
        <w:t xml:space="preserve"> and</w:t>
      </w:r>
      <w:r w:rsidR="007E573A" w:rsidRPr="00280F56">
        <w:t xml:space="preserve">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 emits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narrow surfaces</w:t>
      </w:r>
      <w:r w:rsidR="00F57603">
        <w:t>,</w:t>
      </w:r>
      <w:r w:rsidRPr="00280F56">
        <w:t xml:space="preserve"> such as a narrow bush branch</w:t>
      </w:r>
      <w:r w:rsidR="00375FB6">
        <w:t xml:space="preserve"> or a fence wire</w:t>
      </w:r>
      <w:r w:rsidR="00F57603">
        <w:t>.</w:t>
      </w:r>
      <w:r w:rsidRPr="00280F56">
        <w:t xml:space="preserve">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w:t>
      </w:r>
      <w:r w:rsidR="00742E8C" w:rsidRPr="00280F56">
        <w:t>cheap</w:t>
      </w:r>
      <w:r w:rsidRPr="00280F56">
        <w:t xml:space="preserve">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w:t>
      </w:r>
      <w:r w:rsidR="00F57603" w:rsidRPr="00280F56">
        <w:t>inflated cost</w:t>
      </w:r>
      <w:r w:rsidRPr="00280F56">
        <w:t xml:space="preserve"> and </w:t>
      </w:r>
      <w:r w:rsidR="00F57603">
        <w:t>the</w:t>
      </w:r>
      <w:r w:rsidRPr="00280F56">
        <w:t xml:space="preserve"> high computer processing power required to analyse the visual data, along with low resolution (compared to a </w:t>
      </w:r>
      <w:r w:rsidR="005E6285" w:rsidRPr="00280F56">
        <w:t xml:space="preserve">conventional </w:t>
      </w:r>
      <w:r w:rsidRPr="00280F56">
        <w:t>camera)</w:t>
      </w:r>
      <w:r w:rsidR="00F57603">
        <w:t>,</w:t>
      </w:r>
      <w:r w:rsidRPr="00280F56">
        <w:t xml:space="preserve">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1345D381" w:rsidR="00F968EF" w:rsidRDefault="00F307EF" w:rsidP="00BB76EE">
      <w:pPr>
        <w:pStyle w:val="BodyText"/>
      </w:pPr>
      <w:bookmarkStart w:id="36" w:name="_Toc146547286"/>
      <w:r>
        <w:rPr>
          <w:lang w:eastAsia="zh-CN"/>
        </w:rPr>
        <w:lastRenderedPageBreak/>
        <w:t>Camera-based d</w:t>
      </w:r>
      <w:r w:rsidR="004B3066" w:rsidRPr="00280F56">
        <w:rPr>
          <w:lang w:eastAsia="zh-CN"/>
        </w:rPr>
        <w:t xml:space="preserve">etection of holes in the ground </w:t>
      </w:r>
      <w:r w:rsidR="004E53CB" w:rsidRPr="00280F56">
        <w:rPr>
          <w:lang w:eastAsia="zh-CN"/>
        </w:rPr>
        <w:t xml:space="preserve">(rabbit warrens or natural depressions) </w:t>
      </w:r>
      <w:r w:rsidR="004B3066" w:rsidRPr="00280F56">
        <w:rPr>
          <w:lang w:eastAsia="zh-CN"/>
        </w:rPr>
        <w:t>ha</w:t>
      </w:r>
      <w:r w:rsidR="007E573A" w:rsidRPr="00280F56">
        <w:rPr>
          <w:lang w:eastAsia="zh-CN"/>
        </w:rPr>
        <w:t>s</w:t>
      </w:r>
      <w:r w:rsidR="004B3066" w:rsidRPr="00280F56">
        <w:rPr>
          <w:lang w:eastAsia="zh-CN"/>
        </w:rPr>
        <w:t xml:space="preserve"> been briefly explored </w:t>
      </w:r>
      <w:r w:rsidR="004B3066"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004B3066" w:rsidRPr="00280F56">
        <w:fldChar w:fldCharType="separate"/>
      </w:r>
      <w:r w:rsidR="00D40BA6" w:rsidRPr="00280F56">
        <w:rPr>
          <w:noProof/>
        </w:rPr>
        <w:t>(Ghaffari et al., 2004; Kusuma Arbawa et al., 2021; L. Matthies &amp; Rankin, 2003; J. Wang et al., 2016)</w:t>
      </w:r>
      <w:r w:rsidR="004B3066" w:rsidRPr="00280F56">
        <w:fldChar w:fldCharType="end"/>
      </w:r>
      <w:r w:rsidR="004E53CB" w:rsidRPr="00280F56">
        <w:t xml:space="preserve"> by u</w:t>
      </w:r>
      <w:r w:rsidR="004B3066" w:rsidRPr="00280F56">
        <w:t xml:space="preserve">sing thermal signatures (infra-red) </w:t>
      </w:r>
      <w:r w:rsidR="004E53CB" w:rsidRPr="00280F56">
        <w:t xml:space="preserve">which </w:t>
      </w:r>
      <w:r w:rsidR="004B3066" w:rsidRPr="00280F56">
        <w:t xml:space="preserve">works well at night provided that ground cover is not too dense but has limited effectiveness on a sunny day </w:t>
      </w:r>
      <w:r w:rsidR="004B3066"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004B3066" w:rsidRPr="00280F56">
        <w:fldChar w:fldCharType="separate"/>
      </w:r>
      <w:r w:rsidR="00D40BA6" w:rsidRPr="00280F56">
        <w:rPr>
          <w:noProof/>
        </w:rPr>
        <w:t>(L. Matthies &amp; Rankin, 2003)</w:t>
      </w:r>
      <w:r w:rsidR="004B3066" w:rsidRPr="00280F56">
        <w:fldChar w:fldCharType="end"/>
      </w:r>
      <w:r w:rsidR="004B3066" w:rsidRPr="00280F56">
        <w:t>. Matthies and Rankin propose modelling solar illumination for their approach to be usable in daylight conditions.</w:t>
      </w:r>
      <w:r w:rsidR="004B3066" w:rsidRPr="00280F56">
        <w:br/>
      </w:r>
      <w:r w:rsidR="004B3066" w:rsidRPr="00280F56">
        <w:br/>
        <w:t xml:space="preserve">Determining and adapting to ground conditions has primarily been limited to detecting traction loss on the driven wheels and compensating by pulsing torque in </w:t>
      </w:r>
      <w:r w:rsidR="00F57603" w:rsidRPr="00280F56">
        <w:t>an analogous manner</w:t>
      </w:r>
      <w:r w:rsidR="004B3066" w:rsidRPr="00280F56">
        <w:t xml:space="preserve"> to anti-lock braking</w:t>
      </w:r>
      <w:r w:rsidR="007E573A" w:rsidRPr="00280F56">
        <w:t xml:space="preserve">. The methodology is well developed </w:t>
      </w:r>
      <w:r w:rsidR="004B3066" w:rsidRPr="00280F56">
        <w:t>and is the approach taken by full-size vehicles.</w:t>
      </w:r>
      <w:r w:rsidR="007E573A" w:rsidRPr="00280F56">
        <w:t xml:space="preserve"> </w:t>
      </w:r>
      <w:r w:rsidR="007E573A" w:rsidRPr="00280F56">
        <w:br/>
      </w:r>
      <w:r w:rsidR="004B3066" w:rsidRPr="00280F56">
        <w:t xml:space="preserve">Determining ground conditions before the rover reaches them has had less research. Khan and Ahmed </w:t>
      </w:r>
      <w:r w:rsidR="004B3066"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004B3066" w:rsidRPr="00280F56">
        <w:fldChar w:fldCharType="separate"/>
      </w:r>
      <w:r w:rsidR="00D40BA6" w:rsidRPr="00280F56">
        <w:rPr>
          <w:noProof/>
        </w:rPr>
        <w:t>(Khan &amp; Ahmed, 2021)</w:t>
      </w:r>
      <w:r w:rsidR="004B3066" w:rsidRPr="00280F56">
        <w:fldChar w:fldCharType="end"/>
      </w:r>
      <w:r w:rsidR="004B3066" w:rsidRPr="00280F56">
        <w:t xml:space="preserve"> used a CNN (convolutional neural network) to detect snow on road images and Kawai </w:t>
      </w:r>
      <w:r w:rsidR="004B3066"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004B3066" w:rsidRPr="00280F56">
        <w:fldChar w:fldCharType="separate"/>
      </w:r>
      <w:r w:rsidR="00D40BA6" w:rsidRPr="00280F56">
        <w:rPr>
          <w:noProof/>
        </w:rPr>
        <w:t>(Kawai et al., 2014)</w:t>
      </w:r>
      <w:r w:rsidR="004B3066" w:rsidRPr="00280F56">
        <w:fldChar w:fldCharType="end"/>
      </w:r>
      <w:r w:rsidR="004B3066" w:rsidRPr="00280F56">
        <w:t xml:space="preserve"> used a car-mounted webcam to distinguish road conditions at night via colour differences but a road is a known surface and  rural topologies vary considerably. Wading sensors as utilised by Tran </w:t>
      </w:r>
      <w:r w:rsidR="004B3066"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004B3066" w:rsidRPr="00280F56">
        <w:fldChar w:fldCharType="separate"/>
      </w:r>
      <w:r w:rsidR="00D40BA6" w:rsidRPr="00280F56">
        <w:rPr>
          <w:noProof/>
        </w:rPr>
        <w:t>(Tran et al., 2015)</w:t>
      </w:r>
      <w:r w:rsidR="004B3066" w:rsidRPr="00280F56">
        <w:fldChar w:fldCharType="end"/>
      </w:r>
      <w:r w:rsidR="004B3066" w:rsidRPr="00280F56">
        <w:t xml:space="preserve"> only face downwards and can’t predict the depth of water ahead of a vehicle.</w:t>
      </w:r>
      <w:r w:rsidR="004B3066" w:rsidRPr="00280F56">
        <w:br/>
      </w:r>
      <w:r w:rsidR="004B3066"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004B3066" w:rsidRPr="00280F56">
        <w:rPr>
          <w:rFonts w:cs="Calibri"/>
        </w:rPr>
        <w:t>ä</w:t>
      </w:r>
      <w:r w:rsidR="004B3066" w:rsidRPr="00280F56">
        <w:t xml:space="preserve">fer’s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xml:space="preserve"> holds some promise for holes or negative gradients but their technique is not as applicable to positive gradients.</w:t>
      </w:r>
      <w:r w:rsidR="004B3066" w:rsidRPr="00280F56">
        <w:br/>
      </w:r>
      <w:r w:rsidR="004B3066"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004B3066" w:rsidRPr="00280F56">
        <w:t xml:space="preserve"> sensor ought to be better but </w:t>
      </w:r>
      <w:r w:rsidR="00F57603" w:rsidRPr="00280F56">
        <w:t>exceedingly small</w:t>
      </w:r>
      <w:r w:rsidR="004B3066" w:rsidRPr="00280F56">
        <w:t xml:space="preserve"> objects may be missed. </w:t>
      </w:r>
      <w:r>
        <w:t>RADAR would be the best possible sensor to detect this but a RADAR system requires considerable power resources.</w:t>
      </w:r>
      <w:r w:rsidR="00F968EF">
        <w:br/>
      </w:r>
      <w:r w:rsidR="00F968EF">
        <w:br/>
      </w:r>
      <w:r w:rsidR="00F968EF" w:rsidRPr="00280F56">
        <w:t xml:space="preserve">If the fence needs to be traversed (a common </w:t>
      </w:r>
      <w:r w:rsidR="00EF46C6" w:rsidRPr="00280F56">
        <w:t>occurrence</w:t>
      </w:r>
      <w:r w:rsidR="00F968EF" w:rsidRPr="00280F56">
        <w:t xml:space="preserv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w:t>
      </w:r>
      <w:r>
        <w:t xml:space="preserve"> for any sensor</w:t>
      </w:r>
      <w:r w:rsidR="00F968EF" w:rsidRPr="00280F56">
        <w:t xml:space="preserve">. </w:t>
      </w:r>
      <w:r>
        <w:t>Camera-based o</w:t>
      </w:r>
      <w:r w:rsidR="00F968EF" w:rsidRPr="00280F56">
        <w:t>bject identification when facing into the sun or other lighting challenges are also likely to be issues in a real-world environment.</w:t>
      </w:r>
      <w:bookmarkEnd w:id="36"/>
    </w:p>
    <w:p w14:paraId="0327A0A1" w14:textId="77777777" w:rsidR="00F94D59" w:rsidRPr="00280F56" w:rsidRDefault="00F94D59" w:rsidP="00F94D59">
      <w:pPr>
        <w:pStyle w:val="Heading4"/>
        <w:rPr>
          <w:noProof w:val="0"/>
        </w:rPr>
      </w:pPr>
      <w:r w:rsidRPr="00280F56">
        <w:rPr>
          <w:noProof w:val="0"/>
        </w:rPr>
        <w:lastRenderedPageBreak/>
        <w:t>Sensor fusion approaches</w:t>
      </w:r>
      <w:r w:rsidRPr="00280F56">
        <w:rPr>
          <w:noProof w:val="0"/>
        </w:rPr>
        <w:br/>
      </w:r>
    </w:p>
    <w:p w14:paraId="224A008E" w14:textId="18DFB8A2" w:rsidR="00F94D59" w:rsidRDefault="00F94D59" w:rsidP="00F94D59">
      <w:pPr>
        <w:pStyle w:val="BodyText"/>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t xml:space="preserve">Manduchi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Manduchi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56E4ADB8" w14:textId="04ABA83B" w:rsidR="00EF46C6" w:rsidRDefault="00EF46C6">
      <w:pPr>
        <w:rPr>
          <w:rFonts w:ascii="Calibri" w:hAnsi="Calibri"/>
        </w:rPr>
      </w:pPr>
      <w:r>
        <w:br w:type="page"/>
      </w:r>
    </w:p>
    <w:p w14:paraId="3F8217D2" w14:textId="7D81127B" w:rsidR="00EF46C6" w:rsidRPr="00280F56" w:rsidRDefault="00F968EF" w:rsidP="00452A51">
      <w:pPr>
        <w:pStyle w:val="Caption"/>
      </w:pPr>
      <w:bookmarkStart w:id="37" w:name="_Toc146546617"/>
      <w:bookmarkStart w:id="38" w:name="_Toc147945446"/>
      <w:r w:rsidRPr="00280F56">
        <w:lastRenderedPageBreak/>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5</w:t>
      </w:r>
      <w:r w:rsidR="00C5580D">
        <w:fldChar w:fldCharType="end"/>
      </w:r>
      <w:r w:rsidRPr="00280F56">
        <w:t xml:space="preserve">  Single obstacle-avoiding Sensor Summary</w:t>
      </w:r>
      <w:bookmarkEnd w:id="37"/>
      <w:bookmarkEnd w:id="38"/>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0120B4">
        <w:tc>
          <w:tcPr>
            <w:tcW w:w="1267" w:type="dxa"/>
          </w:tcPr>
          <w:p w14:paraId="6A40668D" w14:textId="77777777" w:rsidR="00F968EF" w:rsidRPr="00280F56" w:rsidRDefault="00F968EF" w:rsidP="000120B4">
            <w:r w:rsidRPr="00280F56">
              <w:t>Sensor</w:t>
            </w:r>
          </w:p>
        </w:tc>
        <w:tc>
          <w:tcPr>
            <w:tcW w:w="1440" w:type="dxa"/>
          </w:tcPr>
          <w:p w14:paraId="43AB1859" w14:textId="77777777" w:rsidR="00F968EF" w:rsidRPr="00280F56" w:rsidRDefault="00F968EF" w:rsidP="000120B4">
            <w:r w:rsidRPr="00280F56">
              <w:t>Radar</w:t>
            </w:r>
          </w:p>
        </w:tc>
        <w:tc>
          <w:tcPr>
            <w:tcW w:w="1297" w:type="dxa"/>
          </w:tcPr>
          <w:p w14:paraId="15D1E21B" w14:textId="77777777" w:rsidR="00F968EF" w:rsidRPr="00280F56" w:rsidRDefault="00F968EF" w:rsidP="000120B4">
            <w:r w:rsidRPr="00280F56">
              <w:t>Ultrasonic</w:t>
            </w:r>
          </w:p>
        </w:tc>
        <w:tc>
          <w:tcPr>
            <w:tcW w:w="925" w:type="dxa"/>
          </w:tcPr>
          <w:p w14:paraId="2FDBDC22" w14:textId="77777777" w:rsidR="00F968EF" w:rsidRPr="00280F56" w:rsidRDefault="00F968EF" w:rsidP="000120B4">
            <w:r w:rsidRPr="00280F56">
              <w:t>Lidar</w:t>
            </w:r>
          </w:p>
        </w:tc>
        <w:tc>
          <w:tcPr>
            <w:tcW w:w="1045" w:type="dxa"/>
          </w:tcPr>
          <w:p w14:paraId="2098D247" w14:textId="77777777" w:rsidR="00F968EF" w:rsidRPr="00280F56" w:rsidRDefault="00F968EF" w:rsidP="000120B4">
            <w:r w:rsidRPr="00280F56">
              <w:t>IR</w:t>
            </w:r>
          </w:p>
        </w:tc>
        <w:tc>
          <w:tcPr>
            <w:tcW w:w="1099" w:type="dxa"/>
          </w:tcPr>
          <w:p w14:paraId="21C7C40A" w14:textId="77777777" w:rsidR="00F968EF" w:rsidRPr="00280F56" w:rsidRDefault="00F968EF" w:rsidP="000120B4">
            <w:r w:rsidRPr="00280F56">
              <w:t>FIR</w:t>
            </w:r>
          </w:p>
        </w:tc>
        <w:tc>
          <w:tcPr>
            <w:tcW w:w="994" w:type="dxa"/>
          </w:tcPr>
          <w:p w14:paraId="07B869BC" w14:textId="77777777" w:rsidR="00F968EF" w:rsidRPr="00280F56" w:rsidRDefault="00F968EF" w:rsidP="000120B4">
            <w:r w:rsidRPr="00280F56">
              <w:t>Stereo Camera</w:t>
            </w:r>
          </w:p>
        </w:tc>
        <w:tc>
          <w:tcPr>
            <w:tcW w:w="994" w:type="dxa"/>
          </w:tcPr>
          <w:p w14:paraId="48BD0A51" w14:textId="77777777" w:rsidR="00F968EF" w:rsidRPr="00280F56" w:rsidRDefault="00F968EF" w:rsidP="000120B4">
            <w:r w:rsidRPr="00280F56">
              <w:t>Single Camera</w:t>
            </w:r>
          </w:p>
        </w:tc>
      </w:tr>
      <w:tr w:rsidR="00F968EF" w:rsidRPr="00280F56" w14:paraId="556BFC72" w14:textId="77777777" w:rsidTr="000120B4">
        <w:tc>
          <w:tcPr>
            <w:tcW w:w="1267" w:type="dxa"/>
          </w:tcPr>
          <w:p w14:paraId="4CD8163E" w14:textId="77777777" w:rsidR="00F968EF" w:rsidRPr="00280F56" w:rsidRDefault="00F968EF" w:rsidP="000120B4">
            <w:r w:rsidRPr="00280F56">
              <w:t>Type</w:t>
            </w:r>
          </w:p>
        </w:tc>
        <w:tc>
          <w:tcPr>
            <w:tcW w:w="1440" w:type="dxa"/>
          </w:tcPr>
          <w:p w14:paraId="18DA327A" w14:textId="77777777" w:rsidR="00F968EF" w:rsidRPr="00280F56" w:rsidRDefault="00F968EF" w:rsidP="000120B4">
            <w:r w:rsidRPr="00280F56">
              <w:t>Active</w:t>
            </w:r>
          </w:p>
        </w:tc>
        <w:tc>
          <w:tcPr>
            <w:tcW w:w="1297" w:type="dxa"/>
          </w:tcPr>
          <w:p w14:paraId="05CF1FA8" w14:textId="77777777" w:rsidR="00F968EF" w:rsidRPr="00280F56" w:rsidRDefault="00F968EF" w:rsidP="000120B4">
            <w:r w:rsidRPr="00280F56">
              <w:t>Active</w:t>
            </w:r>
          </w:p>
        </w:tc>
        <w:tc>
          <w:tcPr>
            <w:tcW w:w="925" w:type="dxa"/>
          </w:tcPr>
          <w:p w14:paraId="75FE1F62" w14:textId="77777777" w:rsidR="00F968EF" w:rsidRPr="00280F56" w:rsidRDefault="00F968EF" w:rsidP="000120B4">
            <w:r w:rsidRPr="00280F56">
              <w:t>Active</w:t>
            </w:r>
          </w:p>
        </w:tc>
        <w:tc>
          <w:tcPr>
            <w:tcW w:w="1045" w:type="dxa"/>
          </w:tcPr>
          <w:p w14:paraId="3106EB03" w14:textId="77777777" w:rsidR="00F968EF" w:rsidRPr="00280F56" w:rsidRDefault="00F968EF" w:rsidP="000120B4">
            <w:r w:rsidRPr="00280F56">
              <w:t>Passive</w:t>
            </w:r>
          </w:p>
        </w:tc>
        <w:tc>
          <w:tcPr>
            <w:tcW w:w="1099" w:type="dxa"/>
          </w:tcPr>
          <w:p w14:paraId="7172A808" w14:textId="77777777" w:rsidR="00F968EF" w:rsidRPr="00280F56" w:rsidRDefault="00F968EF" w:rsidP="000120B4">
            <w:r w:rsidRPr="00280F56">
              <w:t>Active</w:t>
            </w:r>
          </w:p>
        </w:tc>
        <w:tc>
          <w:tcPr>
            <w:tcW w:w="994" w:type="dxa"/>
          </w:tcPr>
          <w:p w14:paraId="56A521DB" w14:textId="77777777" w:rsidR="00F968EF" w:rsidRPr="00280F56" w:rsidRDefault="00F968EF" w:rsidP="000120B4">
            <w:r w:rsidRPr="00280F56">
              <w:t>Passive</w:t>
            </w:r>
          </w:p>
        </w:tc>
        <w:tc>
          <w:tcPr>
            <w:tcW w:w="994" w:type="dxa"/>
          </w:tcPr>
          <w:p w14:paraId="1810BE94" w14:textId="77777777" w:rsidR="00F968EF" w:rsidRPr="00280F56" w:rsidRDefault="00F968EF" w:rsidP="000120B4">
            <w:r w:rsidRPr="00280F56">
              <w:t>Passive</w:t>
            </w:r>
          </w:p>
        </w:tc>
      </w:tr>
      <w:tr w:rsidR="00F968EF" w:rsidRPr="00280F56" w14:paraId="55CE176E" w14:textId="77777777" w:rsidTr="000120B4">
        <w:tc>
          <w:tcPr>
            <w:tcW w:w="1267" w:type="dxa"/>
          </w:tcPr>
          <w:p w14:paraId="2AC08299" w14:textId="77777777" w:rsidR="00F968EF" w:rsidRPr="00280F56" w:rsidRDefault="00F968EF" w:rsidP="000120B4">
            <w:r w:rsidRPr="00280F56">
              <w:t>Cost</w:t>
            </w:r>
          </w:p>
        </w:tc>
        <w:tc>
          <w:tcPr>
            <w:tcW w:w="1440" w:type="dxa"/>
          </w:tcPr>
          <w:p w14:paraId="365EF19D" w14:textId="77777777" w:rsidR="00F968EF" w:rsidRPr="00280F56" w:rsidRDefault="00F968EF" w:rsidP="000120B4">
            <w:r w:rsidRPr="00280F56">
              <w:t>High</w:t>
            </w:r>
          </w:p>
        </w:tc>
        <w:tc>
          <w:tcPr>
            <w:tcW w:w="1297" w:type="dxa"/>
          </w:tcPr>
          <w:p w14:paraId="7367D931" w14:textId="77777777" w:rsidR="00F968EF" w:rsidRPr="00280F56" w:rsidRDefault="00F968EF" w:rsidP="000120B4">
            <w:r w:rsidRPr="00280F56">
              <w:t>Low</w:t>
            </w:r>
          </w:p>
        </w:tc>
        <w:tc>
          <w:tcPr>
            <w:tcW w:w="925" w:type="dxa"/>
          </w:tcPr>
          <w:p w14:paraId="72041FBD" w14:textId="77777777" w:rsidR="00F968EF" w:rsidRPr="00280F56" w:rsidRDefault="00F968EF" w:rsidP="000120B4">
            <w:r w:rsidRPr="00280F56">
              <w:t>Med</w:t>
            </w:r>
          </w:p>
        </w:tc>
        <w:tc>
          <w:tcPr>
            <w:tcW w:w="1045" w:type="dxa"/>
          </w:tcPr>
          <w:p w14:paraId="23428814" w14:textId="77777777" w:rsidR="00F968EF" w:rsidRPr="00280F56" w:rsidRDefault="00F968EF" w:rsidP="000120B4">
            <w:r w:rsidRPr="00280F56">
              <w:t>Med</w:t>
            </w:r>
          </w:p>
        </w:tc>
        <w:tc>
          <w:tcPr>
            <w:tcW w:w="1099" w:type="dxa"/>
          </w:tcPr>
          <w:p w14:paraId="4A6B28D4" w14:textId="77777777" w:rsidR="00F968EF" w:rsidRPr="00280F56" w:rsidRDefault="00F968EF" w:rsidP="000120B4">
            <w:r w:rsidRPr="00280F56">
              <w:t>Med</w:t>
            </w:r>
          </w:p>
        </w:tc>
        <w:tc>
          <w:tcPr>
            <w:tcW w:w="994" w:type="dxa"/>
          </w:tcPr>
          <w:p w14:paraId="0C0A2463" w14:textId="77777777" w:rsidR="00F968EF" w:rsidRPr="00280F56" w:rsidRDefault="00F968EF" w:rsidP="000120B4">
            <w:r w:rsidRPr="00280F56">
              <w:t>High</w:t>
            </w:r>
          </w:p>
        </w:tc>
        <w:tc>
          <w:tcPr>
            <w:tcW w:w="994" w:type="dxa"/>
          </w:tcPr>
          <w:p w14:paraId="7C22957F" w14:textId="77777777" w:rsidR="00F968EF" w:rsidRPr="00280F56" w:rsidRDefault="00F968EF" w:rsidP="000120B4">
            <w:r w:rsidRPr="00280F56">
              <w:t>Med</w:t>
            </w:r>
          </w:p>
        </w:tc>
      </w:tr>
      <w:tr w:rsidR="00F968EF" w:rsidRPr="00280F56" w14:paraId="2510DD54" w14:textId="77777777" w:rsidTr="000120B4">
        <w:tc>
          <w:tcPr>
            <w:tcW w:w="1267" w:type="dxa"/>
          </w:tcPr>
          <w:p w14:paraId="5E65BF2F" w14:textId="77777777" w:rsidR="00F968EF" w:rsidRPr="00280F56" w:rsidRDefault="00F968EF" w:rsidP="000120B4">
            <w:r w:rsidRPr="00280F56">
              <w:t>Range (m)</w:t>
            </w:r>
          </w:p>
        </w:tc>
        <w:tc>
          <w:tcPr>
            <w:tcW w:w="1440" w:type="dxa"/>
          </w:tcPr>
          <w:p w14:paraId="00646151" w14:textId="77777777" w:rsidR="00F968EF" w:rsidRPr="00280F56" w:rsidRDefault="00F968EF" w:rsidP="000120B4">
            <w:r w:rsidRPr="00280F56">
              <w:t>&lt;250</w:t>
            </w:r>
          </w:p>
        </w:tc>
        <w:tc>
          <w:tcPr>
            <w:tcW w:w="1297" w:type="dxa"/>
          </w:tcPr>
          <w:p w14:paraId="25F621D7" w14:textId="77777777" w:rsidR="00F968EF" w:rsidRPr="00280F56" w:rsidRDefault="00F968EF" w:rsidP="000120B4">
            <w:r w:rsidRPr="00280F56">
              <w:t>&lt;10</w:t>
            </w:r>
          </w:p>
        </w:tc>
        <w:tc>
          <w:tcPr>
            <w:tcW w:w="925" w:type="dxa"/>
          </w:tcPr>
          <w:p w14:paraId="6E7CFE89" w14:textId="77777777" w:rsidR="00F968EF" w:rsidRPr="00280F56" w:rsidRDefault="00F968EF" w:rsidP="000120B4">
            <w:r w:rsidRPr="00280F56">
              <w:t>&lt;50</w:t>
            </w:r>
          </w:p>
        </w:tc>
        <w:tc>
          <w:tcPr>
            <w:tcW w:w="1045" w:type="dxa"/>
          </w:tcPr>
          <w:p w14:paraId="4C3DB64B" w14:textId="77777777" w:rsidR="00F968EF" w:rsidRPr="00280F56" w:rsidRDefault="00F968EF" w:rsidP="000120B4">
            <w:r w:rsidRPr="00280F56">
              <w:t>&lt;12</w:t>
            </w:r>
          </w:p>
        </w:tc>
        <w:tc>
          <w:tcPr>
            <w:tcW w:w="1099" w:type="dxa"/>
          </w:tcPr>
          <w:p w14:paraId="76874411" w14:textId="77777777" w:rsidR="00F968EF" w:rsidRPr="00280F56" w:rsidRDefault="00F968EF" w:rsidP="000120B4">
            <w:r w:rsidRPr="00280F56">
              <w:t>&lt;50</w:t>
            </w:r>
          </w:p>
        </w:tc>
        <w:tc>
          <w:tcPr>
            <w:tcW w:w="994" w:type="dxa"/>
          </w:tcPr>
          <w:p w14:paraId="3E4B44CD" w14:textId="77777777" w:rsidR="00F968EF" w:rsidRPr="00280F56" w:rsidRDefault="00F968EF" w:rsidP="000120B4">
            <w:r w:rsidRPr="00280F56">
              <w:t>&lt;10</w:t>
            </w:r>
          </w:p>
        </w:tc>
        <w:tc>
          <w:tcPr>
            <w:tcW w:w="994" w:type="dxa"/>
          </w:tcPr>
          <w:p w14:paraId="689B336D" w14:textId="77777777" w:rsidR="00F968EF" w:rsidRPr="00280F56" w:rsidRDefault="00F968EF" w:rsidP="000120B4">
            <w:r w:rsidRPr="00280F56">
              <w:t>&lt;100</w:t>
            </w:r>
          </w:p>
        </w:tc>
      </w:tr>
      <w:tr w:rsidR="00F968EF" w:rsidRPr="00280F56" w14:paraId="0E4A02B7" w14:textId="77777777" w:rsidTr="000120B4">
        <w:tc>
          <w:tcPr>
            <w:tcW w:w="1267" w:type="dxa"/>
          </w:tcPr>
          <w:p w14:paraId="1307953E" w14:textId="77777777" w:rsidR="00F968EF" w:rsidRPr="00280F56" w:rsidRDefault="00F968EF" w:rsidP="000120B4">
            <w:r w:rsidRPr="00280F56">
              <w:t>Precision</w:t>
            </w:r>
          </w:p>
        </w:tc>
        <w:tc>
          <w:tcPr>
            <w:tcW w:w="1440" w:type="dxa"/>
          </w:tcPr>
          <w:p w14:paraId="24F52811" w14:textId="77777777" w:rsidR="00F968EF" w:rsidRPr="00280F56" w:rsidRDefault="00F968EF" w:rsidP="000120B4">
            <w:r w:rsidRPr="00280F56">
              <w:t>Low</w:t>
            </w:r>
          </w:p>
        </w:tc>
        <w:tc>
          <w:tcPr>
            <w:tcW w:w="1297" w:type="dxa"/>
          </w:tcPr>
          <w:p w14:paraId="6C0EE505" w14:textId="77777777" w:rsidR="00F968EF" w:rsidRPr="00280F56" w:rsidRDefault="00F968EF" w:rsidP="000120B4">
            <w:r w:rsidRPr="00280F56">
              <w:t>Low range</w:t>
            </w:r>
          </w:p>
        </w:tc>
        <w:tc>
          <w:tcPr>
            <w:tcW w:w="925" w:type="dxa"/>
          </w:tcPr>
          <w:p w14:paraId="1274F0A6" w14:textId="77777777" w:rsidR="00F968EF" w:rsidRPr="00280F56" w:rsidRDefault="00F968EF" w:rsidP="000120B4">
            <w:r w:rsidRPr="00280F56">
              <w:t>V. High</w:t>
            </w:r>
          </w:p>
        </w:tc>
        <w:tc>
          <w:tcPr>
            <w:tcW w:w="1045" w:type="dxa"/>
          </w:tcPr>
          <w:p w14:paraId="2B40BF49" w14:textId="77777777" w:rsidR="00F968EF" w:rsidRPr="00280F56" w:rsidRDefault="00F968EF" w:rsidP="000120B4">
            <w:r w:rsidRPr="00280F56">
              <w:t>V. High</w:t>
            </w:r>
          </w:p>
        </w:tc>
        <w:tc>
          <w:tcPr>
            <w:tcW w:w="1099" w:type="dxa"/>
          </w:tcPr>
          <w:p w14:paraId="6DF72916" w14:textId="77777777" w:rsidR="00F968EF" w:rsidRPr="00280F56" w:rsidRDefault="00F968EF" w:rsidP="000120B4">
            <w:r w:rsidRPr="00280F56">
              <w:t>V. High</w:t>
            </w:r>
          </w:p>
        </w:tc>
        <w:tc>
          <w:tcPr>
            <w:tcW w:w="994" w:type="dxa"/>
          </w:tcPr>
          <w:p w14:paraId="3DF01B77" w14:textId="77777777" w:rsidR="00F968EF" w:rsidRPr="00280F56" w:rsidRDefault="00F968EF" w:rsidP="000120B4">
            <w:r w:rsidRPr="00280F56">
              <w:t>Med</w:t>
            </w:r>
          </w:p>
        </w:tc>
        <w:tc>
          <w:tcPr>
            <w:tcW w:w="994" w:type="dxa"/>
          </w:tcPr>
          <w:p w14:paraId="3F5A826A" w14:textId="77777777" w:rsidR="00F968EF" w:rsidRPr="00280F56" w:rsidRDefault="00F968EF" w:rsidP="000120B4">
            <w:r w:rsidRPr="00280F56">
              <w:t>Low</w:t>
            </w:r>
          </w:p>
        </w:tc>
      </w:tr>
      <w:tr w:rsidR="00F968EF" w:rsidRPr="00280F56" w14:paraId="58BE4093" w14:textId="77777777" w:rsidTr="000120B4">
        <w:tc>
          <w:tcPr>
            <w:tcW w:w="1267" w:type="dxa"/>
          </w:tcPr>
          <w:p w14:paraId="4856D0AA" w14:textId="77777777" w:rsidR="00F968EF" w:rsidRPr="00280F56" w:rsidRDefault="00F968EF" w:rsidP="000120B4">
            <w:r w:rsidRPr="00280F56">
              <w:t>Resolution</w:t>
            </w:r>
          </w:p>
        </w:tc>
        <w:tc>
          <w:tcPr>
            <w:tcW w:w="1440" w:type="dxa"/>
          </w:tcPr>
          <w:p w14:paraId="458FEDB6" w14:textId="77777777" w:rsidR="00F968EF" w:rsidRPr="00280F56" w:rsidRDefault="00F968EF" w:rsidP="000120B4">
            <w:r w:rsidRPr="00280F56">
              <w:t>Low</w:t>
            </w:r>
          </w:p>
        </w:tc>
        <w:tc>
          <w:tcPr>
            <w:tcW w:w="1297" w:type="dxa"/>
          </w:tcPr>
          <w:p w14:paraId="3D9F44CC" w14:textId="77777777" w:rsidR="00F968EF" w:rsidRPr="00280F56" w:rsidRDefault="00F968EF" w:rsidP="000120B4">
            <w:r w:rsidRPr="00280F56">
              <w:t>Low</w:t>
            </w:r>
          </w:p>
        </w:tc>
        <w:tc>
          <w:tcPr>
            <w:tcW w:w="925" w:type="dxa"/>
          </w:tcPr>
          <w:p w14:paraId="221F0C3F" w14:textId="77777777" w:rsidR="00F968EF" w:rsidRPr="00280F56" w:rsidRDefault="00F968EF" w:rsidP="000120B4">
            <w:r w:rsidRPr="00280F56">
              <w:t>Precise</w:t>
            </w:r>
          </w:p>
        </w:tc>
        <w:tc>
          <w:tcPr>
            <w:tcW w:w="1045" w:type="dxa"/>
          </w:tcPr>
          <w:p w14:paraId="1C2580F7" w14:textId="77777777" w:rsidR="00F968EF" w:rsidRPr="00280F56" w:rsidRDefault="00F968EF" w:rsidP="000120B4">
            <w:r w:rsidRPr="00280F56">
              <w:t>V. High</w:t>
            </w:r>
          </w:p>
        </w:tc>
        <w:tc>
          <w:tcPr>
            <w:tcW w:w="1099" w:type="dxa"/>
          </w:tcPr>
          <w:p w14:paraId="65D1406C" w14:textId="63FBC33F" w:rsidR="00F968EF" w:rsidRPr="00280F56" w:rsidRDefault="00F968EF" w:rsidP="000120B4">
            <w:r w:rsidRPr="00280F56">
              <w:t>V.</w:t>
            </w:r>
            <w:r w:rsidR="00F14344">
              <w:t xml:space="preserve"> </w:t>
            </w:r>
            <w:r w:rsidRPr="00280F56">
              <w:t>High</w:t>
            </w:r>
          </w:p>
        </w:tc>
        <w:tc>
          <w:tcPr>
            <w:tcW w:w="994" w:type="dxa"/>
          </w:tcPr>
          <w:p w14:paraId="27A14E05" w14:textId="77777777" w:rsidR="00F968EF" w:rsidRPr="00280F56" w:rsidRDefault="00F968EF" w:rsidP="000120B4">
            <w:r w:rsidRPr="00280F56">
              <w:t>Med</w:t>
            </w:r>
          </w:p>
        </w:tc>
        <w:tc>
          <w:tcPr>
            <w:tcW w:w="994" w:type="dxa"/>
          </w:tcPr>
          <w:p w14:paraId="723AE709" w14:textId="77777777" w:rsidR="00F968EF" w:rsidRPr="00280F56" w:rsidRDefault="00F968EF" w:rsidP="000120B4">
            <w:r w:rsidRPr="00280F56">
              <w:t>Med</w:t>
            </w:r>
          </w:p>
        </w:tc>
      </w:tr>
      <w:tr w:rsidR="00F968EF" w:rsidRPr="00280F56" w14:paraId="0BA4490A" w14:textId="77777777" w:rsidTr="000120B4">
        <w:tc>
          <w:tcPr>
            <w:tcW w:w="1267" w:type="dxa"/>
          </w:tcPr>
          <w:p w14:paraId="15C02E6F" w14:textId="77777777" w:rsidR="00F968EF" w:rsidRPr="00280F56" w:rsidRDefault="00F968EF" w:rsidP="000120B4">
            <w:r w:rsidRPr="00280F56">
              <w:t>Reliability</w:t>
            </w:r>
          </w:p>
        </w:tc>
        <w:tc>
          <w:tcPr>
            <w:tcW w:w="1440" w:type="dxa"/>
          </w:tcPr>
          <w:p w14:paraId="08C20270" w14:textId="77777777" w:rsidR="00F968EF" w:rsidRPr="00280F56" w:rsidRDefault="00F968EF" w:rsidP="000120B4">
            <w:r w:rsidRPr="00280F56">
              <w:t>High</w:t>
            </w:r>
          </w:p>
        </w:tc>
        <w:tc>
          <w:tcPr>
            <w:tcW w:w="1297" w:type="dxa"/>
          </w:tcPr>
          <w:p w14:paraId="15E43950" w14:textId="77777777" w:rsidR="00F968EF" w:rsidRPr="00280F56" w:rsidRDefault="00F968EF" w:rsidP="000120B4">
            <w:r w:rsidRPr="00280F56">
              <w:t>Low</w:t>
            </w:r>
          </w:p>
        </w:tc>
        <w:tc>
          <w:tcPr>
            <w:tcW w:w="925" w:type="dxa"/>
          </w:tcPr>
          <w:p w14:paraId="6F77757F" w14:textId="77777777" w:rsidR="00F968EF" w:rsidRPr="00280F56" w:rsidRDefault="00F968EF" w:rsidP="000120B4">
            <w:r w:rsidRPr="00280F56">
              <w:t>High</w:t>
            </w:r>
          </w:p>
        </w:tc>
        <w:tc>
          <w:tcPr>
            <w:tcW w:w="1045" w:type="dxa"/>
          </w:tcPr>
          <w:p w14:paraId="54E37542" w14:textId="77777777" w:rsidR="00F968EF" w:rsidRPr="00280F56" w:rsidRDefault="00F968EF" w:rsidP="000120B4">
            <w:r w:rsidRPr="00280F56">
              <w:t>High</w:t>
            </w:r>
          </w:p>
        </w:tc>
        <w:tc>
          <w:tcPr>
            <w:tcW w:w="1099" w:type="dxa"/>
          </w:tcPr>
          <w:p w14:paraId="35164303" w14:textId="77777777" w:rsidR="00F968EF" w:rsidRPr="00280F56" w:rsidRDefault="00F968EF" w:rsidP="000120B4">
            <w:r w:rsidRPr="00280F56">
              <w:t>High</w:t>
            </w:r>
          </w:p>
        </w:tc>
        <w:tc>
          <w:tcPr>
            <w:tcW w:w="994" w:type="dxa"/>
          </w:tcPr>
          <w:p w14:paraId="3215A25B" w14:textId="77777777" w:rsidR="00F968EF" w:rsidRPr="00280F56" w:rsidRDefault="00F968EF" w:rsidP="000120B4">
            <w:r w:rsidRPr="00280F56">
              <w:t>Med</w:t>
            </w:r>
          </w:p>
        </w:tc>
        <w:tc>
          <w:tcPr>
            <w:tcW w:w="994" w:type="dxa"/>
          </w:tcPr>
          <w:p w14:paraId="030255DA" w14:textId="77777777" w:rsidR="00F968EF" w:rsidRPr="00280F56" w:rsidRDefault="00F968EF" w:rsidP="000120B4">
            <w:r w:rsidRPr="00280F56">
              <w:t>Med</w:t>
            </w:r>
          </w:p>
        </w:tc>
      </w:tr>
      <w:tr w:rsidR="00F968EF" w:rsidRPr="00280F56" w14:paraId="4B1904CE" w14:textId="77777777" w:rsidTr="000120B4">
        <w:tc>
          <w:tcPr>
            <w:tcW w:w="1267" w:type="dxa"/>
          </w:tcPr>
          <w:p w14:paraId="3892CAFE" w14:textId="77777777" w:rsidR="00F968EF" w:rsidRPr="00280F56" w:rsidRDefault="00F968EF" w:rsidP="000120B4">
            <w:r w:rsidRPr="00280F56">
              <w:t>Power</w:t>
            </w:r>
          </w:p>
        </w:tc>
        <w:tc>
          <w:tcPr>
            <w:tcW w:w="1440" w:type="dxa"/>
          </w:tcPr>
          <w:p w14:paraId="7282523F" w14:textId="77777777" w:rsidR="00F968EF" w:rsidRPr="00280F56" w:rsidRDefault="00F968EF" w:rsidP="000120B4">
            <w:r w:rsidRPr="00280F56">
              <w:t>High</w:t>
            </w:r>
          </w:p>
        </w:tc>
        <w:tc>
          <w:tcPr>
            <w:tcW w:w="1297" w:type="dxa"/>
          </w:tcPr>
          <w:p w14:paraId="0C9A1F98" w14:textId="77777777" w:rsidR="00F968EF" w:rsidRPr="00280F56" w:rsidRDefault="00F968EF" w:rsidP="000120B4">
            <w:r w:rsidRPr="00280F56">
              <w:t>Med-High</w:t>
            </w:r>
          </w:p>
        </w:tc>
        <w:tc>
          <w:tcPr>
            <w:tcW w:w="925" w:type="dxa"/>
          </w:tcPr>
          <w:p w14:paraId="0FBAC27E" w14:textId="77777777" w:rsidR="00F968EF" w:rsidRPr="00280F56" w:rsidRDefault="00F968EF" w:rsidP="000120B4">
            <w:r w:rsidRPr="00280F56">
              <w:t>Med-High</w:t>
            </w:r>
          </w:p>
        </w:tc>
        <w:tc>
          <w:tcPr>
            <w:tcW w:w="1045" w:type="dxa"/>
          </w:tcPr>
          <w:p w14:paraId="0AC41F10" w14:textId="77777777" w:rsidR="00F968EF" w:rsidRPr="00280F56" w:rsidRDefault="00F968EF" w:rsidP="000120B4">
            <w:r w:rsidRPr="00280F56">
              <w:t>Low</w:t>
            </w:r>
          </w:p>
        </w:tc>
        <w:tc>
          <w:tcPr>
            <w:tcW w:w="1099" w:type="dxa"/>
          </w:tcPr>
          <w:p w14:paraId="20E860A3" w14:textId="77777777" w:rsidR="00F968EF" w:rsidRPr="00280F56" w:rsidRDefault="00F968EF" w:rsidP="000120B4">
            <w:r w:rsidRPr="00280F56">
              <w:t>Med</w:t>
            </w:r>
          </w:p>
        </w:tc>
        <w:tc>
          <w:tcPr>
            <w:tcW w:w="994" w:type="dxa"/>
          </w:tcPr>
          <w:p w14:paraId="0DD00D0F" w14:textId="77777777" w:rsidR="00F968EF" w:rsidRPr="00280F56" w:rsidRDefault="00F968EF" w:rsidP="000120B4">
            <w:r w:rsidRPr="00280F56">
              <w:t>Low</w:t>
            </w:r>
          </w:p>
        </w:tc>
        <w:tc>
          <w:tcPr>
            <w:tcW w:w="994" w:type="dxa"/>
          </w:tcPr>
          <w:p w14:paraId="0191A2A3" w14:textId="77777777" w:rsidR="00F968EF" w:rsidRPr="00280F56" w:rsidRDefault="00F968EF" w:rsidP="000120B4">
            <w:r w:rsidRPr="00280F56">
              <w:t>Low</w:t>
            </w:r>
          </w:p>
        </w:tc>
      </w:tr>
      <w:tr w:rsidR="00F968EF" w:rsidRPr="00280F56" w14:paraId="2D6FB9C2" w14:textId="77777777" w:rsidTr="000120B4">
        <w:tc>
          <w:tcPr>
            <w:tcW w:w="1267" w:type="dxa"/>
          </w:tcPr>
          <w:p w14:paraId="19DA3884" w14:textId="77777777" w:rsidR="00F968EF" w:rsidRPr="00280F56" w:rsidRDefault="00F968EF" w:rsidP="000120B4">
            <w:r w:rsidRPr="00280F56">
              <w:t>Processing</w:t>
            </w:r>
          </w:p>
        </w:tc>
        <w:tc>
          <w:tcPr>
            <w:tcW w:w="1440" w:type="dxa"/>
          </w:tcPr>
          <w:p w14:paraId="63B6F18C" w14:textId="77777777" w:rsidR="00F968EF" w:rsidRPr="00280F56" w:rsidRDefault="00F968EF" w:rsidP="000120B4">
            <w:r w:rsidRPr="00280F56">
              <w:t>Fast</w:t>
            </w:r>
          </w:p>
        </w:tc>
        <w:tc>
          <w:tcPr>
            <w:tcW w:w="1297" w:type="dxa"/>
          </w:tcPr>
          <w:p w14:paraId="7C5D80A4" w14:textId="77777777" w:rsidR="00F968EF" w:rsidRPr="00280F56" w:rsidRDefault="00F968EF" w:rsidP="000120B4">
            <w:r w:rsidRPr="00280F56">
              <w:t>Speed of sound limits</w:t>
            </w:r>
          </w:p>
        </w:tc>
        <w:tc>
          <w:tcPr>
            <w:tcW w:w="925" w:type="dxa"/>
          </w:tcPr>
          <w:p w14:paraId="2A1D0C4A" w14:textId="77777777" w:rsidR="00F968EF" w:rsidRPr="00280F56" w:rsidRDefault="00F968EF" w:rsidP="000120B4">
            <w:r w:rsidRPr="00280F56">
              <w:t>Fast</w:t>
            </w:r>
          </w:p>
        </w:tc>
        <w:tc>
          <w:tcPr>
            <w:tcW w:w="1045" w:type="dxa"/>
          </w:tcPr>
          <w:p w14:paraId="376D3E56" w14:textId="77777777" w:rsidR="00F968EF" w:rsidRPr="00280F56" w:rsidRDefault="00F968EF" w:rsidP="000120B4">
            <w:r w:rsidRPr="00280F56">
              <w:t>Med</w:t>
            </w:r>
          </w:p>
        </w:tc>
        <w:tc>
          <w:tcPr>
            <w:tcW w:w="1099" w:type="dxa"/>
          </w:tcPr>
          <w:p w14:paraId="74FD3FB5" w14:textId="77777777" w:rsidR="00F968EF" w:rsidRPr="00280F56" w:rsidRDefault="00F968EF" w:rsidP="000120B4">
            <w:r w:rsidRPr="00280F56">
              <w:t>Fast</w:t>
            </w:r>
          </w:p>
        </w:tc>
        <w:tc>
          <w:tcPr>
            <w:tcW w:w="994" w:type="dxa"/>
          </w:tcPr>
          <w:p w14:paraId="3281F41F" w14:textId="77777777" w:rsidR="00F968EF" w:rsidRPr="00280F56" w:rsidRDefault="00F968EF" w:rsidP="000120B4">
            <w:r w:rsidRPr="00280F56">
              <w:t>Fast CPU needed</w:t>
            </w:r>
          </w:p>
        </w:tc>
        <w:tc>
          <w:tcPr>
            <w:tcW w:w="994" w:type="dxa"/>
          </w:tcPr>
          <w:p w14:paraId="3E7F1C5C" w14:textId="77777777" w:rsidR="00F968EF" w:rsidRPr="00280F56" w:rsidRDefault="00F968EF" w:rsidP="000120B4">
            <w:r w:rsidRPr="00280F56">
              <w:t>Fast CPU needed</w:t>
            </w:r>
          </w:p>
        </w:tc>
      </w:tr>
      <w:tr w:rsidR="00F968EF" w:rsidRPr="00280F56" w14:paraId="527D13F2" w14:textId="77777777" w:rsidTr="000120B4">
        <w:trPr>
          <w:trHeight w:val="698"/>
        </w:trPr>
        <w:tc>
          <w:tcPr>
            <w:tcW w:w="1267" w:type="dxa"/>
          </w:tcPr>
          <w:p w14:paraId="32361421" w14:textId="77777777" w:rsidR="00F968EF" w:rsidRPr="00280F56" w:rsidRDefault="00F968EF" w:rsidP="000120B4">
            <w:r w:rsidRPr="00280F56">
              <w:t>Rain influences</w:t>
            </w:r>
          </w:p>
        </w:tc>
        <w:tc>
          <w:tcPr>
            <w:tcW w:w="1440" w:type="dxa"/>
          </w:tcPr>
          <w:p w14:paraId="5FAF08DB" w14:textId="77777777" w:rsidR="00F968EF" w:rsidRPr="00280F56" w:rsidRDefault="00F968EF" w:rsidP="000120B4">
            <w:r w:rsidRPr="00280F56">
              <w:t>No but reduces range</w:t>
            </w:r>
          </w:p>
        </w:tc>
        <w:tc>
          <w:tcPr>
            <w:tcW w:w="1297" w:type="dxa"/>
          </w:tcPr>
          <w:p w14:paraId="58F3B5B7" w14:textId="77777777" w:rsidR="00F968EF" w:rsidRPr="00280F56" w:rsidRDefault="00F968EF" w:rsidP="000120B4">
            <w:r w:rsidRPr="00280F56">
              <w:t>Yes</w:t>
            </w:r>
          </w:p>
        </w:tc>
        <w:tc>
          <w:tcPr>
            <w:tcW w:w="953" w:type="dxa"/>
          </w:tcPr>
          <w:p w14:paraId="188F067F" w14:textId="77777777" w:rsidR="00F968EF" w:rsidRPr="00280F56" w:rsidRDefault="00F968EF" w:rsidP="000120B4">
            <w:r w:rsidRPr="00280F56">
              <w:t>Yes</w:t>
            </w:r>
          </w:p>
        </w:tc>
        <w:tc>
          <w:tcPr>
            <w:tcW w:w="992" w:type="dxa"/>
          </w:tcPr>
          <w:p w14:paraId="41F907E2" w14:textId="77777777" w:rsidR="00F968EF" w:rsidRPr="00280F56" w:rsidRDefault="00F968EF" w:rsidP="000120B4">
            <w:r w:rsidRPr="00280F56">
              <w:t>Yes</w:t>
            </w:r>
          </w:p>
        </w:tc>
        <w:tc>
          <w:tcPr>
            <w:tcW w:w="1134" w:type="dxa"/>
          </w:tcPr>
          <w:p w14:paraId="09B04977" w14:textId="77777777" w:rsidR="00F968EF" w:rsidRPr="00280F56" w:rsidRDefault="00F968EF" w:rsidP="000120B4">
            <w:r w:rsidRPr="00280F56">
              <w:t>No but reduces range</w:t>
            </w:r>
          </w:p>
        </w:tc>
        <w:tc>
          <w:tcPr>
            <w:tcW w:w="992" w:type="dxa"/>
          </w:tcPr>
          <w:p w14:paraId="4AFEFDF9" w14:textId="77777777" w:rsidR="00F968EF" w:rsidRPr="00280F56" w:rsidRDefault="00F968EF" w:rsidP="000120B4">
            <w:r w:rsidRPr="00280F56">
              <w:t>Yes</w:t>
            </w:r>
          </w:p>
        </w:tc>
        <w:tc>
          <w:tcPr>
            <w:tcW w:w="986" w:type="dxa"/>
          </w:tcPr>
          <w:p w14:paraId="33620596" w14:textId="77777777" w:rsidR="00F968EF" w:rsidRPr="00280F56" w:rsidRDefault="00F968EF" w:rsidP="000120B4">
            <w:r w:rsidRPr="00280F56">
              <w:t>Yes</w:t>
            </w:r>
          </w:p>
        </w:tc>
      </w:tr>
      <w:tr w:rsidR="00F968EF" w:rsidRPr="00280F56" w14:paraId="2ECA43FB" w14:textId="77777777" w:rsidTr="000120B4">
        <w:trPr>
          <w:trHeight w:val="698"/>
        </w:trPr>
        <w:tc>
          <w:tcPr>
            <w:tcW w:w="1267" w:type="dxa"/>
          </w:tcPr>
          <w:p w14:paraId="23731D8E" w14:textId="77777777" w:rsidR="00F968EF" w:rsidRPr="00280F56" w:rsidRDefault="00F968EF" w:rsidP="000120B4">
            <w:r w:rsidRPr="00280F56">
              <w:t>Dust influences</w:t>
            </w:r>
          </w:p>
        </w:tc>
        <w:tc>
          <w:tcPr>
            <w:tcW w:w="1440" w:type="dxa"/>
          </w:tcPr>
          <w:p w14:paraId="1241A6FB" w14:textId="77777777" w:rsidR="00F968EF" w:rsidRPr="00280F56" w:rsidRDefault="00F968EF" w:rsidP="000120B4">
            <w:r w:rsidRPr="00280F56">
              <w:t>No</w:t>
            </w:r>
          </w:p>
        </w:tc>
        <w:tc>
          <w:tcPr>
            <w:tcW w:w="1297" w:type="dxa"/>
          </w:tcPr>
          <w:p w14:paraId="7BAFAF37" w14:textId="77777777" w:rsidR="00F968EF" w:rsidRPr="00280F56" w:rsidRDefault="00F968EF" w:rsidP="000120B4">
            <w:r w:rsidRPr="00280F56">
              <w:t>No</w:t>
            </w:r>
          </w:p>
        </w:tc>
        <w:tc>
          <w:tcPr>
            <w:tcW w:w="953" w:type="dxa"/>
          </w:tcPr>
          <w:p w14:paraId="1DE1CE7D" w14:textId="77777777" w:rsidR="00F968EF" w:rsidRPr="00280F56" w:rsidRDefault="00F968EF" w:rsidP="000120B4">
            <w:r w:rsidRPr="00280F56">
              <w:t>Yes</w:t>
            </w:r>
          </w:p>
        </w:tc>
        <w:tc>
          <w:tcPr>
            <w:tcW w:w="992" w:type="dxa"/>
          </w:tcPr>
          <w:p w14:paraId="7ABB4E79" w14:textId="77777777" w:rsidR="00F968EF" w:rsidRPr="00280F56" w:rsidRDefault="00F968EF" w:rsidP="000120B4">
            <w:r w:rsidRPr="00280F56">
              <w:t>Yes</w:t>
            </w:r>
          </w:p>
        </w:tc>
        <w:tc>
          <w:tcPr>
            <w:tcW w:w="1134" w:type="dxa"/>
          </w:tcPr>
          <w:p w14:paraId="7EBE7994" w14:textId="77777777" w:rsidR="00F968EF" w:rsidRPr="00280F56" w:rsidRDefault="00F968EF" w:rsidP="000120B4">
            <w:r w:rsidRPr="00280F56">
              <w:t>No but reduces range</w:t>
            </w:r>
          </w:p>
        </w:tc>
        <w:tc>
          <w:tcPr>
            <w:tcW w:w="992" w:type="dxa"/>
          </w:tcPr>
          <w:p w14:paraId="6C4B2C42" w14:textId="77777777" w:rsidR="00F968EF" w:rsidRPr="00280F56" w:rsidRDefault="00F968EF" w:rsidP="000120B4">
            <w:r w:rsidRPr="00280F56">
              <w:t>Yes</w:t>
            </w:r>
          </w:p>
        </w:tc>
        <w:tc>
          <w:tcPr>
            <w:tcW w:w="986" w:type="dxa"/>
          </w:tcPr>
          <w:p w14:paraId="1AEDC5CF" w14:textId="77777777" w:rsidR="00F968EF" w:rsidRPr="00280F56" w:rsidRDefault="00F968EF" w:rsidP="000120B4">
            <w:r w:rsidRPr="00280F56">
              <w:t>Yes</w:t>
            </w:r>
          </w:p>
        </w:tc>
      </w:tr>
      <w:tr w:rsidR="00F968EF" w:rsidRPr="00280F56" w14:paraId="6E915204" w14:textId="77777777" w:rsidTr="000120B4">
        <w:trPr>
          <w:trHeight w:val="698"/>
        </w:trPr>
        <w:tc>
          <w:tcPr>
            <w:tcW w:w="1267" w:type="dxa"/>
          </w:tcPr>
          <w:p w14:paraId="209ECD5A" w14:textId="77777777" w:rsidR="00F968EF" w:rsidRPr="00280F56" w:rsidRDefault="00F968EF" w:rsidP="000120B4">
            <w:r w:rsidRPr="00280F56">
              <w:t>Fog influences</w:t>
            </w:r>
          </w:p>
        </w:tc>
        <w:tc>
          <w:tcPr>
            <w:tcW w:w="1440" w:type="dxa"/>
          </w:tcPr>
          <w:p w14:paraId="0738AF05" w14:textId="77777777" w:rsidR="00F968EF" w:rsidRPr="00280F56" w:rsidRDefault="00F968EF" w:rsidP="000120B4">
            <w:r w:rsidRPr="00280F56">
              <w:t>No</w:t>
            </w:r>
          </w:p>
        </w:tc>
        <w:tc>
          <w:tcPr>
            <w:tcW w:w="1297" w:type="dxa"/>
          </w:tcPr>
          <w:p w14:paraId="249F0492" w14:textId="77777777" w:rsidR="00F968EF" w:rsidRPr="00280F56" w:rsidRDefault="00F968EF" w:rsidP="000120B4">
            <w:r w:rsidRPr="00280F56">
              <w:t>No</w:t>
            </w:r>
          </w:p>
        </w:tc>
        <w:tc>
          <w:tcPr>
            <w:tcW w:w="953" w:type="dxa"/>
          </w:tcPr>
          <w:p w14:paraId="037F1FE5" w14:textId="77777777" w:rsidR="00F968EF" w:rsidRPr="00280F56" w:rsidRDefault="00F968EF" w:rsidP="000120B4">
            <w:r w:rsidRPr="00280F56">
              <w:t>Yes</w:t>
            </w:r>
          </w:p>
        </w:tc>
        <w:tc>
          <w:tcPr>
            <w:tcW w:w="992" w:type="dxa"/>
          </w:tcPr>
          <w:p w14:paraId="3EF75947" w14:textId="77777777" w:rsidR="00F968EF" w:rsidRPr="00280F56" w:rsidRDefault="00F968EF" w:rsidP="000120B4">
            <w:r w:rsidRPr="00280F56">
              <w:t>Reduces range</w:t>
            </w:r>
          </w:p>
        </w:tc>
        <w:tc>
          <w:tcPr>
            <w:tcW w:w="1134" w:type="dxa"/>
          </w:tcPr>
          <w:p w14:paraId="3228BE67" w14:textId="77777777" w:rsidR="00F968EF" w:rsidRPr="00280F56" w:rsidRDefault="00F968EF" w:rsidP="000120B4">
            <w:r w:rsidRPr="00280F56">
              <w:t>Reduces range</w:t>
            </w:r>
          </w:p>
        </w:tc>
        <w:tc>
          <w:tcPr>
            <w:tcW w:w="992" w:type="dxa"/>
          </w:tcPr>
          <w:p w14:paraId="601D4571" w14:textId="77777777" w:rsidR="00F968EF" w:rsidRPr="00280F56" w:rsidRDefault="00F968EF" w:rsidP="000120B4">
            <w:r w:rsidRPr="00280F56">
              <w:t>Yes</w:t>
            </w:r>
          </w:p>
        </w:tc>
        <w:tc>
          <w:tcPr>
            <w:tcW w:w="986" w:type="dxa"/>
          </w:tcPr>
          <w:p w14:paraId="5DFDD997" w14:textId="77777777" w:rsidR="00F968EF" w:rsidRPr="00280F56" w:rsidRDefault="00F968EF" w:rsidP="000120B4">
            <w:r w:rsidRPr="00280F56">
              <w:t>Yes</w:t>
            </w:r>
          </w:p>
        </w:tc>
      </w:tr>
      <w:tr w:rsidR="00F968EF" w:rsidRPr="00280F56" w14:paraId="6FD8359E" w14:textId="77777777" w:rsidTr="000120B4">
        <w:trPr>
          <w:trHeight w:val="698"/>
        </w:trPr>
        <w:tc>
          <w:tcPr>
            <w:tcW w:w="1267" w:type="dxa"/>
          </w:tcPr>
          <w:p w14:paraId="58044D53" w14:textId="77777777" w:rsidR="00F968EF" w:rsidRPr="00280F56" w:rsidRDefault="00F968EF" w:rsidP="000120B4">
            <w:r w:rsidRPr="00280F56">
              <w:t>Sound influences</w:t>
            </w:r>
          </w:p>
        </w:tc>
        <w:tc>
          <w:tcPr>
            <w:tcW w:w="1440" w:type="dxa"/>
          </w:tcPr>
          <w:p w14:paraId="38175C51" w14:textId="77777777" w:rsidR="00F968EF" w:rsidRPr="00280F56" w:rsidRDefault="00F968EF" w:rsidP="000120B4">
            <w:r w:rsidRPr="00280F56">
              <w:t>No</w:t>
            </w:r>
          </w:p>
        </w:tc>
        <w:tc>
          <w:tcPr>
            <w:tcW w:w="1297" w:type="dxa"/>
          </w:tcPr>
          <w:p w14:paraId="733D703B" w14:textId="77777777" w:rsidR="00F968EF" w:rsidRPr="00280F56" w:rsidRDefault="00F968EF" w:rsidP="000120B4">
            <w:r w:rsidRPr="00280F56">
              <w:t>If High pitch</w:t>
            </w:r>
          </w:p>
        </w:tc>
        <w:tc>
          <w:tcPr>
            <w:tcW w:w="953" w:type="dxa"/>
          </w:tcPr>
          <w:p w14:paraId="17077B5A" w14:textId="77777777" w:rsidR="00F968EF" w:rsidRPr="00280F56" w:rsidRDefault="00F968EF" w:rsidP="000120B4">
            <w:r w:rsidRPr="00280F56">
              <w:t>No</w:t>
            </w:r>
          </w:p>
        </w:tc>
        <w:tc>
          <w:tcPr>
            <w:tcW w:w="992" w:type="dxa"/>
          </w:tcPr>
          <w:p w14:paraId="1513DF2D" w14:textId="77777777" w:rsidR="00F968EF" w:rsidRPr="00280F56" w:rsidRDefault="00F968EF" w:rsidP="000120B4">
            <w:r w:rsidRPr="00280F56">
              <w:t>No</w:t>
            </w:r>
          </w:p>
        </w:tc>
        <w:tc>
          <w:tcPr>
            <w:tcW w:w="1134" w:type="dxa"/>
          </w:tcPr>
          <w:p w14:paraId="36656CA8" w14:textId="77777777" w:rsidR="00F968EF" w:rsidRPr="00280F56" w:rsidRDefault="00F968EF" w:rsidP="000120B4">
            <w:r w:rsidRPr="00280F56">
              <w:t>No</w:t>
            </w:r>
          </w:p>
        </w:tc>
        <w:tc>
          <w:tcPr>
            <w:tcW w:w="992" w:type="dxa"/>
          </w:tcPr>
          <w:p w14:paraId="6C06426B" w14:textId="77777777" w:rsidR="00F968EF" w:rsidRPr="00280F56" w:rsidRDefault="00F968EF" w:rsidP="000120B4">
            <w:r w:rsidRPr="00280F56">
              <w:t>No</w:t>
            </w:r>
          </w:p>
        </w:tc>
        <w:tc>
          <w:tcPr>
            <w:tcW w:w="986" w:type="dxa"/>
          </w:tcPr>
          <w:p w14:paraId="472EF776" w14:textId="77777777" w:rsidR="00F968EF" w:rsidRPr="00280F56" w:rsidRDefault="00F968EF" w:rsidP="000120B4">
            <w:r w:rsidRPr="00280F56">
              <w:t>No</w:t>
            </w:r>
          </w:p>
        </w:tc>
      </w:tr>
      <w:tr w:rsidR="00F968EF" w:rsidRPr="00280F56" w14:paraId="71270C85" w14:textId="77777777" w:rsidTr="000120B4">
        <w:trPr>
          <w:trHeight w:val="698"/>
        </w:trPr>
        <w:tc>
          <w:tcPr>
            <w:tcW w:w="1267" w:type="dxa"/>
          </w:tcPr>
          <w:p w14:paraId="548DE0BD" w14:textId="77777777" w:rsidR="00F968EF" w:rsidRPr="00280F56" w:rsidRDefault="00F968EF" w:rsidP="000120B4">
            <w:r w:rsidRPr="00280F56">
              <w:t>Light influences</w:t>
            </w:r>
          </w:p>
        </w:tc>
        <w:tc>
          <w:tcPr>
            <w:tcW w:w="1440" w:type="dxa"/>
          </w:tcPr>
          <w:p w14:paraId="61F393B1" w14:textId="77777777" w:rsidR="00F968EF" w:rsidRPr="00280F56" w:rsidRDefault="00F968EF" w:rsidP="000120B4">
            <w:r w:rsidRPr="00280F56">
              <w:t>No</w:t>
            </w:r>
          </w:p>
        </w:tc>
        <w:tc>
          <w:tcPr>
            <w:tcW w:w="1297" w:type="dxa"/>
          </w:tcPr>
          <w:p w14:paraId="5875CFC1" w14:textId="77777777" w:rsidR="00F968EF" w:rsidRPr="00280F56" w:rsidRDefault="00F968EF" w:rsidP="000120B4">
            <w:r w:rsidRPr="00280F56">
              <w:t>No</w:t>
            </w:r>
          </w:p>
        </w:tc>
        <w:tc>
          <w:tcPr>
            <w:tcW w:w="953" w:type="dxa"/>
          </w:tcPr>
          <w:p w14:paraId="3AB012E1" w14:textId="77777777" w:rsidR="00F968EF" w:rsidRPr="00280F56" w:rsidRDefault="00F968EF" w:rsidP="000120B4">
            <w:r w:rsidRPr="00280F56">
              <w:t>No</w:t>
            </w:r>
          </w:p>
        </w:tc>
        <w:tc>
          <w:tcPr>
            <w:tcW w:w="992" w:type="dxa"/>
          </w:tcPr>
          <w:p w14:paraId="0FD10D92" w14:textId="77777777" w:rsidR="00F968EF" w:rsidRPr="00280F56" w:rsidRDefault="00F968EF" w:rsidP="000120B4">
            <w:r w:rsidRPr="00280F56">
              <w:t>Direct sun</w:t>
            </w:r>
          </w:p>
        </w:tc>
        <w:tc>
          <w:tcPr>
            <w:tcW w:w="1134" w:type="dxa"/>
          </w:tcPr>
          <w:p w14:paraId="6202469F" w14:textId="77777777" w:rsidR="00F968EF" w:rsidRPr="00280F56" w:rsidRDefault="00F968EF" w:rsidP="000120B4">
            <w:r w:rsidRPr="00280F56">
              <w:t>Direct sun</w:t>
            </w:r>
          </w:p>
        </w:tc>
        <w:tc>
          <w:tcPr>
            <w:tcW w:w="992" w:type="dxa"/>
          </w:tcPr>
          <w:p w14:paraId="0C5C1E87" w14:textId="77777777" w:rsidR="00F968EF" w:rsidRPr="00280F56" w:rsidRDefault="00F968EF" w:rsidP="000120B4">
            <w:r w:rsidRPr="00280F56">
              <w:t>Lens flare</w:t>
            </w:r>
          </w:p>
        </w:tc>
        <w:tc>
          <w:tcPr>
            <w:tcW w:w="986" w:type="dxa"/>
          </w:tcPr>
          <w:p w14:paraId="450BCF93" w14:textId="77777777" w:rsidR="00F968EF" w:rsidRPr="00280F56" w:rsidRDefault="00F968EF" w:rsidP="000120B4">
            <w:r w:rsidRPr="00280F56">
              <w:t>Lens flare</w:t>
            </w:r>
          </w:p>
        </w:tc>
      </w:tr>
      <w:tr w:rsidR="00F968EF" w:rsidRPr="00280F56" w14:paraId="760AEE16" w14:textId="77777777" w:rsidTr="000120B4">
        <w:trPr>
          <w:trHeight w:val="698"/>
        </w:trPr>
        <w:tc>
          <w:tcPr>
            <w:tcW w:w="1267" w:type="dxa"/>
          </w:tcPr>
          <w:p w14:paraId="02184D85" w14:textId="581076B9" w:rsidR="00F968EF" w:rsidRPr="00280F56" w:rsidRDefault="00F968EF" w:rsidP="000120B4">
            <w:proofErr w:type="gramStart"/>
            <w:r w:rsidRPr="00280F56">
              <w:t>Temp</w:t>
            </w:r>
            <w:proofErr w:type="gramEnd"/>
            <w:r w:rsidRPr="00280F56">
              <w:t xml:space="preserve"> influences</w:t>
            </w:r>
          </w:p>
        </w:tc>
        <w:tc>
          <w:tcPr>
            <w:tcW w:w="1440" w:type="dxa"/>
          </w:tcPr>
          <w:p w14:paraId="79629CE3" w14:textId="77777777" w:rsidR="00F968EF" w:rsidRPr="00280F56" w:rsidRDefault="00F968EF" w:rsidP="000120B4">
            <w:r w:rsidRPr="00280F56">
              <w:t>No</w:t>
            </w:r>
          </w:p>
        </w:tc>
        <w:tc>
          <w:tcPr>
            <w:tcW w:w="1297" w:type="dxa"/>
          </w:tcPr>
          <w:p w14:paraId="5729ABCC" w14:textId="77777777" w:rsidR="00F968EF" w:rsidRPr="00280F56" w:rsidRDefault="00F968EF" w:rsidP="000120B4">
            <w:r w:rsidRPr="00280F56">
              <w:t>Yes</w:t>
            </w:r>
          </w:p>
        </w:tc>
        <w:tc>
          <w:tcPr>
            <w:tcW w:w="953" w:type="dxa"/>
          </w:tcPr>
          <w:p w14:paraId="74B0A146" w14:textId="77777777" w:rsidR="00F968EF" w:rsidRPr="00280F56" w:rsidRDefault="00F968EF" w:rsidP="000120B4">
            <w:r w:rsidRPr="00280F56">
              <w:t>No</w:t>
            </w:r>
          </w:p>
        </w:tc>
        <w:tc>
          <w:tcPr>
            <w:tcW w:w="992" w:type="dxa"/>
          </w:tcPr>
          <w:p w14:paraId="3727F769" w14:textId="77777777" w:rsidR="00F968EF" w:rsidRPr="00280F56" w:rsidRDefault="00F968EF" w:rsidP="000120B4">
            <w:r w:rsidRPr="00280F56">
              <w:t>Can reduce contrast</w:t>
            </w:r>
          </w:p>
        </w:tc>
        <w:tc>
          <w:tcPr>
            <w:tcW w:w="1134" w:type="dxa"/>
          </w:tcPr>
          <w:p w14:paraId="134B5016" w14:textId="77777777" w:rsidR="00F968EF" w:rsidRPr="00280F56" w:rsidRDefault="00F968EF" w:rsidP="000120B4">
            <w:r w:rsidRPr="00280F56">
              <w:t>Can reduce contrast</w:t>
            </w:r>
          </w:p>
        </w:tc>
        <w:tc>
          <w:tcPr>
            <w:tcW w:w="992" w:type="dxa"/>
          </w:tcPr>
          <w:p w14:paraId="4B4C26C5" w14:textId="77777777" w:rsidR="00F968EF" w:rsidRPr="00280F56" w:rsidRDefault="00F968EF" w:rsidP="000120B4">
            <w:r w:rsidRPr="00280F56">
              <w:t>No</w:t>
            </w:r>
          </w:p>
        </w:tc>
        <w:tc>
          <w:tcPr>
            <w:tcW w:w="986" w:type="dxa"/>
          </w:tcPr>
          <w:p w14:paraId="4378380C" w14:textId="77777777" w:rsidR="00F968EF" w:rsidRPr="00280F56" w:rsidRDefault="00F968EF" w:rsidP="000120B4">
            <w:r w:rsidRPr="00280F56">
              <w:t>No</w:t>
            </w:r>
          </w:p>
        </w:tc>
      </w:tr>
      <w:tr w:rsidR="00F968EF" w:rsidRPr="00280F56" w14:paraId="73586E1A" w14:textId="77777777" w:rsidTr="000120B4">
        <w:trPr>
          <w:trHeight w:val="698"/>
        </w:trPr>
        <w:tc>
          <w:tcPr>
            <w:tcW w:w="1267" w:type="dxa"/>
          </w:tcPr>
          <w:p w14:paraId="1C5CB802" w14:textId="77777777" w:rsidR="00F968EF" w:rsidRPr="00280F56" w:rsidRDefault="00F968EF" w:rsidP="000120B4">
            <w:r w:rsidRPr="00280F56">
              <w:t>Other influences</w:t>
            </w:r>
          </w:p>
        </w:tc>
        <w:tc>
          <w:tcPr>
            <w:tcW w:w="1440" w:type="dxa"/>
          </w:tcPr>
          <w:p w14:paraId="2C0BDB80" w14:textId="77777777" w:rsidR="00F968EF" w:rsidRPr="00280F56" w:rsidRDefault="00F968EF" w:rsidP="000120B4"/>
        </w:tc>
        <w:tc>
          <w:tcPr>
            <w:tcW w:w="1297" w:type="dxa"/>
          </w:tcPr>
          <w:p w14:paraId="5DF08EDF" w14:textId="77777777" w:rsidR="00F968EF" w:rsidRPr="00280F56" w:rsidRDefault="00F968EF" w:rsidP="000120B4">
            <w:r w:rsidRPr="00280F56">
              <w:t>Echoes Wind</w:t>
            </w:r>
          </w:p>
        </w:tc>
        <w:tc>
          <w:tcPr>
            <w:tcW w:w="953" w:type="dxa"/>
          </w:tcPr>
          <w:p w14:paraId="70A5E4E3" w14:textId="77777777" w:rsidR="00F968EF" w:rsidRPr="00280F56" w:rsidRDefault="00F968EF" w:rsidP="000120B4">
            <w:r w:rsidRPr="00280F56">
              <w:t>Snow</w:t>
            </w:r>
          </w:p>
        </w:tc>
        <w:tc>
          <w:tcPr>
            <w:tcW w:w="992" w:type="dxa"/>
          </w:tcPr>
          <w:p w14:paraId="274ADD8A" w14:textId="77777777" w:rsidR="00F968EF" w:rsidRPr="00280F56" w:rsidRDefault="00F968EF" w:rsidP="000120B4">
            <w:r w:rsidRPr="00280F56">
              <w:t>Snow</w:t>
            </w:r>
          </w:p>
        </w:tc>
        <w:tc>
          <w:tcPr>
            <w:tcW w:w="1134" w:type="dxa"/>
          </w:tcPr>
          <w:p w14:paraId="7E21C162" w14:textId="77777777" w:rsidR="00F968EF" w:rsidRPr="00280F56" w:rsidRDefault="00F968EF" w:rsidP="000120B4"/>
        </w:tc>
        <w:tc>
          <w:tcPr>
            <w:tcW w:w="992" w:type="dxa"/>
          </w:tcPr>
          <w:p w14:paraId="7004CD07" w14:textId="77777777" w:rsidR="00F968EF" w:rsidRPr="00280F56" w:rsidRDefault="00F968EF" w:rsidP="000120B4">
            <w:r w:rsidRPr="00280F56">
              <w:t>Wind</w:t>
            </w:r>
          </w:p>
        </w:tc>
        <w:tc>
          <w:tcPr>
            <w:tcW w:w="986" w:type="dxa"/>
          </w:tcPr>
          <w:p w14:paraId="033A6C46" w14:textId="77777777" w:rsidR="00F968EF" w:rsidRPr="00280F56" w:rsidRDefault="00F968EF" w:rsidP="000120B4">
            <w:r w:rsidRPr="00280F56">
              <w:t>Wind</w:t>
            </w:r>
          </w:p>
        </w:tc>
      </w:tr>
      <w:tr w:rsidR="00F968EF" w:rsidRPr="00280F56" w14:paraId="14F88E2F" w14:textId="77777777" w:rsidTr="000120B4">
        <w:trPr>
          <w:trHeight w:val="698"/>
        </w:trPr>
        <w:tc>
          <w:tcPr>
            <w:tcW w:w="1267" w:type="dxa"/>
          </w:tcPr>
          <w:p w14:paraId="2284CFE3" w14:textId="77777777" w:rsidR="00F968EF" w:rsidRPr="00280F56" w:rsidRDefault="00F968EF" w:rsidP="000120B4">
            <w:r w:rsidRPr="00280F56">
              <w:t>Classifies object</w:t>
            </w:r>
          </w:p>
        </w:tc>
        <w:tc>
          <w:tcPr>
            <w:tcW w:w="1440" w:type="dxa"/>
          </w:tcPr>
          <w:p w14:paraId="5C280C5B" w14:textId="77777777" w:rsidR="00F968EF" w:rsidRPr="00280F56" w:rsidRDefault="00F968EF" w:rsidP="000120B4">
            <w:r w:rsidRPr="00280F56">
              <w:t>No</w:t>
            </w:r>
          </w:p>
        </w:tc>
        <w:tc>
          <w:tcPr>
            <w:tcW w:w="1297" w:type="dxa"/>
          </w:tcPr>
          <w:p w14:paraId="076EF78C" w14:textId="77777777" w:rsidR="00F968EF" w:rsidRPr="00280F56" w:rsidRDefault="00F968EF" w:rsidP="000120B4">
            <w:r w:rsidRPr="00280F56">
              <w:t>No</w:t>
            </w:r>
          </w:p>
        </w:tc>
        <w:tc>
          <w:tcPr>
            <w:tcW w:w="953" w:type="dxa"/>
          </w:tcPr>
          <w:p w14:paraId="471B6C55" w14:textId="77777777" w:rsidR="00F968EF" w:rsidRPr="00280F56" w:rsidRDefault="00F968EF" w:rsidP="000120B4">
            <w:r w:rsidRPr="00280F56">
              <w:t>In single plane</w:t>
            </w:r>
          </w:p>
        </w:tc>
        <w:tc>
          <w:tcPr>
            <w:tcW w:w="992" w:type="dxa"/>
          </w:tcPr>
          <w:p w14:paraId="0217D4BF" w14:textId="77777777" w:rsidR="00F968EF" w:rsidRPr="00280F56" w:rsidRDefault="00F968EF" w:rsidP="000120B4">
            <w:r w:rsidRPr="00280F56">
              <w:t>Yes</w:t>
            </w:r>
          </w:p>
        </w:tc>
        <w:tc>
          <w:tcPr>
            <w:tcW w:w="1134" w:type="dxa"/>
          </w:tcPr>
          <w:p w14:paraId="67494B06" w14:textId="77777777" w:rsidR="00F968EF" w:rsidRPr="00280F56" w:rsidRDefault="00F968EF" w:rsidP="000120B4">
            <w:r w:rsidRPr="00280F56">
              <w:t>Yes</w:t>
            </w:r>
          </w:p>
        </w:tc>
        <w:tc>
          <w:tcPr>
            <w:tcW w:w="992" w:type="dxa"/>
          </w:tcPr>
          <w:p w14:paraId="01D00266" w14:textId="77777777" w:rsidR="00F968EF" w:rsidRPr="00280F56" w:rsidRDefault="00F968EF" w:rsidP="000120B4">
            <w:r w:rsidRPr="00280F56">
              <w:t>Yes</w:t>
            </w:r>
          </w:p>
        </w:tc>
        <w:tc>
          <w:tcPr>
            <w:tcW w:w="986" w:type="dxa"/>
          </w:tcPr>
          <w:p w14:paraId="23F8A5AC" w14:textId="77777777" w:rsidR="00F968EF" w:rsidRPr="00280F56" w:rsidRDefault="00F968EF" w:rsidP="000120B4">
            <w:r w:rsidRPr="00280F56">
              <w:t>Yes</w:t>
            </w:r>
          </w:p>
        </w:tc>
      </w:tr>
      <w:tr w:rsidR="00F968EF" w:rsidRPr="00280F56" w14:paraId="0EF27A0B" w14:textId="77777777" w:rsidTr="000120B4">
        <w:trPr>
          <w:trHeight w:val="698"/>
        </w:trPr>
        <w:tc>
          <w:tcPr>
            <w:tcW w:w="1267" w:type="dxa"/>
          </w:tcPr>
          <w:p w14:paraId="1E734B43" w14:textId="77777777" w:rsidR="00F968EF" w:rsidRPr="00280F56" w:rsidRDefault="00F968EF" w:rsidP="000120B4">
            <w:r w:rsidRPr="00280F56">
              <w:t>Light required</w:t>
            </w:r>
          </w:p>
        </w:tc>
        <w:tc>
          <w:tcPr>
            <w:tcW w:w="1440" w:type="dxa"/>
          </w:tcPr>
          <w:p w14:paraId="481B06EE" w14:textId="77777777" w:rsidR="00F968EF" w:rsidRPr="00280F56" w:rsidRDefault="00F968EF" w:rsidP="000120B4">
            <w:r w:rsidRPr="00280F56">
              <w:t>No</w:t>
            </w:r>
          </w:p>
        </w:tc>
        <w:tc>
          <w:tcPr>
            <w:tcW w:w="1297" w:type="dxa"/>
          </w:tcPr>
          <w:p w14:paraId="4FE5BE23" w14:textId="77777777" w:rsidR="00F968EF" w:rsidRPr="00280F56" w:rsidRDefault="00F968EF" w:rsidP="000120B4">
            <w:r w:rsidRPr="00280F56">
              <w:t>No</w:t>
            </w:r>
          </w:p>
        </w:tc>
        <w:tc>
          <w:tcPr>
            <w:tcW w:w="953" w:type="dxa"/>
          </w:tcPr>
          <w:p w14:paraId="3BBC3136" w14:textId="77777777" w:rsidR="00F968EF" w:rsidRPr="00280F56" w:rsidRDefault="00F968EF" w:rsidP="000120B4">
            <w:r w:rsidRPr="00280F56">
              <w:t>No</w:t>
            </w:r>
          </w:p>
        </w:tc>
        <w:tc>
          <w:tcPr>
            <w:tcW w:w="992" w:type="dxa"/>
          </w:tcPr>
          <w:p w14:paraId="3DB8BF0E" w14:textId="77777777" w:rsidR="00F968EF" w:rsidRPr="00280F56" w:rsidRDefault="00F968EF" w:rsidP="000120B4">
            <w:r w:rsidRPr="00280F56">
              <w:t>No</w:t>
            </w:r>
          </w:p>
        </w:tc>
        <w:tc>
          <w:tcPr>
            <w:tcW w:w="1134" w:type="dxa"/>
          </w:tcPr>
          <w:p w14:paraId="73865F23" w14:textId="77777777" w:rsidR="00F968EF" w:rsidRPr="00280F56" w:rsidRDefault="00F968EF" w:rsidP="000120B4">
            <w:r w:rsidRPr="00280F56">
              <w:t>No</w:t>
            </w:r>
          </w:p>
        </w:tc>
        <w:tc>
          <w:tcPr>
            <w:tcW w:w="992" w:type="dxa"/>
          </w:tcPr>
          <w:p w14:paraId="04FCC6DE" w14:textId="77777777" w:rsidR="00F968EF" w:rsidRPr="00280F56" w:rsidRDefault="00F968EF" w:rsidP="000120B4">
            <w:r w:rsidRPr="00280F56">
              <w:t>Yes</w:t>
            </w:r>
          </w:p>
        </w:tc>
        <w:tc>
          <w:tcPr>
            <w:tcW w:w="986" w:type="dxa"/>
          </w:tcPr>
          <w:p w14:paraId="7065DD94" w14:textId="77777777" w:rsidR="00F968EF" w:rsidRPr="00280F56" w:rsidRDefault="00F968EF" w:rsidP="000120B4">
            <w:r w:rsidRPr="00280F56">
              <w:t>Yes</w:t>
            </w:r>
          </w:p>
        </w:tc>
      </w:tr>
      <w:tr w:rsidR="00F968EF" w:rsidRPr="00280F56" w14:paraId="3E016B43" w14:textId="77777777" w:rsidTr="000120B4">
        <w:trPr>
          <w:trHeight w:val="698"/>
        </w:trPr>
        <w:tc>
          <w:tcPr>
            <w:tcW w:w="1267" w:type="dxa"/>
          </w:tcPr>
          <w:p w14:paraId="0740B478" w14:textId="77777777" w:rsidR="00F968EF" w:rsidRPr="00280F56" w:rsidRDefault="00F968EF" w:rsidP="000120B4">
            <w:r w:rsidRPr="00280F56">
              <w:t>Single point Reliability</w:t>
            </w:r>
          </w:p>
        </w:tc>
        <w:tc>
          <w:tcPr>
            <w:tcW w:w="1440" w:type="dxa"/>
          </w:tcPr>
          <w:p w14:paraId="5858031C" w14:textId="77777777" w:rsidR="00F968EF" w:rsidRPr="00280F56" w:rsidRDefault="00F968EF" w:rsidP="000120B4">
            <w:r w:rsidRPr="00280F56">
              <w:t>No</w:t>
            </w:r>
          </w:p>
        </w:tc>
        <w:tc>
          <w:tcPr>
            <w:tcW w:w="1297" w:type="dxa"/>
          </w:tcPr>
          <w:p w14:paraId="437C26C2" w14:textId="77777777" w:rsidR="00F968EF" w:rsidRPr="00280F56" w:rsidRDefault="00F968EF" w:rsidP="000120B4">
            <w:r w:rsidRPr="00280F56">
              <w:t>No</w:t>
            </w:r>
          </w:p>
        </w:tc>
        <w:tc>
          <w:tcPr>
            <w:tcW w:w="953" w:type="dxa"/>
          </w:tcPr>
          <w:p w14:paraId="0CE7B54D" w14:textId="77777777" w:rsidR="00F968EF" w:rsidRPr="00280F56" w:rsidRDefault="00F968EF" w:rsidP="000120B4">
            <w:r w:rsidRPr="00280F56">
              <w:t>-</w:t>
            </w:r>
          </w:p>
        </w:tc>
        <w:tc>
          <w:tcPr>
            <w:tcW w:w="992" w:type="dxa"/>
          </w:tcPr>
          <w:p w14:paraId="3022EFC4" w14:textId="77777777" w:rsidR="00F968EF" w:rsidRPr="00280F56" w:rsidRDefault="00F968EF" w:rsidP="000120B4">
            <w:r w:rsidRPr="00280F56">
              <w:t>-</w:t>
            </w:r>
          </w:p>
        </w:tc>
        <w:tc>
          <w:tcPr>
            <w:tcW w:w="1134" w:type="dxa"/>
          </w:tcPr>
          <w:p w14:paraId="4754ECCC" w14:textId="77777777" w:rsidR="00F968EF" w:rsidRPr="00280F56" w:rsidRDefault="00F968EF" w:rsidP="000120B4">
            <w:r w:rsidRPr="00280F56">
              <w:t>-</w:t>
            </w:r>
          </w:p>
        </w:tc>
        <w:tc>
          <w:tcPr>
            <w:tcW w:w="992" w:type="dxa"/>
          </w:tcPr>
          <w:p w14:paraId="200D2999" w14:textId="77777777" w:rsidR="00F968EF" w:rsidRPr="00280F56" w:rsidRDefault="00F968EF" w:rsidP="000120B4">
            <w:r w:rsidRPr="00280F56">
              <w:t>-</w:t>
            </w:r>
          </w:p>
        </w:tc>
        <w:tc>
          <w:tcPr>
            <w:tcW w:w="986" w:type="dxa"/>
          </w:tcPr>
          <w:p w14:paraId="3401A41B" w14:textId="77777777" w:rsidR="00F968EF" w:rsidRPr="00280F56" w:rsidRDefault="00F968EF" w:rsidP="000120B4">
            <w:r w:rsidRPr="00280F56">
              <w:t>Static objects only</w:t>
            </w:r>
          </w:p>
        </w:tc>
      </w:tr>
      <w:tr w:rsidR="00F968EF" w:rsidRPr="00280F56" w14:paraId="63728FDC" w14:textId="77777777" w:rsidTr="000120B4">
        <w:tc>
          <w:tcPr>
            <w:tcW w:w="1267" w:type="dxa"/>
          </w:tcPr>
          <w:p w14:paraId="577CBFCE" w14:textId="77777777" w:rsidR="00F968EF" w:rsidRPr="00280F56" w:rsidRDefault="00F968EF" w:rsidP="000120B4">
            <w:r w:rsidRPr="00280F56">
              <w:t>Research</w:t>
            </w:r>
          </w:p>
        </w:tc>
        <w:tc>
          <w:tcPr>
            <w:tcW w:w="1440" w:type="dxa"/>
          </w:tcPr>
          <w:p w14:paraId="67D73333" w14:textId="77777777" w:rsidR="00F968EF" w:rsidRPr="00280F56" w:rsidRDefault="00F968EF" w:rsidP="000120B4">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w:t>
            </w:r>
            <w:r w:rsidRPr="00280F56">
              <w:rPr>
                <w:noProof/>
              </w:rPr>
              <w:lastRenderedPageBreak/>
              <w:t>2003; Yamauchi, 2008)</w:t>
            </w:r>
            <w:r w:rsidRPr="00280F56">
              <w:fldChar w:fldCharType="end"/>
            </w:r>
          </w:p>
        </w:tc>
        <w:tc>
          <w:tcPr>
            <w:tcW w:w="1297" w:type="dxa"/>
          </w:tcPr>
          <w:p w14:paraId="45D424E9" w14:textId="77777777" w:rsidR="00F968EF" w:rsidRPr="00280F56" w:rsidRDefault="00F968EF" w:rsidP="000120B4">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De Simone et al., 2018b; Jiménez et al., 2014; Kapoor et al., 2018; Kleeman &amp; Kuc, 2008; Mohamme</w:t>
            </w:r>
            <w:r w:rsidRPr="00280F56">
              <w:rPr>
                <w:noProof/>
              </w:rPr>
              <w:lastRenderedPageBreak/>
              <w:t>d et al., 2020; Rosique et al., 2019; Shing et al., 2008; Sulaimon Alli et al., 2018)</w:t>
            </w:r>
            <w:r w:rsidRPr="00280F56">
              <w:fldChar w:fldCharType="end"/>
            </w:r>
          </w:p>
        </w:tc>
        <w:tc>
          <w:tcPr>
            <w:tcW w:w="925" w:type="dxa"/>
          </w:tcPr>
          <w:p w14:paraId="7698E25F" w14:textId="77777777" w:rsidR="00F968EF" w:rsidRPr="00280F56" w:rsidRDefault="00F968EF" w:rsidP="000120B4">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w:t>
            </w:r>
            <w:r w:rsidRPr="00280F56">
              <w:rPr>
                <w:noProof/>
              </w:rPr>
              <w:lastRenderedPageBreak/>
              <w:t>al., 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0120B4">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0120B4">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0120B4">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 xml:space="preserve">(M. K. Cheong et al., 2016; Gao et al., 2016; Hautì et al., 2006; </w:t>
            </w:r>
            <w:r w:rsidRPr="00280F56">
              <w:rPr>
                <w:noProof/>
              </w:rPr>
              <w:lastRenderedPageBreak/>
              <w:t>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0120B4">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 xml:space="preserve">(Chaudhary et al., 2019; Hautì et al., 2006; Hoffman et al., 1999; </w:t>
            </w:r>
            <w:r w:rsidRPr="00280F56">
              <w:rPr>
                <w:noProof/>
                <w:lang w:eastAsia="zh-CN"/>
              </w:rPr>
              <w:lastRenderedPageBreak/>
              <w:t>Hoffma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106F5A45" w:rsidR="004B3066" w:rsidRPr="00280F56" w:rsidRDefault="00F968EF" w:rsidP="004B3066">
      <w:pPr>
        <w:pStyle w:val="BodyText"/>
        <w:rPr>
          <w:rFonts w:ascii="Arial" w:hAnsi="Arial" w:cs="Arial"/>
          <w:color w:val="222222"/>
        </w:rPr>
      </w:pPr>
      <w:r w:rsidRPr="00280F56">
        <w:rPr>
          <w:u w:val="single"/>
          <w:lang w:eastAsia="zh-CN"/>
        </w:rPr>
        <w:lastRenderedPageBreak/>
        <w:br/>
      </w:r>
      <w:r>
        <w:br/>
      </w:r>
      <w:r>
        <w:br/>
      </w:r>
      <w:r w:rsidR="004B3066" w:rsidRPr="00280F56">
        <w:lastRenderedPageBreak/>
        <w:t>A very high</w:t>
      </w:r>
      <w:r w:rsidR="00BB76EE">
        <w:t>-</w:t>
      </w:r>
      <w:r w:rsidR="004B3066" w:rsidRPr="00280F56">
        <w:t>resolution camera</w:t>
      </w:r>
      <w:r w:rsidR="00F307EF">
        <w:t>/s</w:t>
      </w:r>
      <w:r w:rsidR="004B3066" w:rsidRPr="00280F56">
        <w:t xml:space="preserve"> </w:t>
      </w:r>
      <w:r w:rsidR="00742E8C">
        <w:t>is</w:t>
      </w:r>
      <w:r w:rsidR="00F307EF">
        <w:t xml:space="preserve"> </w:t>
      </w:r>
      <w:r w:rsidR="0013564D" w:rsidRPr="00280F56">
        <w:t xml:space="preserve">the </w:t>
      </w:r>
      <w:r w:rsidR="00F307EF">
        <w:t xml:space="preserve">most </w:t>
      </w:r>
      <w:r w:rsidR="00A55F20">
        <w:t xml:space="preserve">suitable </w:t>
      </w:r>
      <w:r w:rsidR="0013564D" w:rsidRPr="00280F56">
        <w:t>solution</w:t>
      </w:r>
      <w:r>
        <w:t>, supplemented with a non-visual sensor such as SONAR or RADAR, however th</w:t>
      </w:r>
      <w:r w:rsidR="00F307EF">
        <w:t>ese</w:t>
      </w:r>
      <w:r>
        <w:t xml:space="preserve"> </w:t>
      </w:r>
      <w:r w:rsidR="00A55F20">
        <w:t xml:space="preserve">will </w:t>
      </w:r>
      <w:r>
        <w:t xml:space="preserve">come with </w:t>
      </w:r>
      <w:r w:rsidR="00F307EF">
        <w:t>their</w:t>
      </w:r>
      <w:r>
        <w:t xml:space="preserve"> own benefits and limitations</w:t>
      </w:r>
      <w:r w:rsidR="00F307EF">
        <w:t xml:space="preserve"> that need to be mitigated.</w:t>
      </w:r>
      <w:r>
        <w:br/>
      </w:r>
      <w:r w:rsidR="004B3066" w:rsidRPr="00280F56">
        <w:br/>
      </w:r>
      <w:r w:rsidR="004B3066" w:rsidRPr="00280F56">
        <w:rPr>
          <w:rStyle w:val="Heading4Char"/>
          <w:noProof w:val="0"/>
        </w:rPr>
        <w:t xml:space="preserve">Camera-based </w:t>
      </w:r>
      <w:r w:rsidR="00BB76EE">
        <w:rPr>
          <w:rStyle w:val="Heading4Char"/>
          <w:noProof w:val="0"/>
        </w:rPr>
        <w:t xml:space="preserve">obstacle-recognition </w:t>
      </w:r>
      <w:r w:rsidR="004B3066" w:rsidRPr="00280F56">
        <w:rPr>
          <w:rStyle w:val="Heading4Char"/>
          <w:noProof w:val="0"/>
        </w:rPr>
        <w:t>solutions</w:t>
      </w:r>
      <w:r w:rsidR="00BB76EE">
        <w:rPr>
          <w:rStyle w:val="Heading4Char"/>
          <w:noProof w:val="0"/>
        </w:rPr>
        <w:t>.</w:t>
      </w:r>
    </w:p>
    <w:p w14:paraId="638D6FA1" w14:textId="3888CA11"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w:t>
      </w:r>
      <w:r w:rsidR="0053122D">
        <w:t>,</w:t>
      </w:r>
      <w:r w:rsidR="007720B1">
        <w:t xml:space="preserve"> a video camera </w:t>
      </w:r>
      <w:r w:rsidR="0053122D">
        <w:t>can be</w:t>
      </w:r>
      <w:r w:rsidR="007720B1">
        <w:t xml:space="preserve"> used</w:t>
      </w:r>
      <w:r w:rsidR="0053122D">
        <w:t>,</w:t>
      </w:r>
      <w:r w:rsidR="007720B1">
        <w:t xml:space="preserve"> as differences between successive image frames can be analysed to determine if a recognised object is getting closer or not.</w:t>
      </w:r>
      <w:r w:rsidR="007720B1">
        <w:br/>
      </w:r>
      <w:r w:rsidR="007720B1">
        <w:br/>
      </w:r>
      <w:r w:rsidR="007720B1" w:rsidRPr="00841042">
        <w:t xml:space="preserve">A single </w:t>
      </w:r>
      <w:r w:rsidR="00F307EF">
        <w:t xml:space="preserve">colour </w:t>
      </w:r>
      <w:r w:rsidR="007720B1" w:rsidRPr="00841042">
        <w:t>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w:t>
      </w:r>
      <w:r w:rsidR="00F307EF">
        <w:t>r</w:t>
      </w:r>
      <w:r w:rsidR="007720B1" w:rsidRPr="00841042">
        <w:t xml:space="preserve">ed, </w:t>
      </w:r>
      <w:r w:rsidR="00F307EF">
        <w:t>g</w:t>
      </w:r>
      <w:r w:rsidR="007720B1" w:rsidRPr="00841042">
        <w:t>reen</w:t>
      </w:r>
      <w:r w:rsidR="00F307EF">
        <w:t>,</w:t>
      </w:r>
      <w:r w:rsidR="007720B1" w:rsidRPr="00841042">
        <w:t xml:space="preserve"> and </w:t>
      </w:r>
      <w:r w:rsidR="00F307EF">
        <w:t>b</w:t>
      </w:r>
      <w:r w:rsidR="007720B1" w:rsidRPr="00841042">
        <w:t xml:space="preserve">lue variants </w:t>
      </w:r>
      <w:r w:rsidR="0053122D">
        <w:t xml:space="preserve">(RGB) </w:t>
      </w:r>
      <w:r w:rsidR="007720B1" w:rsidRPr="00841042">
        <w:t xml:space="preserve">and these systems </w:t>
      </w:r>
      <w:r w:rsidR="00062030">
        <w:t>are</w:t>
      </w:r>
      <w:r w:rsidR="007720B1" w:rsidRPr="00841042">
        <w:t xml:space="preserv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3CA9492E" w:rsidR="007720B1" w:rsidRDefault="007720B1" w:rsidP="00452A51">
      <w:pPr>
        <w:pStyle w:val="Caption"/>
      </w:pPr>
      <w:bookmarkStart w:id="39" w:name="_Toc146546618"/>
      <w:bookmarkStart w:id="40" w:name="_Toc146547287"/>
      <w:bookmarkStart w:id="41" w:name="_Toc147945447"/>
      <w:r>
        <w:t xml:space="preserve">Table </w:t>
      </w:r>
      <w:r w:rsidR="00C5580D">
        <w:fldChar w:fldCharType="begin"/>
      </w:r>
      <w:r w:rsidR="00C5580D">
        <w:instrText xml:space="preserve"> STYLEREF 1 \s </w:instrText>
      </w:r>
      <w:r w:rsidR="00C5580D">
        <w:fldChar w:fldCharType="separate"/>
      </w:r>
      <w:r w:rsidR="00C5580D">
        <w:t>1</w:t>
      </w:r>
      <w:r w:rsidR="00C5580D">
        <w:fldChar w:fldCharType="end"/>
      </w:r>
      <w:r w:rsidR="00C5580D">
        <w:t>.</w:t>
      </w:r>
      <w:r w:rsidR="00C5580D">
        <w:fldChar w:fldCharType="begin"/>
      </w:r>
      <w:r w:rsidR="00C5580D">
        <w:instrText xml:space="preserve"> SEQ Table \* ARABIC \s 1 </w:instrText>
      </w:r>
      <w:r w:rsidR="00C5580D">
        <w:fldChar w:fldCharType="separate"/>
      </w:r>
      <w:r w:rsidR="00C5580D">
        <w:t>6</w:t>
      </w:r>
      <w:r w:rsidR="00C5580D">
        <w:fldChar w:fldCharType="end"/>
      </w:r>
      <w:r>
        <w:t xml:space="preserve"> </w:t>
      </w:r>
      <w:r w:rsidR="00887A5E">
        <w:t>Simple r</w:t>
      </w:r>
      <w:r>
        <w:t>epresentation of a single video image</w:t>
      </w:r>
      <w:r w:rsidR="00887A5E">
        <w:t>.</w:t>
      </w:r>
      <w:bookmarkEnd w:id="39"/>
      <w:bookmarkEnd w:id="40"/>
      <w:bookmarkEnd w:id="41"/>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0120B4">
        <w:tc>
          <w:tcPr>
            <w:tcW w:w="2265" w:type="dxa"/>
          </w:tcPr>
          <w:p w14:paraId="7A6D54DA" w14:textId="77777777" w:rsidR="00F94D59" w:rsidRDefault="00F94D59" w:rsidP="00303FF5"/>
        </w:tc>
        <w:tc>
          <w:tcPr>
            <w:tcW w:w="2265" w:type="dxa"/>
          </w:tcPr>
          <w:p w14:paraId="4F5D2582" w14:textId="4BDC9B3C" w:rsidR="00F94D59" w:rsidRDefault="00F94D59" w:rsidP="00303FF5">
            <w:r>
              <w:t xml:space="preserve">Horizontal Pixel </w:t>
            </w:r>
            <w:r>
              <w:br/>
            </w:r>
            <w:proofErr w:type="gramStart"/>
            <w:r>
              <w:t>1</w:t>
            </w:r>
            <w:proofErr w:type="gramEnd"/>
          </w:p>
        </w:tc>
        <w:tc>
          <w:tcPr>
            <w:tcW w:w="2265" w:type="dxa"/>
          </w:tcPr>
          <w:p w14:paraId="15BA2373" w14:textId="30D685A8" w:rsidR="00F94D59" w:rsidRDefault="00F94D59" w:rsidP="00303FF5">
            <w:r>
              <w:t xml:space="preserve">Horizontal Pixel </w:t>
            </w:r>
            <w:r>
              <w:br/>
            </w:r>
            <w:proofErr w:type="gramStart"/>
            <w:r>
              <w:t>2</w:t>
            </w:r>
            <w:proofErr w:type="gramEnd"/>
            <w:r w:rsidR="00F307EF">
              <w:t xml:space="preserve"> to </w:t>
            </w:r>
            <w:r>
              <w:t>(</w:t>
            </w:r>
            <w:r w:rsidR="00F307EF">
              <w:t>n</w:t>
            </w:r>
            <w:r>
              <w:t>-1)</w:t>
            </w:r>
          </w:p>
        </w:tc>
        <w:tc>
          <w:tcPr>
            <w:tcW w:w="2265" w:type="dxa"/>
          </w:tcPr>
          <w:p w14:paraId="4374BEDF" w14:textId="0F9BE208" w:rsidR="00F94D59" w:rsidRDefault="00F94D59" w:rsidP="00303FF5">
            <w:r>
              <w:t xml:space="preserve">Horizontal Pixel </w:t>
            </w:r>
            <w:r>
              <w:br/>
            </w:r>
            <w:r w:rsidR="00F307EF">
              <w:t>n</w:t>
            </w:r>
          </w:p>
        </w:tc>
      </w:tr>
      <w:tr w:rsidR="00F307EF" w14:paraId="0DE3AA8E" w14:textId="77777777" w:rsidTr="000120B4">
        <w:tc>
          <w:tcPr>
            <w:tcW w:w="2265" w:type="dxa"/>
          </w:tcPr>
          <w:p w14:paraId="31974E8B" w14:textId="56E76780" w:rsidR="00F307EF" w:rsidRDefault="00F307EF" w:rsidP="00F307EF">
            <w:r>
              <w:t>Vertical Pixel 1</w:t>
            </w:r>
          </w:p>
        </w:tc>
        <w:tc>
          <w:tcPr>
            <w:tcW w:w="2265" w:type="dxa"/>
          </w:tcPr>
          <w:p w14:paraId="14ACF607" w14:textId="687C1CFA" w:rsidR="00F307EF" w:rsidRDefault="00F307EF" w:rsidP="00F307EF">
            <w:r>
              <w:t>Red, green, and blue luminance values</w:t>
            </w:r>
          </w:p>
        </w:tc>
        <w:tc>
          <w:tcPr>
            <w:tcW w:w="2265" w:type="dxa"/>
          </w:tcPr>
          <w:p w14:paraId="7E69FD69" w14:textId="290A1061" w:rsidR="00F307EF" w:rsidRDefault="00F307EF" w:rsidP="00F307EF">
            <w:r>
              <w:t>Red, green, and blue luminance values</w:t>
            </w:r>
          </w:p>
        </w:tc>
        <w:tc>
          <w:tcPr>
            <w:tcW w:w="2265" w:type="dxa"/>
          </w:tcPr>
          <w:p w14:paraId="4A67219D" w14:textId="7DDA80C1" w:rsidR="00F307EF" w:rsidRDefault="00F307EF" w:rsidP="00F307EF">
            <w:r>
              <w:t>Red, green, and blue luminance values</w:t>
            </w:r>
          </w:p>
        </w:tc>
      </w:tr>
      <w:tr w:rsidR="00F307EF" w14:paraId="4C038AB2" w14:textId="77777777" w:rsidTr="000120B4">
        <w:tc>
          <w:tcPr>
            <w:tcW w:w="2265" w:type="dxa"/>
          </w:tcPr>
          <w:p w14:paraId="23953839" w14:textId="05FA4D40" w:rsidR="00F307EF" w:rsidRDefault="00F307EF" w:rsidP="00F307EF">
            <w:r>
              <w:t>Vertical Pixel 2 to (n-1)</w:t>
            </w:r>
          </w:p>
        </w:tc>
        <w:tc>
          <w:tcPr>
            <w:tcW w:w="2265" w:type="dxa"/>
          </w:tcPr>
          <w:p w14:paraId="2E9AA20F" w14:textId="3A5A0556" w:rsidR="00F307EF" w:rsidRDefault="00F307EF" w:rsidP="00F307EF">
            <w:r>
              <w:t>Red, green, and blue luminance values</w:t>
            </w:r>
          </w:p>
        </w:tc>
        <w:tc>
          <w:tcPr>
            <w:tcW w:w="2265" w:type="dxa"/>
          </w:tcPr>
          <w:p w14:paraId="7D47F63F" w14:textId="6C2FCF80" w:rsidR="00F307EF" w:rsidRDefault="00F307EF" w:rsidP="00F307EF">
            <w:r>
              <w:t>Red, green, and blue luminance values</w:t>
            </w:r>
          </w:p>
        </w:tc>
        <w:tc>
          <w:tcPr>
            <w:tcW w:w="2265" w:type="dxa"/>
          </w:tcPr>
          <w:p w14:paraId="4CBEBA72" w14:textId="505C5459" w:rsidR="00F307EF" w:rsidRDefault="00F307EF" w:rsidP="00F307EF">
            <w:r>
              <w:t>Red, green, and blue luminance values</w:t>
            </w:r>
          </w:p>
        </w:tc>
      </w:tr>
      <w:tr w:rsidR="00F307EF" w14:paraId="2FBA727F" w14:textId="77777777" w:rsidTr="000120B4">
        <w:tc>
          <w:tcPr>
            <w:tcW w:w="2265" w:type="dxa"/>
          </w:tcPr>
          <w:p w14:paraId="7212C381" w14:textId="77E31ABB" w:rsidR="00F307EF" w:rsidRDefault="00F307EF" w:rsidP="00F307EF">
            <w:r>
              <w:t>Vertical Pixel n</w:t>
            </w:r>
          </w:p>
        </w:tc>
        <w:tc>
          <w:tcPr>
            <w:tcW w:w="2265" w:type="dxa"/>
          </w:tcPr>
          <w:p w14:paraId="54E3155D" w14:textId="22A07ACD" w:rsidR="00F307EF" w:rsidRDefault="00F307EF" w:rsidP="00F307EF">
            <w:r>
              <w:t>Red, green, and blue luminance values</w:t>
            </w:r>
          </w:p>
        </w:tc>
        <w:tc>
          <w:tcPr>
            <w:tcW w:w="2265" w:type="dxa"/>
          </w:tcPr>
          <w:p w14:paraId="7CFFF2AA" w14:textId="5412F7F4" w:rsidR="00F307EF" w:rsidRDefault="00F307EF" w:rsidP="00F307EF">
            <w:r>
              <w:t>Red, green, and blue luminance values</w:t>
            </w:r>
          </w:p>
        </w:tc>
        <w:tc>
          <w:tcPr>
            <w:tcW w:w="2265" w:type="dxa"/>
          </w:tcPr>
          <w:p w14:paraId="26B76109" w14:textId="4774D3EC" w:rsidR="00F307EF" w:rsidRDefault="00F307EF" w:rsidP="00F307EF">
            <w:r>
              <w:t>Red, green, and blue luminance values</w:t>
            </w:r>
          </w:p>
        </w:tc>
      </w:tr>
    </w:tbl>
    <w:p w14:paraId="68754DFF" w14:textId="1AE6B3DA" w:rsidR="007720B1" w:rsidRDefault="00841042" w:rsidP="00B928F2">
      <w:pPr>
        <w:pStyle w:val="BodyText"/>
        <w:rPr>
          <w:rFonts w:cstheme="minorHAnsi"/>
          <w:color w:val="222222"/>
        </w:rPr>
      </w:pPr>
      <w:r>
        <w:br/>
      </w:r>
      <w:r w:rsidR="007720B1" w:rsidRPr="00841042">
        <w:t xml:space="preserve">Obstacle identification is </w:t>
      </w:r>
      <w:r w:rsidR="00742E8C" w:rsidRPr="00841042">
        <w:t>based</w:t>
      </w:r>
      <w:r w:rsidR="007720B1" w:rsidRPr="00841042">
        <w:t xml:space="preserve">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r>
      <w:r w:rsidR="007720B1" w:rsidRPr="00841042">
        <w:lastRenderedPageBreak/>
        <w:t xml:space="preserve">Utilising wavelet analysis is a very interesting approach, is almost perfect in resolution and would 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Datacube MV200”, 68040 CPU and a “Sparcstation”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13538B2F" w:rsidR="00F968EF" w:rsidRPr="00280F56" w:rsidRDefault="00887A5E" w:rsidP="00203576">
      <w:pPr>
        <w:pStyle w:val="BodyText"/>
        <w:rPr>
          <w:rFonts w:cstheme="minorHAnsi"/>
          <w:color w:val="222222"/>
        </w:rPr>
      </w:pPr>
      <w:r>
        <w:t>The main problem of using any form of edge detection algorithm is the quality of the image.</w:t>
      </w:r>
      <w:r>
        <w:br/>
        <w:t>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snow</w:t>
      </w:r>
      <w:r w:rsidR="00430FC5">
        <w:t>,</w:t>
      </w:r>
      <w:r>
        <w:t xml:space="preserve"> or other environmental conditions may also reduce image quality. These are all well-known problems</w:t>
      </w:r>
      <w:r w:rsidR="00430FC5">
        <w:t>,</w:t>
      </w:r>
      <w:r>
        <w:t xml:space="preserve"> and many different solutions exist to reduce their impact on image quality.</w:t>
      </w:r>
      <w:r>
        <w:br/>
      </w:r>
      <w:r>
        <w:br/>
        <w:t xml:space="preserve">One external issue impacting quality that is particularly relevant to a </w:t>
      </w:r>
      <w:r w:rsidR="00430FC5">
        <w:t xml:space="preserve">rural </w:t>
      </w:r>
      <w:r>
        <w:t>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2" w:name="_Toc147945593"/>
      <w:r w:rsidRPr="00280F56">
        <w:rPr>
          <w:rStyle w:val="Heading3Char"/>
          <w:noProof w:val="0"/>
        </w:rPr>
        <w:t>Image stabilisation</w:t>
      </w:r>
      <w:bookmarkEnd w:id="42"/>
    </w:p>
    <w:p w14:paraId="78B22D19" w14:textId="38FE39B2"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w:t>
      </w:r>
      <w:r w:rsidR="00742E8C" w:rsidRPr="00280F56">
        <w:t>for</w:t>
      </w:r>
      <w:r w:rsidR="00742E8C">
        <w:t xml:space="preserve"> and</w:t>
      </w:r>
      <w:r w:rsidR="0053122D">
        <w:t xml:space="preserve"> mitigated against</w:t>
      </w:r>
      <w:r w:rsidRPr="00280F56">
        <w:t xml:space="preserve">. </w:t>
      </w:r>
      <w:r w:rsidRPr="00280F56">
        <w:br/>
      </w:r>
      <w:r w:rsidRPr="00280F56">
        <w:br/>
        <w:t xml:space="preserve">What makes this approach more problematic is that, in rural New Zealand, the topology may not be smooth, and so our vehicle (and therefore </w:t>
      </w:r>
      <w:proofErr w:type="gramStart"/>
      <w:r w:rsidRPr="00280F56">
        <w:t>it’s</w:t>
      </w:r>
      <w:proofErr w:type="gramEnd"/>
      <w:r w:rsidRPr="00280F56">
        <w:t xml:space="preserve"> camera)</w:t>
      </w:r>
      <w:r w:rsidR="00430FC5">
        <w:t>,</w:t>
      </w:r>
      <w:r w:rsidRPr="00280F56">
        <w:t xml:space="preserve"> </w:t>
      </w:r>
      <w:r w:rsidR="00062030">
        <w:t>are</w:t>
      </w:r>
      <w:r w:rsidRPr="00280F56">
        <w:t xml:space="preserv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w:t>
      </w:r>
      <w:r w:rsidR="000D2BD7">
        <w:lastRenderedPageBreak/>
        <w:t>movement and applying a counter</w:t>
      </w:r>
      <w:r w:rsidR="00430FC5">
        <w:t xml:space="preserve"> </w:t>
      </w:r>
      <w:r w:rsidR="000D2BD7">
        <w:t xml:space="preserve">movement in the opposite direction. As such, some image 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a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r w:rsidR="00F14344" w:rsidRPr="00280F56">
        <w:t>servomotors</w:t>
      </w:r>
      <w:r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4B81A143" w14:textId="77777777" w:rsidR="004F228A" w:rsidRDefault="004F228A">
      <w:pPr>
        <w:rPr>
          <w:rFonts w:ascii="Calibri" w:hAnsi="Calibri" w:cs="Calibri"/>
          <w:b/>
          <w:bCs/>
          <w:i/>
          <w:iCs/>
          <w:szCs w:val="26"/>
        </w:rPr>
      </w:pPr>
      <w:r>
        <w:br w:type="page"/>
      </w:r>
    </w:p>
    <w:p w14:paraId="7084F579" w14:textId="76DB05FD" w:rsidR="009F79F9" w:rsidRDefault="009F79F9" w:rsidP="00E15419">
      <w:pPr>
        <w:pStyle w:val="Heading5"/>
      </w:pPr>
      <w:r>
        <w:lastRenderedPageBreak/>
        <w:t>DIS Method One. Feature Mapping</w:t>
      </w:r>
    </w:p>
    <w:p w14:paraId="30066C5A" w14:textId="3BE28CE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Android 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iFMI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5CE3B35B"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r w:rsidR="00430FC5">
        <w:t xml:space="preserve">like </w:t>
      </w:r>
      <w:r w:rsidR="000D6BA2" w:rsidRPr="00280F56">
        <w:t xml:space="preserve">the OIS method except that the calculated movement is </w:t>
      </w:r>
      <w:r w:rsidR="0053122D">
        <w:t xml:space="preserve">mitigated </w:t>
      </w:r>
      <w:r w:rsidR="000D6BA2" w:rsidRPr="00280F56">
        <w:t xml:space="preserve">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7302FD86" w:rsidR="00D940A7" w:rsidRPr="00280F56" w:rsidRDefault="00D940A7" w:rsidP="00D940A7">
      <w:pPr>
        <w:pStyle w:val="BodyText"/>
      </w:pPr>
      <w:r w:rsidRPr="00280F56">
        <w:lastRenderedPageBreak/>
        <w:t xml:space="preserve">For an </w:t>
      </w:r>
      <w:r w:rsidR="000D2BD7">
        <w:t>i</w:t>
      </w:r>
      <w:r w:rsidRPr="00280F56">
        <w:t>nertial management unit (</w:t>
      </w:r>
      <w:r w:rsidR="00C97540">
        <w:t>IMU</w:t>
      </w:r>
      <w:r w:rsidRPr="00280F56">
        <w:t>) to compensate for unwanted movement in video streams, a vector of the resulting movement needs to be created so that the pixels in each image frame can be rotated/translated by the</w:t>
      </w:r>
      <w:r w:rsidR="00430FC5">
        <w:t xml:space="preserve"> inverse of the</w:t>
      </w:r>
      <w:r w:rsidRPr="00280F56">
        <w:t xml:space="preserve"> unwanted movement.</w:t>
      </w:r>
      <w:r w:rsidRPr="00280F56">
        <w:br/>
      </w:r>
      <w:r w:rsidRPr="00280F56">
        <w:br/>
        <w:t xml:space="preserve">The gyroscope on an </w:t>
      </w:r>
      <w:r w:rsidR="00C97540">
        <w:t>IMU</w:t>
      </w:r>
      <w:r w:rsidRPr="00280F56">
        <w:t xml:space="preserve"> outputs data in angular velocity which is a measure of rotation measured 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00430FC5">
        <w:t xml:space="preserve">Magnetometers output magnetic field strength in the same three dimensions and output data in micro </w:t>
      </w:r>
      <w:r w:rsidR="00FC2292">
        <w:t>t</w:t>
      </w:r>
      <w:r w:rsidR="00430FC5">
        <w:t>esla (</w:t>
      </w:r>
      <w:r w:rsidR="00430FC5">
        <w:rPr>
          <w:rFonts w:cs="Calibri"/>
        </w:rPr>
        <w:t>μ</w:t>
      </w:r>
      <w:r w:rsidR="00430FC5">
        <w:t>T)</w:t>
      </w:r>
      <w:r w:rsidR="00FC2292">
        <w:t>.</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r w:rsidR="00FC2292">
        <w:t>E</w:t>
      </w:r>
      <w:r w:rsidR="009F79F9">
        <w:t xml:space="preserve">uler angles. </w:t>
      </w:r>
      <w:r w:rsidRPr="00280F56">
        <w:t>Note that th</w:t>
      </w:r>
      <w:r w:rsidR="009F79F9">
        <w:t>e</w:t>
      </w:r>
      <w:r w:rsidRPr="00280F56">
        <w:t xml:space="preserve"> convention </w:t>
      </w:r>
      <w:r w:rsidR="009F79F9">
        <w:t>of x,</w:t>
      </w:r>
      <w:r w:rsidR="00FC2292">
        <w:t xml:space="preserve"> </w:t>
      </w:r>
      <w:r w:rsidR="009F79F9">
        <w:t>y</w:t>
      </w:r>
      <w:r w:rsidR="00FC2292">
        <w:t>,</w:t>
      </w:r>
      <w:r w:rsidR="009F79F9">
        <w:t xml:space="preserve"> and z axes </w:t>
      </w:r>
      <w:r w:rsidRPr="00280F56">
        <w:t>is not strictly defined, and one may place the x, y</w:t>
      </w:r>
      <w:r w:rsidR="00FC2292">
        <w:t>,</w:t>
      </w:r>
      <w:r w:rsidRPr="00280F56">
        <w:t xml:space="preserve"> and z -axes in any direction that is convenient, providing the angled relationships between them remains fixed</w:t>
      </w:r>
      <w:r w:rsidR="000D2BD7">
        <w:t xml:space="preserve">, but here, we will use the </w:t>
      </w:r>
      <w:r w:rsidR="009F79F9">
        <w:t xml:space="preserve">terms demonstrated </w:t>
      </w:r>
      <w:r w:rsidR="000D2BD7">
        <w:t>in Figure 1.</w:t>
      </w:r>
      <w:r w:rsidR="00767260">
        <w:t>2</w:t>
      </w:r>
      <w:r w:rsidRPr="00280F56">
        <w:t>.</w:t>
      </w:r>
      <w:r w:rsidR="00BB76EE">
        <w:t xml:space="preserve"> A </w:t>
      </w:r>
      <w:r w:rsidR="00705E47">
        <w:t>value</w:t>
      </w:r>
      <w:r w:rsidR="00BB76EE">
        <w:t xml:space="preserve"> of 0 means no rotation around an axis and positive values refer to </w:t>
      </w:r>
      <w:r w:rsidR="00061399">
        <w:t>clockwise</w:t>
      </w:r>
      <w:r w:rsidR="00BB76EE">
        <w:t xml:space="preserve"> rotation.</w:t>
      </w:r>
    </w:p>
    <w:p w14:paraId="09BC8C3E" w14:textId="4BEDFF75" w:rsidR="00D940A7" w:rsidRPr="00280F56" w:rsidRDefault="00767260" w:rsidP="00767260">
      <w:pPr>
        <w:pStyle w:val="BodyText"/>
      </w:pPr>
      <w:r w:rsidRPr="00767260">
        <w:rPr>
          <w:noProof/>
          <w:lang w:eastAsia="en-NZ"/>
        </w:rPr>
        <w:drawing>
          <wp:inline distT="0" distB="0" distL="0" distR="0" wp14:anchorId="24013B0A" wp14:editId="37B42291">
            <wp:extent cx="5229955" cy="2505425"/>
            <wp:effectExtent l="0" t="0" r="0" b="9525"/>
            <wp:docPr id="154533652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336521" name="Picture 1545336521"/>
                    <pic:cNvPicPr/>
                  </pic:nvPicPr>
                  <pic:blipFill>
                    <a:blip r:embed="rId15">
                      <a:extLst>
                        <a:ext uri="{28A0092B-C50C-407E-A947-70E740481C1C}">
                          <a14:useLocalDpi xmlns:a14="http://schemas.microsoft.com/office/drawing/2010/main" val="0"/>
                        </a:ext>
                      </a:extLst>
                    </a:blip>
                    <a:stretch>
                      <a:fillRect/>
                    </a:stretch>
                  </pic:blipFill>
                  <pic:spPr>
                    <a:xfrm>
                      <a:off x="0" y="0"/>
                      <a:ext cx="5229955" cy="2505425"/>
                    </a:xfrm>
                    <a:prstGeom prst="rect">
                      <a:avLst/>
                    </a:prstGeom>
                  </pic:spPr>
                </pic:pic>
              </a:graphicData>
            </a:graphic>
          </wp:inline>
        </w:drawing>
      </w:r>
    </w:p>
    <w:p w14:paraId="215CCBC4" w14:textId="2E329B48" w:rsidR="00D940A7" w:rsidRDefault="00D940A7" w:rsidP="00452A51">
      <w:pPr>
        <w:pStyle w:val="Caption"/>
      </w:pPr>
      <w:bookmarkStart w:id="43" w:name="_Toc146547288"/>
      <w:bookmarkStart w:id="44" w:name="_Toc147945328"/>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rsidRPr="00280F56">
        <w:t xml:space="preserve">   Diagram of </w:t>
      </w:r>
      <w:r w:rsidR="00767260">
        <w:t xml:space="preserve">conventional </w:t>
      </w:r>
      <w:r w:rsidRPr="00280F56">
        <w:t>roll, pitch and yaw angles</w:t>
      </w:r>
      <w:bookmarkEnd w:id="43"/>
      <w:r w:rsidR="00767260">
        <w:t xml:space="preserve"> (Image from Author).</w:t>
      </w:r>
      <w:bookmarkEnd w:id="44"/>
    </w:p>
    <w:p w14:paraId="083A0AD0" w14:textId="3291CE30"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r w:rsidR="003D7295">
        <w:t>E</w:t>
      </w:r>
      <w:r w:rsidR="009F79F9">
        <w:t xml:space="preserve">uler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r>
      <w:r w:rsidR="00CA707E" w:rsidRPr="00280F56">
        <w:lastRenderedPageBreak/>
        <w:t xml:space="preserve">The general process of using an </w:t>
      </w:r>
      <w:r w:rsidR="00C97540">
        <w:t>IMU</w:t>
      </w:r>
      <w:r w:rsidR="00CA707E" w:rsidRPr="00280F56">
        <w:t xml:space="preserve"> </w:t>
      </w:r>
      <w:r w:rsidR="00260385" w:rsidRPr="00280F56">
        <w:t xml:space="preserve">accelerometer to measure </w:t>
      </w:r>
      <w:r w:rsidR="00F965B3">
        <w:t>E</w:t>
      </w:r>
      <w:r w:rsidR="00260385" w:rsidRPr="00280F56">
        <w:t xml:space="preserve">uler angles </w:t>
      </w:r>
      <w:r w:rsidR="00CA707E" w:rsidRPr="00280F56">
        <w:t>is expressed in the following mathematical equations</w:t>
      </w:r>
      <w:r w:rsidR="00705E47">
        <w:t>, Equations 1.1 to 1.4</w:t>
      </w:r>
      <w:r w:rsidR="00CA707E" w:rsidRPr="00280F56">
        <w:t>.</w:t>
      </w:r>
      <w:r w:rsidR="00CA707E" w:rsidRPr="00280F56">
        <w:br/>
        <w:t xml:space="preserve">At rest, gravity </w:t>
      </w:r>
      <w:r w:rsidR="00062030">
        <w:t>is</w:t>
      </w:r>
      <w:r w:rsidR="00CA707E" w:rsidRPr="00280F56">
        <w:t xml:space="preserv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t>
      </w:r>
      <w:r w:rsidR="00062030">
        <w:t>is</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45" w:name="_Toc147919241"/>
      <w:r w:rsidRPr="00B928F2">
        <w:rPr>
          <w:rStyle w:val="CaptionChar"/>
        </w:rPr>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45"/>
      <w:r w:rsidR="00CA707E" w:rsidRPr="00280F56">
        <w:t xml:space="preserve"> </w:t>
      </w:r>
    </w:p>
    <w:p w14:paraId="6336234F" w14:textId="5FC96262" w:rsidR="009F79F9" w:rsidRPr="005D128A" w:rsidRDefault="00CA707E" w:rsidP="00B928F2">
      <w:pPr>
        <w:pStyle w:val="BodyText"/>
      </w:pPr>
      <w:r w:rsidRPr="00280F56">
        <w:t xml:space="preserve">The acceleration in a tilted frame </w:t>
      </w:r>
      <w:r w:rsidR="00062030">
        <w:t>is</w:t>
      </w:r>
      <w:r w:rsidRPr="00280F56">
        <w:t xml:space="preserv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452A51">
      <w:pPr>
        <w:pStyle w:val="Caption"/>
      </w:pPr>
      <w:bookmarkStart w:id="46" w:name="_Toc147919242"/>
      <w:bookmarkStart w:id="47" w:name="_Toc146547289"/>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46"/>
    </w:p>
    <w:p w14:paraId="6113589B" w14:textId="6F020DD1"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in particular</w:t>
      </w:r>
      <w:r w:rsidR="00F965B3">
        <w:rPr>
          <w:rStyle w:val="BodyTextChar"/>
        </w:rPr>
        <w:t>,</w:t>
      </w:r>
      <w:r w:rsidRPr="00B928F2">
        <w:rPr>
          <w:rStyle w:val="BodyTextChar"/>
        </w:rPr>
        <w:t xml:space="preserve"> the 3-2-1 set) referred to as yaw, pitch</w:t>
      </w:r>
      <w:r w:rsidR="00F965B3">
        <w:rPr>
          <w:rStyle w:val="BodyTextChar"/>
        </w:rPr>
        <w:t>,</w:t>
      </w:r>
      <w:r w:rsidRPr="00B928F2">
        <w:rPr>
          <w:rStyle w:val="BodyTextChar"/>
        </w:rPr>
        <w:t xml:space="preserve"> and roll</w:t>
      </w:r>
      <w:r w:rsidR="00F965B3">
        <w:rPr>
          <w:rStyle w:val="BodyTextChar"/>
        </w:rPr>
        <w:t xml:space="preserve"> although quaternions are often preferred as these do not present multiple readings for the same position (a product of using the inverse sine and cosine functions to generate Euler angles)</w:t>
      </w:r>
      <w:r w:rsidRPr="00B928F2">
        <w:rPr>
          <w:rStyle w:val="BodyTextChar"/>
        </w:rPr>
        <w:t>.</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47"/>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452A51">
      <w:pPr>
        <w:pStyle w:val="Caption"/>
        <w:rPr>
          <w:noProof w:val="0"/>
          <w:sz w:val="28"/>
          <w:szCs w:val="28"/>
        </w:rPr>
      </w:pPr>
      <w:bookmarkStart w:id="48" w:name="_Toc146547290"/>
      <w:bookmarkStart w:id="49" w:name="_Toc147919243"/>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48"/>
      <w:bookmarkEnd w:id="49"/>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452A51">
      <w:pPr>
        <w:pStyle w:val="Caption"/>
        <w:rPr>
          <w:noProof w:val="0"/>
          <w:sz w:val="28"/>
          <w:szCs w:val="28"/>
        </w:rPr>
      </w:pPr>
      <w:bookmarkStart w:id="50" w:name="_Toc146547291"/>
      <w:bookmarkStart w:id="51" w:name="_Toc147919244"/>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50"/>
      <w:bookmarkEnd w:id="51"/>
    </w:p>
    <w:p w14:paraId="73F16656" w14:textId="61EBA8BE"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 xml:space="preserve">the camera and front IMUs are mounted close to an </w:t>
      </w:r>
      <w:r w:rsidRPr="00280F56">
        <w:lastRenderedPageBreak/>
        <w:t>electric motor</w:t>
      </w:r>
      <w:r w:rsidR="009F79F9">
        <w:t xml:space="preserve"> on a steel chassis</w:t>
      </w:r>
      <w:r w:rsidR="00A55F20">
        <w:t>,</w:t>
      </w:r>
      <w:r w:rsidR="009F79F9">
        <w:t xml:space="preserve"> the magnetometer readings are not </w:t>
      </w:r>
      <w:r w:rsidR="00F965B3">
        <w:t xml:space="preserve">initially </w:t>
      </w:r>
      <w:r w:rsidR="009F79F9">
        <w:t>utilised</w:t>
      </w:r>
      <w:r w:rsidR="00F965B3">
        <w:t xml:space="preserve">, but are </w:t>
      </w:r>
      <w:r w:rsidR="00705E47">
        <w:t xml:space="preserve">utilised in Section 4.5 </w:t>
      </w:r>
      <w:r w:rsidR="00F965B3">
        <w:t>to confirm this assumption</w:t>
      </w:r>
      <w:r w:rsidR="00E15419">
        <w:t>.</w:t>
      </w:r>
    </w:p>
    <w:p w14:paraId="0AE12D22" w14:textId="0016EFB1" w:rsidR="00073B22" w:rsidRPr="00280F56" w:rsidRDefault="00073B22" w:rsidP="00B0576D">
      <w:pPr>
        <w:pStyle w:val="BodyText"/>
      </w:pPr>
      <w:r w:rsidRPr="00280F56">
        <w:t>To measure orientation using a</w:t>
      </w:r>
      <w:r w:rsidR="00A55F20">
        <w:t>n accelerometer</w:t>
      </w:r>
      <w:r w:rsidRPr="00280F56">
        <w:t>, an initial orientation must be known and then measurement values are integrated over time</w:t>
      </w:r>
      <w:r w:rsidR="00A55F20">
        <w:t xml:space="preserve"> </w:t>
      </w:r>
      <w:r w:rsidR="00705E47">
        <w:t>(</w:t>
      </w:r>
      <w:r w:rsidR="00A55F20">
        <w:t>as acceleration is differentiation of speed</w:t>
      </w:r>
      <w:r w:rsidR="00705E47">
        <w:t>)</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Odelga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3EE5D065" w:rsidR="00E15419" w:rsidRDefault="00AB0F6E" w:rsidP="00B0576D">
      <w:pPr>
        <w:pStyle w:val="BodyText"/>
      </w:pPr>
      <w:r w:rsidRPr="00280F56">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t xml:space="preserve">Stegagno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t>
      </w:r>
      <w:r w:rsidR="00062030">
        <w:t>is</w:t>
      </w:r>
      <w:r w:rsidR="00B43F40" w:rsidRPr="00280F56">
        <w:t xml:space="preserve"> present in this project</w:t>
      </w:r>
      <w:r w:rsidR="009F79F9">
        <w:t>, requiring 6DOF</w:t>
      </w:r>
      <w:r w:rsidR="00B43F40" w:rsidRPr="00280F56">
        <w:t>.</w:t>
      </w:r>
      <w:r w:rsidR="002258BD" w:rsidRPr="00280F56">
        <w:br/>
        <w:t xml:space="preserve">Wiriyaprasat and Ruchanurucks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r w:rsidR="00E70BEB" w:rsidRPr="00280F56">
        <w:t>homograph</w:t>
      </w:r>
      <w:r w:rsidR="002258BD" w:rsidRPr="00280F56">
        <w:t xml:space="preserve"> matrix to accommodate more rotational differences than a normal </w:t>
      </w:r>
      <w:r w:rsidR="00E70BEB" w:rsidRPr="00280F56">
        <w:t>homograph</w:t>
      </w:r>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r w:rsidR="00633D62" w:rsidRPr="00280F56">
        <w:t>Odelga</w:t>
      </w:r>
      <w:r w:rsidR="006E5A34" w:rsidRPr="00280F56">
        <w:t>’s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19283FD4" w14:textId="77777777" w:rsidR="004F228A" w:rsidRDefault="004F228A">
      <w:pPr>
        <w:rPr>
          <w:rFonts w:ascii="Calibri" w:hAnsi="Calibri" w:cs="Calibri"/>
          <w:b/>
          <w:bCs/>
          <w:i/>
          <w:iCs/>
          <w:szCs w:val="26"/>
        </w:rPr>
      </w:pPr>
      <w:r>
        <w:br w:type="page"/>
      </w:r>
    </w:p>
    <w:p w14:paraId="06BDF04E" w14:textId="65B2D87E" w:rsidR="00E15419" w:rsidRDefault="00E15419" w:rsidP="00E15419">
      <w:pPr>
        <w:pStyle w:val="Heading5"/>
      </w:pPr>
      <w:r>
        <w:lastRenderedPageBreak/>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Auysakul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Auysakul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1C6611D0" w:rsidR="00E15419" w:rsidRPr="00280F56" w:rsidRDefault="00767260" w:rsidP="00767260">
      <w:pPr>
        <w:pStyle w:val="BodyText"/>
      </w:pPr>
      <w:r w:rsidRPr="00767260">
        <w:rPr>
          <w:noProof/>
          <w:lang w:eastAsia="en-NZ"/>
        </w:rPr>
        <w:lastRenderedPageBreak/>
        <w:drawing>
          <wp:inline distT="0" distB="0" distL="0" distR="0" wp14:anchorId="12C609B8" wp14:editId="5FD4C67F">
            <wp:extent cx="4140200" cy="4266892"/>
            <wp:effectExtent l="0" t="0" r="0" b="635"/>
            <wp:docPr id="16437416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741629" name="Picture 1643741629"/>
                    <pic:cNvPicPr/>
                  </pic:nvPicPr>
                  <pic:blipFill>
                    <a:blip r:embed="rId16">
                      <a:extLst>
                        <a:ext uri="{28A0092B-C50C-407E-A947-70E740481C1C}">
                          <a14:useLocalDpi xmlns:a14="http://schemas.microsoft.com/office/drawing/2010/main" val="0"/>
                        </a:ext>
                      </a:extLst>
                    </a:blip>
                    <a:stretch>
                      <a:fillRect/>
                    </a:stretch>
                  </pic:blipFill>
                  <pic:spPr>
                    <a:xfrm>
                      <a:off x="0" y="0"/>
                      <a:ext cx="4151340" cy="4278373"/>
                    </a:xfrm>
                    <a:prstGeom prst="rect">
                      <a:avLst/>
                    </a:prstGeom>
                  </pic:spPr>
                </pic:pic>
              </a:graphicData>
            </a:graphic>
          </wp:inline>
        </w:drawing>
      </w:r>
    </w:p>
    <w:p w14:paraId="28C06253" w14:textId="5B58FFE5" w:rsidR="00E15419" w:rsidRDefault="00E15419" w:rsidP="00452A51">
      <w:pPr>
        <w:pStyle w:val="Caption"/>
      </w:pPr>
      <w:bookmarkStart w:id="52" w:name="_Toc146547292"/>
      <w:bookmarkStart w:id="53" w:name="_Toc147945329"/>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rsidRPr="00280F56">
        <w:t xml:space="preserve">  Fisheye Lens capture example </w:t>
      </w:r>
      <w:bookmarkEnd w:id="52"/>
      <w:r w:rsidR="00D65503">
        <w:fldChar w:fldCharType="begin" w:fldLock="1"/>
      </w:r>
      <w:r w:rsidR="00322005">
        <w:instrText>ADDIN CSL_CITATION {"citationItems":[{"id":"ITEM-1","itemData":{"URL":"https://www.freeimages.com/photo/ny-fish-eye-1447949","accessed":{"date-parts":[["2023","10","3"]]},"author":[{"dropping-particle":"","family":"Fpatrocini","given":"","non-dropping-particle":"","parse-names":false,"suffix":""}],"id":"ITEM-1","issued":{"date-parts":[["0"]]},"title":"NY fish-eye Free Photo Download | FreeImages","type":"webpage"},"uris":["http://www.mendeley.com/documents/?uuid=262e58c1-4410-3645-a65d-5b5dc36c96e1"]}],"mendeley":{"formattedCitation":"(Fpatrocini, n.d.)","plainTextFormattedCitation":"(Fpatrocini, n.d.)","previouslyFormattedCitation":"(Fpatrocini, n.d.)"},"properties":{"noteIndex":0},"schema":"https://github.com/citation-style-language/schema/raw/master/csl-citation.json"}</w:instrText>
      </w:r>
      <w:r w:rsidR="00D65503">
        <w:fldChar w:fldCharType="separate"/>
      </w:r>
      <w:r w:rsidR="00CD550E" w:rsidRPr="00CD550E">
        <w:t>(Fpatrocini, n.d.)</w:t>
      </w:r>
      <w:bookmarkEnd w:id="53"/>
      <w:r w:rsidR="00D65503">
        <w:fldChar w:fldCharType="end"/>
      </w:r>
      <w:r w:rsidR="00452A51">
        <w:t>.</w:t>
      </w:r>
    </w:p>
    <w:p w14:paraId="58E94DA7" w14:textId="15AACBB8" w:rsidR="00935F43" w:rsidRPr="00935F43" w:rsidRDefault="00935F43" w:rsidP="003F37B5">
      <w:pPr>
        <w:pStyle w:val="BodyText"/>
      </w:pPr>
      <w:r>
        <w:t xml:space="preserve">The fish-eye lens solution is </w:t>
      </w:r>
      <w:r w:rsidR="00F57603">
        <w:t>a workable solution</w:t>
      </w:r>
      <w:r>
        <w:t xml:space="preserve">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A2F4B1E"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chine learning applications. Originally designed to mimic the biological brain, these supervised machine learning models can predict an output from given inputs and are optimised for classification (discrete outputs – typically a category of some sort) 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r>
      <w:r w:rsidR="00D940A7" w:rsidRPr="00280F56">
        <w:lastRenderedPageBreak/>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lang w:eastAsia="en-NZ"/>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17">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2A374A72" w:rsidR="00D940A7" w:rsidRPr="00280F56" w:rsidRDefault="00D940A7" w:rsidP="00452A51">
      <w:pPr>
        <w:pStyle w:val="Caption"/>
      </w:pPr>
      <w:bookmarkStart w:id="54" w:name="_Toc146547293"/>
      <w:bookmarkStart w:id="55" w:name="_Toc147945330"/>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w:t>
      </w:r>
      <w:r w:rsidR="00C507D1">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54"/>
      <w:bookmarkEnd w:id="55"/>
    </w:p>
    <w:p w14:paraId="63F45E39" w14:textId="3296F636" w:rsidR="00D940A7" w:rsidRPr="00280F56" w:rsidRDefault="00D940A7" w:rsidP="00D940A7">
      <w:pPr>
        <w:pStyle w:val="BodyText"/>
      </w:pPr>
      <w:r w:rsidRPr="00280F56">
        <w:br/>
        <w:t xml:space="preserve">One of the inputs is usually given a value of 1 and called a bias input. This input is used to account for output effects that are not accounted for by the </w:t>
      </w:r>
      <w:r w:rsidR="00A90347">
        <w:t>defined</w:t>
      </w:r>
      <w:r w:rsidRPr="00280F56">
        <w:t xml:space="preserve"> inputs.</w:t>
      </w:r>
      <w:r w:rsidRPr="00280F56">
        <w:br/>
      </w:r>
      <w:r w:rsidRPr="00280F56">
        <w:br/>
        <w:t>Training data is used to train a</w:t>
      </w:r>
      <w:r w:rsidR="00705E47">
        <w:t xml:space="preserve"> supervised neural </w:t>
      </w:r>
      <w:r w:rsidRPr="00280F56">
        <w:t>network and must consist of input values and associated correct output values. Training involves iteratively randomly changing the value of the weights until the system learns to perform the task properly (the system’s output matches the training data output</w:t>
      </w:r>
      <w:r w:rsidR="00705E47">
        <w:t xml:space="preserve"> for the given training data</w:t>
      </w:r>
      <w:r w:rsidRPr="00280F56">
        <w:t>).</w:t>
      </w:r>
      <w:r w:rsidRPr="00280F56">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w:t>
      </w:r>
      <w:r w:rsidR="00705E47">
        <w:t>,</w:t>
      </w:r>
      <w:r w:rsidRPr="00280F56">
        <w:t xml:space="preserve"> and therefore</w:t>
      </w:r>
      <w:r w:rsidR="00705E47">
        <w:t>,</w:t>
      </w:r>
      <w:r w:rsidRPr="00280F56">
        <w:t xml:space="preserve"> how much each weight should change in the next iteration of the learning process.</w:t>
      </w:r>
      <w:r w:rsidRPr="00280F56">
        <w:br/>
        <w:t xml:space="preserve"> </w:t>
      </w:r>
      <w:r w:rsidRPr="00280F56">
        <w:br/>
        <w:t>The overall function of a neural network is determined by the network structure, the connection strengths between neurons (called a weight) and what activation functions are used at each neuron.</w:t>
      </w:r>
      <w:r w:rsidRPr="00280F56">
        <w:br/>
      </w:r>
      <w:r w:rsidRPr="00280F56">
        <w:br/>
      </w:r>
      <w:r w:rsidRPr="00280F56">
        <w:lastRenderedPageBreak/>
        <w:t xml:space="preserve">Some examples of the type of functions and their use is show in Figure 2.3 </w:t>
      </w:r>
      <w:r w:rsidRPr="00280F56">
        <w:br/>
      </w:r>
      <w:r w:rsidRPr="00280F56">
        <w:rPr>
          <w:noProof/>
          <w:lang w:eastAsia="en-NZ"/>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18">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08F11A6B" w:rsidR="00D940A7" w:rsidRPr="00280F56" w:rsidRDefault="00D940A7" w:rsidP="00452A51">
      <w:pPr>
        <w:pStyle w:val="Caption"/>
      </w:pPr>
      <w:bookmarkStart w:id="56" w:name="_Toc146547294"/>
      <w:bookmarkStart w:id="57" w:name="_Toc147945331"/>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w:t>
      </w:r>
      <w:r w:rsidR="00C507D1">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6"/>
      <w:bookmarkEnd w:id="57"/>
      <w:r w:rsidRPr="00280F56">
        <w:fldChar w:fldCharType="end"/>
      </w:r>
    </w:p>
    <w:p w14:paraId="26E01911" w14:textId="77777777" w:rsidR="00D940A7" w:rsidRPr="00280F56" w:rsidRDefault="00D940A7" w:rsidP="00D940A7">
      <w:pPr>
        <w:pStyle w:val="BodyText"/>
      </w:pPr>
      <w:r w:rsidRPr="00280F56">
        <w:lastRenderedPageBreak/>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lang w:eastAsia="en-NZ"/>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19">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4BC01446" w:rsidR="00D940A7" w:rsidRPr="00280F56" w:rsidRDefault="00D940A7" w:rsidP="00452A51">
      <w:pPr>
        <w:pStyle w:val="Caption"/>
      </w:pPr>
      <w:bookmarkStart w:id="58" w:name="_Toc146547295"/>
      <w:bookmarkStart w:id="59" w:name="_Toc147945332"/>
      <w:r w:rsidRPr="00280F56">
        <w:t xml:space="preserve">Figure </w:t>
      </w:r>
      <w:r w:rsidR="00C507D1">
        <w:fldChar w:fldCharType="begin"/>
      </w:r>
      <w:r w:rsidR="00C507D1">
        <w:instrText xml:space="preserve"> STYLEREF 1 \s </w:instrText>
      </w:r>
      <w:r w:rsidR="00C507D1">
        <w:fldChar w:fldCharType="separate"/>
      </w:r>
      <w:r w:rsidR="00C507D1">
        <w:t>1</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w:t>
      </w:r>
      <w:r w:rsidR="00C507D1">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8"/>
      <w:bookmarkEnd w:id="59"/>
      <w:r w:rsidRPr="00280F56">
        <w:fldChar w:fldCharType="end"/>
      </w:r>
    </w:p>
    <w:p w14:paraId="7E4E6665" w14:textId="0521034F" w:rsidR="00D940A7" w:rsidRPr="00280F56" w:rsidRDefault="00D940A7" w:rsidP="00D940A7">
      <w:pPr>
        <w:pStyle w:val="BodyText"/>
      </w:pPr>
      <w:r w:rsidRPr="00280F56">
        <w:br/>
        <w:t xml:space="preserve">Multilayer </w:t>
      </w:r>
      <w:r w:rsidR="00A90347">
        <w:t xml:space="preserve">Perceptron (MLP) </w:t>
      </w:r>
      <w:r w:rsidRPr="00280F56">
        <w:t xml:space="preserve">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acceptable level, as determined by utilising a least square error method along with determining the negative gradient of the error function. </w:t>
      </w:r>
    </w:p>
    <w:p w14:paraId="20BB2AD4" w14:textId="54560BD6" w:rsidR="00D940A7" w:rsidRPr="00280F56" w:rsidRDefault="00D940A7" w:rsidP="00D940A7">
      <w:pPr>
        <w:pStyle w:val="BodyText"/>
      </w:pPr>
      <w:r w:rsidRPr="00280F56">
        <w:lastRenderedPageBreak/>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w:t>
      </w:r>
      <w:r w:rsidR="00705E47">
        <w:t xml:space="preserve">the operation is more regressive in nature, so </w:t>
      </w:r>
      <w:r w:rsidRPr="00280F56">
        <w:t>a CNN network implementation</w:t>
      </w:r>
      <w:r w:rsidR="00705E47">
        <w:t xml:space="preserve"> is</w:t>
      </w:r>
      <w:r w:rsidRPr="00280F56">
        <w:t xml:space="preserve"> not necessary</w:t>
      </w:r>
      <w:r w:rsidR="00260385" w:rsidRPr="00280F56">
        <w:t>,</w:t>
      </w:r>
      <w:r w:rsidRPr="00280F56">
        <w:t xml:space="preserve"> and a multilayer perceptron approach </w:t>
      </w:r>
      <w:r w:rsidR="00062030">
        <w:t>is</w:t>
      </w:r>
      <w:r w:rsidR="002337A6" w:rsidRPr="00280F56">
        <w:t xml:space="preserve"> </w:t>
      </w:r>
      <w:r w:rsidR="00260385" w:rsidRPr="00280F56">
        <w:t xml:space="preserve">initially </w:t>
      </w:r>
      <w:r w:rsidRPr="00280F56">
        <w:t xml:space="preserve">selected. </w:t>
      </w:r>
      <w:r w:rsidR="00935F43">
        <w:br/>
        <w:t xml:space="preserve">A Recurrent Neural Network (RNN) is a network designed for recognising patterns over time. It </w:t>
      </w:r>
      <w:r w:rsidR="00742E8C">
        <w:t>uses</w:t>
      </w:r>
      <w:r w:rsidR="00935F43">
        <w:t xml:space="preserve"> </w:t>
      </w:r>
      <w:r w:rsidR="00F57603">
        <w:t>a unique design</w:t>
      </w:r>
      <w:r w:rsidR="00935F43">
        <w:t xml:space="preserve"> </w:t>
      </w:r>
      <w:r w:rsidR="00F57603">
        <w:t xml:space="preserve">compared to </w:t>
      </w:r>
      <w:r w:rsidR="00935F43">
        <w:t xml:space="preserve">conventional neural networks </w:t>
      </w:r>
      <w:r w:rsidR="00705E47">
        <w:t>(</w:t>
      </w:r>
      <w:r w:rsidR="00935F43">
        <w:t>where weighted inputs are applied to a function which then passes the function result to the next stage</w:t>
      </w:r>
      <w:r w:rsidR="00705E47">
        <w:t>)</w:t>
      </w:r>
      <w:r w:rsidR="00935F43">
        <w:t xml:space="preserve">, in that outputs from some of the neurons are fed back into the inputs of the same neurons as a feedback mechanism. These networks provide a localised “memory” feature in the feedback-equipped neurons which makes RNN networks excel at relational </w:t>
      </w:r>
      <w:r w:rsidR="00705E47">
        <w:t xml:space="preserve">time-series </w:t>
      </w:r>
      <w:r w:rsidR="00935F43">
        <w:t>problem</w:t>
      </w:r>
      <w:r w:rsidR="00E70BEB">
        <w:t>-</w:t>
      </w:r>
      <w:r w:rsidR="00935F43">
        <w:t>solving tasks such as language processing</w:t>
      </w:r>
      <w:r w:rsidR="00825A1E">
        <w:t>.</w:t>
      </w:r>
    </w:p>
    <w:p w14:paraId="322BA6A1" w14:textId="53011961"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r>
      <w:r w:rsidR="00705E47">
        <w:t>With c</w:t>
      </w:r>
      <w:r w:rsidRPr="00280F56">
        <w:t>ompetitive learning models</w:t>
      </w:r>
      <w:r w:rsidR="00705E47">
        <w:t>,</w:t>
      </w:r>
      <w:r w:rsidRPr="00280F56">
        <w:t xml:space="preserve"> various neurons become active</w:t>
      </w:r>
      <w:r w:rsidR="00705E47">
        <w:t>,</w:t>
      </w:r>
      <w:r w:rsidRPr="00280F56">
        <w:t xml:space="preserve"> and the ones that receives the largest input values “win” over the </w:t>
      </w:r>
      <w:r w:rsidR="004F228A" w:rsidRPr="00280F56">
        <w:t>others</w:t>
      </w:r>
      <w:r w:rsidR="004F228A">
        <w:t xml:space="preserve"> and</w:t>
      </w:r>
      <w:r w:rsidRPr="00280F56">
        <w:t xml:space="preserve"> are weighted more. Over time the model can be said to become more sensitive to types of input data that they respond best to, and </w:t>
      </w:r>
      <w:r w:rsidR="00705E47">
        <w:t xml:space="preserve">so, </w:t>
      </w:r>
      <w:r w:rsidRPr="00280F56">
        <w:t xml:space="preserve">over time, various neurons become specialists at </w:t>
      </w:r>
      <w:r w:rsidR="00E70BEB">
        <w:t xml:space="preserve">specific </w:t>
      </w:r>
      <w:r w:rsidRPr="00280F56">
        <w:t>input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Accuracy of a neural network is defined as the percentage of patterns correctly classified for each classification over the entire dataset. Once a suitable level of accuracy has been achieved</w:t>
      </w:r>
      <w:r w:rsidR="00705E47">
        <w:t>,</w:t>
      </w:r>
      <w:r w:rsidRPr="00280F56">
        <w:t xml:space="preserve"> the neural network is ready for live data.</w:t>
      </w:r>
      <w:r w:rsidR="00935F43">
        <w:t xml:space="preserve"> There are two main parameters of the network that are examined to ascertain accuracy. MSE is the mean square sum of any differences that appear between the input </w:t>
      </w:r>
      <w:r w:rsidR="00935F43">
        <w:lastRenderedPageBreak/>
        <w:t xml:space="preserve">and the output of a neural network, compared to the expected training results. The MSE gives a measure of how </w:t>
      </w:r>
      <w:r w:rsidR="003F37B5">
        <w:t xml:space="preserve">accurately </w:t>
      </w:r>
      <w:r w:rsidR="00935F43">
        <w:t xml:space="preserve">the </w:t>
      </w:r>
      <w:r w:rsidR="003F37B5">
        <w:t xml:space="preserve">network </w:t>
      </w:r>
      <w:r w:rsidR="00E70BEB">
        <w:t xml:space="preserve">can </w:t>
      </w:r>
      <w:r w:rsidR="003F37B5">
        <w:t xml:space="preserve">reproduce a single set of output values from the input values. The Pearson Coefficient, R, is used in a neural network </w:t>
      </w:r>
      <w:r w:rsidR="00705E47">
        <w:t xml:space="preserve">context </w:t>
      </w:r>
      <w:r w:rsidR="003F37B5">
        <w:t>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00475427" w:rsidRPr="00280F56">
        <w:br/>
      </w:r>
    </w:p>
    <w:p w14:paraId="5CFA867F" w14:textId="1A739992" w:rsidR="003B7727" w:rsidRPr="00280F56" w:rsidRDefault="00CD5CBB" w:rsidP="00475427">
      <w:pPr>
        <w:pStyle w:val="Heading2"/>
        <w:rPr>
          <w:noProof w:val="0"/>
        </w:rPr>
      </w:pPr>
      <w:bookmarkStart w:id="60" w:name="_Toc147945594"/>
      <w:r w:rsidRPr="00280F56">
        <w:rPr>
          <w:noProof w:val="0"/>
        </w:rPr>
        <w:t xml:space="preserve">Research </w:t>
      </w:r>
      <w:r w:rsidR="003B7727" w:rsidRPr="00280F56">
        <w:rPr>
          <w:noProof w:val="0"/>
        </w:rPr>
        <w:t>Objective</w:t>
      </w:r>
      <w:bookmarkEnd w:id="60"/>
    </w:p>
    <w:p w14:paraId="6CA7D24F" w14:textId="251D6547" w:rsidR="00E52802" w:rsidRPr="00280F56" w:rsidRDefault="001C34AD" w:rsidP="003B7727">
      <w:pPr>
        <w:pStyle w:val="BodyText"/>
      </w:pPr>
      <w:r w:rsidRPr="00280F56">
        <w:t xml:space="preserve">The primary objective of this </w:t>
      </w:r>
      <w:r w:rsidR="00F341AC">
        <w:t>research</w:t>
      </w:r>
      <w:r w:rsidR="00F341AC" w:rsidRPr="00280F56">
        <w:t xml:space="preserve"> </w:t>
      </w:r>
      <w:r w:rsidRPr="00280F56">
        <w:t xml:space="preserve">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526262">
        <w:br/>
        <w:t>A tertiary objective is to determine the most basic neural network architecture required to provide acceptable (above 90%) accuracy, when calculating the Euler angles used to rotate an image.</w:t>
      </w:r>
      <w:r w:rsidR="00077AE0" w:rsidRPr="00280F56">
        <w:br/>
      </w:r>
    </w:p>
    <w:p w14:paraId="28990420" w14:textId="0291B353" w:rsidR="003B7727" w:rsidRPr="00280F56" w:rsidRDefault="001C34AD" w:rsidP="00E52802">
      <w:pPr>
        <w:pStyle w:val="Heading2"/>
        <w:rPr>
          <w:noProof w:val="0"/>
        </w:rPr>
      </w:pPr>
      <w:bookmarkStart w:id="61" w:name="_Toc147945595"/>
      <w:r w:rsidRPr="00280F56">
        <w:rPr>
          <w:noProof w:val="0"/>
        </w:rPr>
        <w:t xml:space="preserve">Thesis </w:t>
      </w:r>
      <w:r w:rsidR="00E52802" w:rsidRPr="00280F56">
        <w:rPr>
          <w:noProof w:val="0"/>
        </w:rPr>
        <w:t>Outline</w:t>
      </w:r>
      <w:bookmarkEnd w:id="61"/>
    </w:p>
    <w:p w14:paraId="7CDBE245" w14:textId="78ABA4B2" w:rsidR="003B7727" w:rsidRPr="00280F56" w:rsidRDefault="00E52802" w:rsidP="003B7727">
      <w:pPr>
        <w:pStyle w:val="BodyText"/>
      </w:pPr>
      <w:r w:rsidRPr="00280F56">
        <w:t>Chapter 1 (this chapter) provided an overview of the motivation, objective</w:t>
      </w:r>
      <w:r w:rsidR="00E70BEB">
        <w:t>s,</w:t>
      </w:r>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r w:rsidR="006E5A34" w:rsidRPr="00280F56">
        <w:t>project</w:t>
      </w:r>
      <w:r w:rsidR="00E70BEB">
        <w:t>,</w:t>
      </w:r>
      <w:r w:rsidRPr="00280F56">
        <w:t xml:space="preserve"> and these are discussed</w:t>
      </w:r>
      <w:r w:rsidR="00705E47">
        <w:t>,</w:t>
      </w:r>
      <w:r w:rsidRPr="00280F56">
        <w:t xml:space="preserve">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2" w:name="_Ref228692880"/>
    </w:p>
    <w:bookmarkEnd w:id="62"/>
    <w:p w14:paraId="66A2EF5B" w14:textId="4EEE6404" w:rsidR="00AB4E80" w:rsidRPr="00280F56" w:rsidRDefault="00AB4E80" w:rsidP="00C0493D">
      <w:pPr>
        <w:pStyle w:val="Heading1"/>
      </w:pPr>
      <w:r w:rsidRPr="00280F56">
        <w:lastRenderedPageBreak/>
        <w:br/>
      </w:r>
      <w:bookmarkStart w:id="63" w:name="_Toc147945596"/>
      <w:r w:rsidR="00EC7ED1" w:rsidRPr="00280F56">
        <w:t>Literature Review</w:t>
      </w:r>
      <w:bookmarkEnd w:id="63"/>
    </w:p>
    <w:p w14:paraId="4435A3D1" w14:textId="7923CA21"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w:t>
      </w:r>
      <w:r w:rsidR="00705E47">
        <w:t xml:space="preserve"> before,</w:t>
      </w:r>
      <w:r w:rsidRPr="00280F56">
        <w:t xml:space="preserve"> and their benefits and drawbacks. The chapter concludes by identifying research gaps and identifying the research question(s) for this project.</w:t>
      </w:r>
      <w:r w:rsidRPr="00280F56" w:rsidDel="00B719FB">
        <w:t xml:space="preserve"> </w:t>
      </w:r>
    </w:p>
    <w:p w14:paraId="06E9D3D8" w14:textId="43481D28"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can provide accurate positioning</w:t>
      </w:r>
      <w:r w:rsidR="00705E47">
        <w:t>,</w:t>
      </w:r>
      <w:r w:rsidR="003A5587" w:rsidRPr="00280F56">
        <w:t xml:space="preserve"> however using </w:t>
      </w:r>
      <w:r w:rsidR="005A0F07" w:rsidRPr="00280F56">
        <w:t>acceleration and magnetic data can introduce noise</w:t>
      </w:r>
      <w:r w:rsidR="00705E47">
        <w:t>,</w:t>
      </w:r>
      <w:r w:rsidR="005A0F07" w:rsidRPr="00280F56">
        <w:t xml:space="preserv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value</w:t>
      </w:r>
      <w:r w:rsidR="00E70BEB">
        <w:t xml:space="preserve"> to minimise </w:t>
      </w:r>
      <w:r w:rsidR="00475427" w:rsidRPr="00280F56">
        <w:t xml:space="preserve">this integration error.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7E6A89" w:rsidRPr="00280F56">
        <w:br/>
      </w:r>
      <w:r w:rsidR="00A01C4F" w:rsidRPr="00280F56">
        <w:t>Compensating for gyroscope errors with accelerometer (with a gravity vector) and magnetometer (with magnetic north) readings has been explored</w:t>
      </w:r>
      <w:r w:rsidR="00CC3BFF">
        <w:t>,</w:t>
      </w:r>
      <w:r w:rsidR="00A01C4F" w:rsidRPr="00280F56">
        <w:t xml:space="preserve"> as the latter do not depend on prior state knowledge, as a gyroscope does.</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01FB8262" w14:textId="2353DAF5" w:rsidR="00B76E2D" w:rsidRDefault="007E6A89" w:rsidP="000A51C5">
      <w:pPr>
        <w:pStyle w:val="BodyText"/>
      </w:pPr>
      <w:r w:rsidRPr="00280F56">
        <w:t>Complementary filters are computationally efficient and easy to implement</w:t>
      </w:r>
      <w:r w:rsidR="00CC3BFF">
        <w:t>,</w:t>
      </w:r>
      <w:r w:rsidRPr="00280F56">
        <w:t xml:space="preserve">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174AC2">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987294" w:rsidRPr="00987294">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D65503">
        <w:br/>
      </w:r>
      <w:r w:rsidR="00475427" w:rsidRPr="00280F56">
        <w:lastRenderedPageBreak/>
        <w:t xml:space="preserve">A software approach proposed by Odelga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fisheye”) lens permit</w:t>
      </w:r>
      <w:r w:rsidR="00CC3BFF">
        <w:t>s</w:t>
      </w:r>
      <w:r w:rsidR="00475427" w:rsidRPr="00280F56">
        <w:t xml:space="preserve"> a wide viewpoint, allowing for compensation of </w:t>
      </w:r>
      <w:r w:rsidR="00F57603" w:rsidRPr="00280F56">
        <w:t>large</w:t>
      </w:r>
      <w:r w:rsidR="00475427" w:rsidRPr="00280F56">
        <w:t xml:space="preserve"> movement displacements. </w:t>
      </w:r>
      <w:r w:rsidR="00475427" w:rsidRPr="00280F56">
        <w:br/>
        <w:t xml:space="preserve">Odelga found that the </w:t>
      </w:r>
      <w:r w:rsidR="00C97540">
        <w:t>IMU</w:t>
      </w:r>
      <w:r w:rsidR="00475427" w:rsidRPr="00280F56">
        <w:t xml:space="preserve"> solution worked well</w:t>
      </w:r>
      <w:r w:rsidR="00CC3BFF">
        <w:t>,</w:t>
      </w:r>
      <w:r w:rsidR="00475427" w:rsidRPr="00280F56">
        <w:t xml:space="preserve"> and utilising “fisheye” cameras with large fields of view reduced the issue of a feature disappearing between subsequent </w:t>
      </w:r>
      <w:r w:rsidR="00742E8C" w:rsidRPr="00280F56">
        <w:t>images</w:t>
      </w:r>
      <w:r w:rsidR="00742E8C">
        <w:t xml:space="preserve"> but</w:t>
      </w:r>
      <w:r w:rsidR="00475427" w:rsidRPr="00280F56">
        <w:t xml:space="preserve"> introduced barrel distortion </w:t>
      </w:r>
      <w:proofErr w:type="gramStart"/>
      <w:r w:rsidR="00475427" w:rsidRPr="00280F56">
        <w:t>which needed to be compensated for</w:t>
      </w:r>
      <w:proofErr w:type="gramEnd"/>
      <w:r w:rsidR="00475427" w:rsidRPr="00280F56">
        <w:t>.</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CC3BFF">
        <w:t>,</w:t>
      </w:r>
      <w:r w:rsidR="00382D74" w:rsidRPr="00280F56">
        <w:t xml:space="preserve"> which is more computationally efficient than Kalman filters</w:t>
      </w:r>
      <w:r w:rsidR="00CC3BFF">
        <w:t>,</w:t>
      </w:r>
      <w:r w:rsidR="00382D74" w:rsidRPr="00280F56">
        <w:t xml:space="preserve">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CC3BFF">
        <w:t>,</w:t>
      </w:r>
      <w:r w:rsidR="00382D74" w:rsidRPr="00280F56">
        <w:t xml:space="preserve"> but requires two sequential minimisation steps (first on the magnetometer and then on the accelerometer)</w:t>
      </w:r>
      <w:r w:rsidR="00CC3BFF">
        <w:t>,</w:t>
      </w:r>
      <w:r w:rsidR="00382D74" w:rsidRPr="00280F56">
        <w:t xml:space="preserve"> which can lead to slow convergence</w:t>
      </w:r>
      <w:r w:rsidR="00CC3BFF">
        <w:t>. In Madgwick’s algorithm, t</w:t>
      </w:r>
      <w:r w:rsidR="00382D74" w:rsidRPr="00280F56">
        <w:t>he calculations of roll and pitch are not decoupled from each other which can lead to unpredictable orientation errors</w:t>
      </w:r>
      <w:r w:rsidR="00CC3BFF">
        <w:t>,</w:t>
      </w:r>
      <w:r w:rsidR="00382D74" w:rsidRPr="00280F56">
        <w:t xml:space="preserve"> and a single adjustable parameter ma</w:t>
      </w:r>
      <w:r w:rsidR="00CC3BFF">
        <w:t xml:space="preserve">kes </w:t>
      </w:r>
      <w:r w:rsidR="00382D74" w:rsidRPr="00280F56">
        <w:t xml:space="preserve">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xml:space="preserve">. </w:t>
      </w:r>
      <w:r w:rsidR="00CC3BFF">
        <w:t>The algorithm</w:t>
      </w:r>
      <w:r w:rsidR="00382D74" w:rsidRPr="00280F56">
        <w:t xml:space="preserve"> decouples roll and pitch data and varies the gain factor from a high value at initialisation to a lower running value to improve </w:t>
      </w:r>
      <w:r w:rsidR="00DE6FCC">
        <w:t>convergence</w:t>
      </w:r>
      <w:r w:rsidR="00382D74" w:rsidRPr="00280F56">
        <w:t xml:space="preserve">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w:t>
      </w:r>
      <w:r w:rsidR="00CC3BFF">
        <w:t xml:space="preserve">when </w:t>
      </w:r>
      <w:r w:rsidR="00382D74" w:rsidRPr="00280F56">
        <w:t>including magnetometer data</w:t>
      </w:r>
      <w:r w:rsidR="00CC3BFF">
        <w:t>, it</w:t>
      </w:r>
      <w:r w:rsidR="00382D74" w:rsidRPr="00280F56">
        <w:t xml:space="preserve">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CC3BFF">
        <w:t xml:space="preserve"> </w:t>
      </w:r>
      <w:r w:rsidR="00CC3BFF">
        <w:fldChar w:fldCharType="begin" w:fldLock="1"/>
      </w:r>
      <w:r w:rsidR="00452A51">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CC3BFF">
        <w:fldChar w:fldCharType="separate"/>
      </w:r>
      <w:r w:rsidR="00CC3BFF" w:rsidRPr="00CC3BFF">
        <w:rPr>
          <w:noProof/>
        </w:rPr>
        <w:t>(Yean et al., 2018)</w:t>
      </w:r>
      <w:r w:rsidR="00CC3BFF">
        <w:fldChar w:fldCharType="end"/>
      </w:r>
      <w:r w:rsidR="00CC3BFF">
        <w:t>.</w:t>
      </w:r>
      <w:r w:rsidR="00382D74" w:rsidRPr="00280F56">
        <w:br/>
      </w:r>
      <w:r w:rsidR="00382D74" w:rsidRPr="00280F56">
        <w:br/>
        <w:t>Madgwick</w:t>
      </w:r>
      <w:r w:rsidR="00E70BEB">
        <w:t>’</w:t>
      </w:r>
      <w:r w:rsidR="00382D74" w:rsidRPr="00280F56">
        <w:t>s IECF</w:t>
      </w:r>
      <w:r w:rsidR="005A0F07" w:rsidRPr="00280F56">
        <w:rPr>
          <w:vertAlign w:val="subscript"/>
        </w:rPr>
        <w:t>6</w:t>
      </w:r>
      <w:r w:rsidR="00382D74" w:rsidRPr="00280F56">
        <w:t xml:space="preserve"> algorithm </w:t>
      </w:r>
      <w:r w:rsidR="00D65503">
        <w:t xml:space="preserve">is </w:t>
      </w:r>
      <w:r w:rsidR="00302BBA">
        <w:t>a popular algorithm used to determine Euler Angles as it is open-source and requires minimal processor resources</w:t>
      </w:r>
      <w:r w:rsidR="00452A51">
        <w:t xml:space="preserve">. </w:t>
      </w:r>
      <w:r w:rsidR="00302BBA">
        <w:t xml:space="preserve"> </w:t>
      </w:r>
      <w:r w:rsidR="00BF2695" w:rsidRPr="00280F56">
        <w:t xml:space="preserve">This </w:t>
      </w:r>
      <w:r w:rsidR="00AA0D6E" w:rsidRPr="00280F56">
        <w:t xml:space="preserve">filter </w:t>
      </w:r>
      <w:r w:rsidR="00BF2695" w:rsidRPr="00280F56">
        <w:t xml:space="preserve">algorithm uses quaternion representations of angles internally to avoid the singularities caused by </w:t>
      </w:r>
      <w:r w:rsidR="00E70BEB">
        <w:t xml:space="preserve">Euler </w:t>
      </w:r>
      <w:r w:rsidR="00BF2695" w:rsidRPr="00280F56">
        <w:t xml:space="preserve">angles approaching π/2 </w:t>
      </w:r>
      <w:r w:rsidR="00BF2695" w:rsidRPr="00280F56">
        <w:lastRenderedPageBreak/>
        <w:t>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r w:rsidR="00E50DA1">
        <w:t>MATLAB</w:t>
      </w:r>
      <w:r w:rsidR="00AA0D6E" w:rsidRPr="00280F56">
        <w:t xml:space="preserve"> </w:t>
      </w:r>
      <w:r w:rsidR="00574F11">
        <w:t xml:space="preserve">Kalman-based </w:t>
      </w:r>
      <w:r w:rsidR="00AA0D6E" w:rsidRPr="00280F56">
        <w:t xml:space="preserve">imufilter </w:t>
      </w:r>
      <w:r w:rsidR="00302BBA">
        <w:t xml:space="preserve">is also </w:t>
      </w:r>
      <w:r w:rsidR="00AA0D6E" w:rsidRPr="00280F56">
        <w:t>compar</w:t>
      </w:r>
      <w:r w:rsidR="00302BBA">
        <w:t xml:space="preserve">ed </w:t>
      </w:r>
      <w:r w:rsidR="00AA0D6E" w:rsidRPr="00280F56">
        <w:t xml:space="preserve">with the </w:t>
      </w:r>
      <w:r w:rsidR="00302BBA">
        <w:t xml:space="preserve">Neural Network results as this method is the industry standard where processing resources permit </w:t>
      </w:r>
      <w:r w:rsidR="00DE6FCC">
        <w:fldChar w:fldCharType="begin" w:fldLock="1"/>
      </w:r>
      <w:r w:rsidR="00583EE7">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2","issued":{"date-parts":[["2019"]]},"page":"618-626","publisher":"Springer Verlag","title":"Video stabilization with a dual system based on an IMU sensor for the mobile robot","type":"article-journal","volume":"856"},"uris":["http://www.mendeley.com/documents/?uuid=bee30713-00cc-3f72-81a7-db32a1115fee"]},{"id":"ITEM-3","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3","issue":"7","issued":{"date-parts":[["2006","7"]]},"page":"1346-1356","title":"Quaternion-based extended Kalman filter for determining orientation by inertial and magnetic sensing","type":"article-journal","volume":"53"},"uris":["http://www.mendeley.com/documents/?uuid=d657db69-f34b-35a0-8efb-3b7d679ef872"]}],"mendeley":{"formattedCitation":"(Auysakul et al., 2019; Ryu et al., 2010; Sabatini, 2006)","plainTextFormattedCitation":"(Auysakul et al., 2019; Ryu et al., 2010; Sabatini, 2006)","previouslyFormattedCitation":"(Auysakul et al., 2019; Ryu et al., 2010; Sabatini, 2006)"},"properties":{"noteIndex":0},"schema":"https://github.com/citation-style-language/schema/raw/master/csl-citation.json"}</w:instrText>
      </w:r>
      <w:r w:rsidR="00DE6FCC">
        <w:fldChar w:fldCharType="separate"/>
      </w:r>
      <w:r w:rsidR="00DE6FCC" w:rsidRPr="00DE6FCC">
        <w:rPr>
          <w:noProof/>
        </w:rPr>
        <w:t>(Auysakul et al., 2019; Ryu et al., 2010; Sabatini, 2006)</w:t>
      </w:r>
      <w:r w:rsidR="00DE6FCC">
        <w:fldChar w:fldCharType="end"/>
      </w:r>
      <w:r w:rsidR="008A595C">
        <w:t>.</w:t>
      </w:r>
      <w:r w:rsidR="00574F11">
        <w:br/>
      </w:r>
      <w:r w:rsidR="00891D90">
        <w:br/>
      </w:r>
      <w:r w:rsidR="00583EE7">
        <w:t xml:space="preserve">Many articles discuss the use of neural networks to derive Euler angles but these concentrate on single IMU solutions </w:t>
      </w:r>
      <w:r w:rsidR="00583EE7">
        <w:fldChar w:fldCharType="begin" w:fldLock="1"/>
      </w:r>
      <w:r w:rsidR="00336156">
        <w:instrText>ADDIN CSL_CITATION {"citationItems":[{"id":"ITEM-1","itemData":{"DOI":"10.23919/FUSION45008.2020.9190634","ISBN":"9780578647098","abstract":"Inertial measurement units are commonly used to estimate the attitude of moving objects. Numerous nonlinear filter approaches have been proposed for solving the inherent sensor fusion problem. However, when a large range of different dynamic and static rotational and translational motions is considered, the attainable accuracy is limited by the need for situation-dependent adjustment of accelerometer and gyroscope fusion weights. We investigate to what extent these limitations can be overcome by means of artificial neural networks and how much domain-specific optimization of the neural network model is required to outperform the conventional filter solution. A diverse set of motion recordings with a marker-based optical ground truth is used for performance evaluation and comparison. The proposed neural networks are found to outperform the conventional filter across all motions only if domain-specific optimizations are introduced. We conclude that they are a promising tool for inertial-sensor-based real-time attitude estimation, but both expert knowledge and rich datasets are required to achieve top performance.","author":[{"dropping-particle":"","family":"Weber","given":"Daniel","non-dropping-particle":"","parse-names":false,"suffix":""},{"dropping-particle":"","family":"Guhmann","given":"Clemens","non-dropping-particle":"","parse-names":false,"suffix":""},{"dropping-particle":"","family":"Seel","given":"Thomas","non-dropping-particle":"","parse-names":false,"suffix":""}],"container-title":"Proceedings of 2020 23rd International Conference on Information Fusion, FUSION 2020","id":"ITEM-1","issued":{"date-parts":[["2020"]]},"title":"Neural networks versus conventional filters for inertial-sensor-based attitude estimation","type":"paper-conference"},"uris":["http://www.mendeley.com/documents/?uuid=f3c27083-940a-30d3-9f9c-c2261202f913"]},{"id":"ITEM-2","itemData":{"ISBN":"2103.14286v1","abstract":"In this work, we propose a novel method for performing inertial aided navigation, by using deep neural networks (DNNs). To date, most DNN inertial navigation methods focus on the task of inertial odometry, by taking gyroscope and accelerometer readings as input and regressing for integrated IMU poses (i.e., position and orientation). While this design has been successfully applied on a number of applications, it is not of theoretical performance guarantee unless patterned motion is involved. This inevitably leads to significantly reduced accuracy and robustness in certain use cases. To solve this problem, we design a framework to compute observable IMU integration terms using DNNs, followed by the numerical pose integration and sensor fusion to achieve the performance gain. Specifically, we perform detailed analysis on the motion terms in IMU kinematic equations, propose a dedicated network design, loss functions, and training strategies for the IMU data processing, and conduct extensive experiments. The results show that our method is generally applicable and outperforms both traditional and DNN methods by wide margins.","author":[{"dropping-particle":"","family":"Zhang","given":"Ming","non-dropping-particle":"","parse-names":false,"suffix":""},{"dropping-particle":"","family":"Zhang","given":"Mingming","non-dropping-particle":"","parse-names":false,"suffix":""},{"dropping-particle":"","family":"Chen","given":"Yiming","non-dropping-particle":"","parse-names":false,"suffix":""},{"dropping-particle":"","family":"Li","given":"Mingyang","non-dropping-particle":"","parse-names":false,"suffix":""}],"id":"ITEM-2","issued":{"date-parts":[["2021"]]},"title":"IMU Data Processing For Inertial Aided Navigation: A Recurrent Neural Network Based Approach","type":"article-journal"},"uris":["http://www.mendeley.com/documents/?uuid=ffd28b6a-88e2-3fa6-bdc0-adba4dc25e3a"]},{"id":"ITEM-3","itemData":{"DOI":"10.3934/MBE.2021055","ISSN":"1551-0018","PMID":"33757173","abstract":"With the wide application of unmanned ground vehicles (UGV) in a complex environment, the research on the obstacle avoidance system has gradually become an important research part in the field of the UGV system. Aiming at the complex working environment, a sensor detection system mounted on UGV is designed and the kinematic estimation model of UGV is studied. In order to meet the obstacle avoidance requirements of UGVs in a complex environment, a fuzzy neural network obstacle avoidance algorithm based on multi-sensor information fusion is designed in this paper. MATLAB is used to simulate the obstacle avoidance algorithm. By comparing and analyzing the simulation path of UGV's obstacle avoidance motion under the navigation control of fuzzy controller and fuzzy neural network algorithm, the superiority of the proposed fuzzy neural network algorithm was verified. Finally, the superiority and reliability of the obstacle avoidance algorithm are verified through the obstacle avoidance experiment on the UGV experimental platform.","author":[{"dropping-particle":"","family":"Lv","given":"Jiliang","non-dropping-particle":"","parse-names":false,"suffix":""},{"dropping-particle":"","family":"Qu","given":"Chenxi","non-dropping-particle":"","parse-names":false,"suffix":""},{"dropping-particle":"","family":"Du","given":"Shaofeng","non-dropping-particle":"","parse-names":false,"suffix":""},{"dropping-particle":"","family":"Zhao","given":"Xinyu","non-dropping-particle":"","parse-names":false,"suffix":""},{"dropping-particle":"","family":"Yin","given":"Peng","non-dropping-particle":"","parse-names":false,"suffix":""},{"dropping-particle":"","family":"Zhao","given":"Ning","non-dropping-particle":"","parse-names":false,"suffix":""},{"dropping-particle":"","family":"Qu","given":"Shengguan","non-dropping-particle":"","parse-names":false,"suffix":""},{"dropping-particle":"","family":"Lv","given":"Jiliang","non-dropping-particle":"","parse-names":false,"suffix":""},{"dropping-particle":"","family":"Qu","given":"Chenxi","non-dropping-particle":"","parse-names":false,"suffix":""},{"dropping-particle":"","family":"Du","given":"Shaofeng","non-dropping-particle":"","parse-names":false,"suffix":""},{"dropping-particle":"","family":"Zhao","given":"Xinyu","non-dropping-particle":"","parse-names":false,"suffix":""},{"dropping-particle":"","family":"Yin","given":"Peng","non-dropping-particle":"","parse-names":false,"suffix":""},{"dropping-particle":"","family":"Zhao","given":"Ning","non-dropping-particle":"","parse-names":false,"suffix":""},{"dropping-particle":"","family":"Qu","given":"Shengguan","non-dropping-particle":"","parse-names":false,"suffix":""}],"container-title":"Mathematical Biosciences and Engineering 2021 2:1022","id":"ITEM-3","issue":"2","issued":{"date-parts":[["2021","1","5"]]},"page":"1022-1039","publisher":"American Institute of Mathematical Sciences","title":"Research on obstacle avoidance algorithm for unmanned ground vehicle based on multi-sensor information fusion","type":"article-journal","volume":"18"},"uris":["http://www.mendeley.com/documents/?uuid=8d3114ef-81a6-35d9-96be-e6a545199205"]},{"id":"ITEM-4","itemData":{"DOI":"10.1109/ICMICA48462.2020.9242732","ISBN":"9781728130699","abstract":"Global Positioning System(GPS) is a prominent way to track a person or a vehicle in the outdoor scenarios. In indoor, underground and urban canyons there is no Line-Of- Sight communication due to signal blockage, which results into weak or completely lost GPS signals. Such areas are classified as GPS-denied areas. Tracking becomes challenging in such areas. In this paper, a method is proposed in which tracking is done using IMU (Inertial Measurement Unit) sensor data, and NARX, a type of RNN, is used for prediction of the current location in GPS-denied areas. The GPS coordinates just before entering the GPS denied area and the features extracted from the IMU data are given as inputs to the NARX and the current GPS coordinates are predicted.","author":[{"dropping-particle":"","family":"Aparna","given":"Ravula","non-dropping-particle":"","parse-names":false,"suffix":""},{"dropping-particle":"","family":"Ruchitha","given":"H. T.Sai","non-dropping-particle":"","parse-names":false,"suffix":""},{"dropping-particle":"","family":"Pranavi","given":"Nanawath","non-dropping-particle":"","parse-names":false,"suffix":""},{"dropping-particle":"","family":"Keskar","given":"Avinash G.","non-dropping-particle":"","parse-names":false,"suffix":""}],"container-title":"2020 1st IEEE International Conference on Measurement, Instrumentation, Control and Automation, ICMICA 2020","id":"ITEM-4","issued":{"date-parts":[["2020","6","24"]]},"publisher":"Institute of Electrical and Electronics Engineers Inc.","title":"IMU based Tracking of a Person using Nonlinear Autoregressive Exogenous(NARX) Algorithm in GPS-denied Areas","type":"article-journal"},"uris":["http://www.mendeley.com/documents/?uuid=9f9f8379-0979-3a5c-ba2e-d977a425cd68"]}],"mendeley":{"formattedCitation":"(Aparna et al., 2020; Lv et al., 2021; Weber et al., 2020; M. Zhang et al., 2021)","plainTextFormattedCitation":"(Aparna et al., 2020; Lv et al., 2021; Weber et al., 2020; M. Zhang et al., 2021)","previouslyFormattedCitation":"(Aparna et al., 2020; Lv et al., 2021; Weber et al., 2020; M. Zhang et al., 2021)"},"properties":{"noteIndex":0},"schema":"https://github.com/citation-style-language/schema/raw/master/csl-citation.json"}</w:instrText>
      </w:r>
      <w:r w:rsidR="00583EE7">
        <w:fldChar w:fldCharType="separate"/>
      </w:r>
      <w:r w:rsidR="008A595C" w:rsidRPr="008A595C">
        <w:rPr>
          <w:noProof/>
        </w:rPr>
        <w:t>(Aparna et al., 2020; Lv et al., 2021; Weber et al., 2020; M. Zhang et al., 2021)</w:t>
      </w:r>
      <w:r w:rsidR="00583EE7">
        <w:fldChar w:fldCharType="end"/>
      </w:r>
      <w:r w:rsidR="008A595C">
        <w:t xml:space="preserve">. Neural network solutions typically require more processing resources than complementary filters like Madgwick’s or even Kalman filters, but, once trained correctly, perform better over wider environmental conditions. </w:t>
      </w:r>
      <w:r w:rsidR="00382D74" w:rsidRPr="00280F56">
        <w:t xml:space="preserve">Multiple </w:t>
      </w:r>
      <w:r w:rsidR="00C97540">
        <w:t>IMU</w:t>
      </w:r>
      <w:r w:rsidR="00382D74" w:rsidRPr="00280F56">
        <w:t xml:space="preserve"> solutions have been proposed before (see above) but</w:t>
      </w:r>
      <w:r w:rsidR="008A595C">
        <w:t xml:space="preserve">, to the author’s knowledge, </w:t>
      </w:r>
      <w:r w:rsidR="00382D74" w:rsidRPr="00280F56">
        <w:t xml:space="preserve">none have suggested using a neural network across multiple IMUs. </w:t>
      </w:r>
      <w:r w:rsidR="005A0F07" w:rsidRPr="00280F56">
        <w:t>The concept of a neural network has been covered in the introduction</w:t>
      </w:r>
      <w:r w:rsidR="00F7385E">
        <w:t xml:space="preserve"> </w:t>
      </w:r>
      <w:r w:rsidR="008A595C">
        <w:t xml:space="preserve">(Section 1.1.5..3) </w:t>
      </w:r>
      <w:r w:rsidR="00F7385E">
        <w:t>but the specific neural networks evaluated in this work are detailed below.</w:t>
      </w:r>
      <w:r w:rsidR="005602E4" w:rsidRPr="00280F56">
        <w:br/>
      </w:r>
      <w:r w:rsidR="00F7385E">
        <w:br/>
      </w:r>
      <w:r w:rsidR="005602E4" w:rsidRPr="00280F56">
        <w:t xml:space="preserve">Using a back-propagating </w:t>
      </w:r>
      <w:r w:rsidR="00D65503">
        <w:t xml:space="preserve">or Levenberg-Marquardt (LVM) trained </w:t>
      </w:r>
      <w:r w:rsidR="002F218C">
        <w:t xml:space="preserve">supervised </w:t>
      </w:r>
      <w:r w:rsidR="00583EE7">
        <w:t xml:space="preserve">multilevel perceptron </w:t>
      </w:r>
      <w:r w:rsidR="008A595C">
        <w:t xml:space="preserve">(MLP) </w:t>
      </w:r>
      <w:r w:rsidR="005602E4" w:rsidRPr="00280F56">
        <w:t xml:space="preserve">neural network </w:t>
      </w:r>
      <w:r w:rsidR="008A595C">
        <w:t xml:space="preserve">(NN) </w:t>
      </w:r>
      <w:r w:rsidR="005602E4" w:rsidRPr="00280F56">
        <w:t xml:space="preserve">with multiple IMUs should effectively compensate for drift and other errors present in a single </w:t>
      </w:r>
      <w:r w:rsidR="00C97540">
        <w:t>IMU</w:t>
      </w:r>
      <w:r w:rsidR="005602E4" w:rsidRPr="00280F56">
        <w:t xml:space="preserve"> implementation and th</w:t>
      </w:r>
      <w:r w:rsidR="00D65503">
        <w:t>e</w:t>
      </w:r>
      <w:r w:rsidR="00E70BEB">
        <w:t xml:space="preserve"> </w:t>
      </w:r>
      <w:r w:rsidR="00583EE7">
        <w:t xml:space="preserve">MLP </w:t>
      </w:r>
      <w:r w:rsidR="005602E4" w:rsidRPr="00280F56">
        <w:t>model</w:t>
      </w:r>
      <w:r w:rsidR="00E70BEB">
        <w:t xml:space="preserve"> is </w:t>
      </w:r>
      <w:r w:rsidR="00CC3BFF">
        <w:t xml:space="preserve">included for evaluation </w:t>
      </w:r>
      <w:r w:rsidR="005602E4" w:rsidRPr="00280F56">
        <w:t>in this project</w:t>
      </w:r>
      <w:r w:rsidR="005A0F07" w:rsidRPr="00280F56">
        <w:t xml:space="preserve">. Due to the computation requirements of a </w:t>
      </w:r>
      <w:r w:rsidR="008A595C">
        <w:t>NN</w:t>
      </w:r>
      <w:r w:rsidR="005A0F07" w:rsidRPr="00280F56">
        <w:t xml:space="preserve">, it makes most sense to apply </w:t>
      </w:r>
      <w:r w:rsidR="002F218C">
        <w:t xml:space="preserve">the </w:t>
      </w:r>
      <w:r w:rsidR="008A595C">
        <w:t>NN</w:t>
      </w:r>
      <w:r w:rsidR="002F218C">
        <w:t xml:space="preserve"> </w:t>
      </w:r>
      <w:r w:rsidR="005A0F07" w:rsidRPr="00280F56">
        <w:t xml:space="preserve">directly to sensor readings, rather than complementing </w:t>
      </w:r>
      <w:r w:rsidR="002F218C">
        <w:t xml:space="preserve">a filter </w:t>
      </w:r>
      <w:r w:rsidR="005A0F07" w:rsidRPr="00280F56">
        <w:t xml:space="preserve">algorithm, as the </w:t>
      </w:r>
      <w:r w:rsidR="008A595C">
        <w:t xml:space="preserve">NN </w:t>
      </w:r>
      <w:r w:rsidR="005A0F07" w:rsidRPr="00280F56">
        <w:t>should be able to determine the relationships</w:t>
      </w:r>
      <w:r w:rsidR="00B76E2D">
        <w:t>. The network model diagram for th</w:t>
      </w:r>
      <w:r w:rsidR="008A595C">
        <w:t>e</w:t>
      </w:r>
      <w:r w:rsidR="00B76E2D">
        <w:t xml:space="preserve"> </w:t>
      </w:r>
      <w:r w:rsidR="008A595C">
        <w:t xml:space="preserve">MLP NN </w:t>
      </w:r>
      <w:r w:rsidR="00B76E2D">
        <w:t>model is presented in Figure 2.1</w:t>
      </w:r>
      <w:r w:rsidR="008A595C">
        <w:t>.</w:t>
      </w:r>
    </w:p>
    <w:p w14:paraId="57C0664B" w14:textId="77777777" w:rsidR="00E05061" w:rsidRDefault="00E05061" w:rsidP="000A51C5">
      <w:pPr>
        <w:pStyle w:val="BodyText"/>
      </w:pPr>
    </w:p>
    <w:p w14:paraId="739239E0" w14:textId="77777777" w:rsidR="00E05061" w:rsidRDefault="00B76E2D" w:rsidP="00E05061">
      <w:pPr>
        <w:pStyle w:val="BodyText"/>
      </w:pPr>
      <w:r w:rsidRPr="00280F56">
        <w:rPr>
          <w:noProof/>
          <w:lang w:eastAsia="en-NZ"/>
        </w:rPr>
        <w:lastRenderedPageBreak/>
        <w:drawing>
          <wp:inline distT="0" distB="0" distL="0" distR="0" wp14:anchorId="3EA3CB66" wp14:editId="2CBEE558">
            <wp:extent cx="3960531" cy="3419475"/>
            <wp:effectExtent l="0" t="0" r="1905" b="0"/>
            <wp:docPr id="1585759204" name="Picture 1585759204"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20">
                      <a:extLst>
                        <a:ext uri="{28A0092B-C50C-407E-A947-70E740481C1C}">
                          <a14:useLocalDpi xmlns:a14="http://schemas.microsoft.com/office/drawing/2010/main" val="0"/>
                        </a:ext>
                      </a:extLst>
                    </a:blip>
                    <a:stretch>
                      <a:fillRect/>
                    </a:stretch>
                  </pic:blipFill>
                  <pic:spPr>
                    <a:xfrm>
                      <a:off x="0" y="0"/>
                      <a:ext cx="4026702" cy="3476606"/>
                    </a:xfrm>
                    <a:prstGeom prst="rect">
                      <a:avLst/>
                    </a:prstGeom>
                  </pic:spPr>
                </pic:pic>
              </a:graphicData>
            </a:graphic>
          </wp:inline>
        </w:drawing>
      </w:r>
    </w:p>
    <w:p w14:paraId="7E7E58E2" w14:textId="53F033CF" w:rsidR="00B76E2D" w:rsidRDefault="00B76E2D" w:rsidP="00452A51">
      <w:pPr>
        <w:pStyle w:val="Caption"/>
      </w:pPr>
      <w:bookmarkStart w:id="64" w:name="_Toc147945333"/>
      <w:r>
        <w:t xml:space="preserve">Figure </w:t>
      </w:r>
      <w:r w:rsidR="00C507D1">
        <w:fldChar w:fldCharType="begin"/>
      </w:r>
      <w:r w:rsidR="00C507D1">
        <w:instrText xml:space="preserve"> STYLEREF 1 \s </w:instrText>
      </w:r>
      <w:r w:rsidR="00C507D1">
        <w:fldChar w:fldCharType="separate"/>
      </w:r>
      <w:r w:rsidR="00C507D1">
        <w:t>2</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t xml:space="preserve"> 10 layer MLP model diagram</w:t>
      </w:r>
      <w:r w:rsidR="00CC3BFF">
        <w:t xml:space="preserve"> with six inputs and two outputs</w:t>
      </w:r>
      <w:r>
        <w:t>.</w:t>
      </w:r>
      <w:bookmarkEnd w:id="64"/>
    </w:p>
    <w:p w14:paraId="4749B150" w14:textId="75CD7299" w:rsidR="00537E57" w:rsidRDefault="00537E57" w:rsidP="00E05061">
      <w:pPr>
        <w:pStyle w:val="BodyText"/>
      </w:pPr>
      <w:r>
        <w:t xml:space="preserve">Other </w:t>
      </w:r>
      <w:r w:rsidR="008A595C">
        <w:t>NN</w:t>
      </w:r>
      <w:r>
        <w:t xml:space="preserve"> types that </w:t>
      </w:r>
      <w:r w:rsidR="00CC3BFF">
        <w:t>will be</w:t>
      </w:r>
      <w:r w:rsidR="00583EE7">
        <w:t xml:space="preserve"> </w:t>
      </w:r>
      <w:r>
        <w:t xml:space="preserve">evaluated are a </w:t>
      </w:r>
      <w:r w:rsidR="00CC3BFF">
        <w:t>non-linear autoregressive Exogenous (</w:t>
      </w:r>
      <w:r>
        <w:t>NARX</w:t>
      </w:r>
      <w:r w:rsidR="00CC3BFF">
        <w:t>)</w:t>
      </w:r>
      <w:r>
        <w:t xml:space="preserve"> </w:t>
      </w:r>
      <w:r w:rsidR="00CC3BFF">
        <w:t>recurrent neural network (</w:t>
      </w:r>
      <w:r>
        <w:t>RNN</w:t>
      </w:r>
      <w:r w:rsidR="00CC3BFF">
        <w:t>)</w:t>
      </w:r>
      <w:r>
        <w:t xml:space="preserve"> and Radial Basis Function </w:t>
      </w:r>
      <w:r w:rsidR="00CC3BFF">
        <w:t xml:space="preserve">(RBF) </w:t>
      </w:r>
      <w:r w:rsidR="008A595C">
        <w:t>NNs</w:t>
      </w:r>
      <w:r>
        <w:t>.</w:t>
      </w:r>
    </w:p>
    <w:p w14:paraId="565D492B" w14:textId="1B6840BF" w:rsidR="00B76E2D" w:rsidRDefault="00B76E2D" w:rsidP="00B76E2D">
      <w:pPr>
        <w:pStyle w:val="BodyText"/>
      </w:pPr>
      <w:r>
        <w:t xml:space="preserve">As the relationships </w:t>
      </w:r>
      <w:r w:rsidR="00583EE7">
        <w:t xml:space="preserve">between accelerometer, gyroscope values and resultant Euler angles </w:t>
      </w:r>
      <w:r>
        <w:t xml:space="preserve">are non-linear and time related, a </w:t>
      </w:r>
      <w:r w:rsidR="00CC3BFF">
        <w:t>n</w:t>
      </w:r>
      <w:r>
        <w:t xml:space="preserve">on-linear autoregressive Exogenous </w:t>
      </w:r>
      <w:r w:rsidR="00CC3BFF">
        <w:t>R</w:t>
      </w:r>
      <w:r>
        <w:t xml:space="preserve">NN (NARX) model could be utilised. This approach has been proven in previous research </w:t>
      </w:r>
      <w:r>
        <w:fldChar w:fldCharType="begin" w:fldLock="1"/>
      </w:r>
      <w:r w:rsidR="008A595C">
        <w:instrText>ADDIN CSL_CITATION {"citationItems":[{"id":"ITEM-1","itemData":{"DOI":"10.1109/ICMICA48462.2020.9242732","ISBN":"9781728130699","abstract":"Global Positioning System(GPS) is a prominent way to track a person or a vehicle in the outdoor scenarios. In indoor, underground and urban canyons there is no Line-Of- Sight communication due to signal blockage, which results into weak or completely lost GPS signals. Such areas are classified as GPS-denied areas. Tracking becomes challenging in such areas. In this paper, a method is proposed in which tracking is done using IMU (Inertial Measurement Unit) sensor data, and NARX, a type of RNN, is used for prediction of the current location in GPS-denied areas. The GPS coordinates just before entering the GPS denied area and the features extracted from the IMU data are given as inputs to the NARX and the current GPS coordinates are predicted.","author":[{"dropping-particle":"","family":"Aparna","given":"Ravula","non-dropping-particle":"","parse-names":false,"suffix":""},{"dropping-particle":"","family":"Ruchitha","given":"H. T.Sai","non-dropping-particle":"","parse-names":false,"suffix":""},{"dropping-particle":"","family":"Pranavi","given":"Nanawath","non-dropping-particle":"","parse-names":false,"suffix":""},{"dropping-particle":"","family":"Keskar","given":"Avinash G.","non-dropping-particle":"","parse-names":false,"suffix":""}],"container-title":"2020 1st IEEE International Conference on Measurement, Instrumentation, Control and Automation, ICMICA 2020","id":"ITEM-1","issued":{"date-parts":[["2020","6","24"]]},"publisher":"Institute of Electrical and Electronics Engineers Inc.","title":"IMU based Tracking of a Person using Nonlinear Autoregressive Exogenous(NARX) Algorithm in GPS-denied Areas","type":"article-journal"},"uris":["http://www.mendeley.com/documents/?uuid=9f9f8379-0979-3a5c-ba2e-d977a425cd68"]},{"id":"ITEM-2","itemData":{"ISBN":"2103.14286v1","abstract":"In this work, we propose a novel method for performing inertial aided navigation, by using deep neural networks (DNNs). To date, most DNN inertial navigation methods focus on the task of inertial odometry, by taking gyroscope and accelerometer readings as input and regressing for integrated IMU poses (i.e., position and orientation). While this design has been successfully applied on a number of applications, it is not of theoretical performance guarantee unless patterned motion is involved. This inevitably leads to significantly reduced accuracy and robustness in certain use cases. To solve this problem, we design a framework to compute observable IMU integration terms using DNNs, followed by the numerical pose integration and sensor fusion to achieve the performance gain. Specifically, we perform detailed analysis on the motion terms in IMU kinematic equations, propose a dedicated network design, loss functions, and training strategies for the IMU data processing, and conduct extensive experiments. The results show that our method is generally applicable and outperforms both traditional and DNN methods by wide margins.","author":[{"dropping-particle":"","family":"Zhang","given":"Ming","non-dropping-particle":"","parse-names":false,"suffix":""},{"dropping-particle":"","family":"Zhang","given":"Mingming","non-dropping-particle":"","parse-names":false,"suffix":""},{"dropping-particle":"","family":"Chen","given":"Yiming","non-dropping-particle":"","parse-names":false,"suffix":""},{"dropping-particle":"","family":"Li","given":"Mingyang","non-dropping-particle":"","parse-names":false,"suffix":""}],"id":"ITEM-2","issued":{"date-parts":[["2021"]]},"title":"IMU Data Processing For Inertial Aided Navigation: A Recurrent Neural Network Based Approach","type":"article-journal"},"uris":["http://www.mendeley.com/documents/?uuid=ffd28b6a-88e2-3fa6-bdc0-adba4dc25e3a"]}],"mendeley":{"formattedCitation":"(Aparna et al., 2020; M. Zhang et al., 2021)","plainTextFormattedCitation":"(Aparna et al., 2020; M. Zhang et al., 2021)","previouslyFormattedCitation":"(Aparna et al., 2020; M. Zhang et al., 2021)"},"properties":{"noteIndex":0},"schema":"https://github.com/citation-style-language/schema/raw/master/csl-citation.json"}</w:instrText>
      </w:r>
      <w:r>
        <w:fldChar w:fldCharType="separate"/>
      </w:r>
      <w:r w:rsidR="008A595C" w:rsidRPr="008A595C">
        <w:rPr>
          <w:noProof/>
        </w:rPr>
        <w:t>(Aparna et al., 2020; M. Zhang et al., 2021)</w:t>
      </w:r>
      <w:r>
        <w:fldChar w:fldCharType="end"/>
      </w:r>
      <w:r>
        <w:t xml:space="preserve">. </w:t>
      </w:r>
      <w:r w:rsidR="00537E57">
        <w:t xml:space="preserve">The NARX neural network is a type of Recurrent Neural Network (RNN). This network model specialises in processing time-series data and </w:t>
      </w:r>
      <w:r w:rsidR="00CC3BFF">
        <w:t>is</w:t>
      </w:r>
      <w:r w:rsidR="00537E57">
        <w:t xml:space="preserve"> often used in natural language processing applications. The </w:t>
      </w:r>
      <w:r w:rsidR="00F57603">
        <w:t>distinctive feature</w:t>
      </w:r>
      <w:r w:rsidR="00537E57">
        <w:t xml:space="preserve"> of RNNs is that they take information from other neurons as inputs, unlike the traditional NN approach where inputs and outputs are independent from each other. The most important parameter is the number of layers as this mitigates issues with small and large gradients.</w:t>
      </w:r>
      <w:r>
        <w:t xml:space="preserve"> The MATLAB NARXNET neural network model is presented in Figure 2.2. </w:t>
      </w:r>
    </w:p>
    <w:p w14:paraId="53CCCA2A" w14:textId="77777777" w:rsidR="00B76E2D" w:rsidRDefault="00B76E2D" w:rsidP="00B76E2D">
      <w:pPr>
        <w:pStyle w:val="BodyText"/>
      </w:pPr>
      <w:r>
        <w:rPr>
          <w:noProof/>
          <w:lang w:eastAsia="en-NZ"/>
        </w:rPr>
        <w:lastRenderedPageBreak/>
        <w:drawing>
          <wp:inline distT="0" distB="0" distL="0" distR="0" wp14:anchorId="40412CF3" wp14:editId="1F662DFC">
            <wp:extent cx="2085975" cy="4191000"/>
            <wp:effectExtent l="0" t="0" r="9525" b="0"/>
            <wp:docPr id="1372995314" name="Picture 137299531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668001" name="Picture 7"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091441" cy="4201982"/>
                    </a:xfrm>
                    <a:prstGeom prst="rect">
                      <a:avLst/>
                    </a:prstGeom>
                  </pic:spPr>
                </pic:pic>
              </a:graphicData>
            </a:graphic>
          </wp:inline>
        </w:drawing>
      </w:r>
    </w:p>
    <w:p w14:paraId="72749B66" w14:textId="3F17DC03" w:rsidR="00B76E2D" w:rsidRDefault="00B76E2D" w:rsidP="00452A51">
      <w:pPr>
        <w:pStyle w:val="Caption"/>
      </w:pPr>
      <w:bookmarkStart w:id="65" w:name="_Toc147945334"/>
      <w:r>
        <w:t xml:space="preserve">Figure </w:t>
      </w:r>
      <w:r w:rsidR="00C507D1">
        <w:fldChar w:fldCharType="begin"/>
      </w:r>
      <w:r w:rsidR="00C507D1">
        <w:instrText xml:space="preserve"> STYLEREF 1 \s </w:instrText>
      </w:r>
      <w:r w:rsidR="00C507D1">
        <w:fldChar w:fldCharType="separate"/>
      </w:r>
      <w:r w:rsidR="00C507D1">
        <w:t>2</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t xml:space="preserve"> 10-layer NARXNET Model diagram</w:t>
      </w:r>
      <w:r w:rsidR="00CC3BFF">
        <w:t xml:space="preserve"> with six inputs and two outputs</w:t>
      </w:r>
      <w:r>
        <w:t>.</w:t>
      </w:r>
      <w:bookmarkEnd w:id="65"/>
    </w:p>
    <w:p w14:paraId="3699983C" w14:textId="48722EBA" w:rsidR="00B76E2D" w:rsidRDefault="00537E57" w:rsidP="000A51C5">
      <w:pPr>
        <w:pStyle w:val="BodyText"/>
      </w:pPr>
      <w:r>
        <w:t>A Radial Basis Function (RBF) Neural Network is a network design that works on the premise that an input value that is similar in value to another input variable is likely to produce the same result. Unlike the other networks examined so far, the RBF has only three layers, an input, one hidden layer, and an output layer. The input layer contains as many neurons as input streams. The hidden layer uses as many neurons as required to turn the input data into higher dimensional maps as Cover’s theorem states that a non-linear sep</w:t>
      </w:r>
      <w:r w:rsidR="008A595C">
        <w:t>a</w:t>
      </w:r>
      <w:r>
        <w:t xml:space="preserve">rable problem is highly separable in high dimension </w:t>
      </w:r>
      <w:r w:rsidR="008A595C">
        <w:t>s</w:t>
      </w:r>
      <w:r>
        <w:t xml:space="preserve">pace </w:t>
      </w:r>
      <w:r w:rsidR="008A595C">
        <w:t xml:space="preserve">compared to </w:t>
      </w:r>
      <w:r>
        <w:t>low dimension space</w:t>
      </w:r>
      <w:r w:rsidR="00742E8C">
        <w:t xml:space="preserve">. </w:t>
      </w:r>
      <w:r>
        <w:t xml:space="preserve">The distance (errors) between the input variables and the target value within these dimensional maps moves the neuron to a position closer to the inputs. The distance between neurons and input variables relates to how much influence that input variable has on the target value and is called a radius or spread value. The output layer is selected for either classification or regression. The main advantages of RBF NNs are </w:t>
      </w:r>
      <w:r w:rsidR="008A595C">
        <w:t xml:space="preserve">training speed </w:t>
      </w:r>
      <w:r>
        <w:t>and universal approximation abilities.</w:t>
      </w:r>
      <w:r>
        <w:br/>
      </w:r>
      <w:r w:rsidR="00B76E2D">
        <w:lastRenderedPageBreak/>
        <w:br/>
      </w:r>
      <w:r w:rsidR="00D8176E">
        <w:rPr>
          <w:noProof/>
        </w:rPr>
        <w:drawing>
          <wp:inline distT="0" distB="0" distL="0" distR="0" wp14:anchorId="46FFC2B3" wp14:editId="1A53E8AA">
            <wp:extent cx="2407920" cy="4252209"/>
            <wp:effectExtent l="0" t="0" r="0" b="0"/>
            <wp:docPr id="317209902"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209902" name="Picture 1" descr="A diagram of a 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415979" cy="4266440"/>
                    </a:xfrm>
                    <a:prstGeom prst="rect">
                      <a:avLst/>
                    </a:prstGeom>
                  </pic:spPr>
                </pic:pic>
              </a:graphicData>
            </a:graphic>
          </wp:inline>
        </w:drawing>
      </w:r>
    </w:p>
    <w:p w14:paraId="4BF62F8D" w14:textId="47B29F42" w:rsidR="00806D15" w:rsidRDefault="00B76E2D" w:rsidP="00452A51">
      <w:pPr>
        <w:pStyle w:val="Caption"/>
      </w:pPr>
      <w:bookmarkStart w:id="66" w:name="_Toc147945335"/>
      <w:r>
        <w:t xml:space="preserve">Figure </w:t>
      </w:r>
      <w:r w:rsidR="00C507D1">
        <w:fldChar w:fldCharType="begin"/>
      </w:r>
      <w:r w:rsidR="00C507D1">
        <w:instrText xml:space="preserve"> STYLEREF 1 \s </w:instrText>
      </w:r>
      <w:r w:rsidR="00C507D1">
        <w:fldChar w:fldCharType="separate"/>
      </w:r>
      <w:r w:rsidR="00C507D1">
        <w:t>2</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t xml:space="preserve"> RBF model diagram</w:t>
      </w:r>
      <w:r w:rsidR="00CC3BFF">
        <w:t xml:space="preserve"> with six inputs and two outputs</w:t>
      </w:r>
      <w:r>
        <w:t>.</w:t>
      </w:r>
      <w:bookmarkEnd w:id="66"/>
    </w:p>
    <w:p w14:paraId="4D313CC6" w14:textId="55C37D3F" w:rsidR="003A5587" w:rsidRDefault="00C91F69" w:rsidP="00806D15">
      <w:pPr>
        <w:pStyle w:val="BodyText"/>
      </w:pPr>
      <w:r w:rsidRPr="00280F56">
        <w:br/>
        <w:t xml:space="preserve">In Chapter 3, the experiment design and methods are outlined, in Chapter 4, the results from these experiments </w:t>
      </w:r>
      <w:r w:rsidR="00062030">
        <w:t>are</w:t>
      </w:r>
      <w:r w:rsidRPr="00280F56">
        <w:t xml:space="preserve"> detailed and discussed, with analysis of these in Chapter 5</w:t>
      </w:r>
      <w:r w:rsidR="00E70BEB">
        <w:t>,</w:t>
      </w:r>
      <w:r w:rsidRPr="00280F56">
        <w:t xml:space="preserve"> and conclusions reached in Chapter 6.</w:t>
      </w:r>
    </w:p>
    <w:p w14:paraId="1C7DD924" w14:textId="77777777" w:rsidR="00806D15" w:rsidRPr="00280F56" w:rsidRDefault="00806D15" w:rsidP="00806D15">
      <w:pPr>
        <w:pStyle w:val="BodyText"/>
      </w:pP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67" w:name="_Toc147945597"/>
      <w:r w:rsidR="00EC7ED1" w:rsidRPr="00280F56">
        <w:t>Method</w:t>
      </w:r>
      <w:bookmarkEnd w:id="67"/>
    </w:p>
    <w:p w14:paraId="1D75B64E" w14:textId="7A660EEB" w:rsidR="004E5A29" w:rsidRDefault="00382D74" w:rsidP="004E5A29">
      <w:pPr>
        <w:pStyle w:val="BodyText"/>
      </w:pPr>
      <w:r w:rsidRPr="00280F56">
        <w:t>In this chapter, the method is outlined. The design is presented first with the implementation</w:t>
      </w:r>
      <w:r w:rsidR="007B30B5">
        <w:t xml:space="preserve"> setup</w:t>
      </w:r>
      <w:r w:rsidRPr="00280F56">
        <w:t xml:space="preserve"> </w:t>
      </w:r>
      <w:r w:rsidR="002B25FF">
        <w:t xml:space="preserve">and calibration </w:t>
      </w:r>
      <w:r w:rsidRPr="00280F56">
        <w:t>details following</w:t>
      </w:r>
      <w:r w:rsidR="00CC3BFF">
        <w:t xml:space="preserve"> in Section 3.1 and Section 3.1.1, respectively</w:t>
      </w:r>
      <w:r w:rsidRPr="00280F56">
        <w:t xml:space="preserve">. </w:t>
      </w:r>
      <w:r w:rsidR="002B25FF">
        <w:t>Details of the experiments undertaken follow</w:t>
      </w:r>
      <w:r w:rsidR="00CC3BFF">
        <w:t xml:space="preserve"> in Section 3.2</w:t>
      </w:r>
      <w:r w:rsidR="002B25FF">
        <w:t xml:space="preserve">. </w:t>
      </w:r>
      <w:r w:rsidR="009517EE" w:rsidRPr="00280F56">
        <w:t>All angles</w:t>
      </w:r>
      <w:r w:rsidR="00303FF5">
        <w:t xml:space="preserve"> </w:t>
      </w:r>
      <w:r w:rsidR="009517EE" w:rsidRPr="00280F56">
        <w:t>are expressed in radians</w:t>
      </w:r>
      <w:r w:rsidR="007B30B5">
        <w:t xml:space="preserve"> unless otherwise mentioned.</w:t>
      </w:r>
    </w:p>
    <w:p w14:paraId="0EBBBE70" w14:textId="1E530519" w:rsidR="00303FF5" w:rsidRDefault="00303FF5" w:rsidP="00303FF5">
      <w:pPr>
        <w:pStyle w:val="BodyText"/>
      </w:pPr>
      <w:r>
        <w:t>The primary objective is to determine whether multiple inertial measurement units in conjunction with a neural network can improve image stabilisation of a camera, compared with a single inertial measurement unit.</w:t>
      </w:r>
      <w:r w:rsidR="00302BBA">
        <w:t xml:space="preserve"> The </w:t>
      </w:r>
      <w:r w:rsidR="00D054B1">
        <w:t xml:space="preserve">various </w:t>
      </w:r>
      <w:r w:rsidR="00302BBA">
        <w:t>neural network results will be compared with both a Madgwick complementary filter and a Kalman-based filter – the two most common industry filter implementations for Euler angle conversions from IMU data.</w:t>
      </w:r>
      <w:r w:rsidR="006F1351">
        <w:br/>
      </w:r>
      <w:r w:rsidR="006F1351">
        <w:br/>
      </w:r>
      <w:r>
        <w:t>To address this objective</w:t>
      </w:r>
      <w:r w:rsidR="001567EE">
        <w:t>,</w:t>
      </w:r>
      <w:r>
        <w:t xml:space="preserve"> an experiment was designed where multiple inertial management units (IMU) were attached to a </w:t>
      </w:r>
      <w:r w:rsidR="006B1B5D">
        <w:t xml:space="preserve">rigid </w:t>
      </w:r>
      <w:r>
        <w:t xml:space="preserve">board as shown in Figure 3.1. A single IMU in the centre </w:t>
      </w:r>
      <w:r w:rsidR="006B1B5D">
        <w:t xml:space="preserve">at the front </w:t>
      </w:r>
      <w:r w:rsidR="00A6604B">
        <w:t xml:space="preserve">to </w:t>
      </w:r>
      <w:r>
        <w:t>provide data as a typical single IMU system would. Four further IMUs</w:t>
      </w:r>
      <w:r w:rsidR="00A6604B">
        <w:t xml:space="preserve"> are</w:t>
      </w:r>
      <w:r w:rsidR="006B1B5D">
        <w:t xml:space="preserve"> placed </w:t>
      </w:r>
      <w:r w:rsidR="00A6604B">
        <w:t xml:space="preserve">one at </w:t>
      </w:r>
      <w:r w:rsidR="006B1B5D">
        <w:t xml:space="preserve">each corner </w:t>
      </w:r>
      <w:r w:rsidR="00A6604B">
        <w:t xml:space="preserve">to </w:t>
      </w:r>
      <w:r>
        <w:t>provide multiple IMUs for comparison against th</w:t>
      </w:r>
      <w:r w:rsidR="00A6604B">
        <w:t>e</w:t>
      </w:r>
      <w:r>
        <w:t xml:space="preserve"> single central IMU.</w:t>
      </w:r>
      <w:r w:rsidR="00CE1EF3">
        <w:t xml:space="preserve"> To provide controlled motion of the IMUs a Universal Robotics UR5 robotic arm is used to manipulate the board to known angles.</w:t>
      </w:r>
    </w:p>
    <w:p w14:paraId="5036C437" w14:textId="649F20DB" w:rsidR="006B1B5D" w:rsidRDefault="00370623" w:rsidP="00303FF5">
      <w:pPr>
        <w:pStyle w:val="BodyText"/>
      </w:pPr>
      <w:r>
        <w:rPr>
          <w:noProof/>
          <w:lang w:eastAsia="en-NZ"/>
        </w:rPr>
        <w:drawing>
          <wp:inline distT="0" distB="0" distL="0" distR="0" wp14:anchorId="47BC5F2E" wp14:editId="4270F49C">
            <wp:extent cx="5314950" cy="2879835"/>
            <wp:effectExtent l="0" t="0" r="0" b="0"/>
            <wp:docPr id="53198457" name="Picture 2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98457" name="Picture 29" descr="A diagram of a comput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21126" cy="2883181"/>
                    </a:xfrm>
                    <a:prstGeom prst="rect">
                      <a:avLst/>
                    </a:prstGeom>
                  </pic:spPr>
                </pic:pic>
              </a:graphicData>
            </a:graphic>
          </wp:inline>
        </w:drawing>
      </w:r>
    </w:p>
    <w:p w14:paraId="0BDD6E23" w14:textId="6BAAE229" w:rsidR="00370623" w:rsidRDefault="00370623" w:rsidP="00452A51">
      <w:pPr>
        <w:pStyle w:val="Caption"/>
      </w:pPr>
      <w:bookmarkStart w:id="68" w:name="_Toc147945336"/>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t xml:space="preserve"> Baseboard diagram showing components (Image from Author).</w:t>
      </w:r>
      <w:bookmarkEnd w:id="68"/>
    </w:p>
    <w:p w14:paraId="53859798" w14:textId="7B1E057D" w:rsidR="00303FF5" w:rsidRDefault="00A6604B" w:rsidP="00303FF5">
      <w:pPr>
        <w:pStyle w:val="BodyText"/>
      </w:pPr>
      <w:r>
        <w:t xml:space="preserve">A </w:t>
      </w:r>
      <w:r w:rsidR="0080615E">
        <w:t xml:space="preserve">method flowchart is </w:t>
      </w:r>
      <w:r w:rsidR="00E467C5">
        <w:t xml:space="preserve">presented </w:t>
      </w:r>
      <w:r>
        <w:t xml:space="preserve">In Figure 3.2 </w:t>
      </w:r>
      <w:r w:rsidR="0080615E">
        <w:t>which outlines the process followed.</w:t>
      </w:r>
    </w:p>
    <w:p w14:paraId="693FC61F" w14:textId="77777777" w:rsidR="0080615E" w:rsidRDefault="0080615E" w:rsidP="00303FF5">
      <w:pPr>
        <w:pStyle w:val="BodyText"/>
      </w:pPr>
    </w:p>
    <w:p w14:paraId="7E1E523D" w14:textId="393A2BEF" w:rsidR="0080615E" w:rsidRDefault="00904F7C" w:rsidP="00303FF5">
      <w:pPr>
        <w:pStyle w:val="BodyText"/>
      </w:pPr>
      <w:r>
        <w:rPr>
          <w:noProof/>
          <w:lang w:eastAsia="en-NZ"/>
        </w:rPr>
        <w:drawing>
          <wp:inline distT="0" distB="0" distL="0" distR="0" wp14:anchorId="07B436A3" wp14:editId="693C935E">
            <wp:extent cx="3596826" cy="6648450"/>
            <wp:effectExtent l="0" t="0" r="3810" b="0"/>
            <wp:docPr id="3400485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04857" name="Picture 34004857"/>
                    <pic:cNvPicPr/>
                  </pic:nvPicPr>
                  <pic:blipFill>
                    <a:blip r:embed="rId24">
                      <a:extLst>
                        <a:ext uri="{28A0092B-C50C-407E-A947-70E740481C1C}">
                          <a14:useLocalDpi xmlns:a14="http://schemas.microsoft.com/office/drawing/2010/main" val="0"/>
                        </a:ext>
                      </a:extLst>
                    </a:blip>
                    <a:stretch>
                      <a:fillRect/>
                    </a:stretch>
                  </pic:blipFill>
                  <pic:spPr>
                    <a:xfrm>
                      <a:off x="0" y="0"/>
                      <a:ext cx="3600325" cy="6654918"/>
                    </a:xfrm>
                    <a:prstGeom prst="rect">
                      <a:avLst/>
                    </a:prstGeom>
                  </pic:spPr>
                </pic:pic>
              </a:graphicData>
            </a:graphic>
          </wp:inline>
        </w:drawing>
      </w:r>
    </w:p>
    <w:p w14:paraId="36C57DC8" w14:textId="6336BD59" w:rsidR="0080615E" w:rsidRDefault="0080615E" w:rsidP="00452A51">
      <w:pPr>
        <w:pStyle w:val="Caption"/>
      </w:pPr>
      <w:bookmarkStart w:id="69" w:name="_Toc147945337"/>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t xml:space="preserve"> Method Flowchart (Image from Author)</w:t>
      </w:r>
      <w:bookmarkEnd w:id="69"/>
    </w:p>
    <w:p w14:paraId="471571F1" w14:textId="53EE611A" w:rsidR="00303FF5" w:rsidRDefault="00904F7C" w:rsidP="00303FF5">
      <w:pPr>
        <w:pStyle w:val="BodyText"/>
      </w:pPr>
      <w:r>
        <w:br/>
      </w:r>
      <w:r w:rsidR="00303FF5">
        <w:t xml:space="preserve">The </w:t>
      </w:r>
      <w:r w:rsidR="00CE1EF3">
        <w:t xml:space="preserve">experiment setup </w:t>
      </w:r>
      <w:r w:rsidR="00303FF5">
        <w:t xml:space="preserve">and </w:t>
      </w:r>
      <w:r w:rsidR="00CE1EF3">
        <w:t xml:space="preserve">calibration process </w:t>
      </w:r>
      <w:r w:rsidR="00303FF5">
        <w:t>are described in Section 3.1</w:t>
      </w:r>
      <w:r w:rsidR="00CE1EF3">
        <w:t xml:space="preserve">. </w:t>
      </w:r>
      <w:r w:rsidR="00303FF5">
        <w:t>The experiments are described in Section 3.2</w:t>
      </w:r>
      <w:r w:rsidR="00CE1EF3">
        <w:t>,</w:t>
      </w:r>
      <w:r w:rsidR="00303FF5">
        <w:t xml:space="preserve"> including the </w:t>
      </w:r>
      <w:r w:rsidR="00CE1EF3">
        <w:t>Madgwick and Kalman filter</w:t>
      </w:r>
      <w:r w:rsidR="00331084">
        <w:t xml:space="preserve"> configuration and </w:t>
      </w:r>
      <w:r w:rsidR="00303FF5">
        <w:t>neural network setup and training.</w:t>
      </w:r>
    </w:p>
    <w:p w14:paraId="0D55CA25" w14:textId="77777777" w:rsidR="00602F3F" w:rsidRDefault="00602F3F">
      <w:pPr>
        <w:rPr>
          <w:rFonts w:ascii="Calibri" w:hAnsi="Calibri" w:cs="Calibri"/>
          <w:b/>
          <w:bCs/>
          <w:iCs/>
          <w:sz w:val="28"/>
          <w:szCs w:val="28"/>
        </w:rPr>
      </w:pPr>
      <w:r>
        <w:br w:type="page"/>
      </w:r>
    </w:p>
    <w:p w14:paraId="10C57035" w14:textId="54E9184B" w:rsidR="00F24F35" w:rsidRPr="00280F56" w:rsidRDefault="00303FF5" w:rsidP="00F24F35">
      <w:pPr>
        <w:pStyle w:val="Heading2"/>
        <w:rPr>
          <w:noProof w:val="0"/>
        </w:rPr>
      </w:pPr>
      <w:bookmarkStart w:id="70" w:name="_Toc147945598"/>
      <w:r>
        <w:rPr>
          <w:noProof w:val="0"/>
        </w:rPr>
        <w:lastRenderedPageBreak/>
        <w:t>Experimental</w:t>
      </w:r>
      <w:r w:rsidR="00F24F35">
        <w:rPr>
          <w:noProof w:val="0"/>
        </w:rPr>
        <w:t xml:space="preserve"> </w:t>
      </w:r>
      <w:r w:rsidR="00F40F6B">
        <w:rPr>
          <w:noProof w:val="0"/>
        </w:rPr>
        <w:t>Setup</w:t>
      </w:r>
      <w:r w:rsidR="00602F3F">
        <w:rPr>
          <w:noProof w:val="0"/>
        </w:rPr>
        <w:t xml:space="preserve"> and Calibration</w:t>
      </w:r>
      <w:bookmarkEnd w:id="70"/>
    </w:p>
    <w:p w14:paraId="1A20A03F" w14:textId="358CE259" w:rsidR="00313114" w:rsidRDefault="00602F3F" w:rsidP="00E467C5">
      <w:pPr>
        <w:pStyle w:val="BodyText"/>
      </w:pPr>
      <w:r>
        <w:br/>
        <w:t xml:space="preserve">To </w:t>
      </w:r>
      <w:r w:rsidR="00331084">
        <w:t xml:space="preserve">determine </w:t>
      </w:r>
      <w:r>
        <w:t xml:space="preserve">if a neural network with multiple IMUs is more accurate than with a single IMU, a replica of a vehicle chassis is constructed and the mounted IMUs are moved in various angles by a robotic arm (to provide a “ground truth” of measurements). </w:t>
      </w:r>
      <w:r w:rsidR="00331084">
        <w:t xml:space="preserve">IMU </w:t>
      </w:r>
      <w:r w:rsidR="0064500E">
        <w:t xml:space="preserve">gyroscope, accelerometer (and for one experiment, magnetometer) </w:t>
      </w:r>
      <w:r w:rsidR="00331084">
        <w:t>data is captured and then processed by the two filters and the neural network to gather Euler angle data which is compared against the robot arm movements.</w:t>
      </w:r>
      <w:r w:rsidR="00C800FD">
        <w:br/>
      </w:r>
      <w:r>
        <w:br/>
      </w:r>
      <w:r w:rsidR="00331084">
        <w:t xml:space="preserve">A </w:t>
      </w:r>
      <w:r w:rsidR="00C800FD">
        <w:t xml:space="preserve">baseboard chassis </w:t>
      </w:r>
      <w:r w:rsidR="00FB6E18">
        <w:t xml:space="preserve">is </w:t>
      </w:r>
      <w:r w:rsidR="00C800FD">
        <w:t>constructed of Signboard (two layers of plastic sandwiching an aluminium panel) to provide rigidity so that all IMUs record the same movements</w:t>
      </w:r>
      <w:r w:rsidR="00FB6E18">
        <w:t xml:space="preserve"> </w:t>
      </w:r>
      <w:r w:rsidR="00C05218">
        <w:t>(Figure 3.1).</w:t>
      </w:r>
      <w:r w:rsidR="00C800FD">
        <w:br/>
      </w:r>
      <w:r w:rsidR="00947CC6">
        <w:t xml:space="preserve">Mounted to the baseboard </w:t>
      </w:r>
      <w:r w:rsidR="00FB6E18">
        <w:t xml:space="preserve">is </w:t>
      </w:r>
      <w:r w:rsidR="00947CC6">
        <w:t>a</w:t>
      </w:r>
      <w:r w:rsidR="00C800FD">
        <w:t xml:space="preserve"> </w:t>
      </w:r>
      <w:r w:rsidR="001D49DA">
        <w:t xml:space="preserve">Raspberry Pi </w:t>
      </w:r>
      <w:r w:rsidR="00E467C5">
        <w:t xml:space="preserve">connected to five </w:t>
      </w:r>
      <w:r w:rsidR="00C05218" w:rsidRPr="00280F56">
        <w:t xml:space="preserve">Sparkfun </w:t>
      </w:r>
      <w:r w:rsidR="00C05218">
        <w:t>IMU</w:t>
      </w:r>
      <w:r w:rsidR="00C05218" w:rsidRPr="00280F56">
        <w:t xml:space="preserve">-20948 </w:t>
      </w:r>
      <w:r w:rsidR="00BB76EE">
        <w:t xml:space="preserve">hobbyist level </w:t>
      </w:r>
      <w:r w:rsidR="00C05218">
        <w:t>IMU</w:t>
      </w:r>
      <w:r w:rsidR="00E467C5">
        <w:t xml:space="preserve">s via a </w:t>
      </w:r>
      <w:r w:rsidR="00C05218">
        <w:t>Sparkfun TCM9548A I</w:t>
      </w:r>
      <w:r w:rsidR="00C05218" w:rsidRPr="001D49DA">
        <w:rPr>
          <w:vertAlign w:val="superscript"/>
        </w:rPr>
        <w:t>2</w:t>
      </w:r>
      <w:r w:rsidR="00C05218">
        <w:t xml:space="preserve">C multiplexor </w:t>
      </w:r>
      <w:r w:rsidR="00E467C5">
        <w:t xml:space="preserve">as shown in Figure 3.1. </w:t>
      </w:r>
      <w:r w:rsidR="00331084">
        <w:t xml:space="preserve">(Details of all equipment used in the experiments can be found in Appendices 3 and 4). </w:t>
      </w:r>
      <w:r w:rsidR="00E467C5">
        <w:t xml:space="preserve">The TCM9548A multiplexor is </w:t>
      </w:r>
      <w:r w:rsidR="00C05218">
        <w:t>required as ICM-20948 IMUs only have two configurable I</w:t>
      </w:r>
      <w:r w:rsidR="00C05218" w:rsidRPr="001D49DA">
        <w:rPr>
          <w:vertAlign w:val="superscript"/>
        </w:rPr>
        <w:t>2</w:t>
      </w:r>
      <w:r w:rsidR="00C05218">
        <w:t>C addresses</w:t>
      </w:r>
      <w:r w:rsidR="00E467C5">
        <w:t>. For single IMU data collection, the front “c</w:t>
      </w:r>
      <w:r w:rsidR="00DB7715">
        <w:t>entral</w:t>
      </w:r>
      <w:r w:rsidR="00E467C5">
        <w:t xml:space="preserve">” IMU is used. For “Front </w:t>
      </w:r>
      <w:r w:rsidR="00D054B1">
        <w:t>IMU</w:t>
      </w:r>
      <w:r w:rsidR="00E467C5">
        <w:t>” IMU data collection, the front three (“FL”, “FR” and “</w:t>
      </w:r>
      <w:r w:rsidR="00BB76EE">
        <w:t>c</w:t>
      </w:r>
      <w:r w:rsidR="00DB7715">
        <w:t>entral</w:t>
      </w:r>
      <w:r w:rsidR="00E467C5">
        <w:t>”) IMUs are sampled</w:t>
      </w:r>
      <w:r w:rsidR="001567EE">
        <w:t>,</w:t>
      </w:r>
      <w:r w:rsidR="00E467C5">
        <w:t xml:space="preserve"> and all IMUs are sampled under “All IMU” experiments.</w:t>
      </w:r>
      <w:r w:rsidR="00E467C5">
        <w:br/>
      </w:r>
      <w:r w:rsidR="00C05218">
        <w:br/>
      </w:r>
      <w:r w:rsidR="00B21630">
        <w:t>A Universal Robotics UR5 robotic arm provides the “ground truth” of correct angles used to verify the filter and neural network results.</w:t>
      </w:r>
      <w:r w:rsidR="0064500E">
        <w:br/>
      </w:r>
      <w:r w:rsidR="0064500E">
        <w:br/>
        <w:t xml:space="preserve">Calibration of </w:t>
      </w:r>
      <w:r w:rsidR="00D054B1">
        <w:t xml:space="preserve">all </w:t>
      </w:r>
      <w:r w:rsidR="0064500E">
        <w:t>devices is discussed in Section 3.1.1.</w:t>
      </w:r>
    </w:p>
    <w:p w14:paraId="51AD8B9A" w14:textId="0398A6E0" w:rsidR="00DE35E1" w:rsidRDefault="008320F1" w:rsidP="00382D74">
      <w:pPr>
        <w:pStyle w:val="BodyText"/>
      </w:pPr>
      <w:r>
        <w:t xml:space="preserve">Data capture is managed by </w:t>
      </w:r>
      <w:r w:rsidR="008A1219">
        <w:t>a laptop connected to the both the robotic arm and the Raspberry Pi by an unmanaged one gigabyte ethernet switch.</w:t>
      </w:r>
      <w:r w:rsidR="008A1219" w:rsidRPr="00841042">
        <w:t xml:space="preserve"> </w:t>
      </w:r>
      <w:r w:rsidR="00E467C5">
        <w:t xml:space="preserve">A python script (GetRobotData.py </w:t>
      </w:r>
      <w:r w:rsidR="00D054B1">
        <w:t>in github</w:t>
      </w:r>
      <w:r w:rsidR="00E467C5">
        <w:t xml:space="preserve">) uses the </w:t>
      </w:r>
      <w:r w:rsidR="00D054B1">
        <w:t xml:space="preserve">Universal Robotics </w:t>
      </w:r>
      <w:r w:rsidR="001567EE">
        <w:t>“</w:t>
      </w:r>
      <w:r w:rsidR="00E467C5">
        <w:t>ut_rtde</w:t>
      </w:r>
      <w:r w:rsidR="001567EE">
        <w:t>”</w:t>
      </w:r>
      <w:r w:rsidR="00E467C5">
        <w:t xml:space="preserve"> python module to connect to the robot arm over ethernet and poll the arm for position data.</w:t>
      </w:r>
      <w:r w:rsidR="00E467C5" w:rsidRPr="00841042">
        <w:t xml:space="preserve"> </w:t>
      </w:r>
      <w:r w:rsidR="008A1219" w:rsidRPr="00841042">
        <w:br/>
      </w:r>
      <w:r w:rsidR="00CE1EF3">
        <w:br/>
        <w:t xml:space="preserve">Various movement experiments are performed on the robotic arm and </w:t>
      </w:r>
      <w:r w:rsidR="00331084">
        <w:t xml:space="preserve">IMU and robot arm </w:t>
      </w:r>
      <w:r w:rsidR="00CE1EF3">
        <w:t xml:space="preserve">data </w:t>
      </w:r>
      <w:r w:rsidR="00331084">
        <w:t xml:space="preserve">is </w:t>
      </w:r>
      <w:r w:rsidR="00CE1EF3">
        <w:t>captured as outlined in the method process of Figure 3.2 with more detail in Table 3.1.</w:t>
      </w:r>
      <w:r w:rsidR="00865B5C">
        <w:br/>
      </w:r>
      <w:r w:rsidR="00DE35E1">
        <w:br/>
      </w:r>
      <w:r w:rsidR="00DE35E1" w:rsidRPr="00280F56">
        <w:t xml:space="preserve">The data for all IMUs is captured even though the initial </w:t>
      </w:r>
      <w:r w:rsidR="00DE35E1">
        <w:t>experiments only</w:t>
      </w:r>
      <w:r w:rsidR="00DE35E1" w:rsidRPr="00280F56">
        <w:t xml:space="preserve"> utilise the c</w:t>
      </w:r>
      <w:r w:rsidR="00DB7715">
        <w:t>entral</w:t>
      </w:r>
      <w:r w:rsidR="00DE35E1" w:rsidRPr="00280F56">
        <w:t xml:space="preserve"> </w:t>
      </w:r>
      <w:r w:rsidR="00DE35E1">
        <w:t>IMU</w:t>
      </w:r>
      <w:r w:rsidR="00DE35E1" w:rsidRPr="00280F56">
        <w:t xml:space="preserve"> data to mitigate against artifacts brought in by measuring the </w:t>
      </w:r>
      <w:r w:rsidR="00DE35E1">
        <w:t>IMUs</w:t>
      </w:r>
      <w:r w:rsidR="00DE35E1" w:rsidRPr="00280F56">
        <w:t xml:space="preserve"> differently when </w:t>
      </w:r>
      <w:r w:rsidR="00DE35E1">
        <w:t>later experiments are undertaken.</w:t>
      </w:r>
      <w:r w:rsidR="00313114">
        <w:t xml:space="preserve"> </w:t>
      </w:r>
      <w:r w:rsidR="00DE35E1" w:rsidRPr="00841042">
        <w:t>Outlying data is kept</w:t>
      </w:r>
      <w:r w:rsidR="001567EE">
        <w:t>. This em</w:t>
      </w:r>
      <w:r w:rsidR="00DE35E1">
        <w:t>ulate</w:t>
      </w:r>
      <w:r w:rsidR="001567EE">
        <w:t>s</w:t>
      </w:r>
      <w:r w:rsidR="00DE35E1">
        <w:t xml:space="preserve"> </w:t>
      </w:r>
      <w:r w:rsidR="00DE35E1" w:rsidRPr="00841042">
        <w:t>real world performance</w:t>
      </w:r>
      <w:r w:rsidR="00DE35E1">
        <w:t xml:space="preserve"> (as removing this data could be problematic to differentiate from vehicle movement in production)</w:t>
      </w:r>
      <w:r w:rsidR="00DE35E1" w:rsidRPr="00841042">
        <w:t>.</w:t>
      </w:r>
    </w:p>
    <w:p w14:paraId="0BC77C51" w14:textId="3898B96C" w:rsidR="00CE1EF3" w:rsidRPr="00280F56" w:rsidRDefault="0064500E" w:rsidP="001567EE">
      <w:pPr>
        <w:pStyle w:val="BodyText"/>
      </w:pPr>
      <w:r>
        <w:t xml:space="preserve">Details of the data processing will follow </w:t>
      </w:r>
      <w:r w:rsidR="001C49D1">
        <w:t xml:space="preserve">later in </w:t>
      </w:r>
      <w:r>
        <w:t xml:space="preserve">the </w:t>
      </w:r>
      <w:r w:rsidR="00CE1EF3">
        <w:t>experiments section</w:t>
      </w:r>
      <w:r w:rsidR="00A6604B">
        <w:t xml:space="preserve"> (</w:t>
      </w:r>
      <w:r w:rsidR="00302BBA">
        <w:t>Section 3.2)</w:t>
      </w:r>
      <w:r w:rsidR="00CE1EF3">
        <w:t xml:space="preserve">. </w:t>
      </w:r>
    </w:p>
    <w:p w14:paraId="1D3B1F99" w14:textId="50010ECE" w:rsidR="007D5164" w:rsidRPr="00B21630" w:rsidRDefault="007D5164" w:rsidP="00B21630">
      <w:pPr>
        <w:pStyle w:val="BodyText"/>
      </w:pPr>
    </w:p>
    <w:p w14:paraId="5C307F92" w14:textId="2D793035" w:rsidR="00F24F35" w:rsidRPr="00280F56" w:rsidRDefault="00206460" w:rsidP="00303FF5">
      <w:pPr>
        <w:pStyle w:val="Heading3"/>
      </w:pPr>
      <w:bookmarkStart w:id="71" w:name="_Toc147945599"/>
      <w:r>
        <w:t>Calibration.</w:t>
      </w:r>
      <w:bookmarkEnd w:id="71"/>
    </w:p>
    <w:p w14:paraId="7585EEC6" w14:textId="0FDA4632" w:rsidR="008A1219" w:rsidRDefault="00A84952" w:rsidP="001567EE">
      <w:pPr>
        <w:pStyle w:val="BodyText"/>
      </w:pPr>
      <w:r>
        <w:t xml:space="preserve">This section outlines the calibration of the IMU devices and outlines how the IMU data will be synchronised to the robot arm data. </w:t>
      </w:r>
      <w:r w:rsidR="00352A0E" w:rsidRPr="00280F56">
        <w:t xml:space="preserve">The contents of </w:t>
      </w:r>
      <w:r w:rsidR="00352A0E">
        <w:t xml:space="preserve">all </w:t>
      </w:r>
      <w:r w:rsidR="00352A0E" w:rsidRPr="00280F56">
        <w:t xml:space="preserve">scripts </w:t>
      </w:r>
      <w:r w:rsidR="00B34581">
        <w:t xml:space="preserve">and configurations </w:t>
      </w:r>
      <w:r w:rsidR="00352A0E" w:rsidRPr="00280F56">
        <w:t xml:space="preserve">can be found in github </w:t>
      </w:r>
      <w:r w:rsidR="00A6604B">
        <w:t xml:space="preserve">(see </w:t>
      </w:r>
      <w:r w:rsidR="00352A0E" w:rsidRPr="00280F56">
        <w:t xml:space="preserve">Appendix </w:t>
      </w:r>
      <w:r w:rsidR="00352A0E">
        <w:t>1</w:t>
      </w:r>
      <w:r w:rsidR="00A6604B">
        <w:t>)</w:t>
      </w:r>
      <w:r w:rsidR="00352A0E" w:rsidRPr="00280F56">
        <w:t>.</w:t>
      </w:r>
      <w:r w:rsidR="00CE1EF3">
        <w:t xml:space="preserve"> Detailed specifications of the equipment can be found in Appendices 3 and 4.</w:t>
      </w:r>
      <w:r w:rsidR="0064500E">
        <w:t xml:space="preserve"> Unless specified, IMU calibration and alignment steps discuss the central IMU only, although all IMUs are calibrated in an identical manner.</w:t>
      </w:r>
    </w:p>
    <w:p w14:paraId="2E260955" w14:textId="1F3EC3EB" w:rsidR="008A1219" w:rsidRPr="00280F56" w:rsidRDefault="008A1219" w:rsidP="008A1219">
      <w:pPr>
        <w:pStyle w:val="BodyText"/>
      </w:pPr>
      <w:r w:rsidRPr="00280F56">
        <w:t xml:space="preserve">The UR5 robot arm </w:t>
      </w:r>
      <w:r w:rsidR="00460B0D" w:rsidRPr="00280F56">
        <w:t>need</w:t>
      </w:r>
      <w:r w:rsidR="00460B0D">
        <w:t>ed</w:t>
      </w:r>
      <w:r w:rsidR="00460B0D" w:rsidRPr="00280F56">
        <w:t xml:space="preserve"> </w:t>
      </w:r>
      <w:r w:rsidRPr="00280F56">
        <w:t xml:space="preserve">to be calibrated first </w:t>
      </w:r>
      <w:r>
        <w:t>as t</w:t>
      </w:r>
      <w:r w:rsidRPr="00280F56">
        <w:t>he UR5 robot joint angles show</w:t>
      </w:r>
      <w:r>
        <w:t>ed</w:t>
      </w:r>
      <w:r w:rsidRPr="00280F56">
        <w:t xml:space="preserve"> slight errors when manually compared to a 1.5m long spirit level</w:t>
      </w:r>
      <w:r w:rsidR="00F7385E">
        <w:t xml:space="preserve">. </w:t>
      </w:r>
      <w:r w:rsidR="00460B0D">
        <w:t>It is hypothesised that t</w:t>
      </w:r>
      <w:r w:rsidRPr="00280F56">
        <w:t>his is due to the visibl</w:t>
      </w:r>
      <w:r w:rsidR="00302BBA">
        <w:t>e</w:t>
      </w:r>
      <w:r w:rsidRPr="00280F56">
        <w:t xml:space="preserve"> bow in the wooden table used to mount the robot. These were initially compensated for but meant that the robot sensor data showed slight variations away from true positions. Using tool cent</w:t>
      </w:r>
      <w:r>
        <w:t>re</w:t>
      </w:r>
      <w:r w:rsidRPr="00280F56">
        <w:t xml:space="preserve"> point (TCP) sensors on the tool section of the arm initially showed true values of the pose compared to the spirit level however so the TCP sensors were used first in initial measurements. When </w:t>
      </w:r>
      <w:r w:rsidR="007B30B5">
        <w:t xml:space="preserve">robotic </w:t>
      </w:r>
      <w:r w:rsidRPr="00280F56">
        <w:t xml:space="preserve">movement </w:t>
      </w:r>
      <w:r w:rsidR="007B30B5">
        <w:t>was performed</w:t>
      </w:r>
      <w:r w:rsidRPr="00280F56">
        <w:t>, it became evident that the TCP sensors calculate positioning based on weight and size of the tool mounted on the arm which introduced some subtle errors</w:t>
      </w:r>
      <w:r>
        <w:t xml:space="preserve"> on the baseboard, depending on orientation of the board</w:t>
      </w:r>
      <w:r w:rsidRPr="00280F56">
        <w:t xml:space="preserve">. The actual joint angles of the arm components were used instead to obtain </w:t>
      </w:r>
      <w:r w:rsidR="007B30B5">
        <w:t xml:space="preserve">direct </w:t>
      </w:r>
      <w:r w:rsidRPr="00280F56">
        <w:t>angular positions</w:t>
      </w:r>
      <w:r w:rsidR="007B30B5">
        <w:t xml:space="preserve"> and angles altered in math if the joint angles were required to be mounted at non-zero angles in order to get full range of motion of the chassis</w:t>
      </w:r>
      <w:r w:rsidRPr="00280F56">
        <w:t>.</w:t>
      </w:r>
      <w:r w:rsidRPr="00280F56">
        <w:br/>
      </w:r>
      <w:r w:rsidRPr="00280F56">
        <w:br/>
        <w:t>When operating the robot</w:t>
      </w:r>
      <w:r>
        <w:t>,</w:t>
      </w:r>
      <w:r w:rsidRPr="00280F56">
        <w:t xml:space="preserve"> it was </w:t>
      </w:r>
      <w:r>
        <w:t xml:space="preserve">noticed </w:t>
      </w:r>
      <w:r w:rsidRPr="00280F56">
        <w:t>that there is some tolerance and play in moving repeatedly between the same defined angles. In section 5.1 of the user manual, worst case joint position accuracy is given as 1.15 degrees with a detection time of 100ms. The tool centr</w:t>
      </w:r>
      <w:r>
        <w:t>e</w:t>
      </w:r>
      <w:r w:rsidRPr="00280F56">
        <w:t xml:space="preserve"> point (TCP) sensors have a worst-case accuracy error of 20mm in positioning and 1.15 degrees in orientation. These are worst-case values, however, and the robot operated well within these limits.</w:t>
      </w:r>
      <w:r>
        <w:br/>
      </w:r>
      <w:r>
        <w:br/>
      </w:r>
      <w:r w:rsidRPr="00280F56">
        <w:t>The baseboard was screwed directly to the robot arm</w:t>
      </w:r>
      <w:r w:rsidR="00302BBA">
        <w:t>.</w:t>
      </w:r>
      <w:r w:rsidR="00944E35">
        <w:t xml:space="preserve"> </w:t>
      </w:r>
      <w:r w:rsidR="00302BBA">
        <w:t>T</w:t>
      </w:r>
      <w:r w:rsidR="00944E35">
        <w:t>he robotic arm with the baseboards mounted in the starting positions for the experiments</w:t>
      </w:r>
      <w:r w:rsidR="00460B0D" w:rsidRPr="00460B0D">
        <w:t xml:space="preserve"> </w:t>
      </w:r>
      <w:r w:rsidR="00460B0D">
        <w:t>are shown in Figures 3.3 and 3.4</w:t>
      </w:r>
      <w:r w:rsidR="00944E35">
        <w:t>.</w:t>
      </w:r>
    </w:p>
    <w:p w14:paraId="5F797BBF" w14:textId="77777777" w:rsidR="008A1219" w:rsidRDefault="008A1219" w:rsidP="008A1219">
      <w:pPr>
        <w:pStyle w:val="BodyText"/>
      </w:pPr>
      <w:bookmarkStart w:id="72" w:name="_Toc146547296"/>
      <w:r w:rsidRPr="00280F56">
        <w:rPr>
          <w:noProof/>
          <w:lang w:eastAsia="en-NZ"/>
        </w:rPr>
        <w:lastRenderedPageBreak/>
        <w:drawing>
          <wp:inline distT="0" distB="0" distL="0" distR="0" wp14:anchorId="10801A61" wp14:editId="1D80A786">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528D4440" w14:textId="4E13F31D" w:rsidR="008A1219" w:rsidRPr="00280F56" w:rsidRDefault="008A1219" w:rsidP="00452A51">
      <w:pPr>
        <w:pStyle w:val="Caption"/>
      </w:pPr>
      <w:bookmarkStart w:id="73" w:name="_Toc147945338"/>
      <w:r w:rsidRPr="00280F56">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rsidRPr="00280F56">
        <w:t xml:space="preserve"> Robotic Arm position showing mounted baseboard</w:t>
      </w:r>
      <w:bookmarkEnd w:id="72"/>
      <w:r w:rsidR="00313114">
        <w:t xml:space="preserve"> for roll and pitch experiments</w:t>
      </w:r>
      <w:bookmarkEnd w:id="73"/>
    </w:p>
    <w:p w14:paraId="16927DA2" w14:textId="77777777" w:rsidR="00944E35" w:rsidRDefault="00944E35" w:rsidP="00452A51">
      <w:pPr>
        <w:pStyle w:val="Caption"/>
      </w:pPr>
      <w:r>
        <w:rPr>
          <w:lang w:eastAsia="en-NZ"/>
        </w:rPr>
        <w:drawing>
          <wp:inline distT="0" distB="0" distL="0" distR="0" wp14:anchorId="0286247E" wp14:editId="36E3D869">
            <wp:extent cx="2359593" cy="3133725"/>
            <wp:effectExtent l="0" t="0" r="3175" b="0"/>
            <wp:docPr id="957322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22603" name="Picture 95732260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75398" cy="3154715"/>
                    </a:xfrm>
                    <a:prstGeom prst="rect">
                      <a:avLst/>
                    </a:prstGeom>
                  </pic:spPr>
                </pic:pic>
              </a:graphicData>
            </a:graphic>
          </wp:inline>
        </w:drawing>
      </w:r>
    </w:p>
    <w:p w14:paraId="16956354" w14:textId="760E6FB5" w:rsidR="00944E35" w:rsidRDefault="00944E35" w:rsidP="00452A51">
      <w:pPr>
        <w:pStyle w:val="Caption"/>
      </w:pPr>
      <w:bookmarkStart w:id="74" w:name="_Toc147945339"/>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w:t>
      </w:r>
      <w:r w:rsidR="00C507D1">
        <w:fldChar w:fldCharType="end"/>
      </w:r>
      <w:r>
        <w:t xml:space="preserve"> Robotic Arm position showing mounted baseboard for all other experiments</w:t>
      </w:r>
      <w:bookmarkEnd w:id="74"/>
    </w:p>
    <w:p w14:paraId="7DF83AEA" w14:textId="338440A0" w:rsidR="00944E35" w:rsidRDefault="0064500E" w:rsidP="001567EE">
      <w:pPr>
        <w:pStyle w:val="BodyText"/>
        <w:rPr>
          <w:noProof/>
          <w:szCs w:val="20"/>
        </w:rPr>
      </w:pPr>
      <w:r>
        <w:br/>
      </w:r>
      <w:r w:rsidR="002E0C18" w:rsidRPr="00280F56">
        <w:t xml:space="preserve">The </w:t>
      </w:r>
      <w:r w:rsidR="00C97540">
        <w:t>IMU</w:t>
      </w:r>
      <w:r w:rsidR="00BA4D72" w:rsidRPr="00280F56">
        <w:t>’</w:t>
      </w:r>
      <w:r w:rsidR="002E0C18" w:rsidRPr="00280F56">
        <w:t xml:space="preserve">s gyroscopes and accelerometers </w:t>
      </w:r>
      <w:r w:rsidR="00062030">
        <w:t>are</w:t>
      </w:r>
      <w:r w:rsidR="009517EE" w:rsidRPr="00280F56">
        <w:t xml:space="preserve"> </w:t>
      </w:r>
      <w:r w:rsidR="002E0C18" w:rsidRPr="00280F56">
        <w:t>calibrated</w:t>
      </w:r>
      <w:r w:rsidR="009517EE" w:rsidRPr="00280F56">
        <w:t xml:space="preserve"> using static measurements at </w:t>
      </w:r>
      <w:r w:rsidR="00460B0D">
        <w:t>increments</w:t>
      </w:r>
      <w:r w:rsidR="009517EE" w:rsidRPr="00280F56">
        <w:t xml:space="preserve"> of </w:t>
      </w:r>
      <w:r w:rsidR="00E44444">
        <w:rPr>
          <w:rFonts w:cs="Calibri"/>
        </w:rPr>
        <w:t xml:space="preserve">π/2 </w:t>
      </w:r>
      <w:r w:rsidR="009517EE" w:rsidRPr="00280F56">
        <w:t xml:space="preserve">radians on all axes, using recorded gravity as a control measurement </w:t>
      </w:r>
      <w:r w:rsidR="00352A0E">
        <w:t>(</w:t>
      </w:r>
      <w:r w:rsidR="00BB76EE">
        <w:t>t</w:t>
      </w:r>
      <w:r w:rsidR="00352A0E">
        <w:t>ilting the board by 90</w:t>
      </w:r>
      <w:r w:rsidR="007D5164">
        <w:t xml:space="preserve"> </w:t>
      </w:r>
      <w:r w:rsidR="00352A0E">
        <w:t xml:space="preserve">degrees in all directions). </w:t>
      </w:r>
      <w:r w:rsidR="00206460">
        <w:t xml:space="preserve">The calibrate.py program </w:t>
      </w:r>
      <w:r w:rsidR="001C49D1">
        <w:t xml:space="preserve">(see github) </w:t>
      </w:r>
      <w:r w:rsidR="00CE1EF3">
        <w:t xml:space="preserve">is </w:t>
      </w:r>
      <w:r w:rsidR="00206460">
        <w:t>used to undertake this calibration and the result</w:t>
      </w:r>
      <w:r w:rsidR="007D5164">
        <w:t>ing offset value</w:t>
      </w:r>
      <w:r w:rsidR="00206460">
        <w:t xml:space="preserve">s </w:t>
      </w:r>
      <w:r w:rsidR="00BB76EE">
        <w:t xml:space="preserve">added </w:t>
      </w:r>
      <w:r w:rsidR="00206460">
        <w:t xml:space="preserve">to the imudata.py IMU data-capture script </w:t>
      </w:r>
      <w:r w:rsidR="001C49D1">
        <w:t xml:space="preserve">(see github) </w:t>
      </w:r>
      <w:r w:rsidR="00206460">
        <w:t>so that captured data has the cali</w:t>
      </w:r>
      <w:r w:rsidR="00CE1EF3">
        <w:t>b</w:t>
      </w:r>
      <w:r w:rsidR="00206460">
        <w:t xml:space="preserve">ration offsets applied as </w:t>
      </w:r>
      <w:r w:rsidR="00CE1EF3">
        <w:t>data</w:t>
      </w:r>
      <w:r w:rsidR="00206460">
        <w:t xml:space="preserve"> is recorded. </w:t>
      </w:r>
      <w:r w:rsidR="00206460">
        <w:br/>
      </w:r>
      <w:r w:rsidR="00944E35">
        <w:br w:type="page"/>
      </w:r>
    </w:p>
    <w:p w14:paraId="15119960" w14:textId="1D641A8B" w:rsidR="00206460" w:rsidRDefault="009517EE" w:rsidP="001567EE">
      <w:pPr>
        <w:pStyle w:val="BodyText"/>
      </w:pPr>
      <w:r w:rsidRPr="00280F56">
        <w:lastRenderedPageBreak/>
        <w:t xml:space="preserve">The </w:t>
      </w:r>
      <w:r w:rsidR="00206460">
        <w:t xml:space="preserve">IMU and robotic arm measurements </w:t>
      </w:r>
      <w:r w:rsidR="002E0C18" w:rsidRPr="00280F56">
        <w:t>are manually synchronised.</w:t>
      </w:r>
      <w:r w:rsidRPr="00280F56">
        <w:t xml:space="preserve"> </w:t>
      </w:r>
      <w:r w:rsidR="00190588">
        <w:br/>
        <w:t xml:space="preserve">Alignment is based off the central IMU </w:t>
      </w:r>
      <w:r w:rsidR="002E2FBE">
        <w:t xml:space="preserve">(CIMU) </w:t>
      </w:r>
      <w:r w:rsidR="00190588">
        <w:t>as this</w:t>
      </w:r>
      <w:r w:rsidR="001C49D1">
        <w:t xml:space="preserve"> is</w:t>
      </w:r>
      <w:r w:rsidR="00190588">
        <w:t xml:space="preserve"> the IMU used for single IMU experiments.</w:t>
      </w:r>
      <w:r w:rsidR="00190588">
        <w:br/>
      </w:r>
      <w:r w:rsidR="00633561">
        <w:t xml:space="preserve">To undertake </w:t>
      </w:r>
      <w:r w:rsidR="00190588">
        <w:t>calibration</w:t>
      </w:r>
      <w:r w:rsidR="00633561">
        <w:t xml:space="preserve">, when an experiment is performed, </w:t>
      </w:r>
      <w:r w:rsidR="00190588">
        <w:t xml:space="preserve">measurement </w:t>
      </w:r>
      <w:r w:rsidR="00633561">
        <w:t xml:space="preserve">data from the </w:t>
      </w:r>
      <w:r w:rsidR="00190588">
        <w:t xml:space="preserve">central </w:t>
      </w:r>
      <w:r w:rsidR="00633561">
        <w:t>IMU</w:t>
      </w:r>
      <w:r w:rsidR="002E2FBE">
        <w:t xml:space="preserve"> </w:t>
      </w:r>
      <w:r w:rsidR="00633561">
        <w:t>and the robotic arm should be visually investigated to determine when movement is first detected. The two elapsed time positions can be entered into the app</w:t>
      </w:r>
      <w:r w:rsidR="00CE1EF3">
        <w:t>r</w:t>
      </w:r>
      <w:r w:rsidR="00633561">
        <w:t xml:space="preserve">opriate MATLAB command script for that experiment and the MATLAB processing steps can </w:t>
      </w:r>
      <w:r w:rsidR="00CE1EF3">
        <w:t>then</w:t>
      </w:r>
      <w:r w:rsidR="00633561">
        <w:t xml:space="preserve"> be re-applied to the data to achieve alignment.</w:t>
      </w:r>
    </w:p>
    <w:p w14:paraId="44A53D5C" w14:textId="77FC7B0E" w:rsidR="00206460" w:rsidRDefault="00633561" w:rsidP="001567EE">
      <w:pPr>
        <w:pStyle w:val="BodyText"/>
      </w:pPr>
      <w:r>
        <w:t>It is tempting to just align the data sample</w:t>
      </w:r>
      <w:r w:rsidR="007D5164">
        <w:t xml:space="preserve">s with </w:t>
      </w:r>
      <w:r>
        <w:t>an offset</w:t>
      </w:r>
      <w:r w:rsidR="00CE1EF3">
        <w:t xml:space="preserve"> based on sample position rather than time</w:t>
      </w:r>
      <w:r>
        <w:t xml:space="preserve"> but, as is the nature of </w:t>
      </w:r>
      <w:r w:rsidR="00F57603">
        <w:t>general-purpose</w:t>
      </w:r>
      <w:r>
        <w:t xml:space="preserve"> multitasking operating systems, the data sampling rate will not be consistent and results </w:t>
      </w:r>
      <w:r w:rsidR="001567EE">
        <w:t xml:space="preserve">like </w:t>
      </w:r>
      <w:r>
        <w:t>Figures 3.</w:t>
      </w:r>
      <w:r w:rsidR="001C49D1">
        <w:t>5</w:t>
      </w:r>
      <w:r>
        <w:t xml:space="preserve"> to 3.</w:t>
      </w:r>
      <w:r w:rsidR="001C49D1">
        <w:t>10</w:t>
      </w:r>
      <w:r>
        <w:t xml:space="preserve"> will be seen. Figure 3.</w:t>
      </w:r>
      <w:r w:rsidR="001C49D1">
        <w:t>5</w:t>
      </w:r>
      <w:r>
        <w:t xml:space="preserve"> shows the result of poor alignment. Figure 3.</w:t>
      </w:r>
      <w:r w:rsidR="001C49D1">
        <w:t>6</w:t>
      </w:r>
      <w:r>
        <w:t xml:space="preserve"> is the result of aligning data over the entire </w:t>
      </w:r>
      <w:r w:rsidR="00742E8C">
        <w:t>dataset,</w:t>
      </w:r>
      <w:r>
        <w:t xml:space="preserve"> </w:t>
      </w:r>
      <w:r w:rsidR="007D5164">
        <w:t xml:space="preserve">which </w:t>
      </w:r>
      <w:r w:rsidR="00742E8C">
        <w:t>is</w:t>
      </w:r>
      <w:r w:rsidR="007D5164">
        <w:t xml:space="preserve"> acceptable over the entire dataset</w:t>
      </w:r>
      <w:r w:rsidR="001567EE">
        <w:t>,</w:t>
      </w:r>
      <w:r w:rsidR="007D5164">
        <w:t xml:space="preserve"> </w:t>
      </w:r>
      <w:r>
        <w:t>but Figures 3.</w:t>
      </w:r>
      <w:r w:rsidR="001C49D1">
        <w:t>7</w:t>
      </w:r>
      <w:r>
        <w:t>-3.</w:t>
      </w:r>
      <w:r w:rsidR="001C49D1">
        <w:t>10</w:t>
      </w:r>
      <w:r>
        <w:t xml:space="preserve"> show the inevitable variations in timing of this approach.</w:t>
      </w:r>
    </w:p>
    <w:p w14:paraId="43FF2A35" w14:textId="77777777" w:rsidR="00633561" w:rsidRDefault="00633561" w:rsidP="00633561">
      <w:pPr>
        <w:pStyle w:val="BodyText"/>
      </w:pPr>
      <w:r w:rsidRPr="00F24F35">
        <w:rPr>
          <w:noProof/>
          <w:lang w:eastAsia="en-NZ"/>
        </w:rPr>
        <w:drawing>
          <wp:inline distT="0" distB="0" distL="0" distR="0" wp14:anchorId="0EFEBFE8" wp14:editId="5E14E8D8">
            <wp:extent cx="4857083" cy="2643526"/>
            <wp:effectExtent l="0" t="0" r="1270" b="4445"/>
            <wp:docPr id="103561780" name="Picture 10356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2F030228" w14:textId="5354F6B0" w:rsidR="00633561" w:rsidRDefault="00633561" w:rsidP="00452A51">
      <w:pPr>
        <w:pStyle w:val="Caption"/>
        <w:rPr>
          <w:rStyle w:val="CaptionChar"/>
        </w:rPr>
      </w:pPr>
      <w:bookmarkStart w:id="75" w:name="_Toc147945340"/>
      <w:r w:rsidRPr="00C17AD5">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3</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5</w:t>
      </w:r>
      <w:r w:rsidR="00C507D1">
        <w:rPr>
          <w:rStyle w:val="CaptionChar"/>
        </w:rPr>
        <w:fldChar w:fldCharType="end"/>
      </w:r>
      <w:r w:rsidRPr="00C17AD5">
        <w:rPr>
          <w:rStyle w:val="CaptionChar"/>
        </w:rPr>
        <w:t xml:space="preserve"> </w:t>
      </w:r>
      <w:r w:rsidR="002E2FBE">
        <w:rPr>
          <w:rStyle w:val="CaptionChar"/>
        </w:rPr>
        <w:t xml:space="preserve">Varied movement (CIMU) poor </w:t>
      </w:r>
      <w:r>
        <w:rPr>
          <w:rStyle w:val="CaptionChar"/>
        </w:rPr>
        <w:t>alignment plot</w:t>
      </w:r>
      <w:r w:rsidRPr="00C17AD5">
        <w:rPr>
          <w:rStyle w:val="CaptionChar"/>
        </w:rPr>
        <w:t xml:space="preserve"> </w:t>
      </w:r>
      <w:r w:rsidR="002E2FBE">
        <w:rPr>
          <w:rStyle w:val="CaptionChar"/>
        </w:rPr>
        <w:t>(Samples: 1</w:t>
      </w:r>
      <w:r w:rsidRPr="00C17AD5">
        <w:rPr>
          <w:rStyle w:val="CaptionChar"/>
        </w:rPr>
        <w:t xml:space="preserve">000 to </w:t>
      </w:r>
      <w:r w:rsidR="002E2FBE">
        <w:rPr>
          <w:rStyle w:val="CaptionChar"/>
        </w:rPr>
        <w:t>1</w:t>
      </w:r>
      <w:r w:rsidRPr="00C17AD5">
        <w:rPr>
          <w:rStyle w:val="CaptionChar"/>
        </w:rPr>
        <w:t>300</w:t>
      </w:r>
      <w:r w:rsidR="002E2FBE">
        <w:rPr>
          <w:rStyle w:val="CaptionChar"/>
        </w:rPr>
        <w:t>)</w:t>
      </w:r>
      <w:r w:rsidRPr="00C17AD5">
        <w:rPr>
          <w:rStyle w:val="CaptionChar"/>
        </w:rPr>
        <w:t xml:space="preserve"> </w:t>
      </w:r>
      <w:r>
        <w:rPr>
          <w:rStyle w:val="CaptionChar"/>
        </w:rPr>
        <w:t xml:space="preserve">from </w:t>
      </w:r>
      <w:r w:rsidRPr="00C17AD5">
        <w:rPr>
          <w:rStyle w:val="CaptionChar"/>
        </w:rPr>
        <w:t>4999</w:t>
      </w:r>
      <w:r w:rsidR="002E2FBE">
        <w:rPr>
          <w:rStyle w:val="CaptionChar"/>
        </w:rPr>
        <w:t>.</w:t>
      </w:r>
      <w:bookmarkEnd w:id="75"/>
    </w:p>
    <w:p w14:paraId="21767646" w14:textId="77777777" w:rsidR="00633561" w:rsidRDefault="00633561" w:rsidP="00633561">
      <w:pPr>
        <w:pStyle w:val="BodyText"/>
        <w:rPr>
          <w:rStyle w:val="CaptionChar"/>
        </w:rPr>
      </w:pPr>
      <w:r w:rsidRPr="00280F56">
        <w:rPr>
          <w:noProof/>
          <w:lang w:eastAsia="en-NZ"/>
        </w:rPr>
        <w:lastRenderedPageBreak/>
        <w:drawing>
          <wp:inline distT="0" distB="0" distL="0" distR="0" wp14:anchorId="63357DD5" wp14:editId="2D44D929">
            <wp:extent cx="4762680" cy="2586370"/>
            <wp:effectExtent l="0" t="0" r="0" b="4445"/>
            <wp:docPr id="436468500" name="Picture 436468500"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58A428AE" w14:textId="028B4DCA" w:rsidR="00633561" w:rsidRDefault="00633561" w:rsidP="00633561">
      <w:pPr>
        <w:pStyle w:val="BodyText"/>
        <w:rPr>
          <w:rStyle w:val="CaptionChar"/>
        </w:rPr>
      </w:pPr>
      <w:bookmarkStart w:id="76" w:name="_Toc147945341"/>
      <w:r w:rsidRPr="00896FCF">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3</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6</w:t>
      </w:r>
      <w:r w:rsidR="00C507D1">
        <w:rPr>
          <w:rStyle w:val="CaptionChar"/>
        </w:rPr>
        <w:fldChar w:fldCharType="end"/>
      </w:r>
      <w:r w:rsidRPr="00896FCF">
        <w:rPr>
          <w:rStyle w:val="CaptionChar"/>
        </w:rPr>
        <w:t xml:space="preserve"> </w:t>
      </w:r>
      <w:r>
        <w:rPr>
          <w:rStyle w:val="CaptionChar"/>
        </w:rPr>
        <w:t xml:space="preserve">Overall “best-fit” alignment plot </w:t>
      </w:r>
      <w:r w:rsidR="00997F20">
        <w:rPr>
          <w:rStyle w:val="CaptionChar"/>
        </w:rPr>
        <w:t xml:space="preserve">(CIMU) </w:t>
      </w:r>
      <w:r>
        <w:rPr>
          <w:rStyle w:val="CaptionChar"/>
        </w:rPr>
        <w:t>showing OK alignment at this level</w:t>
      </w:r>
      <w:bookmarkEnd w:id="76"/>
    </w:p>
    <w:p w14:paraId="2CB97F77" w14:textId="77777777" w:rsidR="00633561" w:rsidRDefault="00633561" w:rsidP="00633561">
      <w:pPr>
        <w:pStyle w:val="BodyText"/>
      </w:pPr>
      <w:r w:rsidRPr="00280F56">
        <w:rPr>
          <w:noProof/>
          <w:lang w:eastAsia="en-NZ"/>
        </w:rPr>
        <w:drawing>
          <wp:inline distT="0" distB="0" distL="0" distR="0" wp14:anchorId="496DF782" wp14:editId="1ABD1E74">
            <wp:extent cx="4524330" cy="2462421"/>
            <wp:effectExtent l="0" t="0" r="0" b="0"/>
            <wp:docPr id="80089065" name="Picture 80089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635BD36B" w14:textId="3962CDBF" w:rsidR="00633561" w:rsidRDefault="00633561" w:rsidP="00452A51">
      <w:pPr>
        <w:pStyle w:val="Caption"/>
      </w:pPr>
      <w:bookmarkStart w:id="77" w:name="_Toc147945342"/>
      <w:r w:rsidRPr="00280F56">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7</w:t>
      </w:r>
      <w:r w:rsidR="00C507D1">
        <w:fldChar w:fldCharType="end"/>
      </w:r>
      <w:r w:rsidRPr="00280F56">
        <w:t xml:space="preserve"> </w:t>
      </w:r>
      <w:r>
        <w:t xml:space="preserve">“Best-fit” alignment </w:t>
      </w:r>
      <w:r w:rsidR="00997F20">
        <w:rPr>
          <w:rStyle w:val="CaptionChar"/>
        </w:rPr>
        <w:t xml:space="preserve">(CIMU) </w:t>
      </w:r>
      <w:r w:rsidR="00997F20">
        <w:t>–</w:t>
      </w:r>
      <w:r>
        <w:t xml:space="preserve"> </w:t>
      </w:r>
      <w:r w:rsidR="00997F20">
        <w:t xml:space="preserve">enlarged view </w:t>
      </w:r>
      <w:r>
        <w:t>of samples from 100-300</w:t>
      </w:r>
      <w:r w:rsidRPr="00280F56">
        <w:t>.</w:t>
      </w:r>
      <w:bookmarkEnd w:id="77"/>
    </w:p>
    <w:p w14:paraId="54CA8BE2" w14:textId="77777777" w:rsidR="00633561" w:rsidRDefault="00633561" w:rsidP="00633561">
      <w:pPr>
        <w:pStyle w:val="BodyText"/>
        <w:rPr>
          <w:rStyle w:val="CaptionChar"/>
        </w:rPr>
      </w:pPr>
      <w:r w:rsidRPr="00C17AD5">
        <w:rPr>
          <w:noProof/>
          <w:lang w:eastAsia="en-NZ"/>
        </w:rPr>
        <w:drawing>
          <wp:inline distT="0" distB="0" distL="0" distR="0" wp14:anchorId="64461504" wp14:editId="6FA1223A">
            <wp:extent cx="4567666" cy="2486007"/>
            <wp:effectExtent l="0" t="0" r="4445" b="0"/>
            <wp:docPr id="219561733" name="Picture 219561733"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79653909" w14:textId="6CCDD922" w:rsidR="00633561" w:rsidRDefault="00633561" w:rsidP="00633561">
      <w:pPr>
        <w:pStyle w:val="BodyText"/>
        <w:rPr>
          <w:rStyle w:val="CaptionChar"/>
        </w:rPr>
      </w:pPr>
      <w:bookmarkStart w:id="78" w:name="_Toc147945343"/>
      <w:r w:rsidRPr="00C17AD5">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3</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8</w:t>
      </w:r>
      <w:r w:rsidR="00C507D1">
        <w:rPr>
          <w:rStyle w:val="CaptionChar"/>
        </w:rPr>
        <w:fldChar w:fldCharType="end"/>
      </w:r>
      <w:r w:rsidRPr="00C17AD5">
        <w:rPr>
          <w:rStyle w:val="CaptionChar"/>
        </w:rPr>
        <w:t xml:space="preserve"> </w:t>
      </w:r>
      <w:r>
        <w:t xml:space="preserve">“Best-fit” alignment </w:t>
      </w:r>
      <w:r w:rsidR="00997F20">
        <w:rPr>
          <w:rStyle w:val="CaptionChar"/>
        </w:rPr>
        <w:t>(CIMU)</w:t>
      </w:r>
      <w:r w:rsidR="00997F20" w:rsidRPr="00997F20">
        <w:t xml:space="preserve"> </w:t>
      </w:r>
      <w:r w:rsidR="00997F20">
        <w:t xml:space="preserve">– enlarged view of </w:t>
      </w:r>
      <w:r>
        <w:t>samples from 1000-3000.</w:t>
      </w:r>
      <w:bookmarkEnd w:id="78"/>
    </w:p>
    <w:p w14:paraId="3B4A099A" w14:textId="77777777" w:rsidR="00633561" w:rsidRDefault="00633561" w:rsidP="00633561">
      <w:pPr>
        <w:pStyle w:val="BodyText"/>
      </w:pPr>
      <w:r w:rsidRPr="00280F56">
        <w:rPr>
          <w:noProof/>
          <w:lang w:eastAsia="en-NZ"/>
        </w:rPr>
        <w:lastRenderedPageBreak/>
        <w:drawing>
          <wp:inline distT="0" distB="0" distL="0" distR="0" wp14:anchorId="13AAFADE" wp14:editId="2166CA6D">
            <wp:extent cx="4758347" cy="2589787"/>
            <wp:effectExtent l="0" t="0" r="4445" b="1270"/>
            <wp:docPr id="1113674729" name="Picture 1113674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p>
    <w:p w14:paraId="225F3230" w14:textId="09CA2ED2" w:rsidR="00633561" w:rsidRDefault="00633561" w:rsidP="00452A51">
      <w:pPr>
        <w:pStyle w:val="Caption"/>
      </w:pPr>
      <w:bookmarkStart w:id="79" w:name="_Toc147945344"/>
      <w:r w:rsidRPr="00280F56">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9</w:t>
      </w:r>
      <w:r w:rsidR="00C507D1">
        <w:fldChar w:fldCharType="end"/>
      </w:r>
      <w:r w:rsidRPr="00280F56">
        <w:t xml:space="preserve"> </w:t>
      </w:r>
      <w:r>
        <w:t xml:space="preserve">“Best-fit” alignment </w:t>
      </w:r>
      <w:r w:rsidR="00997F20">
        <w:rPr>
          <w:rStyle w:val="CaptionChar"/>
        </w:rPr>
        <w:t xml:space="preserve">(CIMU) </w:t>
      </w:r>
      <w:r w:rsidR="00997F20">
        <w:t xml:space="preserve">– enlarged view </w:t>
      </w:r>
      <w:r>
        <w:t xml:space="preserve">of samples from </w:t>
      </w:r>
      <w:r w:rsidRPr="00280F56">
        <w:t>3000-3300.</w:t>
      </w:r>
      <w:bookmarkEnd w:id="79"/>
    </w:p>
    <w:p w14:paraId="39151BBA" w14:textId="77777777" w:rsidR="00633561" w:rsidRPr="00280F56" w:rsidRDefault="00633561" w:rsidP="00633561">
      <w:pPr>
        <w:pStyle w:val="BodyText"/>
      </w:pPr>
      <w:r w:rsidRPr="00280F56">
        <w:br/>
      </w:r>
      <w:r w:rsidRPr="00280F56">
        <w:rPr>
          <w:noProof/>
          <w:lang w:eastAsia="en-NZ"/>
        </w:rPr>
        <w:drawing>
          <wp:inline distT="0" distB="0" distL="0" distR="0" wp14:anchorId="7F707EC7" wp14:editId="19BC8790">
            <wp:extent cx="4849353" cy="2639318"/>
            <wp:effectExtent l="0" t="0" r="8890" b="8890"/>
            <wp:docPr id="162238588" name="Picture 162238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p>
    <w:p w14:paraId="79D58290" w14:textId="53708CD5" w:rsidR="00633561" w:rsidRDefault="00633561" w:rsidP="00452A51">
      <w:pPr>
        <w:pStyle w:val="Caption"/>
      </w:pPr>
      <w:bookmarkStart w:id="80" w:name="_Toc147945345"/>
      <w:r w:rsidRPr="00280F56">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0</w:t>
      </w:r>
      <w:r w:rsidR="00C507D1">
        <w:fldChar w:fldCharType="end"/>
      </w:r>
      <w:r w:rsidRPr="00280F56">
        <w:t xml:space="preserve"> </w:t>
      </w:r>
      <w:r>
        <w:t xml:space="preserve">“Best-fit” alignment </w:t>
      </w:r>
      <w:r w:rsidR="00997F20">
        <w:rPr>
          <w:rStyle w:val="CaptionChar"/>
        </w:rPr>
        <w:t xml:space="preserve">(CIMU) </w:t>
      </w:r>
      <w:r w:rsidR="00997F20">
        <w:t>– enlarged view</w:t>
      </w:r>
      <w:r>
        <w:t xml:space="preserve"> of samples from </w:t>
      </w:r>
      <w:r w:rsidRPr="00280F56">
        <w:t>4500-4999.</w:t>
      </w:r>
      <w:bookmarkEnd w:id="80"/>
    </w:p>
    <w:p w14:paraId="211D44AA" w14:textId="0174E980" w:rsidR="00CF13D7" w:rsidRDefault="00944E35" w:rsidP="001567EE">
      <w:pPr>
        <w:pStyle w:val="BodyText"/>
      </w:pPr>
      <w:r>
        <w:t>Even with the alignment of elapsed time, rather than by the number of samples, the alignment is not perfect</w:t>
      </w:r>
      <w:r w:rsidR="00CF13D7">
        <w:t xml:space="preserve"> as can be seen in Figures 3.11 to 3.13</w:t>
      </w:r>
      <w:r>
        <w:t>, showing that the two devices do not always keep time in the same way.</w:t>
      </w:r>
      <w:r w:rsidR="00CF13D7">
        <w:t xml:space="preserve"> The misalignment is consistent however, as distinct from using sample alignment, and arises from using the middle IMU (</w:t>
      </w:r>
      <w:r w:rsidR="00DB7715">
        <w:t>central</w:t>
      </w:r>
      <w:r w:rsidR="00CF13D7">
        <w:t>) as the alignment method</w:t>
      </w:r>
      <w:r w:rsidR="004A2375">
        <w:t xml:space="preserve"> (the initial robot arm movement may be recorded on one of the other IMUs)</w:t>
      </w:r>
      <w:r w:rsidR="00CF13D7">
        <w:t>, as well as differences in performance between the devices.</w:t>
      </w:r>
      <w:r w:rsidR="00CF13D7">
        <w:br/>
      </w:r>
    </w:p>
    <w:p w14:paraId="2CACB281" w14:textId="77777777" w:rsidR="00CF13D7" w:rsidRDefault="00CF13D7">
      <w:r>
        <w:rPr>
          <w:noProof/>
          <w:lang w:eastAsia="en-NZ"/>
        </w:rPr>
        <w:lastRenderedPageBreak/>
        <w:drawing>
          <wp:inline distT="0" distB="0" distL="0" distR="0" wp14:anchorId="0B0EAB27" wp14:editId="35F90515">
            <wp:extent cx="4600919" cy="2506134"/>
            <wp:effectExtent l="0" t="0" r="0" b="8890"/>
            <wp:docPr id="523096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96399" name="Picture 52309639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16842" cy="2514807"/>
                    </a:xfrm>
                    <a:prstGeom prst="rect">
                      <a:avLst/>
                    </a:prstGeom>
                  </pic:spPr>
                </pic:pic>
              </a:graphicData>
            </a:graphic>
          </wp:inline>
        </w:drawing>
      </w:r>
    </w:p>
    <w:p w14:paraId="40118413" w14:textId="33F2CF92" w:rsidR="00CF13D7" w:rsidRDefault="00CF13D7" w:rsidP="00452A51">
      <w:pPr>
        <w:pStyle w:val="Caption"/>
      </w:pPr>
      <w:bookmarkStart w:id="81" w:name="_Toc147945346"/>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1</w:t>
      </w:r>
      <w:r w:rsidR="00C507D1">
        <w:fldChar w:fldCharType="end"/>
      </w:r>
      <w:r>
        <w:t xml:space="preserve"> Overall alignment of IMU and robot arm</w:t>
      </w:r>
      <w:bookmarkEnd w:id="81"/>
    </w:p>
    <w:p w14:paraId="6981E3CA" w14:textId="77777777" w:rsidR="00CF13D7" w:rsidRDefault="00CF13D7" w:rsidP="00452A51">
      <w:pPr>
        <w:pStyle w:val="Caption"/>
        <w:rPr>
          <w:noProof w:val="0"/>
        </w:rPr>
      </w:pPr>
      <w:r>
        <w:rPr>
          <w:lang w:eastAsia="en-NZ"/>
        </w:rPr>
        <w:drawing>
          <wp:inline distT="0" distB="0" distL="0" distR="0" wp14:anchorId="0C822802" wp14:editId="77E4096A">
            <wp:extent cx="4625788" cy="2519680"/>
            <wp:effectExtent l="0" t="0" r="3810" b="0"/>
            <wp:docPr id="1990080159" name="Picture 4"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80159" name="Picture 4" descr="A graph with colorful lines&#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647800" cy="2531670"/>
                    </a:xfrm>
                    <a:prstGeom prst="rect">
                      <a:avLst/>
                    </a:prstGeom>
                  </pic:spPr>
                </pic:pic>
              </a:graphicData>
            </a:graphic>
          </wp:inline>
        </w:drawing>
      </w:r>
    </w:p>
    <w:p w14:paraId="4CC5C382" w14:textId="28118DBA" w:rsidR="00CF13D7" w:rsidRDefault="00CF13D7" w:rsidP="00452A51">
      <w:pPr>
        <w:pStyle w:val="Caption"/>
      </w:pPr>
      <w:bookmarkStart w:id="82" w:name="_Toc147945347"/>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2</w:t>
      </w:r>
      <w:r w:rsidR="00C507D1">
        <w:fldChar w:fldCharType="end"/>
      </w:r>
      <w:r>
        <w:t xml:space="preserve"> Alignment of IMU and robot arm from samples 1000-1999</w:t>
      </w:r>
      <w:bookmarkEnd w:id="82"/>
    </w:p>
    <w:p w14:paraId="0F114816" w14:textId="77777777" w:rsidR="00CF13D7" w:rsidRDefault="00CF13D7" w:rsidP="00452A51">
      <w:pPr>
        <w:pStyle w:val="Caption"/>
        <w:rPr>
          <w:noProof w:val="0"/>
        </w:rPr>
      </w:pPr>
      <w:r>
        <w:rPr>
          <w:lang w:eastAsia="en-NZ"/>
        </w:rPr>
        <w:drawing>
          <wp:inline distT="0" distB="0" distL="0" distR="0" wp14:anchorId="40409500" wp14:editId="78633663">
            <wp:extent cx="4693920" cy="2556793"/>
            <wp:effectExtent l="0" t="0" r="0" b="0"/>
            <wp:docPr id="1015136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36154" name="Picture 101513615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21929" cy="2572050"/>
                    </a:xfrm>
                    <a:prstGeom prst="rect">
                      <a:avLst/>
                    </a:prstGeom>
                  </pic:spPr>
                </pic:pic>
              </a:graphicData>
            </a:graphic>
          </wp:inline>
        </w:drawing>
      </w:r>
    </w:p>
    <w:p w14:paraId="39EF4CAE" w14:textId="731306D6" w:rsidR="00947CC6" w:rsidRDefault="00CF13D7" w:rsidP="00452A51">
      <w:pPr>
        <w:pStyle w:val="Caption"/>
      </w:pPr>
      <w:bookmarkStart w:id="83" w:name="_Toc147945348"/>
      <w:r>
        <w:t xml:space="preserve">Figure </w:t>
      </w:r>
      <w:r w:rsidR="00C507D1">
        <w:fldChar w:fldCharType="begin"/>
      </w:r>
      <w:r w:rsidR="00C507D1">
        <w:instrText xml:space="preserve"> STYLEREF 1 \s </w:instrText>
      </w:r>
      <w:r w:rsidR="00C507D1">
        <w:fldChar w:fldCharType="separate"/>
      </w:r>
      <w:r w:rsidR="00C507D1">
        <w:t>3</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3</w:t>
      </w:r>
      <w:r w:rsidR="00C507D1">
        <w:fldChar w:fldCharType="end"/>
      </w:r>
      <w:r>
        <w:t xml:space="preserve"> Allignment of IMU and robot arm from samples 4000-4999</w:t>
      </w:r>
      <w:bookmarkEnd w:id="83"/>
    </w:p>
    <w:p w14:paraId="1CA45AC8" w14:textId="48A77201" w:rsidR="00947CC6" w:rsidRPr="00280F56" w:rsidRDefault="00947CC6" w:rsidP="00947CC6">
      <w:pPr>
        <w:pStyle w:val="BodyText"/>
      </w:pPr>
      <w:r>
        <w:lastRenderedPageBreak/>
        <w:br/>
      </w:r>
      <w:r w:rsidRPr="00280F56">
        <w:t xml:space="preserve">A sample of the raw </w:t>
      </w:r>
      <w:r w:rsidR="00190588">
        <w:t xml:space="preserve">central </w:t>
      </w:r>
      <w:r>
        <w:t>IMU</w:t>
      </w:r>
      <w:r w:rsidRPr="00280F56">
        <w:t xml:space="preserve"> data taken from the stationary vehicle is shown below in </w:t>
      </w:r>
      <w:r>
        <w:t>Table</w:t>
      </w:r>
      <w:r w:rsidRPr="00280F56">
        <w:t xml:space="preserve"> </w:t>
      </w:r>
      <w:r>
        <w:t>3</w:t>
      </w:r>
      <w:r w:rsidRPr="00280F56">
        <w:t xml:space="preserve">.1. All </w:t>
      </w:r>
      <w:r>
        <w:t>IMU</w:t>
      </w:r>
      <w:r w:rsidRPr="00280F56">
        <w:t xml:space="preserve"> data was captured but only the </w:t>
      </w:r>
      <w:r w:rsidR="00DB7715">
        <w:t>central</w:t>
      </w:r>
      <w:r w:rsidRPr="00280F56">
        <w:t xml:space="preserve"> </w:t>
      </w:r>
      <w:r>
        <w:t>IMU</w:t>
      </w:r>
      <w:r w:rsidRPr="00280F56">
        <w:t xml:space="preserve"> data is displayed in this</w:t>
      </w:r>
      <w:r>
        <w:t xml:space="preserve"> table</w:t>
      </w:r>
      <w:r w:rsidRPr="00280F56">
        <w:t>. The large value of the z (vertical) axis is a measure of gravitational acceleration. This was measuring an average of 10.22617 m/s</w:t>
      </w:r>
      <w:r w:rsidRPr="00280F56">
        <w:rPr>
          <w:vertAlign w:val="superscript"/>
        </w:rPr>
        <w:t>2</w:t>
      </w:r>
      <w:r w:rsidRPr="00280F56">
        <w:t xml:space="preserve"> instead of the expected 9.80665m/s</w:t>
      </w:r>
      <w:r w:rsidRPr="00280F56">
        <w:rPr>
          <w:vertAlign w:val="superscript"/>
        </w:rPr>
        <w:t>2</w:t>
      </w:r>
      <w:r w:rsidRPr="00280F56">
        <w:t>. The maximum variation between sea level to the top of Mt Everest is approximately 0.02m/s</w:t>
      </w:r>
      <w:r w:rsidRPr="00280F56">
        <w:rPr>
          <w:vertAlign w:val="superscript"/>
        </w:rPr>
        <w:t>2</w:t>
      </w:r>
      <w:r w:rsidRPr="00280F56">
        <w:t xml:space="preserve"> so the discrepancy does not relate to altitude. (These measurements are taken at approximately 19m above sea level). Varying the mounting positions of the sensors slightly by tightening the mounting nuts changed these values by significant amounts, demonstrating that sensor positioning is of critical importance for accurate results. Once the sensors were mounted firmly on the chassis board, results showed that some sensors were mounted incorrectly in terms of consistent X and Y directions. The incorrect sensors were remounted, tightened down and readings taken again. Results from this initial calibration can be obtained from Appendix </w:t>
      </w:r>
      <w:r>
        <w:t xml:space="preserve">2. </w:t>
      </w:r>
      <w:r w:rsidRPr="00280F56">
        <w:t>To reduce the impact of outlying values, the 95</w:t>
      </w:r>
      <w:r w:rsidRPr="00280F56">
        <w:rPr>
          <w:vertAlign w:val="superscript"/>
        </w:rPr>
        <w:t>th</w:t>
      </w:r>
      <w:r w:rsidRPr="00280F56">
        <w:t xml:space="preserve"> percentile values of the data was derived and used to calculate the average value of the data. The first three lines of data are shown in Table </w:t>
      </w:r>
      <w:r>
        <w:t>3</w:t>
      </w:r>
      <w:r w:rsidRPr="00280F56">
        <w:t>.1.</w:t>
      </w:r>
    </w:p>
    <w:p w14:paraId="683B7EB9" w14:textId="63B1AD61" w:rsidR="00947CC6" w:rsidRPr="00280F56" w:rsidRDefault="00947CC6" w:rsidP="00452A51">
      <w:pPr>
        <w:pStyle w:val="Caption"/>
      </w:pPr>
      <w:bookmarkStart w:id="84" w:name="_Toc147945448"/>
      <w:r w:rsidRPr="00280F56">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w:t>
      </w:r>
      <w:r w:rsidR="00C5580D">
        <w:fldChar w:fldCharType="end"/>
      </w:r>
      <w:r w:rsidRPr="00280F56">
        <w:t xml:space="preserve"> First three lines of </w:t>
      </w:r>
      <w:r w:rsidR="002E2FBE">
        <w:t>stationary gyroscope and accelerometer results (</w:t>
      </w:r>
      <w:r w:rsidR="00DB7715">
        <w:t>central</w:t>
      </w:r>
      <w:r w:rsidRPr="00280F56">
        <w:t xml:space="preserve"> </w:t>
      </w:r>
      <w:r>
        <w:t>IMU</w:t>
      </w:r>
      <w:r w:rsidR="002E2FBE">
        <w:t>).</w:t>
      </w:r>
      <w:bookmarkEnd w:id="84"/>
    </w:p>
    <w:tbl>
      <w:tblPr>
        <w:tblStyle w:val="TableGrid"/>
        <w:tblW w:w="0" w:type="auto"/>
        <w:tblLook w:val="04A0" w:firstRow="1" w:lastRow="0" w:firstColumn="1" w:lastColumn="0" w:noHBand="0" w:noVBand="1"/>
      </w:tblPr>
      <w:tblGrid>
        <w:gridCol w:w="1510"/>
        <w:gridCol w:w="1510"/>
        <w:gridCol w:w="1510"/>
        <w:gridCol w:w="1510"/>
        <w:gridCol w:w="1510"/>
        <w:gridCol w:w="1511"/>
      </w:tblGrid>
      <w:tr w:rsidR="00947CC6" w:rsidRPr="00280F56" w14:paraId="477E39BF" w14:textId="77777777" w:rsidTr="000120B4">
        <w:tc>
          <w:tcPr>
            <w:tcW w:w="1510" w:type="dxa"/>
            <w:vAlign w:val="bottom"/>
          </w:tcPr>
          <w:p w14:paraId="4D7977C4" w14:textId="77777777" w:rsidR="00947CC6" w:rsidRPr="00280F56" w:rsidRDefault="00947CC6" w:rsidP="00C205C0">
            <w:pPr>
              <w:jc w:val="center"/>
            </w:pPr>
            <w:r w:rsidRPr="00280F56">
              <w:t>Accel_X</w:t>
            </w:r>
            <w:r w:rsidRPr="00280F56">
              <w:br/>
              <w:t>average</w:t>
            </w:r>
            <w:r w:rsidRPr="00280F56">
              <w:br/>
              <w:t>ms/s</w:t>
            </w:r>
            <w:r w:rsidRPr="00280F56">
              <w:rPr>
                <w:vertAlign w:val="superscript"/>
              </w:rPr>
              <w:t>2</w:t>
            </w:r>
          </w:p>
        </w:tc>
        <w:tc>
          <w:tcPr>
            <w:tcW w:w="1510" w:type="dxa"/>
            <w:vAlign w:val="bottom"/>
          </w:tcPr>
          <w:p w14:paraId="47F47E02" w14:textId="77777777" w:rsidR="00947CC6" w:rsidRPr="00280F56" w:rsidRDefault="00947CC6" w:rsidP="00C205C0">
            <w:pPr>
              <w:jc w:val="center"/>
            </w:pPr>
            <w:r w:rsidRPr="00280F56">
              <w:t>Accel_Y</w:t>
            </w:r>
            <w:r w:rsidRPr="00280F56">
              <w:br/>
              <w:t>average</w:t>
            </w:r>
            <w:r w:rsidRPr="00280F56">
              <w:br/>
              <w:t>ms/s</w:t>
            </w:r>
            <w:r w:rsidRPr="00280F56">
              <w:rPr>
                <w:vertAlign w:val="superscript"/>
              </w:rPr>
              <w:t>2</w:t>
            </w:r>
          </w:p>
        </w:tc>
        <w:tc>
          <w:tcPr>
            <w:tcW w:w="1510" w:type="dxa"/>
            <w:vAlign w:val="bottom"/>
          </w:tcPr>
          <w:p w14:paraId="0992EA79" w14:textId="77777777" w:rsidR="00947CC6" w:rsidRPr="00280F56" w:rsidRDefault="00947CC6" w:rsidP="00C205C0">
            <w:pPr>
              <w:jc w:val="center"/>
            </w:pPr>
            <w:r w:rsidRPr="00280F56">
              <w:t>Accel_Z</w:t>
            </w:r>
            <w:r w:rsidRPr="00280F56">
              <w:br/>
              <w:t>average</w:t>
            </w:r>
            <w:r w:rsidRPr="00280F56">
              <w:br/>
              <w:t>m/s</w:t>
            </w:r>
            <w:r w:rsidRPr="00280F56">
              <w:rPr>
                <w:vertAlign w:val="superscript"/>
              </w:rPr>
              <w:t>2</w:t>
            </w:r>
          </w:p>
        </w:tc>
        <w:tc>
          <w:tcPr>
            <w:tcW w:w="1510" w:type="dxa"/>
            <w:vAlign w:val="bottom"/>
          </w:tcPr>
          <w:p w14:paraId="6439CBF8" w14:textId="77777777" w:rsidR="00947CC6" w:rsidRPr="00280F56" w:rsidRDefault="00947CC6" w:rsidP="00C205C0">
            <w:pPr>
              <w:jc w:val="center"/>
            </w:pPr>
            <w:r w:rsidRPr="00280F56">
              <w:t>Gyro_X</w:t>
            </w:r>
            <w:r w:rsidRPr="00280F56">
              <w:br/>
              <w:t>average</w:t>
            </w:r>
            <w:r w:rsidRPr="00280F56">
              <w:br/>
              <w:t>degree/sec</w:t>
            </w:r>
          </w:p>
        </w:tc>
        <w:tc>
          <w:tcPr>
            <w:tcW w:w="1510" w:type="dxa"/>
            <w:vAlign w:val="bottom"/>
          </w:tcPr>
          <w:p w14:paraId="1852C2C9" w14:textId="77777777" w:rsidR="00947CC6" w:rsidRPr="00280F56" w:rsidRDefault="00947CC6" w:rsidP="00C205C0">
            <w:pPr>
              <w:jc w:val="center"/>
            </w:pPr>
            <w:r w:rsidRPr="00280F56">
              <w:t>Gyro_Y</w:t>
            </w:r>
            <w:r w:rsidRPr="00280F56">
              <w:br/>
              <w:t>average</w:t>
            </w:r>
            <w:r w:rsidRPr="00280F56">
              <w:br/>
              <w:t>degree/sec</w:t>
            </w:r>
          </w:p>
        </w:tc>
        <w:tc>
          <w:tcPr>
            <w:tcW w:w="1511" w:type="dxa"/>
            <w:vAlign w:val="bottom"/>
          </w:tcPr>
          <w:p w14:paraId="3A075CC1" w14:textId="77777777" w:rsidR="00947CC6" w:rsidRPr="00280F56" w:rsidRDefault="00947CC6" w:rsidP="00C205C0">
            <w:pPr>
              <w:jc w:val="center"/>
            </w:pPr>
            <w:r w:rsidRPr="00280F56">
              <w:t>Gyro_Z</w:t>
            </w:r>
            <w:r w:rsidRPr="00280F56">
              <w:br/>
              <w:t>average</w:t>
            </w:r>
            <w:r w:rsidRPr="00280F56">
              <w:br/>
              <w:t>degree/sec</w:t>
            </w:r>
          </w:p>
        </w:tc>
      </w:tr>
      <w:tr w:rsidR="00947CC6" w:rsidRPr="00280F56" w14:paraId="3512D26D" w14:textId="77777777" w:rsidTr="000120B4">
        <w:tc>
          <w:tcPr>
            <w:tcW w:w="1510" w:type="dxa"/>
            <w:vAlign w:val="bottom"/>
          </w:tcPr>
          <w:p w14:paraId="507A21DD" w14:textId="77777777" w:rsidR="00947CC6" w:rsidRPr="00280F56" w:rsidRDefault="00947CC6" w:rsidP="00C205C0">
            <w:pPr>
              <w:jc w:val="center"/>
            </w:pPr>
            <w:r w:rsidRPr="00280F56">
              <w:t>-0.19154</w:t>
            </w:r>
          </w:p>
        </w:tc>
        <w:tc>
          <w:tcPr>
            <w:tcW w:w="1510" w:type="dxa"/>
            <w:vAlign w:val="bottom"/>
          </w:tcPr>
          <w:p w14:paraId="7871EE14" w14:textId="77777777" w:rsidR="00947CC6" w:rsidRPr="00280F56" w:rsidRDefault="00947CC6" w:rsidP="00C205C0">
            <w:pPr>
              <w:jc w:val="center"/>
            </w:pPr>
            <w:r w:rsidRPr="00280F56">
              <w:t>0.11971</w:t>
            </w:r>
          </w:p>
        </w:tc>
        <w:tc>
          <w:tcPr>
            <w:tcW w:w="1510" w:type="dxa"/>
            <w:vAlign w:val="bottom"/>
          </w:tcPr>
          <w:p w14:paraId="45C76A74" w14:textId="77777777" w:rsidR="00947CC6" w:rsidRPr="00280F56" w:rsidRDefault="00947CC6" w:rsidP="00C205C0">
            <w:pPr>
              <w:jc w:val="center"/>
            </w:pPr>
            <w:r w:rsidRPr="00280F56">
              <w:t>10.24718</w:t>
            </w:r>
          </w:p>
        </w:tc>
        <w:tc>
          <w:tcPr>
            <w:tcW w:w="1510" w:type="dxa"/>
            <w:vAlign w:val="bottom"/>
          </w:tcPr>
          <w:p w14:paraId="0E4BC148" w14:textId="77777777" w:rsidR="00947CC6" w:rsidRPr="00280F56" w:rsidRDefault="00947CC6" w:rsidP="00C205C0">
            <w:pPr>
              <w:jc w:val="center"/>
            </w:pPr>
            <w:r w:rsidRPr="00280F56">
              <w:t>0.027712</w:t>
            </w:r>
          </w:p>
        </w:tc>
        <w:tc>
          <w:tcPr>
            <w:tcW w:w="1510" w:type="dxa"/>
            <w:vAlign w:val="bottom"/>
          </w:tcPr>
          <w:p w14:paraId="0B42922B" w14:textId="77777777" w:rsidR="00947CC6" w:rsidRPr="00280F56" w:rsidRDefault="00947CC6" w:rsidP="00C205C0">
            <w:pPr>
              <w:jc w:val="center"/>
            </w:pPr>
            <w:r w:rsidRPr="00280F56">
              <w:t>0.006262</w:t>
            </w:r>
          </w:p>
        </w:tc>
        <w:tc>
          <w:tcPr>
            <w:tcW w:w="1511" w:type="dxa"/>
            <w:vAlign w:val="bottom"/>
          </w:tcPr>
          <w:p w14:paraId="13EE3924" w14:textId="77777777" w:rsidR="00947CC6" w:rsidRPr="00280F56" w:rsidRDefault="00947CC6" w:rsidP="00C205C0">
            <w:pPr>
              <w:jc w:val="center"/>
            </w:pPr>
            <w:r w:rsidRPr="00280F56">
              <w:t>-0.01092496</w:t>
            </w:r>
          </w:p>
        </w:tc>
      </w:tr>
      <w:tr w:rsidR="00947CC6" w:rsidRPr="00280F56" w14:paraId="15E7A401" w14:textId="77777777" w:rsidTr="000120B4">
        <w:tc>
          <w:tcPr>
            <w:tcW w:w="1510" w:type="dxa"/>
            <w:vAlign w:val="bottom"/>
          </w:tcPr>
          <w:p w14:paraId="2E1F69DA" w14:textId="77777777" w:rsidR="00947CC6" w:rsidRPr="00280F56" w:rsidRDefault="00947CC6" w:rsidP="00C205C0">
            <w:pPr>
              <w:jc w:val="center"/>
            </w:pPr>
            <w:r w:rsidRPr="00280F56">
              <w:t>-0.1652</w:t>
            </w:r>
          </w:p>
        </w:tc>
        <w:tc>
          <w:tcPr>
            <w:tcW w:w="1510" w:type="dxa"/>
            <w:vAlign w:val="bottom"/>
          </w:tcPr>
          <w:p w14:paraId="062CAA43" w14:textId="77777777" w:rsidR="00947CC6" w:rsidRPr="00280F56" w:rsidRDefault="00947CC6" w:rsidP="00C205C0">
            <w:pPr>
              <w:jc w:val="center"/>
            </w:pPr>
            <w:r w:rsidRPr="00280F56">
              <w:t>0.043096</w:t>
            </w:r>
          </w:p>
        </w:tc>
        <w:tc>
          <w:tcPr>
            <w:tcW w:w="1510" w:type="dxa"/>
            <w:vAlign w:val="bottom"/>
          </w:tcPr>
          <w:p w14:paraId="7A8C8C8D" w14:textId="77777777" w:rsidR="00947CC6" w:rsidRPr="00280F56" w:rsidRDefault="00947CC6" w:rsidP="00C205C0">
            <w:pPr>
              <w:jc w:val="center"/>
            </w:pPr>
            <w:r w:rsidRPr="00280F56">
              <w:t>10.27831</w:t>
            </w:r>
          </w:p>
        </w:tc>
        <w:tc>
          <w:tcPr>
            <w:tcW w:w="1510" w:type="dxa"/>
            <w:vAlign w:val="bottom"/>
          </w:tcPr>
          <w:p w14:paraId="7CF8F09C" w14:textId="77777777" w:rsidR="00947CC6" w:rsidRPr="00280F56" w:rsidRDefault="00947CC6" w:rsidP="00C205C0">
            <w:pPr>
              <w:jc w:val="center"/>
            </w:pPr>
            <w:r w:rsidRPr="00280F56">
              <w:t>0.031043</w:t>
            </w:r>
          </w:p>
        </w:tc>
        <w:tc>
          <w:tcPr>
            <w:tcW w:w="1510" w:type="dxa"/>
            <w:vAlign w:val="bottom"/>
          </w:tcPr>
          <w:p w14:paraId="75338662" w14:textId="77777777" w:rsidR="00947CC6" w:rsidRPr="00280F56" w:rsidRDefault="00947CC6" w:rsidP="00C205C0">
            <w:pPr>
              <w:jc w:val="center"/>
            </w:pPr>
            <w:r w:rsidRPr="00280F56">
              <w:t>0.004663</w:t>
            </w:r>
          </w:p>
        </w:tc>
        <w:tc>
          <w:tcPr>
            <w:tcW w:w="1511" w:type="dxa"/>
            <w:vAlign w:val="bottom"/>
          </w:tcPr>
          <w:p w14:paraId="54B7453A" w14:textId="77777777" w:rsidR="00947CC6" w:rsidRPr="00280F56" w:rsidRDefault="00947CC6" w:rsidP="00C205C0">
            <w:pPr>
              <w:jc w:val="center"/>
            </w:pPr>
            <w:r w:rsidRPr="00280F56">
              <w:t>-0.01652067</w:t>
            </w:r>
          </w:p>
        </w:tc>
      </w:tr>
      <w:tr w:rsidR="00947CC6" w:rsidRPr="00280F56" w14:paraId="1916F9CA" w14:textId="77777777" w:rsidTr="000120B4">
        <w:tc>
          <w:tcPr>
            <w:tcW w:w="1510" w:type="dxa"/>
            <w:vAlign w:val="bottom"/>
          </w:tcPr>
          <w:p w14:paraId="728B7D59" w14:textId="77777777" w:rsidR="00947CC6" w:rsidRPr="00280F56" w:rsidRDefault="00947CC6" w:rsidP="00C205C0">
            <w:pPr>
              <w:jc w:val="center"/>
            </w:pPr>
            <w:r w:rsidRPr="00280F56">
              <w:t>-0.17957</w:t>
            </w:r>
          </w:p>
        </w:tc>
        <w:tc>
          <w:tcPr>
            <w:tcW w:w="1510" w:type="dxa"/>
            <w:vAlign w:val="bottom"/>
          </w:tcPr>
          <w:p w14:paraId="6C54A801" w14:textId="77777777" w:rsidR="00947CC6" w:rsidRPr="00280F56" w:rsidRDefault="00947CC6" w:rsidP="00C205C0">
            <w:pPr>
              <w:jc w:val="center"/>
            </w:pPr>
            <w:r w:rsidRPr="00280F56">
              <w:t>0.050278</w:t>
            </w:r>
          </w:p>
        </w:tc>
        <w:tc>
          <w:tcPr>
            <w:tcW w:w="1510" w:type="dxa"/>
            <w:vAlign w:val="bottom"/>
          </w:tcPr>
          <w:p w14:paraId="06BE2521" w14:textId="77777777" w:rsidR="00947CC6" w:rsidRPr="00280F56" w:rsidRDefault="00947CC6" w:rsidP="00C205C0">
            <w:pPr>
              <w:jc w:val="center"/>
            </w:pPr>
            <w:r w:rsidRPr="00280F56">
              <w:t>10.20888</w:t>
            </w:r>
          </w:p>
        </w:tc>
        <w:tc>
          <w:tcPr>
            <w:tcW w:w="1510" w:type="dxa"/>
            <w:vAlign w:val="bottom"/>
          </w:tcPr>
          <w:p w14:paraId="47A312B8" w14:textId="77777777" w:rsidR="00947CC6" w:rsidRPr="00280F56" w:rsidRDefault="00947CC6" w:rsidP="00C205C0">
            <w:pPr>
              <w:jc w:val="center"/>
            </w:pPr>
            <w:r w:rsidRPr="00280F56">
              <w:t>0.033441</w:t>
            </w:r>
          </w:p>
        </w:tc>
        <w:tc>
          <w:tcPr>
            <w:tcW w:w="1510" w:type="dxa"/>
            <w:vAlign w:val="bottom"/>
          </w:tcPr>
          <w:p w14:paraId="5611EB5E" w14:textId="77777777" w:rsidR="00947CC6" w:rsidRPr="00280F56" w:rsidRDefault="00947CC6" w:rsidP="00C205C0">
            <w:pPr>
              <w:jc w:val="center"/>
            </w:pPr>
            <w:r w:rsidRPr="00280F56">
              <w:t>0.001732</w:t>
            </w:r>
          </w:p>
        </w:tc>
        <w:tc>
          <w:tcPr>
            <w:tcW w:w="1511" w:type="dxa"/>
            <w:vAlign w:val="bottom"/>
          </w:tcPr>
          <w:p w14:paraId="087F5CC7" w14:textId="77777777" w:rsidR="00947CC6" w:rsidRPr="00280F56" w:rsidRDefault="00947CC6" w:rsidP="00C205C0">
            <w:pPr>
              <w:jc w:val="center"/>
            </w:pPr>
            <w:r w:rsidRPr="00280F56">
              <w:t>-0.0085268</w:t>
            </w:r>
          </w:p>
        </w:tc>
      </w:tr>
    </w:tbl>
    <w:p w14:paraId="21797667" w14:textId="77777777" w:rsidR="00947CC6" w:rsidRDefault="00947CC6" w:rsidP="00947CC6">
      <w:pPr>
        <w:pStyle w:val="BodyText"/>
      </w:pPr>
    </w:p>
    <w:p w14:paraId="4BC013DA" w14:textId="4DF8DF2A" w:rsidR="00947CC6" w:rsidRPr="00280F56" w:rsidRDefault="00CD550E" w:rsidP="00947CC6">
      <w:pPr>
        <w:pStyle w:val="BodyText"/>
      </w:pPr>
      <w:r>
        <w:t xml:space="preserve">The rationale for calibration is based on the works of Qureshi et al </w:t>
      </w:r>
      <w:r>
        <w:fldChar w:fldCharType="begin" w:fldLock="1"/>
      </w:r>
      <w:r w:rsidR="00322005">
        <w:instrText>ADDIN CSL_CITATION {"citationItems":[{"id":"ITEM-1","itemData":{"DOI":"10.1109/JSEN.2017.2751572","ISSN":"1530437X","abstract":"Recently, micro electro-mechanical systems (MEMS) inertial sensors have found their way in various applications. These sensors are fairly low cost and easily available but their measurements are noisy and imprecise, which poses the necessity of calibration. In this paper, we present an approach to calibrate an inertial measurement unit (IMU) comprised of a low-cost tri-axial MEMS accelerometer and a gyroscope. As opposed to existing methods, our method is truly infield as it requires no external equipment and utilizes gravity signal as a stable reference. It only requires the sensor to be placed in approximate orientations, along with the application of simple rotations. This also offers easier and quicker calibration comparatively. We analyzed the method by performing experiments on two different IMUs: an in-house built IMU and a commercially calibrated IMU. We also calibrated the in-house built IMU using an aviation grade rate table for comparison. The results validate the calibration method as a useful low-cost IMU calibration scheme.","author":[{"dropping-particle":"","family":"Qureshi","given":"Umar","non-dropping-particle":"","parse-names":false,"suffix":""},{"dropping-particle":"","family":"Golnaraghi","given":"Farid","non-dropping-particle":"","parse-names":false,"suffix":""}],"container-title":"IEEE Sensors Journal","id":"ITEM-1","issue":"22","issued":{"date-parts":[["2017","11","15"]]},"page":"7479-7486","publisher":"Institute of Electrical and Electronics Engineers Inc.","title":"An Algorithm for the In-Field Calibration of a MEMS IMU","type":"article-journal","volume":"17"},"uris":["http://www.mendeley.com/documents/?uuid=7a45befc-59c7-37ba-b6e2-afadf5b59f19"]}],"mendeley":{"formattedCitation":"(Qureshi &amp; Golnaraghi, 2017)","plainTextFormattedCitation":"(Qureshi &amp; Golnaraghi, 2017)","previouslyFormattedCitation":"(Qureshi &amp; Golnaraghi, 2017)"},"properties":{"noteIndex":0},"schema":"https://github.com/citation-style-language/schema/raw/master/csl-citation.json"}</w:instrText>
      </w:r>
      <w:r>
        <w:fldChar w:fldCharType="separate"/>
      </w:r>
      <w:r w:rsidRPr="00CD550E">
        <w:rPr>
          <w:noProof/>
        </w:rPr>
        <w:t>(Qureshi &amp; Golnaraghi, 2017)</w:t>
      </w:r>
      <w:r>
        <w:fldChar w:fldCharType="end"/>
      </w:r>
      <w:r>
        <w:t xml:space="preserve"> </w:t>
      </w:r>
      <w:r>
        <w:br/>
        <w:t>but utilised a</w:t>
      </w:r>
      <w:r w:rsidR="00947CC6" w:rsidRPr="00280F56">
        <w:t xml:space="preserve"> set of setsquares (permitting fixed angles of 0,30,45,60 and 90 degrees) </w:t>
      </w:r>
      <w:r w:rsidR="00A84952">
        <w:t xml:space="preserve">to </w:t>
      </w:r>
      <w:r>
        <w:t xml:space="preserve">align the </w:t>
      </w:r>
      <w:r w:rsidR="00947CC6">
        <w:t>IMU</w:t>
      </w:r>
      <w:r w:rsidR="00947CC6" w:rsidRPr="00280F56">
        <w:t xml:space="preserve"> sensors </w:t>
      </w:r>
      <w:r>
        <w:t xml:space="preserve">in </w:t>
      </w:r>
      <w:r w:rsidR="001C49D1">
        <w:t xml:space="preserve">increments </w:t>
      </w:r>
      <w:r>
        <w:t xml:space="preserve">of </w:t>
      </w:r>
      <w:r w:rsidR="001C49D1">
        <w:rPr>
          <w:rFonts w:cs="Calibri"/>
        </w:rPr>
        <w:t>π</w:t>
      </w:r>
      <w:r w:rsidR="001C49D1">
        <w:t>/2 radians (</w:t>
      </w:r>
      <w:r>
        <w:t>90 degrees</w:t>
      </w:r>
      <w:r w:rsidR="001C49D1">
        <w:t>)</w:t>
      </w:r>
      <w:r>
        <w:t xml:space="preserve"> </w:t>
      </w:r>
      <w:r w:rsidR="00947CC6" w:rsidRPr="00280F56">
        <w:t>to apply appropriate offset and bias values</w:t>
      </w:r>
      <w:r w:rsidR="001C49D1">
        <w:t xml:space="preserve"> (</w:t>
      </w:r>
      <w:r w:rsidR="00A84952">
        <w:t>access to the robot arm was not available at the time</w:t>
      </w:r>
      <w:r w:rsidR="001C49D1">
        <w:t>)</w:t>
      </w:r>
      <w:r w:rsidR="00947CC6" w:rsidRPr="00280F56">
        <w:t>.</w:t>
      </w:r>
      <w:r>
        <w:t xml:space="preserve"> </w:t>
      </w:r>
      <w:r w:rsidR="00A84952">
        <w:br/>
      </w:r>
      <w:r w:rsidR="00947CC6" w:rsidRPr="00280F56">
        <w:t>The gyroscope calibration is easiest to determine so is dealt with first.</w:t>
      </w:r>
      <w:r w:rsidR="00947CC6" w:rsidRPr="00280F56">
        <w:br/>
        <w:t xml:space="preserve">At rest, all gyroscope readings should be zero so averaging the deviations from this should suffice for a bias offset value in each axis direction. Table </w:t>
      </w:r>
      <w:r w:rsidR="00947CC6">
        <w:t>3</w:t>
      </w:r>
      <w:r w:rsidR="00947CC6" w:rsidRPr="00280F56">
        <w:t xml:space="preserve">.2 lists gyroscope offset values for the </w:t>
      </w:r>
      <w:r w:rsidR="00DB7715">
        <w:t>central</w:t>
      </w:r>
      <w:r w:rsidR="00947CC6" w:rsidRPr="00280F56">
        <w:t xml:space="preserve"> </w:t>
      </w:r>
      <w:r w:rsidR="00947CC6">
        <w:t>IMU</w:t>
      </w:r>
      <w:r w:rsidR="00947CC6" w:rsidRPr="00280F56">
        <w:t>.</w:t>
      </w:r>
    </w:p>
    <w:p w14:paraId="0DF9EBFD" w14:textId="77777777" w:rsidR="002E2FBE" w:rsidRDefault="002E2FBE">
      <w:pPr>
        <w:rPr>
          <w:rFonts w:ascii="Calibri" w:hAnsi="Calibri"/>
          <w:noProof/>
          <w:szCs w:val="20"/>
        </w:rPr>
      </w:pPr>
      <w:r>
        <w:br w:type="page"/>
      </w:r>
    </w:p>
    <w:p w14:paraId="22C66225" w14:textId="39D0F9FC" w:rsidR="00947CC6" w:rsidRPr="00280F56" w:rsidRDefault="00947CC6" w:rsidP="00452A51">
      <w:pPr>
        <w:pStyle w:val="Caption"/>
      </w:pPr>
      <w:bookmarkStart w:id="85" w:name="_Toc147945449"/>
      <w:r w:rsidRPr="00280F56">
        <w:lastRenderedPageBreak/>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w:t>
      </w:r>
      <w:r w:rsidR="00C5580D">
        <w:fldChar w:fldCharType="end"/>
      </w:r>
      <w:r w:rsidRPr="00280F56">
        <w:t xml:space="preserve"> </w:t>
      </w:r>
      <w:r w:rsidR="00DB7715">
        <w:t>Central</w:t>
      </w:r>
      <w:r w:rsidRPr="00280F56">
        <w:t xml:space="preserve"> </w:t>
      </w:r>
      <w:r>
        <w:t>IMU</w:t>
      </w:r>
      <w:r w:rsidRPr="00280F56">
        <w:t xml:space="preserve"> </w:t>
      </w:r>
      <w:r w:rsidR="00C205C0">
        <w:t>g</w:t>
      </w:r>
      <w:r w:rsidRPr="00280F56">
        <w:t xml:space="preserve">yroscope </w:t>
      </w:r>
      <w:r w:rsidR="00C205C0">
        <w:t>c</w:t>
      </w:r>
      <w:r w:rsidR="00CD550E">
        <w:t>alibration</w:t>
      </w:r>
      <w:r w:rsidR="002E2FBE">
        <w:t xml:space="preserve"> values.</w:t>
      </w:r>
      <w:bookmarkEnd w:id="85"/>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947CC6" w:rsidRPr="00280F56" w14:paraId="27F3FE51" w14:textId="77777777" w:rsidTr="000120B4">
        <w:trPr>
          <w:trHeight w:val="1076"/>
        </w:trPr>
        <w:tc>
          <w:tcPr>
            <w:tcW w:w="1156" w:type="dxa"/>
          </w:tcPr>
          <w:p w14:paraId="2FAFF804" w14:textId="77777777" w:rsidR="00947CC6" w:rsidRPr="00280F56" w:rsidRDefault="00947CC6" w:rsidP="001C49D1">
            <w:r w:rsidRPr="00280F56">
              <w:br/>
              <w:t>Axis</w:t>
            </w:r>
          </w:p>
        </w:tc>
        <w:tc>
          <w:tcPr>
            <w:tcW w:w="1391" w:type="dxa"/>
          </w:tcPr>
          <w:p w14:paraId="0CCA6B60" w14:textId="77777777" w:rsidR="00947CC6" w:rsidRPr="00280F56" w:rsidRDefault="00947CC6" w:rsidP="001C49D1">
            <w:pPr>
              <w:rPr>
                <w:rFonts w:cs="Calibri"/>
                <w:color w:val="000000"/>
                <w:szCs w:val="22"/>
              </w:rPr>
            </w:pPr>
            <w:r w:rsidRPr="00280F56">
              <w:rPr>
                <w:rFonts w:cs="Calibri"/>
                <w:color w:val="000000"/>
                <w:szCs w:val="22"/>
              </w:rPr>
              <w:t>Flat, Facing Up</w:t>
            </w:r>
          </w:p>
        </w:tc>
        <w:tc>
          <w:tcPr>
            <w:tcW w:w="1134" w:type="dxa"/>
          </w:tcPr>
          <w:p w14:paraId="4C860503" w14:textId="77777777" w:rsidR="00947CC6" w:rsidRPr="00280F56" w:rsidRDefault="00947CC6" w:rsidP="001C49D1">
            <w:pPr>
              <w:rPr>
                <w:rFonts w:cs="Calibri"/>
                <w:color w:val="000000"/>
                <w:szCs w:val="22"/>
              </w:rPr>
            </w:pPr>
            <w:r w:rsidRPr="00280F56">
              <w:rPr>
                <w:rFonts w:cs="Calibri"/>
                <w:color w:val="000000"/>
                <w:szCs w:val="22"/>
              </w:rPr>
              <w:t>Flat, Facing Down</w:t>
            </w:r>
          </w:p>
        </w:tc>
        <w:tc>
          <w:tcPr>
            <w:tcW w:w="1134" w:type="dxa"/>
          </w:tcPr>
          <w:p w14:paraId="4C7B1456" w14:textId="77777777" w:rsidR="00947CC6" w:rsidRPr="00280F56" w:rsidRDefault="00947CC6" w:rsidP="001C49D1">
            <w:pPr>
              <w:rPr>
                <w:rFonts w:cs="Calibri"/>
                <w:color w:val="000000"/>
                <w:szCs w:val="22"/>
              </w:rPr>
            </w:pPr>
            <w:r w:rsidRPr="00280F56">
              <w:rPr>
                <w:rFonts w:cs="Calibri"/>
                <w:color w:val="000000"/>
                <w:szCs w:val="22"/>
              </w:rPr>
              <w:t>90deg, tilting left</w:t>
            </w:r>
          </w:p>
        </w:tc>
        <w:tc>
          <w:tcPr>
            <w:tcW w:w="1134" w:type="dxa"/>
          </w:tcPr>
          <w:p w14:paraId="28C815B0" w14:textId="77777777" w:rsidR="00947CC6" w:rsidRPr="00280F56" w:rsidRDefault="00947CC6" w:rsidP="001C49D1">
            <w:pPr>
              <w:rPr>
                <w:rFonts w:cs="Calibri"/>
                <w:color w:val="000000"/>
                <w:szCs w:val="22"/>
              </w:rPr>
            </w:pPr>
            <w:r w:rsidRPr="00280F56">
              <w:rPr>
                <w:rFonts w:cs="Calibri"/>
                <w:color w:val="000000"/>
                <w:szCs w:val="22"/>
              </w:rPr>
              <w:t>90deg, tilting right</w:t>
            </w:r>
          </w:p>
        </w:tc>
        <w:tc>
          <w:tcPr>
            <w:tcW w:w="1134" w:type="dxa"/>
          </w:tcPr>
          <w:p w14:paraId="1EF4D0BD" w14:textId="77777777" w:rsidR="00947CC6" w:rsidRPr="00280F56" w:rsidRDefault="00947CC6" w:rsidP="001C49D1">
            <w:pPr>
              <w:rPr>
                <w:rFonts w:cs="Calibri"/>
                <w:color w:val="000000"/>
                <w:szCs w:val="22"/>
              </w:rPr>
            </w:pPr>
            <w:r w:rsidRPr="00280F56">
              <w:rPr>
                <w:rFonts w:cs="Calibri"/>
                <w:color w:val="000000"/>
                <w:szCs w:val="22"/>
              </w:rPr>
              <w:t>Tilting Up</w:t>
            </w:r>
          </w:p>
        </w:tc>
        <w:tc>
          <w:tcPr>
            <w:tcW w:w="1134" w:type="dxa"/>
          </w:tcPr>
          <w:p w14:paraId="30F8A74C" w14:textId="77777777" w:rsidR="00947CC6" w:rsidRPr="00280F56" w:rsidRDefault="00947CC6" w:rsidP="001C49D1">
            <w:pPr>
              <w:rPr>
                <w:rFonts w:cs="Calibri"/>
                <w:color w:val="000000"/>
                <w:szCs w:val="22"/>
              </w:rPr>
            </w:pPr>
            <w:r w:rsidRPr="00280F56">
              <w:rPr>
                <w:rFonts w:cs="Calibri"/>
                <w:color w:val="000000"/>
                <w:szCs w:val="22"/>
              </w:rPr>
              <w:t>Tilting Down</w:t>
            </w:r>
          </w:p>
        </w:tc>
        <w:tc>
          <w:tcPr>
            <w:tcW w:w="1559" w:type="dxa"/>
          </w:tcPr>
          <w:p w14:paraId="4E36D0C5" w14:textId="77777777" w:rsidR="00947CC6" w:rsidRPr="00280F56" w:rsidRDefault="00947CC6" w:rsidP="001C49D1">
            <w:pPr>
              <w:rPr>
                <w:rFonts w:cs="Calibri"/>
                <w:color w:val="000000"/>
                <w:szCs w:val="22"/>
              </w:rPr>
            </w:pPr>
            <w:r w:rsidRPr="00280F56">
              <w:rPr>
                <w:rFonts w:cs="Calibri"/>
                <w:color w:val="000000"/>
                <w:szCs w:val="22"/>
              </w:rPr>
              <w:t>Average</w:t>
            </w:r>
            <w:r w:rsidRPr="00280F56">
              <w:rPr>
                <w:rFonts w:cs="Calibri"/>
                <w:color w:val="000000"/>
                <w:szCs w:val="22"/>
              </w:rPr>
              <w:br/>
              <w:t>Offset</w:t>
            </w:r>
          </w:p>
        </w:tc>
      </w:tr>
      <w:tr w:rsidR="00947CC6" w:rsidRPr="00280F56" w14:paraId="64ECC89F" w14:textId="77777777" w:rsidTr="00C205C0">
        <w:trPr>
          <w:trHeight w:val="330"/>
        </w:trPr>
        <w:tc>
          <w:tcPr>
            <w:tcW w:w="1156" w:type="dxa"/>
          </w:tcPr>
          <w:p w14:paraId="567040B7" w14:textId="77777777" w:rsidR="00947CC6" w:rsidRPr="00280F56" w:rsidRDefault="00947CC6" w:rsidP="001C49D1">
            <w:r w:rsidRPr="00280F56">
              <w:t>Gyro_X</w:t>
            </w:r>
          </w:p>
        </w:tc>
        <w:tc>
          <w:tcPr>
            <w:tcW w:w="1391" w:type="dxa"/>
          </w:tcPr>
          <w:p w14:paraId="2B6F9DC6" w14:textId="77777777" w:rsidR="00947CC6" w:rsidRPr="00280F56" w:rsidRDefault="00947CC6" w:rsidP="001C49D1">
            <w:pPr>
              <w:rPr>
                <w:rFonts w:cs="Calibri"/>
                <w:color w:val="000000"/>
                <w:szCs w:val="22"/>
              </w:rPr>
            </w:pPr>
            <w:r w:rsidRPr="00280F56">
              <w:rPr>
                <w:rFonts w:cs="Calibri"/>
                <w:color w:val="000000"/>
                <w:szCs w:val="22"/>
              </w:rPr>
              <w:t>0.029521</w:t>
            </w:r>
          </w:p>
        </w:tc>
        <w:tc>
          <w:tcPr>
            <w:tcW w:w="1134" w:type="dxa"/>
          </w:tcPr>
          <w:p w14:paraId="740480FB" w14:textId="77777777" w:rsidR="00947CC6" w:rsidRPr="00280F56" w:rsidRDefault="00947CC6" w:rsidP="001C49D1">
            <w:pPr>
              <w:rPr>
                <w:rFonts w:cs="Calibri"/>
                <w:color w:val="000000"/>
                <w:szCs w:val="22"/>
              </w:rPr>
            </w:pPr>
            <w:r w:rsidRPr="00280F56">
              <w:rPr>
                <w:rFonts w:cs="Calibri"/>
                <w:color w:val="000000"/>
                <w:szCs w:val="22"/>
                <w:lang w:eastAsia="zh-CN"/>
              </w:rPr>
              <w:t>0.029307</w:t>
            </w:r>
          </w:p>
        </w:tc>
        <w:tc>
          <w:tcPr>
            <w:tcW w:w="1134" w:type="dxa"/>
          </w:tcPr>
          <w:p w14:paraId="6BD50508" w14:textId="77777777" w:rsidR="00947CC6" w:rsidRPr="00280F56" w:rsidRDefault="00947CC6" w:rsidP="001C49D1">
            <w:pPr>
              <w:rPr>
                <w:rFonts w:cs="Calibri"/>
                <w:color w:val="000000"/>
                <w:szCs w:val="22"/>
                <w:lang w:eastAsia="zh-CN"/>
              </w:rPr>
            </w:pPr>
            <w:r w:rsidRPr="00280F56">
              <w:rPr>
                <w:rFonts w:cs="Calibri"/>
                <w:color w:val="000000"/>
                <w:szCs w:val="22"/>
              </w:rPr>
              <w:t>0.028777</w:t>
            </w:r>
          </w:p>
        </w:tc>
        <w:tc>
          <w:tcPr>
            <w:tcW w:w="1134" w:type="dxa"/>
          </w:tcPr>
          <w:p w14:paraId="662EFAD1" w14:textId="77777777" w:rsidR="00947CC6" w:rsidRPr="00280F56" w:rsidRDefault="00947CC6" w:rsidP="001C49D1">
            <w:pPr>
              <w:rPr>
                <w:rFonts w:cs="Calibri"/>
                <w:color w:val="000000"/>
                <w:szCs w:val="22"/>
              </w:rPr>
            </w:pPr>
            <w:r w:rsidRPr="00280F56">
              <w:rPr>
                <w:rFonts w:cs="Calibri"/>
                <w:color w:val="000000"/>
                <w:szCs w:val="22"/>
              </w:rPr>
              <w:t>-0.02387</w:t>
            </w:r>
          </w:p>
        </w:tc>
        <w:tc>
          <w:tcPr>
            <w:tcW w:w="1134" w:type="dxa"/>
          </w:tcPr>
          <w:p w14:paraId="335907F5" w14:textId="77777777" w:rsidR="00947CC6" w:rsidRPr="00280F56" w:rsidRDefault="00947CC6" w:rsidP="001C49D1">
            <w:pPr>
              <w:rPr>
                <w:rFonts w:cs="Calibri"/>
                <w:color w:val="000000"/>
                <w:szCs w:val="22"/>
                <w:lang w:eastAsia="zh-CN"/>
              </w:rPr>
            </w:pPr>
            <w:r w:rsidRPr="00280F56">
              <w:rPr>
                <w:rFonts w:cs="Calibri"/>
                <w:color w:val="000000"/>
                <w:szCs w:val="22"/>
              </w:rPr>
              <w:t>0.028599</w:t>
            </w:r>
          </w:p>
          <w:p w14:paraId="79930849" w14:textId="77777777" w:rsidR="00947CC6" w:rsidRPr="00280F56" w:rsidRDefault="00947CC6" w:rsidP="001C49D1">
            <w:pPr>
              <w:rPr>
                <w:rFonts w:cs="Calibri"/>
                <w:color w:val="000000"/>
                <w:szCs w:val="22"/>
              </w:rPr>
            </w:pPr>
          </w:p>
        </w:tc>
        <w:tc>
          <w:tcPr>
            <w:tcW w:w="1134" w:type="dxa"/>
          </w:tcPr>
          <w:p w14:paraId="18B1C0E6" w14:textId="77777777" w:rsidR="00947CC6" w:rsidRPr="00280F56" w:rsidRDefault="00947CC6" w:rsidP="001C49D1">
            <w:pPr>
              <w:rPr>
                <w:rFonts w:cs="Calibri"/>
                <w:color w:val="000000"/>
                <w:szCs w:val="22"/>
                <w:lang w:eastAsia="zh-CN"/>
              </w:rPr>
            </w:pPr>
            <w:r w:rsidRPr="00280F56">
              <w:rPr>
                <w:rFonts w:cs="Calibri"/>
                <w:color w:val="000000"/>
                <w:szCs w:val="22"/>
              </w:rPr>
              <w:t>-0.02385</w:t>
            </w:r>
          </w:p>
          <w:p w14:paraId="7641EC14" w14:textId="77777777" w:rsidR="00947CC6" w:rsidRPr="00280F56" w:rsidRDefault="00947CC6" w:rsidP="001C49D1">
            <w:pPr>
              <w:rPr>
                <w:rFonts w:cs="Calibri"/>
                <w:color w:val="000000"/>
                <w:szCs w:val="22"/>
              </w:rPr>
            </w:pPr>
          </w:p>
        </w:tc>
        <w:tc>
          <w:tcPr>
            <w:tcW w:w="1559" w:type="dxa"/>
          </w:tcPr>
          <w:p w14:paraId="5A0AA1C4" w14:textId="77777777" w:rsidR="00947CC6" w:rsidRPr="00280F56" w:rsidRDefault="00947CC6" w:rsidP="001C49D1">
            <w:pPr>
              <w:rPr>
                <w:rFonts w:cs="Calibri"/>
                <w:color w:val="000000"/>
                <w:szCs w:val="22"/>
              </w:rPr>
            </w:pPr>
            <w:r w:rsidRPr="00280F56">
              <w:rPr>
                <w:rFonts w:cs="Calibri"/>
                <w:color w:val="000000"/>
                <w:szCs w:val="22"/>
              </w:rPr>
              <w:t>0.029078</w:t>
            </w:r>
          </w:p>
        </w:tc>
      </w:tr>
      <w:tr w:rsidR="00947CC6" w:rsidRPr="00280F56" w14:paraId="3D914D49" w14:textId="77777777" w:rsidTr="00C205C0">
        <w:trPr>
          <w:trHeight w:val="209"/>
        </w:trPr>
        <w:tc>
          <w:tcPr>
            <w:tcW w:w="1156" w:type="dxa"/>
          </w:tcPr>
          <w:p w14:paraId="6AD97598" w14:textId="77777777" w:rsidR="00947CC6" w:rsidRPr="00280F56" w:rsidRDefault="00947CC6" w:rsidP="001C49D1">
            <w:r w:rsidRPr="00280F56">
              <w:t>Gyro_Y</w:t>
            </w:r>
          </w:p>
        </w:tc>
        <w:tc>
          <w:tcPr>
            <w:tcW w:w="1391" w:type="dxa"/>
          </w:tcPr>
          <w:p w14:paraId="7E04142C" w14:textId="322E1847" w:rsidR="00947CC6" w:rsidRPr="00280F56" w:rsidRDefault="00947CC6" w:rsidP="001C49D1">
            <w:pPr>
              <w:rPr>
                <w:rFonts w:cs="Calibri"/>
                <w:color w:val="000000"/>
                <w:szCs w:val="22"/>
              </w:rPr>
            </w:pPr>
            <w:r w:rsidRPr="00280F56">
              <w:rPr>
                <w:rFonts w:cs="Calibri"/>
                <w:color w:val="000000"/>
                <w:szCs w:val="22"/>
              </w:rPr>
              <w:t>0.004314</w:t>
            </w:r>
          </w:p>
        </w:tc>
        <w:tc>
          <w:tcPr>
            <w:tcW w:w="1134" w:type="dxa"/>
          </w:tcPr>
          <w:p w14:paraId="3A01CBE0" w14:textId="2D662560" w:rsidR="00947CC6" w:rsidRPr="00280F56" w:rsidRDefault="00947CC6" w:rsidP="001C49D1">
            <w:pPr>
              <w:rPr>
                <w:rFonts w:cs="Calibri"/>
                <w:color w:val="000000"/>
                <w:szCs w:val="22"/>
                <w:lang w:eastAsia="zh-CN"/>
              </w:rPr>
            </w:pPr>
            <w:r w:rsidRPr="00280F56">
              <w:rPr>
                <w:rFonts w:cs="Calibri"/>
                <w:color w:val="000000"/>
                <w:szCs w:val="22"/>
              </w:rPr>
              <w:t>0.004279</w:t>
            </w:r>
          </w:p>
        </w:tc>
        <w:tc>
          <w:tcPr>
            <w:tcW w:w="1134" w:type="dxa"/>
          </w:tcPr>
          <w:p w14:paraId="33DBBD7B" w14:textId="42B49596" w:rsidR="00947CC6" w:rsidRPr="00280F56" w:rsidRDefault="00947CC6" w:rsidP="001C49D1">
            <w:pPr>
              <w:rPr>
                <w:rFonts w:cs="Calibri"/>
                <w:color w:val="000000"/>
                <w:szCs w:val="22"/>
              </w:rPr>
            </w:pPr>
            <w:r w:rsidRPr="00280F56">
              <w:rPr>
                <w:rFonts w:cs="Calibri"/>
                <w:color w:val="000000"/>
                <w:szCs w:val="22"/>
              </w:rPr>
              <w:t>0.018543</w:t>
            </w:r>
          </w:p>
        </w:tc>
        <w:tc>
          <w:tcPr>
            <w:tcW w:w="1134" w:type="dxa"/>
          </w:tcPr>
          <w:p w14:paraId="0AD7A60D" w14:textId="24DB80CC" w:rsidR="00947CC6" w:rsidRPr="00280F56" w:rsidRDefault="00947CC6" w:rsidP="001C49D1">
            <w:pPr>
              <w:rPr>
                <w:rFonts w:cs="Calibri"/>
                <w:color w:val="000000"/>
                <w:szCs w:val="22"/>
              </w:rPr>
            </w:pPr>
            <w:r w:rsidRPr="00280F56">
              <w:rPr>
                <w:rFonts w:cs="Calibri"/>
                <w:color w:val="000000"/>
                <w:szCs w:val="22"/>
              </w:rPr>
              <w:t>0.018462</w:t>
            </w:r>
          </w:p>
        </w:tc>
        <w:tc>
          <w:tcPr>
            <w:tcW w:w="1134" w:type="dxa"/>
          </w:tcPr>
          <w:p w14:paraId="2F79D3BC" w14:textId="13E8DBC4" w:rsidR="00947CC6" w:rsidRPr="00280F56" w:rsidRDefault="00947CC6" w:rsidP="001C49D1">
            <w:pPr>
              <w:rPr>
                <w:rFonts w:cs="Calibri"/>
                <w:color w:val="000000"/>
                <w:szCs w:val="22"/>
              </w:rPr>
            </w:pPr>
            <w:r w:rsidRPr="00280F56">
              <w:rPr>
                <w:rFonts w:cs="Calibri"/>
                <w:color w:val="000000"/>
                <w:szCs w:val="22"/>
              </w:rPr>
              <w:t>0.003848</w:t>
            </w:r>
          </w:p>
        </w:tc>
        <w:tc>
          <w:tcPr>
            <w:tcW w:w="1134" w:type="dxa"/>
          </w:tcPr>
          <w:p w14:paraId="321782BC" w14:textId="6743B6E2" w:rsidR="00947CC6" w:rsidRPr="00280F56" w:rsidRDefault="00947CC6" w:rsidP="001C49D1">
            <w:pPr>
              <w:rPr>
                <w:rFonts w:cs="Calibri"/>
                <w:color w:val="000000"/>
                <w:szCs w:val="22"/>
              </w:rPr>
            </w:pPr>
            <w:r w:rsidRPr="00280F56">
              <w:rPr>
                <w:rFonts w:cs="Calibri"/>
                <w:color w:val="000000"/>
                <w:szCs w:val="22"/>
              </w:rPr>
              <w:t>0.018154</w:t>
            </w:r>
          </w:p>
        </w:tc>
        <w:tc>
          <w:tcPr>
            <w:tcW w:w="1559" w:type="dxa"/>
          </w:tcPr>
          <w:p w14:paraId="4AFF41EF" w14:textId="77777777" w:rsidR="00947CC6" w:rsidRPr="00280F56" w:rsidRDefault="00947CC6" w:rsidP="001C49D1">
            <w:pPr>
              <w:rPr>
                <w:rFonts w:cs="Calibri"/>
                <w:color w:val="000000"/>
                <w:szCs w:val="22"/>
              </w:rPr>
            </w:pPr>
            <w:r w:rsidRPr="00280F56">
              <w:rPr>
                <w:rFonts w:cs="Calibri"/>
                <w:color w:val="000000"/>
                <w:szCs w:val="22"/>
              </w:rPr>
              <w:t>0.004103</w:t>
            </w:r>
          </w:p>
        </w:tc>
      </w:tr>
      <w:tr w:rsidR="00947CC6" w:rsidRPr="00280F56" w14:paraId="7EA87D10" w14:textId="77777777" w:rsidTr="00C205C0">
        <w:trPr>
          <w:trHeight w:val="515"/>
        </w:trPr>
        <w:tc>
          <w:tcPr>
            <w:tcW w:w="1156" w:type="dxa"/>
          </w:tcPr>
          <w:p w14:paraId="0A4EACBC" w14:textId="77777777" w:rsidR="00947CC6" w:rsidRPr="00280F56" w:rsidRDefault="00947CC6" w:rsidP="001C49D1">
            <w:r w:rsidRPr="00280F56">
              <w:t>Gyro_Z</w:t>
            </w:r>
          </w:p>
        </w:tc>
        <w:tc>
          <w:tcPr>
            <w:tcW w:w="1391" w:type="dxa"/>
          </w:tcPr>
          <w:p w14:paraId="07455927" w14:textId="77777777" w:rsidR="00947CC6" w:rsidRPr="00280F56" w:rsidRDefault="00947CC6" w:rsidP="001C49D1">
            <w:pPr>
              <w:rPr>
                <w:rFonts w:cs="Calibri"/>
                <w:color w:val="000000"/>
                <w:szCs w:val="22"/>
                <w:lang w:eastAsia="zh-CN"/>
              </w:rPr>
            </w:pPr>
            <w:r w:rsidRPr="00280F56">
              <w:rPr>
                <w:rFonts w:cs="Calibri"/>
                <w:color w:val="000000"/>
                <w:szCs w:val="22"/>
              </w:rPr>
              <w:t>-0.01118137</w:t>
            </w:r>
          </w:p>
          <w:p w14:paraId="0A79F122" w14:textId="77777777" w:rsidR="00947CC6" w:rsidRPr="00280F56" w:rsidRDefault="00947CC6" w:rsidP="001C49D1">
            <w:pPr>
              <w:rPr>
                <w:rFonts w:cs="Calibri"/>
                <w:color w:val="000000"/>
                <w:szCs w:val="22"/>
              </w:rPr>
            </w:pPr>
          </w:p>
        </w:tc>
        <w:tc>
          <w:tcPr>
            <w:tcW w:w="1134" w:type="dxa"/>
          </w:tcPr>
          <w:p w14:paraId="03244F2A" w14:textId="77777777" w:rsidR="00947CC6" w:rsidRPr="00280F56" w:rsidRDefault="00947CC6" w:rsidP="001C49D1">
            <w:pPr>
              <w:rPr>
                <w:rFonts w:cs="Calibri"/>
                <w:color w:val="000000"/>
                <w:szCs w:val="22"/>
                <w:lang w:eastAsia="zh-CN"/>
              </w:rPr>
            </w:pPr>
            <w:r w:rsidRPr="00280F56">
              <w:rPr>
                <w:rFonts w:cs="Calibri"/>
                <w:color w:val="000000"/>
                <w:szCs w:val="22"/>
              </w:rPr>
              <w:t>-0.0112</w:t>
            </w:r>
          </w:p>
          <w:p w14:paraId="22FDBF5F" w14:textId="77777777" w:rsidR="00947CC6" w:rsidRPr="00280F56" w:rsidRDefault="00947CC6" w:rsidP="001C49D1">
            <w:pPr>
              <w:rPr>
                <w:rFonts w:cs="Calibri"/>
                <w:color w:val="000000"/>
                <w:szCs w:val="22"/>
                <w:lang w:eastAsia="zh-CN"/>
              </w:rPr>
            </w:pPr>
          </w:p>
        </w:tc>
        <w:tc>
          <w:tcPr>
            <w:tcW w:w="1134" w:type="dxa"/>
          </w:tcPr>
          <w:p w14:paraId="7BA3736E" w14:textId="77777777" w:rsidR="00947CC6" w:rsidRPr="00280F56" w:rsidRDefault="00947CC6" w:rsidP="001C49D1">
            <w:pPr>
              <w:rPr>
                <w:rFonts w:cs="Calibri"/>
                <w:color w:val="000000"/>
                <w:szCs w:val="22"/>
                <w:lang w:eastAsia="zh-CN"/>
              </w:rPr>
            </w:pPr>
            <w:r w:rsidRPr="00280F56">
              <w:rPr>
                <w:rFonts w:cs="Calibri"/>
                <w:color w:val="000000"/>
                <w:szCs w:val="22"/>
              </w:rPr>
              <w:t>-8.4E-05</w:t>
            </w:r>
          </w:p>
          <w:p w14:paraId="48904496" w14:textId="77777777" w:rsidR="00947CC6" w:rsidRPr="00280F56" w:rsidRDefault="00947CC6" w:rsidP="001C49D1">
            <w:pPr>
              <w:rPr>
                <w:rFonts w:cs="Calibri"/>
                <w:color w:val="000000"/>
                <w:szCs w:val="22"/>
              </w:rPr>
            </w:pPr>
          </w:p>
        </w:tc>
        <w:tc>
          <w:tcPr>
            <w:tcW w:w="1134" w:type="dxa"/>
          </w:tcPr>
          <w:p w14:paraId="61A4119F" w14:textId="77777777" w:rsidR="00947CC6" w:rsidRPr="00280F56" w:rsidRDefault="00947CC6" w:rsidP="001C49D1">
            <w:pPr>
              <w:rPr>
                <w:rFonts w:cs="Calibri"/>
                <w:color w:val="000000"/>
                <w:szCs w:val="22"/>
                <w:lang w:eastAsia="zh-CN"/>
              </w:rPr>
            </w:pPr>
            <w:r w:rsidRPr="00280F56">
              <w:rPr>
                <w:rFonts w:cs="Calibri"/>
                <w:color w:val="000000"/>
                <w:szCs w:val="22"/>
              </w:rPr>
              <w:t>0.000296</w:t>
            </w:r>
          </w:p>
          <w:p w14:paraId="6E44E683" w14:textId="77777777" w:rsidR="00947CC6" w:rsidRPr="00280F56" w:rsidRDefault="00947CC6" w:rsidP="001C49D1">
            <w:pPr>
              <w:rPr>
                <w:rFonts w:cs="Calibri"/>
                <w:color w:val="000000"/>
                <w:szCs w:val="22"/>
              </w:rPr>
            </w:pPr>
          </w:p>
          <w:p w14:paraId="644C230D" w14:textId="77777777" w:rsidR="00947CC6" w:rsidRPr="00280F56" w:rsidRDefault="00947CC6" w:rsidP="001C49D1">
            <w:pPr>
              <w:rPr>
                <w:rFonts w:cs="Calibri"/>
                <w:szCs w:val="22"/>
              </w:rPr>
            </w:pPr>
          </w:p>
        </w:tc>
        <w:tc>
          <w:tcPr>
            <w:tcW w:w="1134" w:type="dxa"/>
          </w:tcPr>
          <w:p w14:paraId="57E9A67A" w14:textId="77777777" w:rsidR="00947CC6" w:rsidRPr="00280F56" w:rsidRDefault="00947CC6" w:rsidP="001C49D1">
            <w:pPr>
              <w:rPr>
                <w:rFonts w:cs="Calibri"/>
                <w:color w:val="000000"/>
                <w:szCs w:val="22"/>
                <w:lang w:eastAsia="zh-CN"/>
              </w:rPr>
            </w:pPr>
            <w:r w:rsidRPr="00280F56">
              <w:rPr>
                <w:rFonts w:cs="Calibri"/>
                <w:color w:val="000000"/>
                <w:szCs w:val="22"/>
              </w:rPr>
              <w:t>-0.01144</w:t>
            </w:r>
          </w:p>
          <w:p w14:paraId="39A480B8" w14:textId="77777777" w:rsidR="00947CC6" w:rsidRPr="00280F56" w:rsidRDefault="00947CC6" w:rsidP="001C49D1">
            <w:pPr>
              <w:rPr>
                <w:rFonts w:cs="Calibri"/>
                <w:color w:val="000000"/>
                <w:szCs w:val="22"/>
              </w:rPr>
            </w:pPr>
          </w:p>
        </w:tc>
        <w:tc>
          <w:tcPr>
            <w:tcW w:w="1134" w:type="dxa"/>
          </w:tcPr>
          <w:p w14:paraId="76EAE9FB" w14:textId="77777777" w:rsidR="00947CC6" w:rsidRPr="00280F56" w:rsidRDefault="00947CC6" w:rsidP="001C49D1">
            <w:pPr>
              <w:rPr>
                <w:rFonts w:cs="Calibri"/>
                <w:color w:val="000000"/>
                <w:szCs w:val="22"/>
                <w:lang w:eastAsia="zh-CN"/>
              </w:rPr>
            </w:pPr>
            <w:r w:rsidRPr="00280F56">
              <w:rPr>
                <w:rFonts w:cs="Calibri"/>
                <w:color w:val="000000"/>
                <w:szCs w:val="22"/>
              </w:rPr>
              <w:t>0.000378</w:t>
            </w:r>
          </w:p>
          <w:p w14:paraId="2D1F4BE7" w14:textId="77777777" w:rsidR="00947CC6" w:rsidRPr="00280F56" w:rsidRDefault="00947CC6" w:rsidP="001C49D1">
            <w:pPr>
              <w:rPr>
                <w:rFonts w:cs="Calibri"/>
                <w:color w:val="000000"/>
                <w:szCs w:val="22"/>
              </w:rPr>
            </w:pPr>
          </w:p>
          <w:p w14:paraId="24AFB15D" w14:textId="77777777" w:rsidR="00947CC6" w:rsidRPr="00280F56" w:rsidRDefault="00947CC6" w:rsidP="001C49D1">
            <w:pPr>
              <w:rPr>
                <w:rFonts w:cs="Calibri"/>
                <w:szCs w:val="22"/>
              </w:rPr>
            </w:pPr>
          </w:p>
        </w:tc>
        <w:tc>
          <w:tcPr>
            <w:tcW w:w="1559" w:type="dxa"/>
          </w:tcPr>
          <w:p w14:paraId="03340B77" w14:textId="77777777" w:rsidR="00947CC6" w:rsidRPr="00280F56" w:rsidRDefault="00947CC6" w:rsidP="001C49D1">
            <w:pPr>
              <w:rPr>
                <w:rFonts w:cs="Calibri"/>
                <w:color w:val="000000"/>
                <w:szCs w:val="22"/>
              </w:rPr>
            </w:pPr>
            <w:r w:rsidRPr="00280F56">
              <w:rPr>
                <w:rFonts w:cs="Calibri"/>
                <w:color w:val="000000"/>
                <w:szCs w:val="22"/>
              </w:rPr>
              <w:t>0.00743</w:t>
            </w:r>
          </w:p>
        </w:tc>
      </w:tr>
    </w:tbl>
    <w:p w14:paraId="20D2CECB" w14:textId="12E76433" w:rsidR="00947CC6" w:rsidRPr="00280F56" w:rsidRDefault="00947CC6" w:rsidP="00947CC6">
      <w:pPr>
        <w:pStyle w:val="BodyText"/>
      </w:pPr>
      <w:r w:rsidRPr="00280F56">
        <w:br/>
        <w:t xml:space="preserve">Table </w:t>
      </w:r>
      <w:r>
        <w:t>3</w:t>
      </w:r>
      <w:r w:rsidRPr="00280F56">
        <w:t xml:space="preserve">.3 lists the Accelerometer offsets for the </w:t>
      </w:r>
      <w:r w:rsidR="00DB7715">
        <w:t>central</w:t>
      </w:r>
      <w:r w:rsidRPr="00280F56">
        <w:t xml:space="preserve"> </w:t>
      </w:r>
      <w:r>
        <w:t>IMU</w:t>
      </w:r>
      <w:r w:rsidRPr="00280F56">
        <w:t xml:space="preserve">. These were obtained from the axes shown in the table and the </w:t>
      </w:r>
      <w:r>
        <w:t>MATLAB</w:t>
      </w:r>
      <w:r w:rsidRPr="00280F56">
        <w:t xml:space="preserve"> polyfit function </w:t>
      </w:r>
      <w:r w:rsidRPr="00280F56">
        <w:fldChar w:fldCharType="begin" w:fldLock="1"/>
      </w:r>
      <w:r w:rsidR="00D65503">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manualFormatting":"(MATLAB, 2023)","plainTextFormattedCitation":"(Matlab, 2023)","previouslyFormattedCitation":"(Matlab, 2023)"},"properties":{"noteIndex":0},"schema":"https://github.com/citation-style-language/schema/raw/master/csl-citation.json"}</w:instrText>
      </w:r>
      <w:r w:rsidRPr="00280F56">
        <w:fldChar w:fldCharType="separate"/>
      </w:r>
      <w:r w:rsidRPr="00280F56">
        <w:rPr>
          <w:noProof/>
        </w:rPr>
        <w:t>(</w:t>
      </w:r>
      <w:r>
        <w:rPr>
          <w:noProof/>
        </w:rPr>
        <w:t>MATLAB</w:t>
      </w:r>
      <w:r w:rsidRPr="00280F56">
        <w:rPr>
          <w:noProof/>
        </w:rPr>
        <w:t>, 2023)</w:t>
      </w:r>
      <w:r w:rsidRPr="00280F56">
        <w:fldChar w:fldCharType="end"/>
      </w:r>
      <w:r w:rsidRPr="00280F56">
        <w:t xml:space="preserve"> was used to determine the first order equation parameters of slope and offset. X values used were -1, 0 and 1.</w:t>
      </w:r>
    </w:p>
    <w:p w14:paraId="52541597" w14:textId="2762E003" w:rsidR="00947CC6" w:rsidRPr="00280F56" w:rsidRDefault="00947CC6" w:rsidP="00452A51">
      <w:pPr>
        <w:pStyle w:val="Caption"/>
      </w:pPr>
      <w:bookmarkStart w:id="86" w:name="_Toc147945450"/>
      <w:r w:rsidRPr="00280F56">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3</w:t>
      </w:r>
      <w:r w:rsidR="00C5580D">
        <w:fldChar w:fldCharType="end"/>
      </w:r>
      <w:r w:rsidRPr="00280F56">
        <w:t xml:space="preserve"> </w:t>
      </w:r>
      <w:r w:rsidR="00DB7715">
        <w:t>Central</w:t>
      </w:r>
      <w:r w:rsidR="00CD550E">
        <w:t xml:space="preserve"> IMU </w:t>
      </w:r>
      <w:r w:rsidR="00C205C0">
        <w:t>a</w:t>
      </w:r>
      <w:r w:rsidRPr="00280F56">
        <w:t xml:space="preserve">ccelerometer </w:t>
      </w:r>
      <w:r w:rsidR="00C205C0">
        <w:t>s</w:t>
      </w:r>
      <w:r w:rsidRPr="00280F56">
        <w:t xml:space="preserve">lope and </w:t>
      </w:r>
      <w:r w:rsidR="00C205C0">
        <w:t>o</w:t>
      </w:r>
      <w:r w:rsidRPr="00280F56">
        <w:t xml:space="preserve">ffset </w:t>
      </w:r>
      <w:r w:rsidR="00C205C0">
        <w:t>t</w:t>
      </w:r>
      <w:r w:rsidRPr="00280F56">
        <w:t>able</w:t>
      </w:r>
      <w:r w:rsidR="002E2FBE">
        <w:t xml:space="preserve"> </w:t>
      </w:r>
      <w:r w:rsidR="00C205C0">
        <w:t>c</w:t>
      </w:r>
      <w:r w:rsidR="002E2FBE">
        <w:t>alibration values.</w:t>
      </w:r>
      <w:bookmarkEnd w:id="86"/>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947CC6" w:rsidRPr="00280F56" w14:paraId="72148861" w14:textId="77777777" w:rsidTr="000120B4">
        <w:trPr>
          <w:trHeight w:val="1076"/>
        </w:trPr>
        <w:tc>
          <w:tcPr>
            <w:tcW w:w="1156" w:type="dxa"/>
          </w:tcPr>
          <w:p w14:paraId="7ECD2582" w14:textId="77777777" w:rsidR="00947CC6" w:rsidRPr="00280F56" w:rsidRDefault="00947CC6" w:rsidP="002E2FBE">
            <w:r w:rsidRPr="00280F56">
              <w:t>Axis</w:t>
            </w:r>
          </w:p>
        </w:tc>
        <w:tc>
          <w:tcPr>
            <w:tcW w:w="1391" w:type="dxa"/>
          </w:tcPr>
          <w:p w14:paraId="1F24DC66" w14:textId="77777777" w:rsidR="00947CC6" w:rsidRPr="00280F56" w:rsidRDefault="00947CC6" w:rsidP="002E2FBE">
            <w:pPr>
              <w:rPr>
                <w:color w:val="000000"/>
              </w:rPr>
            </w:pPr>
            <w:r w:rsidRPr="00280F56">
              <w:rPr>
                <w:color w:val="000000"/>
              </w:rPr>
              <w:t>Flat, Facing Down (gravity = -1)</w:t>
            </w:r>
          </w:p>
        </w:tc>
        <w:tc>
          <w:tcPr>
            <w:tcW w:w="1391" w:type="dxa"/>
          </w:tcPr>
          <w:p w14:paraId="6427E562" w14:textId="77777777" w:rsidR="00947CC6" w:rsidRPr="00280F56" w:rsidRDefault="00947CC6" w:rsidP="002E2FBE">
            <w:pPr>
              <w:rPr>
                <w:color w:val="000000"/>
              </w:rPr>
            </w:pPr>
            <w:r w:rsidRPr="00280F56">
              <w:rPr>
                <w:color w:val="000000"/>
              </w:rPr>
              <w:t xml:space="preserve">90deg, tilting left </w:t>
            </w:r>
            <w:r w:rsidRPr="00280F56">
              <w:rPr>
                <w:color w:val="000000"/>
              </w:rPr>
              <w:br/>
              <w:t>(gravity = 0)</w:t>
            </w:r>
          </w:p>
        </w:tc>
        <w:tc>
          <w:tcPr>
            <w:tcW w:w="1391" w:type="dxa"/>
          </w:tcPr>
          <w:p w14:paraId="6997C082" w14:textId="77777777" w:rsidR="00947CC6" w:rsidRPr="00280F56" w:rsidRDefault="00947CC6" w:rsidP="002E2FBE">
            <w:pPr>
              <w:rPr>
                <w:color w:val="000000"/>
              </w:rPr>
            </w:pPr>
            <w:r w:rsidRPr="00280F56">
              <w:rPr>
                <w:color w:val="000000"/>
              </w:rPr>
              <w:t>Flat, Facing Up (gravity=1)</w:t>
            </w:r>
          </w:p>
        </w:tc>
        <w:tc>
          <w:tcPr>
            <w:tcW w:w="2126" w:type="dxa"/>
          </w:tcPr>
          <w:p w14:paraId="7DC1283E" w14:textId="77777777" w:rsidR="00947CC6" w:rsidRPr="00280F56" w:rsidRDefault="00947CC6" w:rsidP="002E2FBE">
            <w:pPr>
              <w:rPr>
                <w:color w:val="000000"/>
              </w:rPr>
            </w:pPr>
            <w:r w:rsidRPr="00280F56">
              <w:rPr>
                <w:color w:val="000000"/>
              </w:rPr>
              <w:t>Slope</w:t>
            </w:r>
          </w:p>
        </w:tc>
        <w:tc>
          <w:tcPr>
            <w:tcW w:w="2268" w:type="dxa"/>
          </w:tcPr>
          <w:p w14:paraId="7631DDBD" w14:textId="77777777" w:rsidR="00947CC6" w:rsidRPr="00280F56" w:rsidRDefault="00947CC6" w:rsidP="002E2FBE">
            <w:pPr>
              <w:rPr>
                <w:color w:val="000000"/>
              </w:rPr>
            </w:pPr>
            <w:r w:rsidRPr="00280F56">
              <w:rPr>
                <w:color w:val="000000"/>
              </w:rPr>
              <w:t>Offset</w:t>
            </w:r>
          </w:p>
        </w:tc>
      </w:tr>
      <w:tr w:rsidR="00947CC6" w:rsidRPr="00280F56" w14:paraId="16D98A95" w14:textId="77777777" w:rsidTr="000120B4">
        <w:trPr>
          <w:trHeight w:val="837"/>
        </w:trPr>
        <w:tc>
          <w:tcPr>
            <w:tcW w:w="1156" w:type="dxa"/>
          </w:tcPr>
          <w:p w14:paraId="18C0E0A9" w14:textId="77777777" w:rsidR="00947CC6" w:rsidRPr="00280F56" w:rsidRDefault="00947CC6" w:rsidP="002E2FBE">
            <w:r w:rsidRPr="00280F56">
              <w:t>Accel_X</w:t>
            </w:r>
          </w:p>
        </w:tc>
        <w:tc>
          <w:tcPr>
            <w:tcW w:w="1391" w:type="dxa"/>
          </w:tcPr>
          <w:p w14:paraId="3A776AC4"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02984</w:t>
            </w:r>
          </w:p>
          <w:p w14:paraId="1247C3F6" w14:textId="77777777" w:rsidR="00947CC6" w:rsidRPr="00280F56" w:rsidRDefault="00947CC6" w:rsidP="002E2FBE">
            <w:pPr>
              <w:rPr>
                <w:color w:val="000000"/>
              </w:rPr>
            </w:pPr>
          </w:p>
        </w:tc>
        <w:tc>
          <w:tcPr>
            <w:tcW w:w="1391" w:type="dxa"/>
          </w:tcPr>
          <w:p w14:paraId="66357747"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9.720203</w:t>
            </w:r>
          </w:p>
          <w:p w14:paraId="2C2DC080" w14:textId="77777777" w:rsidR="00947CC6" w:rsidRPr="00280F56" w:rsidRDefault="00947CC6" w:rsidP="002E2FBE">
            <w:pPr>
              <w:rPr>
                <w:color w:val="000000"/>
              </w:rPr>
            </w:pPr>
          </w:p>
        </w:tc>
        <w:tc>
          <w:tcPr>
            <w:tcW w:w="1391" w:type="dxa"/>
          </w:tcPr>
          <w:p w14:paraId="723EC2F1"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20886</w:t>
            </w:r>
          </w:p>
          <w:p w14:paraId="6CC98C96" w14:textId="77777777" w:rsidR="00947CC6" w:rsidRPr="00280F56" w:rsidRDefault="00947CC6" w:rsidP="002E2FBE">
            <w:pPr>
              <w:rPr>
                <w:color w:val="000000"/>
              </w:rPr>
            </w:pPr>
          </w:p>
        </w:tc>
        <w:tc>
          <w:tcPr>
            <w:tcW w:w="2126" w:type="dxa"/>
          </w:tcPr>
          <w:p w14:paraId="0B234C35" w14:textId="77777777" w:rsidR="00947CC6" w:rsidRPr="00280F56" w:rsidRDefault="00947CC6" w:rsidP="002E2FBE">
            <w:pPr>
              <w:rPr>
                <w:color w:val="000000"/>
              </w:rPr>
            </w:pPr>
            <w:r w:rsidRPr="00280F56">
              <w:rPr>
                <w:color w:val="000000"/>
              </w:rPr>
              <w:t>0.0013</w:t>
            </w:r>
          </w:p>
        </w:tc>
        <w:tc>
          <w:tcPr>
            <w:tcW w:w="2268" w:type="dxa"/>
          </w:tcPr>
          <w:p w14:paraId="642F4E84" w14:textId="77777777" w:rsidR="00947CC6" w:rsidRPr="00280F56" w:rsidRDefault="00947CC6" w:rsidP="002E2FBE">
            <w:pPr>
              <w:rPr>
                <w:color w:val="000000"/>
                <w:lang w:eastAsia="zh-CN"/>
              </w:rPr>
            </w:pPr>
            <w:r w:rsidRPr="00280F56">
              <w:rPr>
                <w:color w:val="000000"/>
              </w:rPr>
              <w:t>0.0315</w:t>
            </w:r>
          </w:p>
          <w:p w14:paraId="05E3FFD0" w14:textId="77777777" w:rsidR="00947CC6" w:rsidRPr="00280F56" w:rsidRDefault="00947CC6" w:rsidP="002E2FBE">
            <w:pPr>
              <w:rPr>
                <w:color w:val="000000"/>
              </w:rPr>
            </w:pPr>
          </w:p>
        </w:tc>
      </w:tr>
      <w:tr w:rsidR="00947CC6" w:rsidRPr="00280F56" w14:paraId="5FA3956B" w14:textId="77777777" w:rsidTr="000120B4">
        <w:trPr>
          <w:trHeight w:val="837"/>
        </w:trPr>
        <w:tc>
          <w:tcPr>
            <w:tcW w:w="1156" w:type="dxa"/>
          </w:tcPr>
          <w:p w14:paraId="32A63C90" w14:textId="77777777" w:rsidR="00947CC6" w:rsidRPr="00280F56" w:rsidRDefault="00947CC6" w:rsidP="002E2FBE">
            <w:r w:rsidRPr="00280F56">
              <w:t>Accel_Y</w:t>
            </w:r>
          </w:p>
        </w:tc>
        <w:tc>
          <w:tcPr>
            <w:tcW w:w="1391" w:type="dxa"/>
          </w:tcPr>
          <w:p w14:paraId="2E6E3043"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10395</w:t>
            </w:r>
          </w:p>
          <w:p w14:paraId="543E4CE9" w14:textId="77777777" w:rsidR="00947CC6" w:rsidRPr="00280F56" w:rsidRDefault="00947CC6" w:rsidP="002E2FBE">
            <w:pPr>
              <w:rPr>
                <w:color w:val="000000"/>
              </w:rPr>
            </w:pPr>
          </w:p>
        </w:tc>
        <w:tc>
          <w:tcPr>
            <w:tcW w:w="1391" w:type="dxa"/>
          </w:tcPr>
          <w:p w14:paraId="751966ED"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59628</w:t>
            </w:r>
          </w:p>
          <w:p w14:paraId="6A8E7B98" w14:textId="77777777" w:rsidR="00947CC6" w:rsidRPr="00280F56" w:rsidRDefault="00947CC6" w:rsidP="002E2FBE">
            <w:pPr>
              <w:rPr>
                <w:color w:val="000000"/>
              </w:rPr>
            </w:pPr>
          </w:p>
        </w:tc>
        <w:tc>
          <w:tcPr>
            <w:tcW w:w="1391" w:type="dxa"/>
          </w:tcPr>
          <w:p w14:paraId="77286CD4"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032943</w:t>
            </w:r>
          </w:p>
          <w:p w14:paraId="64E3EF75" w14:textId="77777777" w:rsidR="00947CC6" w:rsidRPr="00280F56" w:rsidRDefault="00947CC6" w:rsidP="002E2FBE">
            <w:pPr>
              <w:rPr>
                <w:color w:val="000000"/>
              </w:rPr>
            </w:pPr>
          </w:p>
        </w:tc>
        <w:tc>
          <w:tcPr>
            <w:tcW w:w="2126" w:type="dxa"/>
          </w:tcPr>
          <w:p w14:paraId="176651D2" w14:textId="77777777" w:rsidR="00947CC6" w:rsidRPr="00280F56" w:rsidRDefault="00947CC6" w:rsidP="002E2FBE">
            <w:pPr>
              <w:rPr>
                <w:color w:val="000000"/>
              </w:rPr>
            </w:pPr>
            <w:r w:rsidRPr="00280F56">
              <w:rPr>
                <w:color w:val="000000"/>
              </w:rPr>
              <w:t>-2.338e-4</w:t>
            </w:r>
          </w:p>
        </w:tc>
        <w:tc>
          <w:tcPr>
            <w:tcW w:w="2268" w:type="dxa"/>
          </w:tcPr>
          <w:p w14:paraId="4B5D917F" w14:textId="77777777" w:rsidR="00947CC6" w:rsidRPr="00280F56" w:rsidRDefault="00947CC6" w:rsidP="002E2FBE">
            <w:pPr>
              <w:rPr>
                <w:color w:val="000000"/>
              </w:rPr>
            </w:pPr>
            <w:r w:rsidRPr="00280F56">
              <w:rPr>
                <w:color w:val="000000"/>
              </w:rPr>
              <w:t>0.0325</w:t>
            </w:r>
          </w:p>
        </w:tc>
      </w:tr>
      <w:tr w:rsidR="00947CC6" w:rsidRPr="00280F56" w14:paraId="06A47BE1" w14:textId="77777777" w:rsidTr="000120B4">
        <w:trPr>
          <w:trHeight w:val="837"/>
        </w:trPr>
        <w:tc>
          <w:tcPr>
            <w:tcW w:w="1156" w:type="dxa"/>
          </w:tcPr>
          <w:p w14:paraId="21A8135F" w14:textId="77777777" w:rsidR="00947CC6" w:rsidRPr="00280F56" w:rsidRDefault="00947CC6" w:rsidP="002E2FBE">
            <w:r w:rsidRPr="00280F56">
              <w:t>Accel_Z</w:t>
            </w:r>
          </w:p>
        </w:tc>
        <w:tc>
          <w:tcPr>
            <w:tcW w:w="1391" w:type="dxa"/>
          </w:tcPr>
          <w:p w14:paraId="47FBF3C2"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9.4977</w:t>
            </w:r>
          </w:p>
          <w:p w14:paraId="27C347EC" w14:textId="77777777" w:rsidR="00947CC6" w:rsidRPr="00280F56" w:rsidRDefault="00947CC6" w:rsidP="002E2FBE">
            <w:pPr>
              <w:rPr>
                <w:color w:val="000000"/>
              </w:rPr>
            </w:pPr>
          </w:p>
        </w:tc>
        <w:tc>
          <w:tcPr>
            <w:tcW w:w="1391" w:type="dxa"/>
          </w:tcPr>
          <w:p w14:paraId="09AAF889"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0.368226</w:t>
            </w:r>
          </w:p>
          <w:p w14:paraId="7F0D6466" w14:textId="77777777" w:rsidR="00947CC6" w:rsidRPr="00280F56" w:rsidRDefault="00947CC6" w:rsidP="002E2FBE">
            <w:pPr>
              <w:rPr>
                <w:color w:val="000000"/>
              </w:rPr>
            </w:pPr>
          </w:p>
        </w:tc>
        <w:tc>
          <w:tcPr>
            <w:tcW w:w="1391" w:type="dxa"/>
          </w:tcPr>
          <w:p w14:paraId="3FD1ABF1" w14:textId="77777777" w:rsidR="00947CC6" w:rsidRPr="00280F56" w:rsidRDefault="00947CC6" w:rsidP="002E2FBE">
            <w:pPr>
              <w:rPr>
                <w:rFonts w:ascii="Calibri" w:hAnsi="Calibri" w:cs="Calibri"/>
                <w:color w:val="000000"/>
                <w:szCs w:val="22"/>
                <w:lang w:eastAsia="zh-CN"/>
              </w:rPr>
            </w:pPr>
            <w:r w:rsidRPr="00280F56">
              <w:rPr>
                <w:rFonts w:ascii="Calibri" w:hAnsi="Calibri" w:cs="Calibri"/>
                <w:color w:val="000000"/>
                <w:szCs w:val="22"/>
              </w:rPr>
              <w:t>10.22617</w:t>
            </w:r>
          </w:p>
          <w:p w14:paraId="69BE2560" w14:textId="77777777" w:rsidR="00947CC6" w:rsidRPr="00280F56" w:rsidRDefault="00947CC6" w:rsidP="002E2FBE">
            <w:pPr>
              <w:rPr>
                <w:color w:val="000000"/>
              </w:rPr>
            </w:pPr>
          </w:p>
        </w:tc>
        <w:tc>
          <w:tcPr>
            <w:tcW w:w="2126" w:type="dxa"/>
          </w:tcPr>
          <w:p w14:paraId="3EACB223" w14:textId="77777777" w:rsidR="00947CC6" w:rsidRPr="00280F56" w:rsidRDefault="00947CC6" w:rsidP="002E2FBE">
            <w:pPr>
              <w:rPr>
                <w:color w:val="000000"/>
              </w:rPr>
            </w:pPr>
            <w:r w:rsidRPr="00280F56">
              <w:rPr>
                <w:color w:val="000000"/>
              </w:rPr>
              <w:t>-1.0244e-4</w:t>
            </w:r>
          </w:p>
          <w:p w14:paraId="023AAF87" w14:textId="77777777" w:rsidR="00947CC6" w:rsidRPr="00280F56" w:rsidRDefault="00947CC6" w:rsidP="002E2FBE"/>
        </w:tc>
        <w:tc>
          <w:tcPr>
            <w:tcW w:w="2268" w:type="dxa"/>
          </w:tcPr>
          <w:p w14:paraId="206C741C" w14:textId="77777777" w:rsidR="00947CC6" w:rsidRPr="00280F56" w:rsidRDefault="00947CC6" w:rsidP="002E2FBE">
            <w:pPr>
              <w:rPr>
                <w:color w:val="000000"/>
                <w:lang w:eastAsia="zh-CN"/>
              </w:rPr>
            </w:pPr>
            <w:r w:rsidRPr="00280F56">
              <w:rPr>
                <w:color w:val="000000"/>
              </w:rPr>
              <w:t>0.0325</w:t>
            </w:r>
          </w:p>
          <w:p w14:paraId="7BAF1423" w14:textId="77777777" w:rsidR="00947CC6" w:rsidRPr="00280F56" w:rsidRDefault="00947CC6" w:rsidP="002E2FBE">
            <w:pPr>
              <w:rPr>
                <w:color w:val="000000"/>
              </w:rPr>
            </w:pPr>
          </w:p>
        </w:tc>
      </w:tr>
    </w:tbl>
    <w:p w14:paraId="6F310F46" w14:textId="0A5CE743" w:rsidR="00947CC6" w:rsidRPr="00280F56" w:rsidRDefault="00CD550E" w:rsidP="00947CC6">
      <w:pPr>
        <w:pStyle w:val="BodyText"/>
      </w:pPr>
      <w:r>
        <w:br/>
      </w:r>
      <w:r w:rsidR="00947CC6" w:rsidRPr="00280F56">
        <w:t xml:space="preserve">The offset and scaling values from Tables </w:t>
      </w:r>
      <w:r>
        <w:t>3</w:t>
      </w:r>
      <w:r w:rsidR="00947CC6" w:rsidRPr="00280F56">
        <w:t xml:space="preserve">.2 and </w:t>
      </w:r>
      <w:r>
        <w:t>3</w:t>
      </w:r>
      <w:r w:rsidR="00947CC6" w:rsidRPr="00280F56">
        <w:t xml:space="preserve">.3 are applied to each </w:t>
      </w:r>
      <w:r w:rsidR="00A84952">
        <w:t xml:space="preserve">IMU </w:t>
      </w:r>
      <w:r w:rsidR="00947CC6" w:rsidRPr="00280F56">
        <w:t xml:space="preserve">measurement to reduce calibration errors. </w:t>
      </w:r>
      <w:r w:rsidR="002E2FBE">
        <w:t>The values are entered into the imucapture.py script (see github).</w:t>
      </w:r>
      <w:r w:rsidR="00947CC6" w:rsidRPr="00280F56">
        <w:br/>
      </w:r>
      <w:r w:rsidR="00A84952">
        <w:br/>
      </w:r>
      <w:r w:rsidR="00947CC6" w:rsidRPr="00280F56">
        <w:t>Variation in the output matters as it may mask any differences in technique. Note that there is considerable variation in the output for a completely stationary vehicle, indicating high noise floor of the sensors. The Madgwick, Kalman and Neural Network processes are meant to reduce these errors, providing they are gaussian in nature.</w:t>
      </w:r>
      <w:r w:rsidR="00947CC6" w:rsidRPr="00280F56">
        <w:br/>
      </w:r>
      <w:r w:rsidR="00947CC6" w:rsidRPr="00280F56">
        <w:br/>
        <w:t>With the robotic arm in the neutral position as shown in Figure 3.</w:t>
      </w:r>
      <w:r w:rsidR="002E2FBE">
        <w:t>3</w:t>
      </w:r>
      <w:r w:rsidR="00947CC6" w:rsidRPr="00280F56">
        <w:t>, a sample of static results from the robot arm sensors is shown in Table</w:t>
      </w:r>
      <w:r w:rsidR="002E2FBE">
        <w:t>s</w:t>
      </w:r>
      <w:r w:rsidR="00947CC6" w:rsidRPr="00280F56">
        <w:t xml:space="preserve"> </w:t>
      </w:r>
      <w:r w:rsidR="00947CC6">
        <w:t>3</w:t>
      </w:r>
      <w:r w:rsidR="00947CC6" w:rsidRPr="00280F56">
        <w:t>.4</w:t>
      </w:r>
      <w:r w:rsidR="002E2FBE">
        <w:t xml:space="preserve"> and 3.5</w:t>
      </w:r>
      <w:r w:rsidR="00947CC6" w:rsidRPr="00280F56">
        <w:t>.</w:t>
      </w:r>
    </w:p>
    <w:p w14:paraId="29AE515E" w14:textId="77777777" w:rsidR="00C205C0" w:rsidRDefault="00C205C0">
      <w:pPr>
        <w:rPr>
          <w:rFonts w:ascii="Calibri" w:hAnsi="Calibri"/>
          <w:noProof/>
          <w:szCs w:val="20"/>
        </w:rPr>
      </w:pPr>
      <w:r>
        <w:br w:type="page"/>
      </w:r>
    </w:p>
    <w:p w14:paraId="4823D489" w14:textId="3D979BD1" w:rsidR="00947CC6" w:rsidRDefault="00947CC6" w:rsidP="00452A51">
      <w:pPr>
        <w:pStyle w:val="Caption"/>
      </w:pPr>
      <w:bookmarkStart w:id="87" w:name="_Toc147945451"/>
      <w:r w:rsidRPr="00280F56">
        <w:lastRenderedPageBreak/>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4</w:t>
      </w:r>
      <w:r w:rsidR="00C5580D">
        <w:fldChar w:fldCharType="end"/>
      </w:r>
      <w:r w:rsidRPr="00280F56">
        <w:t xml:space="preserve"> Sample of Euler angle results</w:t>
      </w:r>
      <w:r w:rsidR="00C2627C">
        <w:t xml:space="preserve"> from the rob</w:t>
      </w:r>
      <w:r w:rsidR="002E2FBE">
        <w:t>o</w:t>
      </w:r>
      <w:r w:rsidR="00C2627C">
        <w:t xml:space="preserve">t arm </w:t>
      </w:r>
      <w:r w:rsidRPr="00280F56">
        <w:t>using tool arm sensors while at rest.</w:t>
      </w:r>
      <w:bookmarkEnd w:id="87"/>
    </w:p>
    <w:tbl>
      <w:tblPr>
        <w:tblStyle w:val="TableGrid"/>
        <w:tblW w:w="0" w:type="auto"/>
        <w:tblLook w:val="04A0" w:firstRow="1" w:lastRow="0" w:firstColumn="1" w:lastColumn="0" w:noHBand="0" w:noVBand="1"/>
      </w:tblPr>
      <w:tblGrid>
        <w:gridCol w:w="3020"/>
        <w:gridCol w:w="3020"/>
        <w:gridCol w:w="3021"/>
      </w:tblGrid>
      <w:tr w:rsidR="00C2627C" w14:paraId="5EB4A829" w14:textId="77777777" w:rsidTr="00C2627C">
        <w:tc>
          <w:tcPr>
            <w:tcW w:w="3020" w:type="dxa"/>
          </w:tcPr>
          <w:p w14:paraId="5A55CCA8" w14:textId="47D2732D" w:rsidR="00C2627C" w:rsidRDefault="00C2627C" w:rsidP="00C2627C">
            <w:r>
              <w:t>Euler Z</w:t>
            </w:r>
            <w:r w:rsidR="00ED4D91">
              <w:t xml:space="preserve"> (Radians)</w:t>
            </w:r>
          </w:p>
        </w:tc>
        <w:tc>
          <w:tcPr>
            <w:tcW w:w="3020" w:type="dxa"/>
          </w:tcPr>
          <w:p w14:paraId="2899395A" w14:textId="2F5312B6" w:rsidR="00C2627C" w:rsidRDefault="00C2627C" w:rsidP="00C2627C">
            <w:r>
              <w:t>Euler Y</w:t>
            </w:r>
            <w:r w:rsidR="00ED4D91">
              <w:t xml:space="preserve"> (Radians)</w:t>
            </w:r>
          </w:p>
        </w:tc>
        <w:tc>
          <w:tcPr>
            <w:tcW w:w="3021" w:type="dxa"/>
          </w:tcPr>
          <w:p w14:paraId="1939EFE3" w14:textId="49ABAC81" w:rsidR="00C2627C" w:rsidRDefault="00C2627C" w:rsidP="00C2627C">
            <w:r>
              <w:t>Euler X</w:t>
            </w:r>
            <w:r w:rsidR="00ED4D91">
              <w:t xml:space="preserve"> (Radians)</w:t>
            </w:r>
          </w:p>
        </w:tc>
      </w:tr>
      <w:tr w:rsidR="00C2627C" w14:paraId="1D48CE5D" w14:textId="77777777" w:rsidTr="00C2627C">
        <w:trPr>
          <w:trHeight w:val="337"/>
        </w:trPr>
        <w:tc>
          <w:tcPr>
            <w:tcW w:w="3020" w:type="dxa"/>
          </w:tcPr>
          <w:p w14:paraId="53A41EC9" w14:textId="437F8FFB" w:rsidR="00C2627C" w:rsidRDefault="00C2627C" w:rsidP="00C2627C">
            <w:r w:rsidRPr="00280F56">
              <w:rPr>
                <w:rFonts w:ascii="Calibri" w:hAnsi="Calibri" w:cs="Calibri"/>
                <w:color w:val="000000"/>
                <w:szCs w:val="22"/>
                <w:lang w:eastAsia="zh-CN"/>
              </w:rPr>
              <w:t>0.278238171</w:t>
            </w:r>
          </w:p>
        </w:tc>
        <w:tc>
          <w:tcPr>
            <w:tcW w:w="3020" w:type="dxa"/>
          </w:tcPr>
          <w:p w14:paraId="5A3DE274" w14:textId="645A0268" w:rsidR="00C2627C" w:rsidRPr="00C2627C" w:rsidRDefault="00C2627C" w:rsidP="00C2627C">
            <w:pPr>
              <w:rPr>
                <w:rFonts w:ascii="Calibri" w:hAnsi="Calibri" w:cs="Calibri"/>
                <w:color w:val="000000"/>
                <w:szCs w:val="22"/>
                <w:lang w:eastAsia="zh-CN"/>
              </w:rPr>
            </w:pPr>
            <w:r>
              <w:rPr>
                <w:rFonts w:ascii="Calibri" w:hAnsi="Calibri" w:cs="Calibri"/>
                <w:color w:val="000000"/>
                <w:szCs w:val="22"/>
                <w:lang w:eastAsia="zh-CN"/>
              </w:rPr>
              <w:t>0</w:t>
            </w:r>
            <w:r w:rsidRPr="00280F56">
              <w:rPr>
                <w:rFonts w:ascii="Calibri" w:hAnsi="Calibri" w:cs="Calibri"/>
                <w:color w:val="000000"/>
                <w:szCs w:val="22"/>
                <w:lang w:eastAsia="zh-CN"/>
              </w:rPr>
              <w:t>.52853157</w:t>
            </w:r>
          </w:p>
        </w:tc>
        <w:tc>
          <w:tcPr>
            <w:tcW w:w="3021" w:type="dxa"/>
          </w:tcPr>
          <w:p w14:paraId="13256964" w14:textId="6B998D97" w:rsidR="00C2627C" w:rsidRDefault="00C2627C" w:rsidP="00C2627C">
            <w:r w:rsidRPr="00280F56">
              <w:rPr>
                <w:lang w:eastAsia="zh-CN"/>
              </w:rPr>
              <w:t>-90.0214431</w:t>
            </w:r>
          </w:p>
        </w:tc>
      </w:tr>
    </w:tbl>
    <w:p w14:paraId="6C453692" w14:textId="77777777" w:rsidR="00C2627C" w:rsidRPr="00C2627C" w:rsidRDefault="00C2627C" w:rsidP="00C2627C">
      <w:pPr>
        <w:pStyle w:val="BodyText"/>
      </w:pPr>
    </w:p>
    <w:p w14:paraId="04116116" w14:textId="504B0A46" w:rsidR="00947CC6" w:rsidRPr="00280F56" w:rsidRDefault="00947CC6" w:rsidP="00452A51">
      <w:pPr>
        <w:pStyle w:val="Caption"/>
      </w:pPr>
      <w:bookmarkStart w:id="88" w:name="_Toc147945452"/>
      <w:r w:rsidRPr="00280F56">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5</w:t>
      </w:r>
      <w:r w:rsidR="00C5580D">
        <w:fldChar w:fldCharType="end"/>
      </w:r>
      <w:r w:rsidRPr="00280F56">
        <w:t xml:space="preserve"> Joint angles of Robot at rest</w:t>
      </w:r>
      <w:bookmarkEnd w:id="88"/>
    </w:p>
    <w:tbl>
      <w:tblPr>
        <w:tblStyle w:val="TableGrid"/>
        <w:tblW w:w="0" w:type="auto"/>
        <w:tblLayout w:type="fixed"/>
        <w:tblLook w:val="04A0" w:firstRow="1" w:lastRow="0" w:firstColumn="1" w:lastColumn="0" w:noHBand="0" w:noVBand="1"/>
      </w:tblPr>
      <w:tblGrid>
        <w:gridCol w:w="1129"/>
        <w:gridCol w:w="1276"/>
        <w:gridCol w:w="1134"/>
        <w:gridCol w:w="1134"/>
        <w:gridCol w:w="1276"/>
        <w:gridCol w:w="1167"/>
        <w:gridCol w:w="1945"/>
      </w:tblGrid>
      <w:tr w:rsidR="00947CC6" w:rsidRPr="00280F56" w14:paraId="6005B52A" w14:textId="77777777" w:rsidTr="00C2627C">
        <w:tc>
          <w:tcPr>
            <w:tcW w:w="1129" w:type="dxa"/>
          </w:tcPr>
          <w:p w14:paraId="29C632E1" w14:textId="77777777" w:rsidR="00947CC6" w:rsidRPr="00280F56" w:rsidRDefault="00947CC6" w:rsidP="000120B4">
            <w:r w:rsidRPr="00280F56">
              <w:t>Angle</w:t>
            </w:r>
          </w:p>
        </w:tc>
        <w:tc>
          <w:tcPr>
            <w:tcW w:w="1276" w:type="dxa"/>
          </w:tcPr>
          <w:p w14:paraId="339AA9D2" w14:textId="77777777" w:rsidR="00947CC6" w:rsidRPr="00280F56" w:rsidRDefault="00947CC6" w:rsidP="000120B4">
            <w:r w:rsidRPr="00280F56">
              <w:t>Base</w:t>
            </w:r>
          </w:p>
        </w:tc>
        <w:tc>
          <w:tcPr>
            <w:tcW w:w="1134" w:type="dxa"/>
          </w:tcPr>
          <w:p w14:paraId="4F71AD16" w14:textId="77777777" w:rsidR="00947CC6" w:rsidRPr="00280F56" w:rsidRDefault="00947CC6" w:rsidP="000120B4">
            <w:r w:rsidRPr="00280F56">
              <w:t>Shoulder</w:t>
            </w:r>
          </w:p>
        </w:tc>
        <w:tc>
          <w:tcPr>
            <w:tcW w:w="1134" w:type="dxa"/>
          </w:tcPr>
          <w:p w14:paraId="570A0FFD" w14:textId="77777777" w:rsidR="00947CC6" w:rsidRPr="00280F56" w:rsidRDefault="00947CC6" w:rsidP="000120B4">
            <w:r w:rsidRPr="00280F56">
              <w:t>Elbow</w:t>
            </w:r>
          </w:p>
        </w:tc>
        <w:tc>
          <w:tcPr>
            <w:tcW w:w="1276" w:type="dxa"/>
          </w:tcPr>
          <w:p w14:paraId="38144570" w14:textId="77777777" w:rsidR="00947CC6" w:rsidRPr="00280F56" w:rsidRDefault="00947CC6" w:rsidP="000120B4">
            <w:r w:rsidRPr="00280F56">
              <w:t xml:space="preserve">Wrist </w:t>
            </w:r>
            <w:proofErr w:type="gramStart"/>
            <w:r w:rsidRPr="00280F56">
              <w:t>1</w:t>
            </w:r>
            <w:proofErr w:type="gramEnd"/>
            <w:r w:rsidRPr="00280F56">
              <w:br/>
              <w:t>(Roll)</w:t>
            </w:r>
          </w:p>
        </w:tc>
        <w:tc>
          <w:tcPr>
            <w:tcW w:w="1167" w:type="dxa"/>
          </w:tcPr>
          <w:p w14:paraId="7CB89C12" w14:textId="77777777" w:rsidR="00947CC6" w:rsidRPr="00280F56" w:rsidRDefault="00947CC6" w:rsidP="000120B4">
            <w:r w:rsidRPr="00280F56">
              <w:t xml:space="preserve">Wrist </w:t>
            </w:r>
            <w:proofErr w:type="gramStart"/>
            <w:r w:rsidRPr="00280F56">
              <w:t>2</w:t>
            </w:r>
            <w:proofErr w:type="gramEnd"/>
            <w:r w:rsidRPr="00280F56">
              <w:br/>
              <w:t>(Pitch)</w:t>
            </w:r>
          </w:p>
        </w:tc>
        <w:tc>
          <w:tcPr>
            <w:tcW w:w="1945" w:type="dxa"/>
          </w:tcPr>
          <w:p w14:paraId="51485C31" w14:textId="77777777" w:rsidR="00947CC6" w:rsidRPr="00280F56" w:rsidRDefault="00947CC6" w:rsidP="000120B4">
            <w:r w:rsidRPr="00280F56">
              <w:t xml:space="preserve">Wrist </w:t>
            </w:r>
            <w:proofErr w:type="gramStart"/>
            <w:r w:rsidRPr="00280F56">
              <w:t>3</w:t>
            </w:r>
            <w:proofErr w:type="gramEnd"/>
            <w:r w:rsidRPr="00280F56">
              <w:br/>
              <w:t>(Yaw)</w:t>
            </w:r>
          </w:p>
        </w:tc>
      </w:tr>
      <w:tr w:rsidR="00947CC6" w:rsidRPr="00280F56" w14:paraId="662D6ABC" w14:textId="77777777" w:rsidTr="00C2627C">
        <w:tc>
          <w:tcPr>
            <w:tcW w:w="1129" w:type="dxa"/>
          </w:tcPr>
          <w:p w14:paraId="560405A4" w14:textId="77777777" w:rsidR="00947CC6" w:rsidRPr="00280F56" w:rsidRDefault="00947CC6" w:rsidP="000120B4">
            <w:pPr>
              <w:rPr>
                <w:rFonts w:ascii="Calibri" w:hAnsi="Calibri" w:cs="Calibri"/>
                <w:color w:val="000000"/>
                <w:szCs w:val="22"/>
              </w:rPr>
            </w:pPr>
            <w:r w:rsidRPr="00280F56">
              <w:rPr>
                <w:rFonts w:ascii="Calibri" w:hAnsi="Calibri" w:cs="Calibri"/>
                <w:color w:val="000000"/>
                <w:szCs w:val="22"/>
              </w:rPr>
              <w:t>Radians</w:t>
            </w:r>
          </w:p>
        </w:tc>
        <w:tc>
          <w:tcPr>
            <w:tcW w:w="1276" w:type="dxa"/>
          </w:tcPr>
          <w:p w14:paraId="7359484E" w14:textId="53082056"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0299</w:t>
            </w:r>
            <w:r w:rsidR="00C2627C">
              <w:rPr>
                <w:rFonts w:ascii="Calibri" w:hAnsi="Calibri" w:cs="Calibri"/>
                <w:color w:val="000000"/>
                <w:szCs w:val="22"/>
              </w:rPr>
              <w:t>3</w:t>
            </w:r>
          </w:p>
          <w:p w14:paraId="4337CF79" w14:textId="77777777" w:rsidR="00947CC6" w:rsidRPr="00280F56" w:rsidRDefault="00947CC6" w:rsidP="000120B4"/>
        </w:tc>
        <w:tc>
          <w:tcPr>
            <w:tcW w:w="1134" w:type="dxa"/>
          </w:tcPr>
          <w:p w14:paraId="4F1F279A" w14:textId="3CF9E031"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1.570928</w:t>
            </w:r>
          </w:p>
        </w:tc>
        <w:tc>
          <w:tcPr>
            <w:tcW w:w="1134" w:type="dxa"/>
          </w:tcPr>
          <w:p w14:paraId="793F2631" w14:textId="590822D0"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2.3667</w:t>
            </w:r>
            <w:r w:rsidR="00C2627C">
              <w:rPr>
                <w:rFonts w:ascii="Calibri" w:hAnsi="Calibri" w:cs="Calibri"/>
                <w:color w:val="000000"/>
                <w:szCs w:val="22"/>
              </w:rPr>
              <w:br/>
              <w:t>e</w:t>
            </w:r>
            <w:r w:rsidRPr="00280F56">
              <w:rPr>
                <w:rFonts w:ascii="Calibri" w:hAnsi="Calibri" w:cs="Calibri"/>
                <w:color w:val="000000"/>
                <w:szCs w:val="22"/>
              </w:rPr>
              <w:t>-05</w:t>
            </w:r>
          </w:p>
        </w:tc>
        <w:tc>
          <w:tcPr>
            <w:tcW w:w="1276" w:type="dxa"/>
          </w:tcPr>
          <w:p w14:paraId="06A9318C" w14:textId="79CD6E29"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8.39233</w:t>
            </w:r>
            <w:r w:rsidR="00C2627C">
              <w:rPr>
                <w:rFonts w:ascii="Calibri" w:hAnsi="Calibri" w:cs="Calibri"/>
                <w:color w:val="000000"/>
                <w:szCs w:val="22"/>
              </w:rPr>
              <w:br/>
              <w:t>e</w:t>
            </w:r>
            <w:r w:rsidRPr="00280F56">
              <w:rPr>
                <w:rFonts w:ascii="Calibri" w:hAnsi="Calibri" w:cs="Calibri"/>
                <w:color w:val="000000"/>
                <w:szCs w:val="22"/>
              </w:rPr>
              <w:t>-05</w:t>
            </w:r>
          </w:p>
        </w:tc>
        <w:tc>
          <w:tcPr>
            <w:tcW w:w="1167" w:type="dxa"/>
          </w:tcPr>
          <w:p w14:paraId="23DE7232" w14:textId="7AA71E53"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1.570547</w:t>
            </w:r>
          </w:p>
        </w:tc>
        <w:tc>
          <w:tcPr>
            <w:tcW w:w="1945" w:type="dxa"/>
          </w:tcPr>
          <w:p w14:paraId="27CFB3B2" w14:textId="282C7296"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7.230440248</w:t>
            </w:r>
            <w:r w:rsidR="00C2627C">
              <w:rPr>
                <w:rFonts w:ascii="Calibri" w:hAnsi="Calibri" w:cs="Calibri"/>
                <w:color w:val="000000"/>
                <w:szCs w:val="22"/>
              </w:rPr>
              <w:br/>
            </w:r>
            <w:r w:rsidRPr="00280F56">
              <w:rPr>
                <w:rFonts w:ascii="Calibri" w:hAnsi="Calibri" w:cs="Calibri"/>
                <w:color w:val="000000"/>
                <w:szCs w:val="22"/>
              </w:rPr>
              <w:t>e-05</w:t>
            </w:r>
          </w:p>
        </w:tc>
      </w:tr>
      <w:tr w:rsidR="00947CC6" w:rsidRPr="00280F56" w14:paraId="095E283B" w14:textId="77777777" w:rsidTr="00C2627C">
        <w:tc>
          <w:tcPr>
            <w:tcW w:w="1129" w:type="dxa"/>
          </w:tcPr>
          <w:p w14:paraId="77649B8A" w14:textId="77777777" w:rsidR="00947CC6" w:rsidRPr="00280F56" w:rsidRDefault="00947CC6" w:rsidP="000120B4">
            <w:pPr>
              <w:rPr>
                <w:rFonts w:ascii="Calibri" w:hAnsi="Calibri" w:cs="Calibri"/>
                <w:color w:val="000000"/>
                <w:szCs w:val="22"/>
              </w:rPr>
            </w:pPr>
            <w:r w:rsidRPr="00280F56">
              <w:rPr>
                <w:rFonts w:ascii="Calibri" w:hAnsi="Calibri" w:cs="Calibri"/>
                <w:color w:val="000000"/>
                <w:szCs w:val="22"/>
              </w:rPr>
              <w:t>Degrees</w:t>
            </w:r>
          </w:p>
        </w:tc>
        <w:tc>
          <w:tcPr>
            <w:tcW w:w="1276" w:type="dxa"/>
          </w:tcPr>
          <w:p w14:paraId="69AFF6E4" w14:textId="7F641155"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171474</w:t>
            </w:r>
          </w:p>
        </w:tc>
        <w:tc>
          <w:tcPr>
            <w:tcW w:w="1134" w:type="dxa"/>
          </w:tcPr>
          <w:p w14:paraId="1E9F691D" w14:textId="7328AA10"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90.00756</w:t>
            </w:r>
          </w:p>
        </w:tc>
        <w:tc>
          <w:tcPr>
            <w:tcW w:w="1134" w:type="dxa"/>
          </w:tcPr>
          <w:p w14:paraId="649040AB" w14:textId="61F5A4D2"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1356</w:t>
            </w:r>
          </w:p>
        </w:tc>
        <w:tc>
          <w:tcPr>
            <w:tcW w:w="1276" w:type="dxa"/>
          </w:tcPr>
          <w:p w14:paraId="0D0DD6BC" w14:textId="4BCAD9AC"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480845</w:t>
            </w:r>
          </w:p>
        </w:tc>
        <w:tc>
          <w:tcPr>
            <w:tcW w:w="1167" w:type="dxa"/>
          </w:tcPr>
          <w:p w14:paraId="66F3B260" w14:textId="6BC3A62C"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89.985754</w:t>
            </w:r>
          </w:p>
        </w:tc>
        <w:tc>
          <w:tcPr>
            <w:tcW w:w="1945" w:type="dxa"/>
          </w:tcPr>
          <w:p w14:paraId="2E0F030A" w14:textId="77777777" w:rsidR="00947CC6" w:rsidRPr="00280F56" w:rsidRDefault="00947CC6" w:rsidP="000120B4">
            <w:pPr>
              <w:rPr>
                <w:rFonts w:ascii="Calibri" w:hAnsi="Calibri" w:cs="Calibri"/>
                <w:color w:val="000000"/>
                <w:szCs w:val="22"/>
                <w:lang w:eastAsia="zh-CN"/>
              </w:rPr>
            </w:pPr>
            <w:r w:rsidRPr="00280F56">
              <w:rPr>
                <w:rFonts w:ascii="Calibri" w:hAnsi="Calibri" w:cs="Calibri"/>
                <w:color w:val="000000"/>
                <w:szCs w:val="22"/>
              </w:rPr>
              <w:t>-0.004142737</w:t>
            </w:r>
          </w:p>
          <w:p w14:paraId="10F45B45" w14:textId="77777777" w:rsidR="00947CC6" w:rsidRPr="00280F56" w:rsidRDefault="00947CC6" w:rsidP="000120B4">
            <w:pPr>
              <w:rPr>
                <w:rFonts w:ascii="Calibri" w:hAnsi="Calibri" w:cs="Calibri"/>
                <w:color w:val="000000"/>
                <w:szCs w:val="22"/>
              </w:rPr>
            </w:pPr>
          </w:p>
        </w:tc>
      </w:tr>
    </w:tbl>
    <w:p w14:paraId="1A43E34F" w14:textId="1567BA28" w:rsidR="00CD550E" w:rsidRDefault="00A84952" w:rsidP="001567EE">
      <w:pPr>
        <w:pStyle w:val="BodyText"/>
        <w:rPr>
          <w:rFonts w:cs="Calibri"/>
          <w:b/>
          <w:bCs/>
          <w:iCs/>
          <w:sz w:val="28"/>
          <w:szCs w:val="28"/>
        </w:rPr>
      </w:pPr>
      <w:r>
        <w:br/>
        <w:t>In the next section, the experiment</w:t>
      </w:r>
      <w:r w:rsidR="00536189">
        <w:t>al</w:t>
      </w:r>
      <w:r>
        <w:t xml:space="preserve"> process is outlined</w:t>
      </w:r>
      <w:r w:rsidR="001567EE">
        <w:t>,</w:t>
      </w:r>
      <w:r>
        <w:t xml:space="preserve"> and details of the post processing of the IMU data using the various filters and neural network models is presented.</w:t>
      </w:r>
    </w:p>
    <w:p w14:paraId="28C78915" w14:textId="4516E45F" w:rsidR="00F826EB" w:rsidRPr="00280F56" w:rsidRDefault="00F826EB" w:rsidP="00CD550E">
      <w:pPr>
        <w:pStyle w:val="Heading2"/>
      </w:pPr>
      <w:bookmarkStart w:id="89" w:name="_Toc147945600"/>
      <w:r w:rsidRPr="00280F56">
        <w:t>E</w:t>
      </w:r>
      <w:r w:rsidR="00206460">
        <w:t>xperiments</w:t>
      </w:r>
      <w:bookmarkEnd w:id="89"/>
    </w:p>
    <w:p w14:paraId="29B084F8" w14:textId="77777777" w:rsidR="00A84952" w:rsidRDefault="00A84952" w:rsidP="007D5164">
      <w:pPr>
        <w:pStyle w:val="BodyText"/>
      </w:pPr>
      <w:r>
        <w:t>In this section the experiments undertaken on the chassis are outlined and details of the post processing of the IMU data using the various filters and neural network models is presented.</w:t>
      </w:r>
    </w:p>
    <w:p w14:paraId="0D922E56" w14:textId="7598561D" w:rsidR="00944E35" w:rsidRDefault="008A1219" w:rsidP="007D5164">
      <w:pPr>
        <w:pStyle w:val="BodyText"/>
      </w:pPr>
      <w:r>
        <w:t>Table 3.</w:t>
      </w:r>
      <w:r w:rsidR="00C2627C">
        <w:t>6</w:t>
      </w:r>
      <w:r>
        <w:t xml:space="preserve"> </w:t>
      </w:r>
      <w:r w:rsidR="00A84952">
        <w:t xml:space="preserve">contains a list of the experiments </w:t>
      </w:r>
      <w:r w:rsidR="00C2627C">
        <w:t>based on the m</w:t>
      </w:r>
      <w:r w:rsidR="00A84952">
        <w:t xml:space="preserve">ethod </w:t>
      </w:r>
      <w:r w:rsidR="00C2627C">
        <w:t>process of Figure 3.2</w:t>
      </w:r>
      <w:r>
        <w:t>.</w:t>
      </w:r>
      <w:r w:rsidR="00A84952">
        <w:br/>
      </w:r>
      <w:r w:rsidR="00206603">
        <w:t>The first column ties the experiment to the method process outlined in Figure 3.</w:t>
      </w:r>
      <w:r w:rsidR="00C205C0">
        <w:t>2</w:t>
      </w:r>
      <w:r w:rsidR="00206603">
        <w:t xml:space="preserve">. </w:t>
      </w:r>
      <w:r w:rsidR="00A84952">
        <w:t xml:space="preserve">The table </w:t>
      </w:r>
      <w:r w:rsidR="00206603">
        <w:t xml:space="preserve">also </w:t>
      </w:r>
      <w:r w:rsidR="00A84952">
        <w:t xml:space="preserve">contains an experiment name, which IMUs will be evaluated during the experiment, which post-processing processes will be undertaken on the data, the names of the </w:t>
      </w:r>
      <w:r w:rsidR="005372B1">
        <w:t>MATLAB</w:t>
      </w:r>
      <w:r w:rsidR="00A84952">
        <w:t xml:space="preserve"> processing </w:t>
      </w:r>
      <w:r w:rsidR="00B11AB5">
        <w:t>instruction files,</w:t>
      </w:r>
      <w:r w:rsidR="00A84952">
        <w:t xml:space="preserve"> and robot movement programs required to undertake the experiment.</w:t>
      </w:r>
    </w:p>
    <w:p w14:paraId="779D355E" w14:textId="30822935" w:rsidR="006B2C9D" w:rsidRDefault="006B2C9D" w:rsidP="00452A51">
      <w:pPr>
        <w:pStyle w:val="Caption"/>
      </w:pPr>
      <w:r>
        <w:t xml:space="preserve">The central IMU will be measured for all experiements. For experiments where multiple IMUs are investiated, the front </w:t>
      </w:r>
      <w:r w:rsidR="00325942">
        <w:t>three</w:t>
      </w:r>
      <w:r>
        <w:t xml:space="preserve"> IMUs form one measurement set and all of the IMUs form the other. The front </w:t>
      </w:r>
      <w:r w:rsidR="00325942">
        <w:t>three</w:t>
      </w:r>
      <w:r>
        <w:t xml:space="preserve"> IMUs were originally selected as the two outer IMUs share the same alignment</w:t>
      </w:r>
      <w:r w:rsidR="00D054B1">
        <w:t xml:space="preserve"> as the central IMU</w:t>
      </w:r>
      <w:r>
        <w:t>, and, if mounted on a vehicle should move in similar directions. This also allows evaluation of the rear IMUs by looking at the differences between the front and the All IMU results. The rear IMUs are further away from the central IMU and, on a production vehicle, might show some differences, as a small change in angle at the front may lead to large movements at the rear, and vice versa.</w:t>
      </w:r>
    </w:p>
    <w:p w14:paraId="59135B2F" w14:textId="77777777" w:rsidR="00C205C0" w:rsidRDefault="00D80125" w:rsidP="00CF13D7">
      <w:pPr>
        <w:pStyle w:val="BodyText"/>
      </w:pPr>
      <w:r>
        <w:t>T</w:t>
      </w:r>
      <w:r w:rsidR="00944E35">
        <w:t>ables 3.</w:t>
      </w:r>
      <w:r w:rsidR="00C2627C">
        <w:t>7</w:t>
      </w:r>
      <w:r w:rsidR="00944E35">
        <w:t xml:space="preserve"> through 3.</w:t>
      </w:r>
      <w:r w:rsidR="00C2627C">
        <w:t>12</w:t>
      </w:r>
      <w:r w:rsidR="00944E35">
        <w:t xml:space="preserve"> describe the robotic arm movements for each robot </w:t>
      </w:r>
      <w:r w:rsidR="002E2FBE">
        <w:t>m</w:t>
      </w:r>
      <w:r w:rsidR="00944E35">
        <w:t>ovement program</w:t>
      </w:r>
      <w:r w:rsidR="00A84952">
        <w:t xml:space="preserve"> listed in Table 3.6</w:t>
      </w:r>
      <w:r w:rsidR="00944E35">
        <w:t>.</w:t>
      </w:r>
      <w:r w:rsidR="00125C08">
        <w:t xml:space="preserve"> It is to be noted that these angles are endpoints for the robotic arm. Arm movement </w:t>
      </w:r>
      <w:r w:rsidR="002E2FBE">
        <w:t>acceleration is not constant. T</w:t>
      </w:r>
      <w:r w:rsidR="00125C08">
        <w:t>he first and last quarter</w:t>
      </w:r>
      <w:r w:rsidR="002E2FBE">
        <w:t>s</w:t>
      </w:r>
      <w:r w:rsidR="00125C08">
        <w:t xml:space="preserve"> </w:t>
      </w:r>
      <w:r w:rsidR="002E2FBE">
        <w:t xml:space="preserve">of a given movement </w:t>
      </w:r>
      <w:r w:rsidR="00125C08">
        <w:t xml:space="preserve">involve gradual acceleration and deceleration respectively, </w:t>
      </w:r>
      <w:r w:rsidR="00997F20">
        <w:t xml:space="preserve">and the middle period is a constant </w:t>
      </w:r>
      <w:r w:rsidR="00125C08">
        <w:lastRenderedPageBreak/>
        <w:t>250mm/second.</w:t>
      </w:r>
      <w:r w:rsidR="00CF13D7">
        <w:br/>
      </w:r>
      <w:r w:rsidR="00CF13D7">
        <w:br/>
      </w:r>
      <w:r w:rsidR="00CF13D7" w:rsidRPr="00841042">
        <w:t xml:space="preserve">Yaw movement data </w:t>
      </w:r>
      <w:r w:rsidR="00CF13D7">
        <w:t xml:space="preserve">will </w:t>
      </w:r>
      <w:r w:rsidR="00CF13D7" w:rsidRPr="00841042">
        <w:t xml:space="preserve">not </w:t>
      </w:r>
      <w:r w:rsidR="00CF13D7">
        <w:t xml:space="preserve">be </w:t>
      </w:r>
      <w:r w:rsidR="00CF13D7" w:rsidRPr="00841042">
        <w:t>derived as the IMUs would realistically require magnetometer data to calculate this information and the aluminium baseboard (and steel construction of the vehicle chassis</w:t>
      </w:r>
      <w:r w:rsidR="00CF13D7">
        <w:t xml:space="preserve"> when mounted in production</w:t>
      </w:r>
      <w:r w:rsidR="00CF13D7" w:rsidRPr="00841042">
        <w:t>)</w:t>
      </w:r>
      <w:r w:rsidR="00D054B1">
        <w:t>, along with robot motor noise,</w:t>
      </w:r>
      <w:r w:rsidR="00CF13D7" w:rsidRPr="00841042">
        <w:t xml:space="preserve"> would likely introduce too much variability to the measurements for a magnetometer to be useful</w:t>
      </w:r>
      <w:r w:rsidR="00322005">
        <w:t xml:space="preserve"> as per the findings of Fan </w:t>
      </w:r>
      <w:r w:rsidR="00322005">
        <w:fldChar w:fldCharType="begin" w:fldLock="1"/>
      </w:r>
      <w:r w:rsidR="00442DDF">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22005">
        <w:fldChar w:fldCharType="separate"/>
      </w:r>
      <w:r w:rsidR="00442DDF" w:rsidRPr="00442DDF">
        <w:rPr>
          <w:noProof/>
        </w:rPr>
        <w:t>(Fan et al., 2017)</w:t>
      </w:r>
      <w:r w:rsidR="00322005">
        <w:fldChar w:fldCharType="end"/>
      </w:r>
      <w:r w:rsidR="00CF13D7" w:rsidRPr="00841042">
        <w:t xml:space="preserve">. </w:t>
      </w:r>
      <w:r w:rsidR="00CF13D7">
        <w:t xml:space="preserve">This assumption </w:t>
      </w:r>
      <w:r w:rsidR="00062030">
        <w:t>is</w:t>
      </w:r>
      <w:r w:rsidR="00CF13D7">
        <w:t xml:space="preserve"> investigated in </w:t>
      </w:r>
      <w:r w:rsidR="00D054B1">
        <w:t>Section 4.5.6</w:t>
      </w:r>
      <w:r w:rsidR="00CF13D7">
        <w:t xml:space="preserve"> using the baseboard chassis.</w:t>
      </w:r>
      <w:bookmarkStart w:id="90" w:name="_Hlk147327215"/>
      <w:bookmarkStart w:id="91" w:name="_Hlk147525723"/>
    </w:p>
    <w:p w14:paraId="7BBC658B" w14:textId="428668B5" w:rsidR="00206460" w:rsidRPr="00280F56" w:rsidRDefault="00206460" w:rsidP="00CF13D7">
      <w:pPr>
        <w:pStyle w:val="BodyText"/>
      </w:pPr>
      <w:bookmarkStart w:id="92" w:name="_Toc147945453"/>
      <w:r>
        <w:t xml:space="preserve">Table </w:t>
      </w:r>
      <w:fldSimple w:instr=" STYLEREF 1 \s ">
        <w:r w:rsidR="00C5580D">
          <w:rPr>
            <w:noProof/>
          </w:rPr>
          <w:t>3</w:t>
        </w:r>
      </w:fldSimple>
      <w:r w:rsidR="00C5580D">
        <w:t>.</w:t>
      </w:r>
      <w:fldSimple w:instr=" SEQ Table \* ARABIC \s 1 ">
        <w:r w:rsidR="00C5580D">
          <w:rPr>
            <w:noProof/>
          </w:rPr>
          <w:t>6</w:t>
        </w:r>
      </w:fldSimple>
      <w:r>
        <w:t xml:space="preserve"> Experiments</w:t>
      </w:r>
      <w:r w:rsidR="00A84952">
        <w:t>.</w:t>
      </w:r>
      <w:bookmarkEnd w:id="92"/>
    </w:p>
    <w:tbl>
      <w:tblPr>
        <w:tblStyle w:val="TableGrid"/>
        <w:tblW w:w="9067" w:type="dxa"/>
        <w:tblLayout w:type="fixed"/>
        <w:tblLook w:val="04A0" w:firstRow="1" w:lastRow="0" w:firstColumn="1" w:lastColumn="0" w:noHBand="0" w:noVBand="1"/>
      </w:tblPr>
      <w:tblGrid>
        <w:gridCol w:w="1838"/>
        <w:gridCol w:w="1701"/>
        <w:gridCol w:w="1276"/>
        <w:gridCol w:w="1134"/>
        <w:gridCol w:w="1843"/>
        <w:gridCol w:w="1275"/>
      </w:tblGrid>
      <w:tr w:rsidR="00206603" w14:paraId="40C8D797" w14:textId="346EDDF7" w:rsidTr="007B0FA7">
        <w:tc>
          <w:tcPr>
            <w:tcW w:w="1838" w:type="dxa"/>
          </w:tcPr>
          <w:p w14:paraId="1BFCAA68" w14:textId="26899CB0" w:rsidR="00206603" w:rsidRDefault="00206603" w:rsidP="00904F7C">
            <w:pPr>
              <w:jc w:val="center"/>
            </w:pPr>
            <w:r>
              <w:t>Purpose</w:t>
            </w:r>
          </w:p>
        </w:tc>
        <w:tc>
          <w:tcPr>
            <w:tcW w:w="1701" w:type="dxa"/>
          </w:tcPr>
          <w:p w14:paraId="059090A4" w14:textId="4BA88B81" w:rsidR="00206603" w:rsidRDefault="00206603" w:rsidP="00904F7C">
            <w:pPr>
              <w:jc w:val="center"/>
            </w:pPr>
            <w:r>
              <w:t>Experiment Name</w:t>
            </w:r>
          </w:p>
        </w:tc>
        <w:tc>
          <w:tcPr>
            <w:tcW w:w="1276" w:type="dxa"/>
          </w:tcPr>
          <w:p w14:paraId="5C954390" w14:textId="3537343F" w:rsidR="00206603" w:rsidRDefault="00206603" w:rsidP="00904F7C">
            <w:pPr>
              <w:jc w:val="center"/>
            </w:pPr>
            <w:r>
              <w:t xml:space="preserve">IMUs </w:t>
            </w:r>
            <w:r w:rsidR="00904F7C">
              <w:t>sampled</w:t>
            </w:r>
          </w:p>
        </w:tc>
        <w:tc>
          <w:tcPr>
            <w:tcW w:w="1134" w:type="dxa"/>
          </w:tcPr>
          <w:p w14:paraId="5AD9E5D5" w14:textId="42D73370" w:rsidR="00206603" w:rsidRDefault="00206603" w:rsidP="00904F7C">
            <w:pPr>
              <w:jc w:val="center"/>
            </w:pPr>
            <w:r>
              <w:t>Process</w:t>
            </w:r>
            <w:r w:rsidR="005372B1">
              <w:t>’</w:t>
            </w:r>
          </w:p>
        </w:tc>
        <w:tc>
          <w:tcPr>
            <w:tcW w:w="1843" w:type="dxa"/>
          </w:tcPr>
          <w:p w14:paraId="1609A2E5" w14:textId="5AA0834C" w:rsidR="00206603" w:rsidRDefault="00206603" w:rsidP="00904F7C">
            <w:pPr>
              <w:jc w:val="center"/>
            </w:pPr>
            <w:r>
              <w:t>Capture Name</w:t>
            </w:r>
          </w:p>
        </w:tc>
        <w:tc>
          <w:tcPr>
            <w:tcW w:w="1275" w:type="dxa"/>
          </w:tcPr>
          <w:p w14:paraId="0ABAF154" w14:textId="7CBA296F" w:rsidR="00206603" w:rsidRDefault="00206603" w:rsidP="00904F7C">
            <w:pPr>
              <w:jc w:val="center"/>
            </w:pPr>
            <w:r>
              <w:t>Robot Movement Program</w:t>
            </w:r>
          </w:p>
        </w:tc>
      </w:tr>
      <w:tr w:rsidR="00206603" w14:paraId="3695A0E3" w14:textId="46F286DD" w:rsidTr="007B0FA7">
        <w:tc>
          <w:tcPr>
            <w:tcW w:w="1838" w:type="dxa"/>
          </w:tcPr>
          <w:p w14:paraId="04A8A004" w14:textId="74924CAD" w:rsidR="00206603" w:rsidRDefault="00206603" w:rsidP="00904F7C">
            <w:pPr>
              <w:jc w:val="center"/>
            </w:pPr>
            <w:r>
              <w:t>Determining sensor noise</w:t>
            </w:r>
          </w:p>
        </w:tc>
        <w:tc>
          <w:tcPr>
            <w:tcW w:w="1701" w:type="dxa"/>
          </w:tcPr>
          <w:p w14:paraId="74039EE8" w14:textId="472229C1" w:rsidR="00206603" w:rsidRDefault="00206603" w:rsidP="00904F7C">
            <w:pPr>
              <w:jc w:val="center"/>
            </w:pPr>
            <w:r>
              <w:t>Stationary</w:t>
            </w:r>
          </w:p>
        </w:tc>
        <w:tc>
          <w:tcPr>
            <w:tcW w:w="1276" w:type="dxa"/>
          </w:tcPr>
          <w:p w14:paraId="7676D979" w14:textId="55ACEF29" w:rsidR="00FC14FD" w:rsidRDefault="00DB7715" w:rsidP="00FC14FD">
            <w:pPr>
              <w:jc w:val="center"/>
            </w:pPr>
            <w:r>
              <w:t>Central</w:t>
            </w:r>
            <w:r w:rsidR="00FC14FD">
              <w:br/>
              <w:t>All IMUs</w:t>
            </w:r>
          </w:p>
        </w:tc>
        <w:tc>
          <w:tcPr>
            <w:tcW w:w="1134" w:type="dxa"/>
          </w:tcPr>
          <w:p w14:paraId="2D5238CD" w14:textId="16B6A6E0" w:rsidR="00206603" w:rsidRDefault="00206603" w:rsidP="00904F7C">
            <w:pPr>
              <w:jc w:val="center"/>
            </w:pPr>
            <w:r>
              <w:t>Madgwick</w:t>
            </w:r>
            <w:r>
              <w:br/>
              <w:t>Kalman</w:t>
            </w:r>
          </w:p>
        </w:tc>
        <w:tc>
          <w:tcPr>
            <w:tcW w:w="1843" w:type="dxa"/>
          </w:tcPr>
          <w:p w14:paraId="49F42F6E" w14:textId="7452F371" w:rsidR="00206603" w:rsidRDefault="00206603" w:rsidP="00904F7C">
            <w:pPr>
              <w:jc w:val="center"/>
            </w:pPr>
            <w:r>
              <w:t>Stationary</w:t>
            </w:r>
          </w:p>
        </w:tc>
        <w:tc>
          <w:tcPr>
            <w:tcW w:w="1275" w:type="dxa"/>
          </w:tcPr>
          <w:p w14:paraId="37CC6042" w14:textId="434EC43C" w:rsidR="00206603" w:rsidRDefault="00206603" w:rsidP="00904F7C">
            <w:pPr>
              <w:jc w:val="center"/>
            </w:pPr>
            <w:r>
              <w:t>-</w:t>
            </w:r>
          </w:p>
        </w:tc>
      </w:tr>
      <w:tr w:rsidR="00206603" w14:paraId="2D5BBB75" w14:textId="0713A0A4" w:rsidTr="007B0FA7">
        <w:tc>
          <w:tcPr>
            <w:tcW w:w="1838" w:type="dxa"/>
          </w:tcPr>
          <w:p w14:paraId="705C866A" w14:textId="2B9474E5" w:rsidR="00206603" w:rsidRDefault="00206603" w:rsidP="00904F7C">
            <w:pPr>
              <w:jc w:val="center"/>
            </w:pPr>
            <w:r>
              <w:t>Roll sensitivity</w:t>
            </w:r>
          </w:p>
        </w:tc>
        <w:tc>
          <w:tcPr>
            <w:tcW w:w="1701" w:type="dxa"/>
          </w:tcPr>
          <w:p w14:paraId="254A074C" w14:textId="540F7731" w:rsidR="00206603" w:rsidRDefault="00206603" w:rsidP="00904F7C">
            <w:pPr>
              <w:jc w:val="center"/>
            </w:pPr>
            <w:r>
              <w:t>Roll</w:t>
            </w:r>
          </w:p>
        </w:tc>
        <w:tc>
          <w:tcPr>
            <w:tcW w:w="1276" w:type="dxa"/>
          </w:tcPr>
          <w:p w14:paraId="38C661C0" w14:textId="05B8C291" w:rsidR="00206603" w:rsidRDefault="00DB7715" w:rsidP="00904F7C">
            <w:pPr>
              <w:jc w:val="center"/>
            </w:pPr>
            <w:r>
              <w:t>Central</w:t>
            </w:r>
          </w:p>
        </w:tc>
        <w:tc>
          <w:tcPr>
            <w:tcW w:w="1134" w:type="dxa"/>
          </w:tcPr>
          <w:p w14:paraId="024B1311" w14:textId="7323050B" w:rsidR="00206603" w:rsidRDefault="00206603" w:rsidP="00904F7C">
            <w:pPr>
              <w:jc w:val="center"/>
            </w:pPr>
            <w:r>
              <w:t>Madgwick</w:t>
            </w:r>
            <w:r>
              <w:br/>
              <w:t>Kalman</w:t>
            </w:r>
          </w:p>
        </w:tc>
        <w:tc>
          <w:tcPr>
            <w:tcW w:w="1843" w:type="dxa"/>
          </w:tcPr>
          <w:p w14:paraId="2406B87E" w14:textId="4659E8F7" w:rsidR="00206603" w:rsidRDefault="00206603" w:rsidP="00904F7C">
            <w:pPr>
              <w:jc w:val="center"/>
            </w:pPr>
            <w:r>
              <w:t>Roll</w:t>
            </w:r>
          </w:p>
        </w:tc>
        <w:tc>
          <w:tcPr>
            <w:tcW w:w="1275" w:type="dxa"/>
          </w:tcPr>
          <w:p w14:paraId="30E070FF" w14:textId="4215A4B7" w:rsidR="00206603" w:rsidRDefault="00206603" w:rsidP="00904F7C">
            <w:pPr>
              <w:jc w:val="center"/>
            </w:pPr>
            <w:r>
              <w:t>Roll</w:t>
            </w:r>
          </w:p>
        </w:tc>
      </w:tr>
      <w:tr w:rsidR="00206603" w14:paraId="72D912F7" w14:textId="6A05C8C4" w:rsidTr="007B0FA7">
        <w:tc>
          <w:tcPr>
            <w:tcW w:w="1838" w:type="dxa"/>
          </w:tcPr>
          <w:p w14:paraId="3B95382E" w14:textId="79554C54" w:rsidR="00206603" w:rsidRDefault="00206603" w:rsidP="00904F7C">
            <w:pPr>
              <w:jc w:val="center"/>
            </w:pPr>
            <w:r>
              <w:t>Pitch sensitivity</w:t>
            </w:r>
          </w:p>
        </w:tc>
        <w:tc>
          <w:tcPr>
            <w:tcW w:w="1701" w:type="dxa"/>
          </w:tcPr>
          <w:p w14:paraId="5AD5AFA5" w14:textId="6770A88F" w:rsidR="00206603" w:rsidRDefault="00206603" w:rsidP="00904F7C">
            <w:pPr>
              <w:jc w:val="center"/>
            </w:pPr>
            <w:r>
              <w:t>Pitch</w:t>
            </w:r>
          </w:p>
        </w:tc>
        <w:tc>
          <w:tcPr>
            <w:tcW w:w="1276" w:type="dxa"/>
          </w:tcPr>
          <w:p w14:paraId="0FFBF5DE" w14:textId="363B9174" w:rsidR="00206603" w:rsidRDefault="00DB7715" w:rsidP="00904F7C">
            <w:pPr>
              <w:jc w:val="center"/>
            </w:pPr>
            <w:r>
              <w:t>Central</w:t>
            </w:r>
          </w:p>
        </w:tc>
        <w:tc>
          <w:tcPr>
            <w:tcW w:w="1134" w:type="dxa"/>
          </w:tcPr>
          <w:p w14:paraId="198FAB85" w14:textId="21857E78" w:rsidR="00206603" w:rsidRDefault="00206603" w:rsidP="00904F7C">
            <w:pPr>
              <w:jc w:val="center"/>
            </w:pPr>
            <w:r>
              <w:t>Madgwick</w:t>
            </w:r>
            <w:r>
              <w:br/>
              <w:t>Kalman</w:t>
            </w:r>
          </w:p>
        </w:tc>
        <w:tc>
          <w:tcPr>
            <w:tcW w:w="1843" w:type="dxa"/>
          </w:tcPr>
          <w:p w14:paraId="52C024AE" w14:textId="152723A8" w:rsidR="00206603" w:rsidRDefault="00206603" w:rsidP="00904F7C">
            <w:pPr>
              <w:jc w:val="center"/>
            </w:pPr>
            <w:r>
              <w:t>Pitch</w:t>
            </w:r>
          </w:p>
        </w:tc>
        <w:tc>
          <w:tcPr>
            <w:tcW w:w="1275" w:type="dxa"/>
          </w:tcPr>
          <w:p w14:paraId="304C1BF3" w14:textId="03983791" w:rsidR="00206603" w:rsidRDefault="00206603" w:rsidP="00904F7C">
            <w:pPr>
              <w:jc w:val="center"/>
            </w:pPr>
            <w:r>
              <w:t>Pitch</w:t>
            </w:r>
          </w:p>
        </w:tc>
      </w:tr>
      <w:tr w:rsidR="00CD23D7" w14:paraId="52A0AE55" w14:textId="7D882110" w:rsidTr="007B0FA7">
        <w:tc>
          <w:tcPr>
            <w:tcW w:w="1838" w:type="dxa"/>
          </w:tcPr>
          <w:p w14:paraId="16AD374F" w14:textId="585E3C3C" w:rsidR="00CD23D7" w:rsidRDefault="00CD23D7" w:rsidP="00CD23D7">
            <w:pPr>
              <w:jc w:val="center"/>
            </w:pPr>
            <w:r>
              <w:t>Comparisons-Varied movement</w:t>
            </w:r>
          </w:p>
        </w:tc>
        <w:tc>
          <w:tcPr>
            <w:tcW w:w="1701" w:type="dxa"/>
          </w:tcPr>
          <w:p w14:paraId="0B6300EC" w14:textId="4A9333CF" w:rsidR="00CD23D7" w:rsidRDefault="00CD23D7" w:rsidP="00CD23D7">
            <w:pPr>
              <w:jc w:val="center"/>
            </w:pPr>
            <w:r>
              <w:t>Varied</w:t>
            </w:r>
          </w:p>
        </w:tc>
        <w:tc>
          <w:tcPr>
            <w:tcW w:w="1276" w:type="dxa"/>
          </w:tcPr>
          <w:p w14:paraId="28158023" w14:textId="32399E3E" w:rsidR="00CD23D7" w:rsidRDefault="00CD23D7" w:rsidP="00CD23D7">
            <w:pPr>
              <w:jc w:val="center"/>
            </w:pPr>
            <w:r>
              <w:t>Central</w:t>
            </w:r>
            <w:r>
              <w:br/>
              <w:t>Front IMUs</w:t>
            </w:r>
            <w:r>
              <w:br/>
              <w:t>All IMUs</w:t>
            </w:r>
          </w:p>
        </w:tc>
        <w:tc>
          <w:tcPr>
            <w:tcW w:w="1134" w:type="dxa"/>
          </w:tcPr>
          <w:p w14:paraId="054E650D" w14:textId="7C11BF20" w:rsidR="00CD23D7" w:rsidRDefault="00CD23D7" w:rsidP="00CD23D7">
            <w:pPr>
              <w:jc w:val="center"/>
            </w:pPr>
            <w:r>
              <w:t>Madgwick</w:t>
            </w:r>
            <w:r>
              <w:br/>
              <w:t>Kalman</w:t>
            </w:r>
            <w:r>
              <w:br/>
              <w:t>NN</w:t>
            </w:r>
          </w:p>
        </w:tc>
        <w:tc>
          <w:tcPr>
            <w:tcW w:w="1843" w:type="dxa"/>
          </w:tcPr>
          <w:p w14:paraId="70271554" w14:textId="47556645" w:rsidR="00CD23D7" w:rsidRDefault="00CD23D7" w:rsidP="00CD23D7">
            <w:pPr>
              <w:jc w:val="center"/>
            </w:pPr>
            <w:r>
              <w:t>Varied</w:t>
            </w:r>
            <w:r>
              <w:br/>
              <w:t>(NN training data)</w:t>
            </w:r>
          </w:p>
        </w:tc>
        <w:tc>
          <w:tcPr>
            <w:tcW w:w="1275" w:type="dxa"/>
          </w:tcPr>
          <w:p w14:paraId="266A2F2E" w14:textId="5CE26973" w:rsidR="00CD23D7" w:rsidRDefault="00CD23D7" w:rsidP="00CD23D7">
            <w:pPr>
              <w:jc w:val="center"/>
            </w:pPr>
            <w:r>
              <w:t>Varied</w:t>
            </w:r>
          </w:p>
        </w:tc>
      </w:tr>
      <w:tr w:rsidR="00CD23D7" w14:paraId="7C4F145F" w14:textId="68C619AA" w:rsidTr="007B0FA7">
        <w:tc>
          <w:tcPr>
            <w:tcW w:w="1838" w:type="dxa"/>
          </w:tcPr>
          <w:p w14:paraId="4F76C822" w14:textId="67787F32" w:rsidR="00CD23D7" w:rsidRDefault="00CD23D7" w:rsidP="00CD23D7">
            <w:pPr>
              <w:jc w:val="center"/>
            </w:pPr>
            <w:r>
              <w:t>Comparisons-Untrained data for NN</w:t>
            </w:r>
          </w:p>
        </w:tc>
        <w:tc>
          <w:tcPr>
            <w:tcW w:w="1701" w:type="dxa"/>
          </w:tcPr>
          <w:p w14:paraId="502769A5" w14:textId="1B5BD5A4" w:rsidR="00CD23D7" w:rsidRDefault="00CD23D7" w:rsidP="00CD23D7">
            <w:pPr>
              <w:jc w:val="center"/>
            </w:pPr>
            <w:r>
              <w:t>Varied-</w:t>
            </w:r>
            <w:r>
              <w:br/>
            </w:r>
            <w:r w:rsidR="00997F20">
              <w:t>Untrained</w:t>
            </w:r>
          </w:p>
        </w:tc>
        <w:tc>
          <w:tcPr>
            <w:tcW w:w="1276" w:type="dxa"/>
          </w:tcPr>
          <w:p w14:paraId="75AC9387" w14:textId="14B496BB" w:rsidR="00CD23D7" w:rsidRDefault="00CD23D7" w:rsidP="00CD23D7">
            <w:pPr>
              <w:jc w:val="center"/>
            </w:pPr>
            <w:r>
              <w:t>Central</w:t>
            </w:r>
            <w:r>
              <w:br/>
              <w:t>Front IMUs</w:t>
            </w:r>
            <w:r>
              <w:br/>
              <w:t>All IMUs</w:t>
            </w:r>
          </w:p>
        </w:tc>
        <w:tc>
          <w:tcPr>
            <w:tcW w:w="1134" w:type="dxa"/>
          </w:tcPr>
          <w:p w14:paraId="04091B9B" w14:textId="725EE5BE" w:rsidR="00CD23D7" w:rsidRDefault="00CD23D7" w:rsidP="00CD23D7">
            <w:pPr>
              <w:jc w:val="center"/>
            </w:pPr>
            <w:r>
              <w:t>NN</w:t>
            </w:r>
          </w:p>
        </w:tc>
        <w:tc>
          <w:tcPr>
            <w:tcW w:w="1843" w:type="dxa"/>
          </w:tcPr>
          <w:p w14:paraId="130CB9D5" w14:textId="6FEB55B7" w:rsidR="00CD23D7" w:rsidRDefault="00CD23D7" w:rsidP="00CD23D7">
            <w:pPr>
              <w:jc w:val="center"/>
            </w:pPr>
            <w:r>
              <w:t>Varied</w:t>
            </w:r>
            <w:r>
              <w:br/>
              <w:t>(NN Untrained data)</w:t>
            </w:r>
          </w:p>
        </w:tc>
        <w:tc>
          <w:tcPr>
            <w:tcW w:w="1275" w:type="dxa"/>
          </w:tcPr>
          <w:p w14:paraId="6A41E084" w14:textId="324447EB" w:rsidR="00CD23D7" w:rsidRDefault="00CD23D7" w:rsidP="00CD23D7">
            <w:pPr>
              <w:jc w:val="center"/>
            </w:pPr>
            <w:r>
              <w:t>Varied-Untrained</w:t>
            </w:r>
          </w:p>
        </w:tc>
      </w:tr>
      <w:tr w:rsidR="00CD23D7" w14:paraId="154A7D4A" w14:textId="53D661F3" w:rsidTr="007B0FA7">
        <w:tc>
          <w:tcPr>
            <w:tcW w:w="1838" w:type="dxa"/>
          </w:tcPr>
          <w:p w14:paraId="67D7C253" w14:textId="0087C549" w:rsidR="00CD23D7" w:rsidRDefault="00CD23D7" w:rsidP="00CD23D7">
            <w:pPr>
              <w:jc w:val="center"/>
            </w:pPr>
            <w:r>
              <w:t>Is a magnetometer useful?</w:t>
            </w:r>
          </w:p>
        </w:tc>
        <w:tc>
          <w:tcPr>
            <w:tcW w:w="1701" w:type="dxa"/>
          </w:tcPr>
          <w:p w14:paraId="433213BD" w14:textId="1AE89639" w:rsidR="00CD23D7" w:rsidRDefault="00CD23D7" w:rsidP="00CD23D7">
            <w:pPr>
              <w:jc w:val="center"/>
            </w:pPr>
            <w:r>
              <w:t>Magnetometer</w:t>
            </w:r>
          </w:p>
        </w:tc>
        <w:tc>
          <w:tcPr>
            <w:tcW w:w="1276" w:type="dxa"/>
          </w:tcPr>
          <w:p w14:paraId="732C07CF" w14:textId="73A83CDC" w:rsidR="00CD23D7" w:rsidRDefault="00CD23D7" w:rsidP="00CD23D7">
            <w:pPr>
              <w:jc w:val="center"/>
            </w:pPr>
            <w:r>
              <w:t>Central</w:t>
            </w:r>
            <w:r>
              <w:br/>
              <w:t>Front IMUs</w:t>
            </w:r>
            <w:r>
              <w:br/>
              <w:t>All IMUs</w:t>
            </w:r>
          </w:p>
        </w:tc>
        <w:tc>
          <w:tcPr>
            <w:tcW w:w="1134" w:type="dxa"/>
          </w:tcPr>
          <w:p w14:paraId="55C31975" w14:textId="72D5F406" w:rsidR="00CD23D7" w:rsidRDefault="00CD23D7" w:rsidP="00CD23D7">
            <w:pPr>
              <w:jc w:val="center"/>
            </w:pPr>
            <w:r>
              <w:t>Madgwick</w:t>
            </w:r>
            <w:r>
              <w:br/>
              <w:t>Kalman</w:t>
            </w:r>
            <w:r>
              <w:br/>
              <w:t>NN</w:t>
            </w:r>
          </w:p>
        </w:tc>
        <w:tc>
          <w:tcPr>
            <w:tcW w:w="1843" w:type="dxa"/>
          </w:tcPr>
          <w:p w14:paraId="7B347B58" w14:textId="1EC70423" w:rsidR="00CD23D7" w:rsidRDefault="00CD23D7" w:rsidP="00CD23D7">
            <w:pPr>
              <w:jc w:val="center"/>
            </w:pPr>
            <w:r>
              <w:t>Magnetometer</w:t>
            </w:r>
            <w:r>
              <w:br/>
              <w:t>(NN training data)</w:t>
            </w:r>
          </w:p>
        </w:tc>
        <w:tc>
          <w:tcPr>
            <w:tcW w:w="1275" w:type="dxa"/>
          </w:tcPr>
          <w:p w14:paraId="276CD595" w14:textId="0A4EDBC3" w:rsidR="00CD23D7" w:rsidRDefault="00CD23D7" w:rsidP="00CD23D7">
            <w:pPr>
              <w:jc w:val="center"/>
            </w:pPr>
            <w:r>
              <w:t>Varied</w:t>
            </w:r>
          </w:p>
        </w:tc>
      </w:tr>
      <w:tr w:rsidR="00CD23D7" w14:paraId="39E6316F" w14:textId="4759A6E7" w:rsidTr="007B0FA7">
        <w:tc>
          <w:tcPr>
            <w:tcW w:w="1838" w:type="dxa"/>
          </w:tcPr>
          <w:p w14:paraId="48C4EBCF" w14:textId="5AD8E336" w:rsidR="00CD23D7" w:rsidRDefault="00CD23D7" w:rsidP="00CD23D7">
            <w:pPr>
              <w:jc w:val="center"/>
            </w:pPr>
            <w:r>
              <w:t xml:space="preserve">Can complex movements be </w:t>
            </w:r>
            <w:r w:rsidR="00742E8C">
              <w:t>measured?</w:t>
            </w:r>
          </w:p>
        </w:tc>
        <w:tc>
          <w:tcPr>
            <w:tcW w:w="1701" w:type="dxa"/>
          </w:tcPr>
          <w:p w14:paraId="5E2A24E6" w14:textId="5B46DE24" w:rsidR="00CD23D7" w:rsidRDefault="00CD23D7" w:rsidP="00CD23D7">
            <w:pPr>
              <w:jc w:val="center"/>
            </w:pPr>
            <w:r>
              <w:t>Rotation</w:t>
            </w:r>
          </w:p>
        </w:tc>
        <w:tc>
          <w:tcPr>
            <w:tcW w:w="1276" w:type="dxa"/>
          </w:tcPr>
          <w:p w14:paraId="11D67E0C" w14:textId="1428E63A" w:rsidR="00CD23D7" w:rsidRDefault="00CD23D7" w:rsidP="00CD23D7">
            <w:pPr>
              <w:jc w:val="center"/>
            </w:pPr>
            <w:r>
              <w:t>Central</w:t>
            </w:r>
            <w:r>
              <w:br/>
              <w:t>Front IMUs</w:t>
            </w:r>
            <w:r>
              <w:br/>
              <w:t>All IMUs</w:t>
            </w:r>
          </w:p>
        </w:tc>
        <w:tc>
          <w:tcPr>
            <w:tcW w:w="1134" w:type="dxa"/>
          </w:tcPr>
          <w:p w14:paraId="0013A878" w14:textId="1FEC1690" w:rsidR="00CD23D7" w:rsidRDefault="00CD23D7" w:rsidP="00CD23D7">
            <w:pPr>
              <w:jc w:val="center"/>
            </w:pPr>
            <w:r>
              <w:t>Madgwick</w:t>
            </w:r>
            <w:r>
              <w:br/>
              <w:t>Kalman</w:t>
            </w:r>
            <w:r>
              <w:br/>
              <w:t>NN</w:t>
            </w:r>
          </w:p>
        </w:tc>
        <w:tc>
          <w:tcPr>
            <w:tcW w:w="1843" w:type="dxa"/>
          </w:tcPr>
          <w:p w14:paraId="6CAE5AD0" w14:textId="41CC93B9" w:rsidR="00CD23D7" w:rsidRDefault="00CD23D7" w:rsidP="00CD23D7">
            <w:pPr>
              <w:jc w:val="center"/>
            </w:pPr>
            <w:r>
              <w:t>Rotation</w:t>
            </w:r>
            <w:r>
              <w:br/>
              <w:t>(NN training data)</w:t>
            </w:r>
          </w:p>
        </w:tc>
        <w:tc>
          <w:tcPr>
            <w:tcW w:w="1275" w:type="dxa"/>
          </w:tcPr>
          <w:p w14:paraId="77DED033" w14:textId="23F4AF5B" w:rsidR="00CD23D7" w:rsidRDefault="00CD23D7" w:rsidP="00CD23D7">
            <w:pPr>
              <w:jc w:val="center"/>
            </w:pPr>
            <w:r>
              <w:t>Rotation</w:t>
            </w:r>
          </w:p>
        </w:tc>
      </w:tr>
      <w:tr w:rsidR="00CD23D7" w14:paraId="1D42D4A1" w14:textId="77777777" w:rsidTr="007B0FA7">
        <w:tc>
          <w:tcPr>
            <w:tcW w:w="1838" w:type="dxa"/>
          </w:tcPr>
          <w:p w14:paraId="5910D653" w14:textId="0014EDD4" w:rsidR="00CD23D7" w:rsidRDefault="00CD23D7" w:rsidP="00CD23D7">
            <w:pPr>
              <w:jc w:val="center"/>
            </w:pPr>
            <w:r>
              <w:t>Complex movements -Untrained data</w:t>
            </w:r>
          </w:p>
        </w:tc>
        <w:tc>
          <w:tcPr>
            <w:tcW w:w="1701" w:type="dxa"/>
          </w:tcPr>
          <w:p w14:paraId="7C163FAD" w14:textId="2D1FB5C4" w:rsidR="00CD23D7" w:rsidRDefault="00CD23D7" w:rsidP="00CD23D7">
            <w:pPr>
              <w:jc w:val="center"/>
            </w:pPr>
            <w:r>
              <w:t>Rotation-</w:t>
            </w:r>
            <w:r>
              <w:br/>
            </w:r>
            <w:r w:rsidR="00997F20">
              <w:t>Untrained</w:t>
            </w:r>
          </w:p>
        </w:tc>
        <w:tc>
          <w:tcPr>
            <w:tcW w:w="1276" w:type="dxa"/>
          </w:tcPr>
          <w:p w14:paraId="7C95C3E9" w14:textId="3DF49EAE" w:rsidR="00CD23D7" w:rsidRDefault="00CD23D7" w:rsidP="00CD23D7">
            <w:pPr>
              <w:jc w:val="center"/>
            </w:pPr>
            <w:r>
              <w:t>Central</w:t>
            </w:r>
            <w:r>
              <w:br/>
              <w:t>Front IMUs</w:t>
            </w:r>
            <w:r>
              <w:br/>
              <w:t>All IMUs</w:t>
            </w:r>
          </w:p>
        </w:tc>
        <w:tc>
          <w:tcPr>
            <w:tcW w:w="1134" w:type="dxa"/>
          </w:tcPr>
          <w:p w14:paraId="6EF92FF3" w14:textId="535F8C95" w:rsidR="00CD23D7" w:rsidRDefault="00CD23D7" w:rsidP="00CD23D7">
            <w:pPr>
              <w:jc w:val="center"/>
            </w:pPr>
            <w:r>
              <w:t>NN</w:t>
            </w:r>
          </w:p>
        </w:tc>
        <w:tc>
          <w:tcPr>
            <w:tcW w:w="1843" w:type="dxa"/>
          </w:tcPr>
          <w:p w14:paraId="1889A96C" w14:textId="5DAFA932" w:rsidR="00CD23D7" w:rsidRDefault="00CD23D7" w:rsidP="00CD23D7">
            <w:pPr>
              <w:jc w:val="center"/>
            </w:pPr>
            <w:r>
              <w:t>Rotation</w:t>
            </w:r>
            <w:r>
              <w:br/>
              <w:t xml:space="preserve">(NN </w:t>
            </w:r>
            <w:r>
              <w:br/>
              <w:t>Untrained data)</w:t>
            </w:r>
          </w:p>
        </w:tc>
        <w:tc>
          <w:tcPr>
            <w:tcW w:w="1275" w:type="dxa"/>
          </w:tcPr>
          <w:p w14:paraId="74355DBC" w14:textId="36FACF49" w:rsidR="00CD23D7" w:rsidRDefault="00CD23D7" w:rsidP="00CD23D7">
            <w:pPr>
              <w:jc w:val="center"/>
            </w:pPr>
            <w:r>
              <w:t>Rotation-Untrained</w:t>
            </w:r>
          </w:p>
        </w:tc>
      </w:tr>
      <w:tr w:rsidR="00160417" w14:paraId="6BC07EAA" w14:textId="77777777" w:rsidTr="007B0FA7">
        <w:tc>
          <w:tcPr>
            <w:tcW w:w="1838" w:type="dxa"/>
          </w:tcPr>
          <w:p w14:paraId="43239F1F" w14:textId="5190D058" w:rsidR="00160417" w:rsidRDefault="00160417" w:rsidP="00160417">
            <w:pPr>
              <w:jc w:val="center"/>
            </w:pPr>
            <w:r>
              <w:t>Is there a bias in the Z axis?</w:t>
            </w:r>
          </w:p>
        </w:tc>
        <w:tc>
          <w:tcPr>
            <w:tcW w:w="1701" w:type="dxa"/>
          </w:tcPr>
          <w:p w14:paraId="489C4DA4" w14:textId="4DB886FD" w:rsidR="00160417" w:rsidRDefault="00160417" w:rsidP="00160417">
            <w:pPr>
              <w:jc w:val="center"/>
            </w:pPr>
            <w:r>
              <w:t>Z</w:t>
            </w:r>
            <w:r w:rsidR="00061399">
              <w:t xml:space="preserve"> </w:t>
            </w:r>
            <w:r>
              <w:t>Axis</w:t>
            </w:r>
            <w:r w:rsidR="00061399">
              <w:t xml:space="preserve"> </w:t>
            </w:r>
            <w:r>
              <w:t>Bias</w:t>
            </w:r>
          </w:p>
        </w:tc>
        <w:tc>
          <w:tcPr>
            <w:tcW w:w="1276" w:type="dxa"/>
          </w:tcPr>
          <w:p w14:paraId="2F5B5D34" w14:textId="7440571F" w:rsidR="00160417" w:rsidRDefault="00160417" w:rsidP="00160417">
            <w:pPr>
              <w:jc w:val="center"/>
            </w:pPr>
            <w:r>
              <w:t>Central</w:t>
            </w:r>
            <w:r>
              <w:br/>
              <w:t>FL IMU</w:t>
            </w:r>
          </w:p>
        </w:tc>
        <w:tc>
          <w:tcPr>
            <w:tcW w:w="1134" w:type="dxa"/>
          </w:tcPr>
          <w:p w14:paraId="5F135873" w14:textId="635B26E9" w:rsidR="00160417" w:rsidRDefault="00160417" w:rsidP="00160417">
            <w:pPr>
              <w:jc w:val="center"/>
            </w:pPr>
            <w:r>
              <w:t>Madgwick</w:t>
            </w:r>
            <w:r>
              <w:br/>
              <w:t>Kalman</w:t>
            </w:r>
          </w:p>
        </w:tc>
        <w:tc>
          <w:tcPr>
            <w:tcW w:w="1843" w:type="dxa"/>
          </w:tcPr>
          <w:p w14:paraId="04351557" w14:textId="039761F1" w:rsidR="00160417" w:rsidRDefault="00A075C2" w:rsidP="00160417">
            <w:pPr>
              <w:jc w:val="center"/>
            </w:pPr>
            <w:r>
              <w:t>Z Axis bias</w:t>
            </w:r>
            <w:r w:rsidR="00160417">
              <w:br/>
            </w:r>
          </w:p>
        </w:tc>
        <w:tc>
          <w:tcPr>
            <w:tcW w:w="1275" w:type="dxa"/>
          </w:tcPr>
          <w:p w14:paraId="03804AC1" w14:textId="3F15B855" w:rsidR="00160417" w:rsidRDefault="00160417" w:rsidP="00160417">
            <w:pPr>
              <w:jc w:val="center"/>
            </w:pPr>
            <w:r>
              <w:t>Varied</w:t>
            </w:r>
          </w:p>
        </w:tc>
      </w:tr>
      <w:tr w:rsidR="00160417" w14:paraId="00AA5499" w14:textId="77777777" w:rsidTr="007B0FA7">
        <w:tc>
          <w:tcPr>
            <w:tcW w:w="1838" w:type="dxa"/>
          </w:tcPr>
          <w:p w14:paraId="3B0BAD57" w14:textId="3F4D7490" w:rsidR="00160417" w:rsidRDefault="00160417" w:rsidP="00160417">
            <w:pPr>
              <w:jc w:val="center"/>
            </w:pPr>
            <w:r>
              <w:t>Is there bias in the X and Y axes?</w:t>
            </w:r>
          </w:p>
        </w:tc>
        <w:tc>
          <w:tcPr>
            <w:tcW w:w="1701" w:type="dxa"/>
          </w:tcPr>
          <w:p w14:paraId="4A05AB96" w14:textId="766209E0" w:rsidR="00160417" w:rsidRDefault="00160417" w:rsidP="00160417">
            <w:pPr>
              <w:jc w:val="center"/>
            </w:pPr>
            <w:r>
              <w:t>X</w:t>
            </w:r>
            <w:r w:rsidR="00061399">
              <w:t>-</w:t>
            </w:r>
            <w:r>
              <w:t>Y</w:t>
            </w:r>
            <w:r w:rsidR="00061399">
              <w:t xml:space="preserve"> </w:t>
            </w:r>
            <w:r>
              <w:t>Axis</w:t>
            </w:r>
            <w:r w:rsidR="00061399">
              <w:t xml:space="preserve"> </w:t>
            </w:r>
            <w:r>
              <w:t>Bias</w:t>
            </w:r>
          </w:p>
        </w:tc>
        <w:tc>
          <w:tcPr>
            <w:tcW w:w="1276" w:type="dxa"/>
          </w:tcPr>
          <w:p w14:paraId="5694702F" w14:textId="011A96D2" w:rsidR="00160417" w:rsidRDefault="00160417" w:rsidP="00160417">
            <w:pPr>
              <w:jc w:val="center"/>
            </w:pPr>
            <w:r>
              <w:t>Central</w:t>
            </w:r>
            <w:r>
              <w:br/>
              <w:t>RL IMU</w:t>
            </w:r>
            <w:r>
              <w:br/>
              <w:t>RR IMU</w:t>
            </w:r>
          </w:p>
        </w:tc>
        <w:tc>
          <w:tcPr>
            <w:tcW w:w="1134" w:type="dxa"/>
          </w:tcPr>
          <w:p w14:paraId="17A09AFC" w14:textId="74189502" w:rsidR="00160417" w:rsidRDefault="00160417" w:rsidP="00160417">
            <w:pPr>
              <w:jc w:val="center"/>
            </w:pPr>
            <w:r>
              <w:t>Madgwick</w:t>
            </w:r>
            <w:r>
              <w:br/>
              <w:t>Kalman</w:t>
            </w:r>
            <w:r>
              <w:br/>
            </w:r>
          </w:p>
        </w:tc>
        <w:tc>
          <w:tcPr>
            <w:tcW w:w="1843" w:type="dxa"/>
          </w:tcPr>
          <w:p w14:paraId="07667C35" w14:textId="2784A209" w:rsidR="00160417" w:rsidRDefault="00A075C2" w:rsidP="00160417">
            <w:pPr>
              <w:jc w:val="center"/>
            </w:pPr>
            <w:r>
              <w:t>XY Axis bias</w:t>
            </w:r>
          </w:p>
        </w:tc>
        <w:tc>
          <w:tcPr>
            <w:tcW w:w="1275" w:type="dxa"/>
          </w:tcPr>
          <w:p w14:paraId="01B7BBC0" w14:textId="5D9303AA" w:rsidR="00160417" w:rsidRDefault="00160417" w:rsidP="00160417">
            <w:pPr>
              <w:jc w:val="center"/>
            </w:pPr>
            <w:r>
              <w:t>Varied</w:t>
            </w:r>
          </w:p>
        </w:tc>
      </w:tr>
    </w:tbl>
    <w:bookmarkEnd w:id="90"/>
    <w:p w14:paraId="0920F5F4" w14:textId="77777777" w:rsidR="00C205C0" w:rsidRDefault="00904F7C" w:rsidP="00904F7C">
      <w:r>
        <w:br/>
      </w:r>
      <w:bookmarkStart w:id="93" w:name="_Hlk147405060"/>
      <w:bookmarkEnd w:id="91"/>
    </w:p>
    <w:p w14:paraId="16ED2048" w14:textId="77777777" w:rsidR="00C205C0" w:rsidRDefault="00C205C0">
      <w:r>
        <w:br w:type="page"/>
      </w:r>
    </w:p>
    <w:p w14:paraId="333342A8" w14:textId="55BFDB4D" w:rsidR="00206460" w:rsidRDefault="00206460" w:rsidP="00904F7C">
      <w:bookmarkStart w:id="94" w:name="_Toc147945454"/>
      <w:r>
        <w:lastRenderedPageBreak/>
        <w:t xml:space="preserve">Table </w:t>
      </w:r>
      <w:fldSimple w:instr=" STYLEREF 1 \s ">
        <w:r w:rsidR="00C5580D">
          <w:rPr>
            <w:noProof/>
          </w:rPr>
          <w:t>3</w:t>
        </w:r>
      </w:fldSimple>
      <w:r w:rsidR="00C5580D">
        <w:t>.</w:t>
      </w:r>
      <w:fldSimple w:instr=" SEQ Table \* ARABIC \s 1 ">
        <w:r w:rsidR="00C5580D">
          <w:rPr>
            <w:noProof/>
          </w:rPr>
          <w:t>7</w:t>
        </w:r>
      </w:fldSimple>
      <w:r>
        <w:t xml:space="preserve"> Robot Movement Program</w:t>
      </w:r>
      <w:r w:rsidR="00904F7C">
        <w:t xml:space="preserve">: </w:t>
      </w:r>
      <w:r>
        <w:t>Roll</w:t>
      </w:r>
      <w:r w:rsidR="00160A88">
        <w:t xml:space="preserve"> (Steps </w:t>
      </w:r>
      <w:r w:rsidR="00A44901">
        <w:t>2</w:t>
      </w:r>
      <w:r w:rsidR="00160A88">
        <w:t xml:space="preserve"> and </w:t>
      </w:r>
      <w:r w:rsidR="00A44901">
        <w:t>3</w:t>
      </w:r>
      <w:r w:rsidR="00160A88">
        <w:t xml:space="preserve"> are repeated)</w:t>
      </w:r>
      <w:bookmarkEnd w:id="94"/>
    </w:p>
    <w:p w14:paraId="73DF4612" w14:textId="77777777" w:rsidR="00C205C0" w:rsidRPr="00280F56" w:rsidRDefault="00C205C0" w:rsidP="00904F7C"/>
    <w:tbl>
      <w:tblPr>
        <w:tblStyle w:val="TableGrid"/>
        <w:tblW w:w="0" w:type="auto"/>
        <w:tblLook w:val="04A0" w:firstRow="1" w:lastRow="0" w:firstColumn="1" w:lastColumn="0" w:noHBand="0" w:noVBand="1"/>
      </w:tblPr>
      <w:tblGrid>
        <w:gridCol w:w="1537"/>
        <w:gridCol w:w="2002"/>
        <w:gridCol w:w="2926"/>
        <w:gridCol w:w="2596"/>
      </w:tblGrid>
      <w:tr w:rsidR="00213EB5" w14:paraId="16CF3B39" w14:textId="77777777" w:rsidTr="00B27AE6">
        <w:trPr>
          <w:trHeight w:val="970"/>
        </w:trPr>
        <w:tc>
          <w:tcPr>
            <w:tcW w:w="1537" w:type="dxa"/>
          </w:tcPr>
          <w:p w14:paraId="509107FD" w14:textId="77777777" w:rsidR="00213EB5" w:rsidRDefault="00213EB5" w:rsidP="000120B4">
            <w:pPr>
              <w:jc w:val="center"/>
            </w:pPr>
            <w:bookmarkStart w:id="95" w:name="_Hlk147147981"/>
            <w:r>
              <w:t xml:space="preserve">Name: </w:t>
            </w:r>
            <w:r>
              <w:br/>
            </w:r>
            <w:r>
              <w:br/>
              <w:t>Sequence Number:</w:t>
            </w:r>
          </w:p>
        </w:tc>
        <w:tc>
          <w:tcPr>
            <w:tcW w:w="2002" w:type="dxa"/>
          </w:tcPr>
          <w:p w14:paraId="58449CB8" w14:textId="654657AA" w:rsidR="00213EB5" w:rsidRDefault="00213EB5" w:rsidP="000120B4">
            <w:pPr>
              <w:jc w:val="center"/>
            </w:pPr>
            <w:r>
              <w:t>IMU Angles</w:t>
            </w:r>
            <w:r>
              <w:br/>
            </w:r>
            <w:proofErr w:type="gramStart"/>
            <w:r>
              <w:t>Rotation:Roll</w:t>
            </w:r>
            <w:proofErr w:type="gramEnd"/>
            <w:r>
              <w:t>:Pitch</w:t>
            </w:r>
            <w:r w:rsidR="000B0EA2">
              <w:br/>
            </w:r>
            <w:r w:rsidR="00B27AE6">
              <w:t>Angles in brackets are in degrees</w:t>
            </w:r>
          </w:p>
        </w:tc>
        <w:tc>
          <w:tcPr>
            <w:tcW w:w="2926" w:type="dxa"/>
          </w:tcPr>
          <w:p w14:paraId="66EC5065" w14:textId="4931434B" w:rsidR="00213EB5" w:rsidRDefault="00213EB5" w:rsidP="000120B4">
            <w:pPr>
              <w:jc w:val="center"/>
            </w:pPr>
            <w:r>
              <w:t>Robot Joint Angle (Radians)</w:t>
            </w:r>
            <w:r>
              <w:br/>
            </w:r>
            <w:proofErr w:type="gramStart"/>
            <w:r>
              <w:t>Base:Wrist1:Wrist2</w:t>
            </w:r>
            <w:proofErr w:type="gramEnd"/>
            <w:r>
              <w:t>:Wrist3</w:t>
            </w:r>
            <w:r>
              <w:br/>
              <w:t>Rotation:Roll:Pitch:Yaw</w:t>
            </w:r>
          </w:p>
        </w:tc>
        <w:tc>
          <w:tcPr>
            <w:tcW w:w="2596" w:type="dxa"/>
          </w:tcPr>
          <w:p w14:paraId="12D52A94" w14:textId="5A8A0636" w:rsidR="00213EB5" w:rsidRDefault="00213EB5" w:rsidP="000120B4">
            <w:pPr>
              <w:jc w:val="center"/>
            </w:pPr>
            <w:r>
              <w:t>R</w:t>
            </w:r>
            <w:r w:rsidR="000B0EA2">
              <w:t>obot</w:t>
            </w:r>
            <w:r>
              <w:t xml:space="preserve"> Angles (Degrees)</w:t>
            </w:r>
            <w:r>
              <w:br/>
            </w:r>
            <w:proofErr w:type="gramStart"/>
            <w:r>
              <w:t>Base:Wrist1:Wrist2</w:t>
            </w:r>
            <w:proofErr w:type="gramEnd"/>
            <w:r>
              <w:t>:Wrist3</w:t>
            </w:r>
            <w:r>
              <w:br/>
              <w:t>Rotation:Roll:Pitch:Yaw</w:t>
            </w:r>
          </w:p>
        </w:tc>
      </w:tr>
      <w:tr w:rsidR="00213EB5" w14:paraId="366B3C65" w14:textId="77777777" w:rsidTr="00B27AE6">
        <w:tc>
          <w:tcPr>
            <w:tcW w:w="1537" w:type="dxa"/>
          </w:tcPr>
          <w:p w14:paraId="271FA9D0" w14:textId="55188EEF" w:rsidR="00213EB5" w:rsidRDefault="00A44901" w:rsidP="000120B4">
            <w:pPr>
              <w:jc w:val="center"/>
            </w:pPr>
            <w:r>
              <w:t>0</w:t>
            </w:r>
          </w:p>
        </w:tc>
        <w:tc>
          <w:tcPr>
            <w:tcW w:w="2002" w:type="dxa"/>
          </w:tcPr>
          <w:p w14:paraId="55CE365E" w14:textId="4C907C70" w:rsidR="00213EB5" w:rsidRDefault="00213EB5" w:rsidP="000120B4">
            <w:pPr>
              <w:jc w:val="center"/>
            </w:pPr>
            <w:proofErr w:type="gramStart"/>
            <w:r>
              <w:t>0 :</w:t>
            </w:r>
            <w:proofErr w:type="gramEnd"/>
            <w:r>
              <w:t xml:space="preserve"> 0 : 0</w:t>
            </w:r>
          </w:p>
        </w:tc>
        <w:tc>
          <w:tcPr>
            <w:tcW w:w="2926" w:type="dxa"/>
          </w:tcPr>
          <w:p w14:paraId="04C25B92" w14:textId="5B3D32AE" w:rsidR="00213EB5" w:rsidRDefault="00213EB5" w:rsidP="000120B4">
            <w:pPr>
              <w:jc w:val="center"/>
            </w:pPr>
            <w:proofErr w:type="gramStart"/>
            <w:r>
              <w:t>0 :</w:t>
            </w:r>
            <w:proofErr w:type="gramEnd"/>
            <w:r>
              <w:t xml:space="preserve"> 0 : </w:t>
            </w:r>
            <w:r>
              <w:rPr>
                <w:rFonts w:cstheme="minorHAnsi"/>
              </w:rPr>
              <w:t>π/2 : 0</w:t>
            </w:r>
          </w:p>
        </w:tc>
        <w:tc>
          <w:tcPr>
            <w:tcW w:w="2596" w:type="dxa"/>
          </w:tcPr>
          <w:p w14:paraId="2F3F9CB3" w14:textId="01ECC9D2" w:rsidR="00213EB5" w:rsidRDefault="00213EB5" w:rsidP="000120B4">
            <w:pPr>
              <w:jc w:val="center"/>
            </w:pPr>
            <w:proofErr w:type="gramStart"/>
            <w:r>
              <w:t>0 :</w:t>
            </w:r>
            <w:proofErr w:type="gramEnd"/>
            <w:r>
              <w:t xml:space="preserve"> 0 : </w:t>
            </w:r>
            <w:r w:rsidR="00381C22">
              <w:t>9</w:t>
            </w:r>
            <w:r>
              <w:t>0 : 0</w:t>
            </w:r>
          </w:p>
        </w:tc>
      </w:tr>
      <w:tr w:rsidR="00213EB5" w14:paraId="42B97DB9" w14:textId="77777777" w:rsidTr="00B27AE6">
        <w:tc>
          <w:tcPr>
            <w:tcW w:w="1537" w:type="dxa"/>
          </w:tcPr>
          <w:p w14:paraId="4AF8BF77" w14:textId="02127D1A" w:rsidR="00213EB5" w:rsidRDefault="00A44901" w:rsidP="000120B4">
            <w:pPr>
              <w:jc w:val="center"/>
            </w:pPr>
            <w:r>
              <w:t>1</w:t>
            </w:r>
          </w:p>
        </w:tc>
        <w:tc>
          <w:tcPr>
            <w:tcW w:w="2002" w:type="dxa"/>
          </w:tcPr>
          <w:p w14:paraId="5E552560" w14:textId="776C7B65" w:rsidR="00213EB5" w:rsidRDefault="000B0EA2" w:rsidP="000120B4">
            <w:pPr>
              <w:jc w:val="center"/>
            </w:pPr>
            <w:proofErr w:type="gramStart"/>
            <w:r>
              <w:t>0 :</w:t>
            </w:r>
            <w:proofErr w:type="gramEnd"/>
            <w:r>
              <w:t xml:space="preserve"> -</w:t>
            </w:r>
            <w:r>
              <w:rPr>
                <w:rFonts w:cstheme="minorHAnsi"/>
              </w:rPr>
              <w:t>π</w:t>
            </w:r>
            <w:r>
              <w:t>/4</w:t>
            </w:r>
            <w:r w:rsidR="00381C22">
              <w:t>(45)</w:t>
            </w:r>
            <w:r>
              <w:t xml:space="preserve"> : 0</w:t>
            </w:r>
          </w:p>
        </w:tc>
        <w:tc>
          <w:tcPr>
            <w:tcW w:w="2926" w:type="dxa"/>
          </w:tcPr>
          <w:p w14:paraId="43D60ABA" w14:textId="6308A956" w:rsidR="00213EB5" w:rsidRDefault="00213EB5" w:rsidP="000120B4">
            <w:pPr>
              <w:jc w:val="center"/>
            </w:pPr>
            <w:proofErr w:type="gramStart"/>
            <w:r>
              <w:t>0 :</w:t>
            </w:r>
            <w:proofErr w:type="gramEnd"/>
            <w:r>
              <w:t xml:space="preserve"> -</w:t>
            </w:r>
            <w:r>
              <w:rPr>
                <w:rFonts w:cstheme="minorHAnsi"/>
              </w:rPr>
              <w:t>π</w:t>
            </w:r>
            <w:r>
              <w:t xml:space="preserve">/4 : </w:t>
            </w:r>
            <w:r>
              <w:rPr>
                <w:rFonts w:cstheme="minorHAnsi"/>
              </w:rPr>
              <w:t>π</w:t>
            </w:r>
            <w:r>
              <w:t>/2 : 0</w:t>
            </w:r>
          </w:p>
        </w:tc>
        <w:tc>
          <w:tcPr>
            <w:tcW w:w="2596" w:type="dxa"/>
          </w:tcPr>
          <w:p w14:paraId="05665AE4" w14:textId="740721B4" w:rsidR="00213EB5" w:rsidRDefault="00213EB5" w:rsidP="000120B4">
            <w:pPr>
              <w:jc w:val="center"/>
            </w:pPr>
            <w:proofErr w:type="gramStart"/>
            <w:r>
              <w:t>0 :</w:t>
            </w:r>
            <w:proofErr w:type="gramEnd"/>
            <w:r>
              <w:t xml:space="preserve"> -45 : </w:t>
            </w:r>
            <w:r w:rsidR="00381C22">
              <w:t>9</w:t>
            </w:r>
            <w:r>
              <w:t>0 : 0</w:t>
            </w:r>
          </w:p>
        </w:tc>
      </w:tr>
      <w:tr w:rsidR="00213EB5" w14:paraId="2FF23E12" w14:textId="77777777" w:rsidTr="00B27AE6">
        <w:tc>
          <w:tcPr>
            <w:tcW w:w="1537" w:type="dxa"/>
          </w:tcPr>
          <w:p w14:paraId="39BBC69B" w14:textId="2EF13F8C" w:rsidR="00213EB5" w:rsidRDefault="00A44901" w:rsidP="000120B4">
            <w:pPr>
              <w:jc w:val="center"/>
            </w:pPr>
            <w:r>
              <w:t>2</w:t>
            </w:r>
          </w:p>
        </w:tc>
        <w:tc>
          <w:tcPr>
            <w:tcW w:w="2002" w:type="dxa"/>
          </w:tcPr>
          <w:p w14:paraId="0B9B038E" w14:textId="79D96D33" w:rsidR="00213EB5" w:rsidRDefault="000B0EA2" w:rsidP="000120B4">
            <w:pPr>
              <w:jc w:val="center"/>
            </w:pPr>
            <w:proofErr w:type="gramStart"/>
            <w:r>
              <w:t>0 :</w:t>
            </w:r>
            <w:proofErr w:type="gramEnd"/>
            <w:r>
              <w:t xml:space="preserve"> -</w:t>
            </w:r>
            <w:r>
              <w:rPr>
                <w:rFonts w:cstheme="minorHAnsi"/>
              </w:rPr>
              <w:t>π</w:t>
            </w:r>
            <w:r>
              <w:t>/3</w:t>
            </w:r>
            <w:r w:rsidR="00381C22">
              <w:t>(-60)</w:t>
            </w:r>
            <w:r>
              <w:t xml:space="preserve"> : 0</w:t>
            </w:r>
          </w:p>
        </w:tc>
        <w:tc>
          <w:tcPr>
            <w:tcW w:w="2926" w:type="dxa"/>
          </w:tcPr>
          <w:p w14:paraId="73BEE898" w14:textId="0387CB9D" w:rsidR="00213EB5" w:rsidRDefault="00213EB5" w:rsidP="000120B4">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596" w:type="dxa"/>
          </w:tcPr>
          <w:p w14:paraId="7DEE0993" w14:textId="50A4DADF" w:rsidR="00213EB5" w:rsidRDefault="00213EB5" w:rsidP="000120B4">
            <w:pPr>
              <w:jc w:val="center"/>
            </w:pPr>
            <w:proofErr w:type="gramStart"/>
            <w:r>
              <w:t>0 :</w:t>
            </w:r>
            <w:proofErr w:type="gramEnd"/>
            <w:r>
              <w:t xml:space="preserve"> -60 : </w:t>
            </w:r>
            <w:r w:rsidR="00381C22">
              <w:t>9</w:t>
            </w:r>
            <w:r>
              <w:t>0 : 0</w:t>
            </w:r>
          </w:p>
        </w:tc>
      </w:tr>
      <w:tr w:rsidR="00213EB5" w14:paraId="7DFB34E0" w14:textId="77777777" w:rsidTr="00B27AE6">
        <w:tc>
          <w:tcPr>
            <w:tcW w:w="1537" w:type="dxa"/>
          </w:tcPr>
          <w:p w14:paraId="6BDD2C4B" w14:textId="70E321B6" w:rsidR="00213EB5" w:rsidRDefault="00A44901" w:rsidP="000120B4">
            <w:pPr>
              <w:jc w:val="center"/>
            </w:pPr>
            <w:r>
              <w:t>3</w:t>
            </w:r>
          </w:p>
        </w:tc>
        <w:tc>
          <w:tcPr>
            <w:tcW w:w="2002" w:type="dxa"/>
          </w:tcPr>
          <w:p w14:paraId="4D509914" w14:textId="043BD730" w:rsidR="00213EB5" w:rsidRDefault="000B0EA2" w:rsidP="000120B4">
            <w:pPr>
              <w:jc w:val="center"/>
            </w:pPr>
            <w:proofErr w:type="gramStart"/>
            <w:r>
              <w:t>0 :</w:t>
            </w:r>
            <w:proofErr w:type="gramEnd"/>
            <w:r>
              <w:t xml:space="preserve"> </w:t>
            </w:r>
            <w:r>
              <w:rPr>
                <w:rFonts w:cstheme="minorHAnsi"/>
              </w:rPr>
              <w:t>π</w:t>
            </w:r>
            <w:r>
              <w:t>/3</w:t>
            </w:r>
            <w:r w:rsidR="00381C22">
              <w:t>(60)</w:t>
            </w:r>
            <w:r>
              <w:t xml:space="preserve"> : 0</w:t>
            </w:r>
          </w:p>
        </w:tc>
        <w:tc>
          <w:tcPr>
            <w:tcW w:w="2926" w:type="dxa"/>
          </w:tcPr>
          <w:p w14:paraId="1EF932B5" w14:textId="54E416EE" w:rsidR="00213EB5" w:rsidRDefault="00213EB5" w:rsidP="000120B4">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596" w:type="dxa"/>
          </w:tcPr>
          <w:p w14:paraId="591B0E2A" w14:textId="5F6D7DBE" w:rsidR="00213EB5" w:rsidRDefault="00213EB5" w:rsidP="000120B4">
            <w:pPr>
              <w:jc w:val="center"/>
            </w:pPr>
            <w:proofErr w:type="gramStart"/>
            <w:r>
              <w:t>0 :</w:t>
            </w:r>
            <w:proofErr w:type="gramEnd"/>
            <w:r>
              <w:t xml:space="preserve"> 60 : </w:t>
            </w:r>
            <w:r w:rsidR="00381C22">
              <w:t>9</w:t>
            </w:r>
            <w:r>
              <w:t>0 : 0</w:t>
            </w:r>
          </w:p>
        </w:tc>
      </w:tr>
    </w:tbl>
    <w:p w14:paraId="6118F214" w14:textId="05B11F50" w:rsidR="00206460" w:rsidRDefault="00C2627C" w:rsidP="00C2627C">
      <w:r>
        <w:br/>
      </w:r>
      <w:bookmarkStart w:id="96" w:name="_Toc147945455"/>
      <w:r w:rsidR="00206460">
        <w:t xml:space="preserve">Table </w:t>
      </w:r>
      <w:fldSimple w:instr=" STYLEREF 1 \s ">
        <w:r w:rsidR="00C5580D">
          <w:rPr>
            <w:noProof/>
          </w:rPr>
          <w:t>3</w:t>
        </w:r>
      </w:fldSimple>
      <w:r w:rsidR="00C5580D">
        <w:t>.</w:t>
      </w:r>
      <w:fldSimple w:instr=" SEQ Table \* ARABIC \s 1 ">
        <w:r w:rsidR="00C5580D">
          <w:rPr>
            <w:noProof/>
          </w:rPr>
          <w:t>8</w:t>
        </w:r>
      </w:fldSimple>
      <w:r w:rsidR="00206460">
        <w:t xml:space="preserve"> Robot Movement Program</w:t>
      </w:r>
      <w:r w:rsidR="00904F7C">
        <w:t>:</w:t>
      </w:r>
      <w:r w:rsidR="00206460">
        <w:t xml:space="preserve"> Pitch</w:t>
      </w:r>
      <w:bookmarkEnd w:id="96"/>
    </w:p>
    <w:p w14:paraId="5F7FD7DC" w14:textId="77777777" w:rsidR="00C205C0" w:rsidRPr="00C205C0" w:rsidRDefault="00C205C0" w:rsidP="00C2627C"/>
    <w:tbl>
      <w:tblPr>
        <w:tblStyle w:val="TableGrid"/>
        <w:tblW w:w="0" w:type="auto"/>
        <w:tblLook w:val="04A0" w:firstRow="1" w:lastRow="0" w:firstColumn="1" w:lastColumn="0" w:noHBand="0" w:noVBand="1"/>
      </w:tblPr>
      <w:tblGrid>
        <w:gridCol w:w="1129"/>
        <w:gridCol w:w="2234"/>
        <w:gridCol w:w="2910"/>
        <w:gridCol w:w="2788"/>
      </w:tblGrid>
      <w:tr w:rsidR="000B0EA2" w14:paraId="2913046C" w14:textId="77777777" w:rsidTr="00213F0C">
        <w:trPr>
          <w:trHeight w:val="970"/>
        </w:trPr>
        <w:tc>
          <w:tcPr>
            <w:tcW w:w="1129" w:type="dxa"/>
          </w:tcPr>
          <w:p w14:paraId="150BDB3C" w14:textId="77777777" w:rsidR="000B0EA2" w:rsidRDefault="000B0EA2" w:rsidP="000120B4">
            <w:pPr>
              <w:jc w:val="center"/>
            </w:pPr>
            <w:r>
              <w:t xml:space="preserve">Name: </w:t>
            </w:r>
            <w:r>
              <w:br/>
            </w:r>
            <w:r>
              <w:br/>
              <w:t>Sequence Number:</w:t>
            </w:r>
          </w:p>
        </w:tc>
        <w:tc>
          <w:tcPr>
            <w:tcW w:w="2234" w:type="dxa"/>
          </w:tcPr>
          <w:p w14:paraId="6053B978" w14:textId="70B4F9E3" w:rsidR="000B0EA2" w:rsidRDefault="000B0EA2" w:rsidP="000120B4">
            <w:pPr>
              <w:jc w:val="center"/>
            </w:pPr>
            <w:r>
              <w:t>IMU Angles</w:t>
            </w:r>
            <w:r>
              <w:br/>
            </w:r>
            <w:proofErr w:type="gramStart"/>
            <w:r>
              <w:t>Rotation:Roll</w:t>
            </w:r>
            <w:proofErr w:type="gramEnd"/>
            <w:r>
              <w:t>:Pitch</w:t>
            </w:r>
            <w:r w:rsidR="00213F0C">
              <w:t>. Angles in brackets are in degrees</w:t>
            </w:r>
          </w:p>
        </w:tc>
        <w:tc>
          <w:tcPr>
            <w:tcW w:w="2910" w:type="dxa"/>
          </w:tcPr>
          <w:p w14:paraId="02E64AD7" w14:textId="549A5F7E" w:rsidR="000B0EA2" w:rsidRDefault="000B0EA2" w:rsidP="000120B4">
            <w:pPr>
              <w:jc w:val="center"/>
            </w:pPr>
            <w:r>
              <w:t>Robot Joint Angle (Radians)</w:t>
            </w:r>
            <w:r>
              <w:br/>
            </w:r>
            <w:proofErr w:type="gramStart"/>
            <w:r>
              <w:t>Base:Wrist1:Wrist2</w:t>
            </w:r>
            <w:proofErr w:type="gramEnd"/>
            <w:r>
              <w:t>:Wrist3</w:t>
            </w:r>
            <w:r>
              <w:br/>
              <w:t>Rotation:Roll:Pitch:Yaw</w:t>
            </w:r>
          </w:p>
        </w:tc>
        <w:tc>
          <w:tcPr>
            <w:tcW w:w="2788" w:type="dxa"/>
          </w:tcPr>
          <w:p w14:paraId="57D1DCDE" w14:textId="74AD5D35" w:rsidR="000B0EA2" w:rsidRDefault="000B0EA2" w:rsidP="000120B4">
            <w:pPr>
              <w:jc w:val="center"/>
            </w:pPr>
            <w:r>
              <w:t>Robot Angles (Degrees)</w:t>
            </w:r>
            <w:r>
              <w:br/>
            </w:r>
            <w:proofErr w:type="gramStart"/>
            <w:r>
              <w:t>Base:Wrist1:Wrist2</w:t>
            </w:r>
            <w:proofErr w:type="gramEnd"/>
            <w:r>
              <w:t>:Wrist3</w:t>
            </w:r>
            <w:r w:rsidR="001A67CC">
              <w:br/>
            </w:r>
            <w:r>
              <w:t>Rotation:Roll:Pitch:Yaw</w:t>
            </w:r>
          </w:p>
        </w:tc>
      </w:tr>
      <w:tr w:rsidR="000B0EA2" w14:paraId="73D8331B" w14:textId="77777777" w:rsidTr="00213F0C">
        <w:tc>
          <w:tcPr>
            <w:tcW w:w="1129" w:type="dxa"/>
          </w:tcPr>
          <w:p w14:paraId="599D708F" w14:textId="34A6EF97" w:rsidR="000B0EA2" w:rsidRDefault="00A44901" w:rsidP="00160A88">
            <w:pPr>
              <w:jc w:val="center"/>
            </w:pPr>
            <w:r>
              <w:t>0</w:t>
            </w:r>
          </w:p>
        </w:tc>
        <w:tc>
          <w:tcPr>
            <w:tcW w:w="2234" w:type="dxa"/>
          </w:tcPr>
          <w:p w14:paraId="03A73A53" w14:textId="766082D5" w:rsidR="000B0EA2" w:rsidRDefault="000B0EA2" w:rsidP="00160A88">
            <w:pPr>
              <w:jc w:val="center"/>
            </w:pPr>
            <w:proofErr w:type="gramStart"/>
            <w:r>
              <w:t>0 :</w:t>
            </w:r>
            <w:proofErr w:type="gramEnd"/>
            <w:r>
              <w:t xml:space="preserve"> 0 : 0</w:t>
            </w:r>
          </w:p>
        </w:tc>
        <w:tc>
          <w:tcPr>
            <w:tcW w:w="2910" w:type="dxa"/>
          </w:tcPr>
          <w:p w14:paraId="07F4092D" w14:textId="487F4941" w:rsidR="000B0EA2" w:rsidRDefault="000B0EA2" w:rsidP="00160A88">
            <w:pPr>
              <w:jc w:val="center"/>
            </w:pPr>
            <w:proofErr w:type="gramStart"/>
            <w:r>
              <w:t>0 :</w:t>
            </w:r>
            <w:proofErr w:type="gramEnd"/>
            <w:r>
              <w:t xml:space="preserve"> 0 : </w:t>
            </w:r>
            <w:r w:rsidR="00381C22">
              <w:rPr>
                <w:rFonts w:cstheme="minorHAnsi"/>
              </w:rPr>
              <w:t>π/2</w:t>
            </w:r>
            <w:r>
              <w:rPr>
                <w:rFonts w:cstheme="minorHAnsi"/>
              </w:rPr>
              <w:t xml:space="preserve"> : 0</w:t>
            </w:r>
          </w:p>
        </w:tc>
        <w:tc>
          <w:tcPr>
            <w:tcW w:w="2788" w:type="dxa"/>
          </w:tcPr>
          <w:p w14:paraId="3810B40D" w14:textId="067DCEF9" w:rsidR="000B0EA2" w:rsidRDefault="000B0EA2" w:rsidP="00160A88">
            <w:pPr>
              <w:jc w:val="center"/>
            </w:pPr>
            <w:proofErr w:type="gramStart"/>
            <w:r>
              <w:t>0 :</w:t>
            </w:r>
            <w:proofErr w:type="gramEnd"/>
            <w:r>
              <w:t xml:space="preserve"> 0 : </w:t>
            </w:r>
            <w:r w:rsidR="00381C22">
              <w:t>9</w:t>
            </w:r>
            <w:r>
              <w:t>0 : 0</w:t>
            </w:r>
          </w:p>
        </w:tc>
      </w:tr>
      <w:tr w:rsidR="000B0EA2" w14:paraId="6ABA7ECE" w14:textId="77777777" w:rsidTr="00213F0C">
        <w:tc>
          <w:tcPr>
            <w:tcW w:w="1129" w:type="dxa"/>
          </w:tcPr>
          <w:p w14:paraId="482D9196" w14:textId="7704953E" w:rsidR="000B0EA2" w:rsidRDefault="00A44901" w:rsidP="000B0EA2">
            <w:pPr>
              <w:jc w:val="center"/>
            </w:pPr>
            <w:r>
              <w:t>1</w:t>
            </w:r>
          </w:p>
        </w:tc>
        <w:tc>
          <w:tcPr>
            <w:tcW w:w="2234" w:type="dxa"/>
          </w:tcPr>
          <w:p w14:paraId="48973329" w14:textId="71937291" w:rsidR="000B0EA2" w:rsidRDefault="000B0EA2" w:rsidP="000B0EA2">
            <w:pPr>
              <w:jc w:val="center"/>
            </w:pPr>
            <w:proofErr w:type="gramStart"/>
            <w:r w:rsidRPr="00B83754">
              <w:t>0 :</w:t>
            </w:r>
            <w:proofErr w:type="gramEnd"/>
            <w:r w:rsidRPr="00B83754">
              <w:t xml:space="preserve"> 0 : </w:t>
            </w:r>
            <w:r>
              <w:rPr>
                <w:rFonts w:cstheme="minorHAnsi"/>
              </w:rPr>
              <w:t>π/6</w:t>
            </w:r>
            <w:r w:rsidR="00381C22">
              <w:rPr>
                <w:rFonts w:cstheme="minorHAnsi"/>
              </w:rPr>
              <w:t>(30)</w:t>
            </w:r>
          </w:p>
        </w:tc>
        <w:tc>
          <w:tcPr>
            <w:tcW w:w="2910" w:type="dxa"/>
          </w:tcPr>
          <w:p w14:paraId="17370E39" w14:textId="1291A510" w:rsidR="000B0EA2" w:rsidRDefault="000B0EA2" w:rsidP="000B0EA2">
            <w:pPr>
              <w:jc w:val="center"/>
            </w:pPr>
            <w:proofErr w:type="gramStart"/>
            <w:r>
              <w:t>0 :</w:t>
            </w:r>
            <w:proofErr w:type="gramEnd"/>
            <w:r>
              <w:rPr>
                <w:rFonts w:cstheme="minorHAnsi"/>
              </w:rPr>
              <w:t xml:space="preserve"> 0</w:t>
            </w:r>
            <w:r>
              <w:t xml:space="preserve"> : </w:t>
            </w:r>
            <w:r w:rsidR="00381C22">
              <w:t>2</w:t>
            </w:r>
            <w:r>
              <w:rPr>
                <w:rFonts w:cstheme="minorHAnsi"/>
              </w:rPr>
              <w:t>π/</w:t>
            </w:r>
            <w:r w:rsidR="00381C22">
              <w:rPr>
                <w:rFonts w:cstheme="minorHAnsi"/>
              </w:rPr>
              <w:t>3</w:t>
            </w:r>
            <w:r>
              <w:rPr>
                <w:rFonts w:cstheme="minorHAnsi"/>
              </w:rPr>
              <w:t xml:space="preserve"> : 0</w:t>
            </w:r>
          </w:p>
        </w:tc>
        <w:tc>
          <w:tcPr>
            <w:tcW w:w="2788" w:type="dxa"/>
          </w:tcPr>
          <w:p w14:paraId="3629554F" w14:textId="2D9172A0" w:rsidR="000B0EA2" w:rsidRDefault="000B0EA2" w:rsidP="000B0EA2">
            <w:pPr>
              <w:jc w:val="center"/>
            </w:pPr>
            <w:proofErr w:type="gramStart"/>
            <w:r>
              <w:t>0 :</w:t>
            </w:r>
            <w:proofErr w:type="gramEnd"/>
            <w:r>
              <w:t xml:space="preserve"> 0 : </w:t>
            </w:r>
            <w:r w:rsidR="00381C22">
              <w:t>12</w:t>
            </w:r>
            <w:r>
              <w:t>0 : 0</w:t>
            </w:r>
          </w:p>
        </w:tc>
      </w:tr>
      <w:tr w:rsidR="000B0EA2" w14:paraId="435A8FD1" w14:textId="77777777" w:rsidTr="00213F0C">
        <w:tc>
          <w:tcPr>
            <w:tcW w:w="1129" w:type="dxa"/>
          </w:tcPr>
          <w:p w14:paraId="55E69CAF" w14:textId="05DE680F" w:rsidR="000B0EA2" w:rsidRDefault="00A44901" w:rsidP="000B0EA2">
            <w:pPr>
              <w:jc w:val="center"/>
            </w:pPr>
            <w:r>
              <w:t>2</w:t>
            </w:r>
          </w:p>
        </w:tc>
        <w:tc>
          <w:tcPr>
            <w:tcW w:w="2234" w:type="dxa"/>
          </w:tcPr>
          <w:p w14:paraId="6F100FBE" w14:textId="54C1379E" w:rsidR="000B0EA2" w:rsidRDefault="000B0EA2" w:rsidP="000B0EA2">
            <w:pPr>
              <w:jc w:val="center"/>
            </w:pPr>
            <w:proofErr w:type="gramStart"/>
            <w:r w:rsidRPr="00B83754">
              <w:t>0 :</w:t>
            </w:r>
            <w:proofErr w:type="gramEnd"/>
            <w:r w:rsidRPr="00B83754">
              <w:t xml:space="preserve"> </w:t>
            </w:r>
            <w:r>
              <w:t>0</w:t>
            </w:r>
            <w:r w:rsidRPr="00B83754">
              <w:t xml:space="preserve"> : </w:t>
            </w:r>
            <w:r>
              <w:rPr>
                <w:rFonts w:cstheme="minorHAnsi"/>
              </w:rPr>
              <w:t>π/</w:t>
            </w:r>
            <w:r>
              <w:t>4</w:t>
            </w:r>
            <w:r w:rsidR="00381C22">
              <w:t>(45)</w:t>
            </w:r>
          </w:p>
        </w:tc>
        <w:tc>
          <w:tcPr>
            <w:tcW w:w="2910" w:type="dxa"/>
          </w:tcPr>
          <w:p w14:paraId="0B15B813" w14:textId="21269F50" w:rsidR="000B0EA2" w:rsidRDefault="000B0EA2" w:rsidP="000B0EA2">
            <w:pPr>
              <w:jc w:val="center"/>
            </w:pPr>
            <w:proofErr w:type="gramStart"/>
            <w:r>
              <w:t>0 :</w:t>
            </w:r>
            <w:proofErr w:type="gramEnd"/>
            <w:r>
              <w:rPr>
                <w:rFonts w:cstheme="minorHAnsi"/>
              </w:rPr>
              <w:t xml:space="preserve"> 0 </w:t>
            </w:r>
            <w:r>
              <w:t xml:space="preserve">: </w:t>
            </w:r>
            <w:r w:rsidR="00381C22">
              <w:t>3</w:t>
            </w:r>
            <w:r>
              <w:rPr>
                <w:rFonts w:cstheme="minorHAnsi"/>
              </w:rPr>
              <w:t>π/4 : 0</w:t>
            </w:r>
          </w:p>
        </w:tc>
        <w:tc>
          <w:tcPr>
            <w:tcW w:w="2788" w:type="dxa"/>
          </w:tcPr>
          <w:p w14:paraId="5B4363DA" w14:textId="463A5837" w:rsidR="000B0EA2" w:rsidRDefault="000B0EA2" w:rsidP="000B0EA2">
            <w:pPr>
              <w:jc w:val="center"/>
            </w:pPr>
            <w:proofErr w:type="gramStart"/>
            <w:r>
              <w:t>0 :</w:t>
            </w:r>
            <w:proofErr w:type="gramEnd"/>
            <w:r>
              <w:t xml:space="preserve"> 0 : </w:t>
            </w:r>
            <w:r w:rsidR="00381C22">
              <w:t>13</w:t>
            </w:r>
            <w:r>
              <w:t>5 : 0</w:t>
            </w:r>
          </w:p>
        </w:tc>
      </w:tr>
      <w:tr w:rsidR="000B0EA2" w14:paraId="31E4E7F4" w14:textId="77777777" w:rsidTr="00213F0C">
        <w:tc>
          <w:tcPr>
            <w:tcW w:w="1129" w:type="dxa"/>
          </w:tcPr>
          <w:p w14:paraId="0233FE70" w14:textId="404AB6BB" w:rsidR="000B0EA2" w:rsidRDefault="00A44901" w:rsidP="000B0EA2">
            <w:pPr>
              <w:jc w:val="center"/>
            </w:pPr>
            <w:r>
              <w:t>3</w:t>
            </w:r>
          </w:p>
        </w:tc>
        <w:tc>
          <w:tcPr>
            <w:tcW w:w="2234" w:type="dxa"/>
          </w:tcPr>
          <w:p w14:paraId="5EAED721" w14:textId="0A51A6B4" w:rsidR="000B0EA2" w:rsidRDefault="000B0EA2" w:rsidP="000B0EA2">
            <w:pPr>
              <w:jc w:val="center"/>
            </w:pPr>
            <w:proofErr w:type="gramStart"/>
            <w:r w:rsidRPr="00B83754">
              <w:t>0 :</w:t>
            </w:r>
            <w:proofErr w:type="gramEnd"/>
            <w:r w:rsidRPr="00B83754">
              <w:t xml:space="preserve"> 0 : </w:t>
            </w:r>
            <w:r>
              <w:rPr>
                <w:rFonts w:cstheme="minorHAnsi"/>
              </w:rPr>
              <w:t>π/3</w:t>
            </w:r>
            <w:r w:rsidR="00381C22">
              <w:rPr>
                <w:rFonts w:cstheme="minorHAnsi"/>
              </w:rPr>
              <w:t>(60)</w:t>
            </w:r>
          </w:p>
        </w:tc>
        <w:tc>
          <w:tcPr>
            <w:tcW w:w="2910" w:type="dxa"/>
          </w:tcPr>
          <w:p w14:paraId="1FB4CB02" w14:textId="748EB0EE" w:rsidR="000B0EA2" w:rsidRDefault="000B0EA2" w:rsidP="000B0EA2">
            <w:pPr>
              <w:jc w:val="center"/>
            </w:pPr>
            <w:proofErr w:type="gramStart"/>
            <w:r>
              <w:t>0 :</w:t>
            </w:r>
            <w:proofErr w:type="gramEnd"/>
            <w:r>
              <w:t xml:space="preserve"> </w:t>
            </w:r>
            <w:r>
              <w:rPr>
                <w:rFonts w:cstheme="minorHAnsi"/>
              </w:rPr>
              <w:t>0</w:t>
            </w:r>
            <w:r>
              <w:t xml:space="preserve"> : </w:t>
            </w:r>
            <w:r w:rsidR="00381C22">
              <w:t>5</w:t>
            </w:r>
            <w:r>
              <w:rPr>
                <w:rFonts w:cstheme="minorHAnsi"/>
              </w:rPr>
              <w:t>π/</w:t>
            </w:r>
            <w:r w:rsidR="00381C22">
              <w:rPr>
                <w:rFonts w:cstheme="minorHAnsi"/>
              </w:rPr>
              <w:t>6</w:t>
            </w:r>
            <w:r>
              <w:rPr>
                <w:rFonts w:cstheme="minorHAnsi"/>
              </w:rPr>
              <w:t xml:space="preserve"> : 0</w:t>
            </w:r>
          </w:p>
        </w:tc>
        <w:tc>
          <w:tcPr>
            <w:tcW w:w="2788" w:type="dxa"/>
          </w:tcPr>
          <w:p w14:paraId="75DCC7AB" w14:textId="663DF4D0" w:rsidR="000B0EA2" w:rsidRDefault="000B0EA2" w:rsidP="000B0EA2">
            <w:pPr>
              <w:jc w:val="center"/>
            </w:pPr>
            <w:proofErr w:type="gramStart"/>
            <w:r>
              <w:t>0 :</w:t>
            </w:r>
            <w:proofErr w:type="gramEnd"/>
            <w:r>
              <w:t xml:space="preserve"> 0 : </w:t>
            </w:r>
            <w:r w:rsidR="00381C22">
              <w:t>15</w:t>
            </w:r>
            <w:r>
              <w:t>0 : 0</w:t>
            </w:r>
          </w:p>
        </w:tc>
      </w:tr>
      <w:tr w:rsidR="000B0EA2" w14:paraId="225E0032" w14:textId="77777777" w:rsidTr="00213F0C">
        <w:tc>
          <w:tcPr>
            <w:tcW w:w="1129" w:type="dxa"/>
          </w:tcPr>
          <w:p w14:paraId="32FC4AF4" w14:textId="0D50EF04" w:rsidR="000B0EA2" w:rsidRDefault="00A44901" w:rsidP="000B0EA2">
            <w:pPr>
              <w:jc w:val="center"/>
            </w:pPr>
            <w:r>
              <w:t>4</w:t>
            </w:r>
          </w:p>
        </w:tc>
        <w:tc>
          <w:tcPr>
            <w:tcW w:w="2234" w:type="dxa"/>
          </w:tcPr>
          <w:p w14:paraId="6BE0AC80" w14:textId="0AA8D20F" w:rsidR="000B0EA2" w:rsidRDefault="000B0EA2" w:rsidP="000B0EA2">
            <w:pPr>
              <w:jc w:val="center"/>
            </w:pPr>
            <w:proofErr w:type="gramStart"/>
            <w:r w:rsidRPr="00B83754">
              <w:t>0 :</w:t>
            </w:r>
            <w:proofErr w:type="gramEnd"/>
            <w:r w:rsidRPr="00B83754">
              <w:t xml:space="preserve"> 0 : </w:t>
            </w:r>
            <w:r w:rsidR="00381C22">
              <w:t>-</w:t>
            </w:r>
            <w:r>
              <w:rPr>
                <w:rFonts w:cstheme="minorHAnsi"/>
              </w:rPr>
              <w:t>π/6</w:t>
            </w:r>
            <w:r w:rsidR="00381C22">
              <w:rPr>
                <w:rFonts w:cstheme="minorHAnsi"/>
              </w:rPr>
              <w:t>(30)</w:t>
            </w:r>
          </w:p>
        </w:tc>
        <w:tc>
          <w:tcPr>
            <w:tcW w:w="2910" w:type="dxa"/>
          </w:tcPr>
          <w:p w14:paraId="13D44345" w14:textId="63D1866A" w:rsidR="000B0EA2" w:rsidRDefault="000B0EA2" w:rsidP="000B0EA2">
            <w:pPr>
              <w:jc w:val="center"/>
            </w:pPr>
            <w:proofErr w:type="gramStart"/>
            <w:r>
              <w:t>0 :</w:t>
            </w:r>
            <w:proofErr w:type="gramEnd"/>
            <w:r>
              <w:t xml:space="preserve"> 0 : </w:t>
            </w:r>
            <w:r>
              <w:rPr>
                <w:rFonts w:cstheme="minorHAnsi"/>
              </w:rPr>
              <w:t>π/</w:t>
            </w:r>
            <w:r w:rsidR="00381C22">
              <w:rPr>
                <w:rFonts w:cstheme="minorHAnsi"/>
              </w:rPr>
              <w:t>3</w:t>
            </w:r>
            <w:r>
              <w:rPr>
                <w:rFonts w:cstheme="minorHAnsi"/>
              </w:rPr>
              <w:t xml:space="preserve"> : 0</w:t>
            </w:r>
          </w:p>
        </w:tc>
        <w:tc>
          <w:tcPr>
            <w:tcW w:w="2788" w:type="dxa"/>
          </w:tcPr>
          <w:p w14:paraId="51256344" w14:textId="29F4FA14" w:rsidR="000B0EA2" w:rsidRDefault="000B0EA2" w:rsidP="000B0EA2">
            <w:pPr>
              <w:jc w:val="center"/>
            </w:pPr>
            <w:proofErr w:type="gramStart"/>
            <w:r>
              <w:t>0 :</w:t>
            </w:r>
            <w:proofErr w:type="gramEnd"/>
            <w:r>
              <w:t xml:space="preserve"> 0 : </w:t>
            </w:r>
            <w:r w:rsidR="00381C22">
              <w:t>60</w:t>
            </w:r>
            <w:r>
              <w:t xml:space="preserve"> : 0</w:t>
            </w:r>
          </w:p>
        </w:tc>
      </w:tr>
      <w:tr w:rsidR="000B0EA2" w14:paraId="59100210" w14:textId="77777777" w:rsidTr="00213F0C">
        <w:tc>
          <w:tcPr>
            <w:tcW w:w="1129" w:type="dxa"/>
          </w:tcPr>
          <w:p w14:paraId="3D58C28B" w14:textId="74EE2013" w:rsidR="000B0EA2" w:rsidRDefault="00A44901" w:rsidP="000B0EA2">
            <w:pPr>
              <w:jc w:val="center"/>
            </w:pPr>
            <w:r>
              <w:t>5</w:t>
            </w:r>
          </w:p>
        </w:tc>
        <w:tc>
          <w:tcPr>
            <w:tcW w:w="2234" w:type="dxa"/>
          </w:tcPr>
          <w:p w14:paraId="227FD39B" w14:textId="1F2A02E7" w:rsidR="000B0EA2" w:rsidRDefault="000B0EA2" w:rsidP="000B0EA2">
            <w:pPr>
              <w:jc w:val="center"/>
            </w:pPr>
            <w:proofErr w:type="gramStart"/>
            <w:r w:rsidRPr="00B83754">
              <w:t>0 :</w:t>
            </w:r>
            <w:proofErr w:type="gramEnd"/>
            <w:r w:rsidRPr="00B83754">
              <w:t xml:space="preserve"> 0 : </w:t>
            </w:r>
            <w:r>
              <w:t>-</w:t>
            </w:r>
            <w:r>
              <w:rPr>
                <w:rFonts w:cstheme="minorHAnsi"/>
              </w:rPr>
              <w:t>π/</w:t>
            </w:r>
            <w:r>
              <w:t>4</w:t>
            </w:r>
            <w:r w:rsidR="00381C22">
              <w:t>(-45)</w:t>
            </w:r>
          </w:p>
        </w:tc>
        <w:tc>
          <w:tcPr>
            <w:tcW w:w="2910" w:type="dxa"/>
          </w:tcPr>
          <w:p w14:paraId="112C1EF9" w14:textId="2546A6F5" w:rsidR="000B0EA2" w:rsidRDefault="000B0EA2" w:rsidP="000B0EA2">
            <w:pPr>
              <w:jc w:val="center"/>
            </w:pPr>
            <w:proofErr w:type="gramStart"/>
            <w:r>
              <w:t>0 :</w:t>
            </w:r>
            <w:proofErr w:type="gramEnd"/>
            <w:r>
              <w:t xml:space="preserve"> 0 : -</w:t>
            </w:r>
            <w:r>
              <w:rPr>
                <w:rFonts w:cstheme="minorHAnsi"/>
              </w:rPr>
              <w:t>π/4 : 0</w:t>
            </w:r>
          </w:p>
        </w:tc>
        <w:tc>
          <w:tcPr>
            <w:tcW w:w="2788" w:type="dxa"/>
          </w:tcPr>
          <w:p w14:paraId="64ACED14" w14:textId="362A9500" w:rsidR="000B0EA2" w:rsidRDefault="000B0EA2" w:rsidP="000B0EA2">
            <w:pPr>
              <w:jc w:val="center"/>
            </w:pPr>
            <w:proofErr w:type="gramStart"/>
            <w:r>
              <w:t>0 :</w:t>
            </w:r>
            <w:proofErr w:type="gramEnd"/>
            <w:r>
              <w:t xml:space="preserve"> 0 : 45 : 0</w:t>
            </w:r>
          </w:p>
        </w:tc>
      </w:tr>
      <w:tr w:rsidR="000B0EA2" w14:paraId="1F1CBDF5" w14:textId="77777777" w:rsidTr="00213F0C">
        <w:tc>
          <w:tcPr>
            <w:tcW w:w="1129" w:type="dxa"/>
          </w:tcPr>
          <w:p w14:paraId="6990CA9C" w14:textId="6E517EDF" w:rsidR="000B0EA2" w:rsidRDefault="00A44901" w:rsidP="000B0EA2">
            <w:pPr>
              <w:jc w:val="center"/>
            </w:pPr>
            <w:r>
              <w:t>6</w:t>
            </w:r>
          </w:p>
        </w:tc>
        <w:tc>
          <w:tcPr>
            <w:tcW w:w="2234" w:type="dxa"/>
          </w:tcPr>
          <w:p w14:paraId="31A5F0DF" w14:textId="5CB77C80" w:rsidR="000B0EA2" w:rsidRDefault="000B0EA2" w:rsidP="000B0EA2">
            <w:pPr>
              <w:jc w:val="center"/>
            </w:pPr>
            <w:proofErr w:type="gramStart"/>
            <w:r w:rsidRPr="00B83754">
              <w:t>0 :</w:t>
            </w:r>
            <w:proofErr w:type="gramEnd"/>
            <w:r w:rsidRPr="00B83754">
              <w:t xml:space="preserve"> 0 : </w:t>
            </w:r>
            <w:r>
              <w:t>-</w:t>
            </w:r>
            <w:r>
              <w:rPr>
                <w:rFonts w:cstheme="minorHAnsi"/>
              </w:rPr>
              <w:t>π/3</w:t>
            </w:r>
            <w:r w:rsidR="00381C22">
              <w:rPr>
                <w:rFonts w:cstheme="minorHAnsi"/>
              </w:rPr>
              <w:t>(-60)</w:t>
            </w:r>
          </w:p>
        </w:tc>
        <w:tc>
          <w:tcPr>
            <w:tcW w:w="2910" w:type="dxa"/>
          </w:tcPr>
          <w:p w14:paraId="72B9AABF" w14:textId="45130546" w:rsidR="000B0EA2" w:rsidRDefault="000B0EA2" w:rsidP="000B0EA2">
            <w:pPr>
              <w:jc w:val="center"/>
            </w:pPr>
            <w:proofErr w:type="gramStart"/>
            <w:r>
              <w:t>0 :</w:t>
            </w:r>
            <w:proofErr w:type="gramEnd"/>
            <w:r>
              <w:t xml:space="preserve"> 0 : -</w:t>
            </w:r>
            <w:r>
              <w:rPr>
                <w:rFonts w:cstheme="minorHAnsi"/>
              </w:rPr>
              <w:t>π/</w:t>
            </w:r>
            <w:r w:rsidR="00381C22">
              <w:rPr>
                <w:rFonts w:cstheme="minorHAnsi"/>
              </w:rPr>
              <w:t>6</w:t>
            </w:r>
            <w:r>
              <w:rPr>
                <w:rFonts w:cstheme="minorHAnsi"/>
              </w:rPr>
              <w:t xml:space="preserve"> : 0</w:t>
            </w:r>
          </w:p>
        </w:tc>
        <w:tc>
          <w:tcPr>
            <w:tcW w:w="2788" w:type="dxa"/>
          </w:tcPr>
          <w:p w14:paraId="57D846B0" w14:textId="39003F50" w:rsidR="000B0EA2" w:rsidRDefault="000B0EA2" w:rsidP="000B0EA2">
            <w:pPr>
              <w:jc w:val="center"/>
            </w:pPr>
            <w:proofErr w:type="gramStart"/>
            <w:r>
              <w:t>0 :</w:t>
            </w:r>
            <w:proofErr w:type="gramEnd"/>
            <w:r>
              <w:t xml:space="preserve"> 0 : </w:t>
            </w:r>
            <w:r w:rsidR="00381C22">
              <w:t>3</w:t>
            </w:r>
            <w:r>
              <w:t>0 : 0</w:t>
            </w:r>
          </w:p>
        </w:tc>
      </w:tr>
    </w:tbl>
    <w:p w14:paraId="0F9F8D24" w14:textId="0AA08CB0" w:rsidR="00206460" w:rsidRPr="00280F56" w:rsidRDefault="00206460" w:rsidP="00452A51">
      <w:pPr>
        <w:pStyle w:val="Caption"/>
      </w:pPr>
      <w:bookmarkStart w:id="97" w:name="_Toc147945456"/>
      <w:r>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9</w:t>
      </w:r>
      <w:r w:rsidR="00C5580D">
        <w:fldChar w:fldCharType="end"/>
      </w:r>
      <w:r>
        <w:t xml:space="preserve"> Robot Movement Program</w:t>
      </w:r>
      <w:r w:rsidR="00904F7C">
        <w:t>:</w:t>
      </w:r>
      <w:r>
        <w:t xml:space="preserve"> Varied</w:t>
      </w:r>
      <w:bookmarkEnd w:id="97"/>
    </w:p>
    <w:tbl>
      <w:tblPr>
        <w:tblStyle w:val="TableGrid"/>
        <w:tblW w:w="0" w:type="auto"/>
        <w:tblLook w:val="04A0" w:firstRow="1" w:lastRow="0" w:firstColumn="1" w:lastColumn="0" w:noHBand="0" w:noVBand="1"/>
      </w:tblPr>
      <w:tblGrid>
        <w:gridCol w:w="1086"/>
        <w:gridCol w:w="2327"/>
        <w:gridCol w:w="2879"/>
        <w:gridCol w:w="2769"/>
      </w:tblGrid>
      <w:tr w:rsidR="000B0EA2" w14:paraId="70EA72E4" w14:textId="77777777" w:rsidTr="002815F8">
        <w:trPr>
          <w:trHeight w:val="970"/>
        </w:trPr>
        <w:tc>
          <w:tcPr>
            <w:tcW w:w="988" w:type="dxa"/>
          </w:tcPr>
          <w:p w14:paraId="76F64B8E" w14:textId="77777777" w:rsidR="000B0EA2" w:rsidRDefault="000B0EA2" w:rsidP="000120B4">
            <w:pPr>
              <w:jc w:val="center"/>
            </w:pPr>
            <w:r>
              <w:t xml:space="preserve">Name: </w:t>
            </w:r>
            <w:r>
              <w:br/>
            </w:r>
            <w:r>
              <w:br/>
              <w:t>Sequence Number:</w:t>
            </w:r>
          </w:p>
        </w:tc>
        <w:tc>
          <w:tcPr>
            <w:tcW w:w="2375" w:type="dxa"/>
          </w:tcPr>
          <w:p w14:paraId="7F05F3E1" w14:textId="7B407C71" w:rsidR="000B0EA2" w:rsidRDefault="000B0EA2" w:rsidP="000120B4">
            <w:pPr>
              <w:jc w:val="center"/>
            </w:pPr>
            <w:r>
              <w:t>IMU Angles</w:t>
            </w:r>
            <w:r>
              <w:br/>
            </w:r>
            <w:proofErr w:type="gramStart"/>
            <w:r>
              <w:t>Rotation:Roll</w:t>
            </w:r>
            <w:proofErr w:type="gramEnd"/>
            <w:r>
              <w:t>:Pitch</w:t>
            </w:r>
            <w:r w:rsidR="00213F0C">
              <w:br/>
              <w:t>Angles in brackets are in degrees</w:t>
            </w:r>
          </w:p>
        </w:tc>
        <w:tc>
          <w:tcPr>
            <w:tcW w:w="2910" w:type="dxa"/>
          </w:tcPr>
          <w:p w14:paraId="61BD909A" w14:textId="48E61DA8" w:rsidR="000B0EA2" w:rsidRDefault="000B0EA2" w:rsidP="000120B4">
            <w:pPr>
              <w:jc w:val="center"/>
            </w:pPr>
            <w:r>
              <w:t>Robot Joint Angle (Radians)</w:t>
            </w:r>
            <w:r>
              <w:br/>
            </w:r>
            <w:proofErr w:type="gramStart"/>
            <w:r>
              <w:t>Base:Wrist1:Wrist2</w:t>
            </w:r>
            <w:proofErr w:type="gramEnd"/>
            <w:r>
              <w:t>:Wrist3</w:t>
            </w:r>
            <w:r>
              <w:br/>
              <w:t>Rotation:Roll:Pitch:Yaw</w:t>
            </w:r>
          </w:p>
        </w:tc>
        <w:tc>
          <w:tcPr>
            <w:tcW w:w="2788" w:type="dxa"/>
          </w:tcPr>
          <w:p w14:paraId="40615443" w14:textId="60EF648F" w:rsidR="000B0EA2" w:rsidRDefault="000B0EA2" w:rsidP="000120B4">
            <w:pPr>
              <w:jc w:val="center"/>
            </w:pPr>
            <w:r>
              <w:t>R</w:t>
            </w:r>
            <w:r w:rsidR="00322005">
              <w:t>obot</w:t>
            </w:r>
            <w:r>
              <w:t xml:space="preserve"> Angles (Degrees)</w:t>
            </w:r>
            <w:r>
              <w:br/>
            </w:r>
            <w:proofErr w:type="gramStart"/>
            <w:r>
              <w:t>Base:Wrist1:Wrist2</w:t>
            </w:r>
            <w:proofErr w:type="gramEnd"/>
            <w:r>
              <w:t>:Wrist3</w:t>
            </w:r>
            <w:r>
              <w:br/>
              <w:t>Rotation:Roll:Pitch:Yaw</w:t>
            </w:r>
          </w:p>
        </w:tc>
      </w:tr>
      <w:tr w:rsidR="002815F8" w14:paraId="73D838CD" w14:textId="77777777" w:rsidTr="002815F8">
        <w:tc>
          <w:tcPr>
            <w:tcW w:w="988" w:type="dxa"/>
          </w:tcPr>
          <w:p w14:paraId="75986410" w14:textId="49080330" w:rsidR="002815F8" w:rsidRDefault="002815F8" w:rsidP="000B0EA2">
            <w:pPr>
              <w:jc w:val="center"/>
            </w:pPr>
            <w:r>
              <w:t>0</w:t>
            </w:r>
          </w:p>
        </w:tc>
        <w:tc>
          <w:tcPr>
            <w:tcW w:w="2375" w:type="dxa"/>
          </w:tcPr>
          <w:p w14:paraId="7243A8C7" w14:textId="4441A193" w:rsidR="002815F8" w:rsidRDefault="002815F8" w:rsidP="000B0EA2">
            <w:pPr>
              <w:jc w:val="center"/>
            </w:pPr>
            <w:proofErr w:type="gramStart"/>
            <w:r>
              <w:t>0 :</w:t>
            </w:r>
            <w:proofErr w:type="gramEnd"/>
            <w:r>
              <w:t xml:space="preserve"> 0 : 0</w:t>
            </w:r>
          </w:p>
        </w:tc>
        <w:tc>
          <w:tcPr>
            <w:tcW w:w="2910" w:type="dxa"/>
          </w:tcPr>
          <w:p w14:paraId="28AEDAF2" w14:textId="5AB86FC5" w:rsidR="002815F8" w:rsidRDefault="002815F8" w:rsidP="000B0EA2">
            <w:pPr>
              <w:jc w:val="center"/>
            </w:pPr>
            <w:r>
              <w:t xml:space="preserve">0: </w:t>
            </w:r>
            <w:proofErr w:type="gramStart"/>
            <w:r>
              <w:t>0 :</w:t>
            </w:r>
            <w:proofErr w:type="gramEnd"/>
            <w:r>
              <w:t xml:space="preserve"> </w:t>
            </w:r>
            <w:r w:rsidR="00213F0C">
              <w:rPr>
                <w:rFonts w:cstheme="minorHAnsi"/>
              </w:rPr>
              <w:t>π/2 : π/2</w:t>
            </w:r>
          </w:p>
        </w:tc>
        <w:tc>
          <w:tcPr>
            <w:tcW w:w="2788" w:type="dxa"/>
          </w:tcPr>
          <w:p w14:paraId="57124B1B" w14:textId="7BA5560C" w:rsidR="002815F8" w:rsidRDefault="00213F0C" w:rsidP="000B0EA2">
            <w:pPr>
              <w:jc w:val="center"/>
            </w:pPr>
            <w:proofErr w:type="gramStart"/>
            <w:r>
              <w:t>0 :</w:t>
            </w:r>
            <w:proofErr w:type="gramEnd"/>
            <w:r>
              <w:t xml:space="preserve"> 0 : 90 : 90</w:t>
            </w:r>
          </w:p>
        </w:tc>
      </w:tr>
      <w:tr w:rsidR="000B0EA2" w14:paraId="2E7F75C8" w14:textId="77777777" w:rsidTr="002815F8">
        <w:tc>
          <w:tcPr>
            <w:tcW w:w="988" w:type="dxa"/>
          </w:tcPr>
          <w:p w14:paraId="6D468BE3" w14:textId="6E716C0E" w:rsidR="000B0EA2" w:rsidRDefault="000B0EA2" w:rsidP="000B0EA2">
            <w:pPr>
              <w:jc w:val="center"/>
            </w:pPr>
            <w:r>
              <w:t>1</w:t>
            </w:r>
          </w:p>
        </w:tc>
        <w:tc>
          <w:tcPr>
            <w:tcW w:w="2375" w:type="dxa"/>
          </w:tcPr>
          <w:p w14:paraId="565DD81F" w14:textId="29187F20" w:rsidR="000B0EA2" w:rsidRDefault="000B0EA2" w:rsidP="000B0EA2">
            <w:pPr>
              <w:jc w:val="center"/>
            </w:pPr>
            <w:proofErr w:type="gramStart"/>
            <w:r>
              <w:t>0 :</w:t>
            </w:r>
            <w:proofErr w:type="gramEnd"/>
            <w:r>
              <w:rPr>
                <w:rFonts w:cstheme="minorHAnsi"/>
              </w:rPr>
              <w:t xml:space="preserve"> π</w:t>
            </w:r>
            <w:r>
              <w:t>/12</w:t>
            </w:r>
            <w:r w:rsidR="00213F0C">
              <w:t>(15)</w:t>
            </w:r>
            <w:r>
              <w:t xml:space="preserve"> : </w:t>
            </w:r>
            <w:r w:rsidR="00213F0C">
              <w:t>-</w:t>
            </w:r>
            <w:r>
              <w:rPr>
                <w:rFonts w:cstheme="minorHAnsi"/>
              </w:rPr>
              <w:t>π/</w:t>
            </w:r>
            <w:r w:rsidR="00213F0C">
              <w:rPr>
                <w:rFonts w:cstheme="minorHAnsi"/>
              </w:rPr>
              <w:t>6 (-30)</w:t>
            </w:r>
          </w:p>
        </w:tc>
        <w:tc>
          <w:tcPr>
            <w:tcW w:w="2910" w:type="dxa"/>
          </w:tcPr>
          <w:p w14:paraId="4671756E" w14:textId="2269F80D" w:rsidR="000B0EA2" w:rsidRDefault="000B0EA2" w:rsidP="000B0EA2">
            <w:pPr>
              <w:jc w:val="center"/>
            </w:pPr>
            <w:proofErr w:type="gramStart"/>
            <w:r>
              <w:t>0 :</w:t>
            </w:r>
            <w:proofErr w:type="gramEnd"/>
            <w:r>
              <w:rPr>
                <w:rFonts w:cstheme="minorHAnsi"/>
              </w:rPr>
              <w:t xml:space="preserve"> π</w:t>
            </w:r>
            <w:r>
              <w:t xml:space="preserve">/12 : </w:t>
            </w:r>
            <w:r>
              <w:rPr>
                <w:rFonts w:cstheme="minorHAnsi"/>
              </w:rPr>
              <w:t>π/3 : π/2</w:t>
            </w:r>
          </w:p>
        </w:tc>
        <w:tc>
          <w:tcPr>
            <w:tcW w:w="2788" w:type="dxa"/>
          </w:tcPr>
          <w:p w14:paraId="09B2E172" w14:textId="474732EC" w:rsidR="000B0EA2" w:rsidRDefault="000B0EA2" w:rsidP="000B0EA2">
            <w:pPr>
              <w:jc w:val="center"/>
            </w:pPr>
            <w:proofErr w:type="gramStart"/>
            <w:r>
              <w:t>0 :</w:t>
            </w:r>
            <w:proofErr w:type="gramEnd"/>
            <w:r>
              <w:t xml:space="preserve"> 15 : 60 : 90 </w:t>
            </w:r>
          </w:p>
        </w:tc>
      </w:tr>
      <w:tr w:rsidR="000B0EA2" w14:paraId="62C0393E" w14:textId="77777777" w:rsidTr="002815F8">
        <w:tc>
          <w:tcPr>
            <w:tcW w:w="988" w:type="dxa"/>
          </w:tcPr>
          <w:p w14:paraId="6AD6494E" w14:textId="104B3D9D" w:rsidR="000B0EA2" w:rsidRDefault="000B0EA2" w:rsidP="000B0EA2">
            <w:pPr>
              <w:jc w:val="center"/>
            </w:pPr>
            <w:r>
              <w:t>2</w:t>
            </w:r>
          </w:p>
        </w:tc>
        <w:tc>
          <w:tcPr>
            <w:tcW w:w="2375" w:type="dxa"/>
          </w:tcPr>
          <w:p w14:paraId="4D12A816" w14:textId="63831EAE" w:rsidR="000B0EA2" w:rsidRDefault="000B0EA2" w:rsidP="000B0EA2">
            <w:pPr>
              <w:jc w:val="center"/>
            </w:pPr>
            <w:proofErr w:type="gramStart"/>
            <w:r>
              <w:t>0 :</w:t>
            </w:r>
            <w:proofErr w:type="gramEnd"/>
            <w:r>
              <w:rPr>
                <w:rFonts w:cstheme="minorHAnsi"/>
              </w:rPr>
              <w:t xml:space="preserve"> π</w:t>
            </w:r>
            <w:r>
              <w:t>/6</w:t>
            </w:r>
            <w:r w:rsidR="00213F0C">
              <w:t>(30)</w:t>
            </w:r>
            <w:r>
              <w:t xml:space="preserve"> : </w:t>
            </w:r>
            <w:r w:rsidR="00213F0C">
              <w:t>-</w:t>
            </w:r>
            <w:r>
              <w:rPr>
                <w:rFonts w:cstheme="minorHAnsi"/>
              </w:rPr>
              <w:t>π/4</w:t>
            </w:r>
            <w:r w:rsidR="00213F0C">
              <w:rPr>
                <w:rFonts w:cstheme="minorHAnsi"/>
              </w:rPr>
              <w:t xml:space="preserve"> (-45)</w:t>
            </w:r>
          </w:p>
        </w:tc>
        <w:tc>
          <w:tcPr>
            <w:tcW w:w="2910" w:type="dxa"/>
          </w:tcPr>
          <w:p w14:paraId="39C71266" w14:textId="69390F73"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 : π/2</w:t>
            </w:r>
          </w:p>
        </w:tc>
        <w:tc>
          <w:tcPr>
            <w:tcW w:w="2788" w:type="dxa"/>
          </w:tcPr>
          <w:p w14:paraId="25199D9C" w14:textId="127A9720" w:rsidR="000B0EA2" w:rsidRDefault="000B0EA2" w:rsidP="000B0EA2">
            <w:pPr>
              <w:jc w:val="center"/>
            </w:pPr>
            <w:proofErr w:type="gramStart"/>
            <w:r>
              <w:t>0 :</w:t>
            </w:r>
            <w:proofErr w:type="gramEnd"/>
            <w:r>
              <w:t xml:space="preserve"> 30 : 45 : 90 </w:t>
            </w:r>
          </w:p>
        </w:tc>
      </w:tr>
      <w:tr w:rsidR="000B0EA2" w14:paraId="30FAB92E" w14:textId="77777777" w:rsidTr="002815F8">
        <w:tc>
          <w:tcPr>
            <w:tcW w:w="988" w:type="dxa"/>
          </w:tcPr>
          <w:p w14:paraId="42888F99" w14:textId="745E38C1" w:rsidR="000B0EA2" w:rsidRDefault="000B0EA2" w:rsidP="000B0EA2">
            <w:pPr>
              <w:jc w:val="center"/>
            </w:pPr>
            <w:r>
              <w:t>3</w:t>
            </w:r>
          </w:p>
        </w:tc>
        <w:tc>
          <w:tcPr>
            <w:tcW w:w="2375" w:type="dxa"/>
          </w:tcPr>
          <w:p w14:paraId="77A63101" w14:textId="283DF516"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0BF9AA51" w14:textId="5FC730C0"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3 : π/2</w:t>
            </w:r>
          </w:p>
        </w:tc>
        <w:tc>
          <w:tcPr>
            <w:tcW w:w="2788" w:type="dxa"/>
          </w:tcPr>
          <w:p w14:paraId="04078EB7" w14:textId="37EA1322" w:rsidR="000B0EA2" w:rsidRDefault="000B0EA2" w:rsidP="000B0EA2">
            <w:pPr>
              <w:jc w:val="center"/>
            </w:pPr>
            <w:proofErr w:type="gramStart"/>
            <w:r>
              <w:t>0 :</w:t>
            </w:r>
            <w:proofErr w:type="gramEnd"/>
            <w:r>
              <w:t xml:space="preserve"> 45 : 60 : 90 </w:t>
            </w:r>
          </w:p>
        </w:tc>
      </w:tr>
      <w:tr w:rsidR="000B0EA2" w14:paraId="13161167" w14:textId="77777777" w:rsidTr="002815F8">
        <w:tc>
          <w:tcPr>
            <w:tcW w:w="988" w:type="dxa"/>
          </w:tcPr>
          <w:p w14:paraId="4A5C9BA9" w14:textId="5DB43EC5" w:rsidR="000B0EA2" w:rsidRDefault="000B0EA2" w:rsidP="000B0EA2">
            <w:pPr>
              <w:jc w:val="center"/>
            </w:pPr>
            <w:r>
              <w:t>4</w:t>
            </w:r>
          </w:p>
        </w:tc>
        <w:tc>
          <w:tcPr>
            <w:tcW w:w="2375" w:type="dxa"/>
          </w:tcPr>
          <w:p w14:paraId="140EC0AC" w14:textId="113DCE93"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4</w:t>
            </w:r>
            <w:r w:rsidR="00213F0C">
              <w:rPr>
                <w:rFonts w:cstheme="minorHAnsi"/>
              </w:rPr>
              <w:t xml:space="preserve"> (-45)</w:t>
            </w:r>
          </w:p>
        </w:tc>
        <w:tc>
          <w:tcPr>
            <w:tcW w:w="2910" w:type="dxa"/>
          </w:tcPr>
          <w:p w14:paraId="5DCC71AB" w14:textId="3DB2EBD9"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4 : π/2</w:t>
            </w:r>
          </w:p>
        </w:tc>
        <w:tc>
          <w:tcPr>
            <w:tcW w:w="2788" w:type="dxa"/>
          </w:tcPr>
          <w:p w14:paraId="07318DB5" w14:textId="3322E53F" w:rsidR="000B0EA2" w:rsidRDefault="000B0EA2" w:rsidP="000B0EA2">
            <w:pPr>
              <w:jc w:val="center"/>
            </w:pPr>
            <w:proofErr w:type="gramStart"/>
            <w:r>
              <w:t>0 :</w:t>
            </w:r>
            <w:proofErr w:type="gramEnd"/>
            <w:r>
              <w:t xml:space="preserve"> 45 : 45 : 90 </w:t>
            </w:r>
          </w:p>
        </w:tc>
      </w:tr>
      <w:tr w:rsidR="000B0EA2" w14:paraId="043EFEF2" w14:textId="77777777" w:rsidTr="002815F8">
        <w:tc>
          <w:tcPr>
            <w:tcW w:w="988" w:type="dxa"/>
          </w:tcPr>
          <w:p w14:paraId="0A7A1455" w14:textId="66D8F2BE" w:rsidR="000B0EA2" w:rsidRDefault="000B0EA2" w:rsidP="000B0EA2">
            <w:pPr>
              <w:jc w:val="center"/>
            </w:pPr>
            <w:r>
              <w:t>5</w:t>
            </w:r>
          </w:p>
        </w:tc>
        <w:tc>
          <w:tcPr>
            <w:tcW w:w="2375" w:type="dxa"/>
          </w:tcPr>
          <w:p w14:paraId="11C4008D" w14:textId="1054D426" w:rsidR="000B0EA2" w:rsidRDefault="000B0EA2" w:rsidP="000B0EA2">
            <w:pPr>
              <w:jc w:val="center"/>
            </w:pPr>
            <w:proofErr w:type="gramStart"/>
            <w:r>
              <w:t>0 :</w:t>
            </w:r>
            <w:proofErr w:type="gramEnd"/>
            <w:r>
              <w:rPr>
                <w:rFonts w:cstheme="minorHAnsi"/>
              </w:rPr>
              <w:t xml:space="preserve"> π</w:t>
            </w:r>
            <w:r>
              <w:t>/6</w:t>
            </w:r>
            <w:r w:rsidR="00213F0C">
              <w:t>(30)</w:t>
            </w:r>
            <w:r>
              <w:t xml:space="preserve"> : </w:t>
            </w:r>
            <w:r w:rsidR="00213F0C">
              <w:t>0</w:t>
            </w:r>
          </w:p>
        </w:tc>
        <w:tc>
          <w:tcPr>
            <w:tcW w:w="2910" w:type="dxa"/>
          </w:tcPr>
          <w:p w14:paraId="086AA42D" w14:textId="15023BFC"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2 : π/2</w:t>
            </w:r>
          </w:p>
        </w:tc>
        <w:tc>
          <w:tcPr>
            <w:tcW w:w="2788" w:type="dxa"/>
          </w:tcPr>
          <w:p w14:paraId="7E28F4A9" w14:textId="0E903DA9" w:rsidR="000B0EA2" w:rsidRDefault="000B0EA2" w:rsidP="000B0EA2">
            <w:pPr>
              <w:jc w:val="center"/>
            </w:pPr>
            <w:proofErr w:type="gramStart"/>
            <w:r>
              <w:t>0 :</w:t>
            </w:r>
            <w:proofErr w:type="gramEnd"/>
            <w:r>
              <w:t xml:space="preserve"> 30: 90 : 90 </w:t>
            </w:r>
          </w:p>
        </w:tc>
      </w:tr>
      <w:tr w:rsidR="000B0EA2" w14:paraId="2617A694" w14:textId="77777777" w:rsidTr="002815F8">
        <w:tc>
          <w:tcPr>
            <w:tcW w:w="988" w:type="dxa"/>
          </w:tcPr>
          <w:p w14:paraId="11D9C3FA" w14:textId="2BE5416F" w:rsidR="000B0EA2" w:rsidRDefault="000B0EA2" w:rsidP="000B0EA2">
            <w:pPr>
              <w:jc w:val="center"/>
            </w:pPr>
            <w:r>
              <w:t>6</w:t>
            </w:r>
          </w:p>
        </w:tc>
        <w:tc>
          <w:tcPr>
            <w:tcW w:w="2375" w:type="dxa"/>
          </w:tcPr>
          <w:p w14:paraId="234F02E2" w14:textId="117B121F" w:rsidR="000B0EA2" w:rsidRDefault="000B0EA2" w:rsidP="000B0EA2">
            <w:pPr>
              <w:jc w:val="center"/>
            </w:pPr>
            <w:proofErr w:type="gramStart"/>
            <w:r>
              <w:t>0 :</w:t>
            </w:r>
            <w:proofErr w:type="gramEnd"/>
            <w:r>
              <w:rPr>
                <w:rFonts w:cstheme="minorHAnsi"/>
              </w:rPr>
              <w:t xml:space="preserve"> π</w:t>
            </w:r>
            <w:r>
              <w:t>/4</w:t>
            </w:r>
            <w:r w:rsidR="00213F0C">
              <w:t>(45)</w:t>
            </w:r>
            <w:r>
              <w:t xml:space="preserve"> : </w:t>
            </w:r>
            <w:r w:rsidR="00213F0C">
              <w:t>-</w:t>
            </w:r>
            <w:r>
              <w:rPr>
                <w:rFonts w:cstheme="minorHAnsi"/>
              </w:rPr>
              <w:t>π/</w:t>
            </w:r>
            <w:r w:rsidR="00213F0C">
              <w:rPr>
                <w:rFonts w:cstheme="minorHAnsi"/>
              </w:rPr>
              <w:t>6 (-30)</w:t>
            </w:r>
          </w:p>
        </w:tc>
        <w:tc>
          <w:tcPr>
            <w:tcW w:w="2910" w:type="dxa"/>
          </w:tcPr>
          <w:p w14:paraId="6A3FFDD9" w14:textId="2755D812" w:rsidR="000B0EA2" w:rsidRDefault="000B0EA2" w:rsidP="000B0EA2">
            <w:pPr>
              <w:jc w:val="center"/>
            </w:pPr>
            <w:proofErr w:type="gramStart"/>
            <w:r>
              <w:t>0 :</w:t>
            </w:r>
            <w:proofErr w:type="gramEnd"/>
            <w:r>
              <w:rPr>
                <w:rFonts w:cstheme="minorHAnsi"/>
              </w:rPr>
              <w:t xml:space="preserve"> π</w:t>
            </w:r>
            <w:r>
              <w:t>/4 : 2</w:t>
            </w:r>
            <w:r>
              <w:rPr>
                <w:rFonts w:cstheme="minorHAnsi"/>
              </w:rPr>
              <w:t>π/3 : π/2</w:t>
            </w:r>
          </w:p>
        </w:tc>
        <w:tc>
          <w:tcPr>
            <w:tcW w:w="2788" w:type="dxa"/>
          </w:tcPr>
          <w:p w14:paraId="33FA583B" w14:textId="47BB04F9" w:rsidR="000B0EA2" w:rsidRDefault="000B0EA2" w:rsidP="000B0EA2">
            <w:pPr>
              <w:jc w:val="center"/>
            </w:pPr>
            <w:proofErr w:type="gramStart"/>
            <w:r>
              <w:t>0 :</w:t>
            </w:r>
            <w:proofErr w:type="gramEnd"/>
            <w:r>
              <w:t xml:space="preserve"> 45 : 120 : 90 </w:t>
            </w:r>
          </w:p>
        </w:tc>
      </w:tr>
      <w:tr w:rsidR="000B0EA2" w14:paraId="4FC59E17" w14:textId="77777777" w:rsidTr="002815F8">
        <w:tc>
          <w:tcPr>
            <w:tcW w:w="988" w:type="dxa"/>
          </w:tcPr>
          <w:p w14:paraId="2DA831F0" w14:textId="4738D221" w:rsidR="000B0EA2" w:rsidRDefault="000B0EA2" w:rsidP="000B0EA2">
            <w:pPr>
              <w:jc w:val="center"/>
            </w:pPr>
            <w:r>
              <w:t>7</w:t>
            </w:r>
          </w:p>
        </w:tc>
        <w:tc>
          <w:tcPr>
            <w:tcW w:w="2375" w:type="dxa"/>
          </w:tcPr>
          <w:p w14:paraId="70F95438" w14:textId="29E8A29F" w:rsidR="000B0EA2" w:rsidRDefault="000B0EA2" w:rsidP="000B0EA2">
            <w:pPr>
              <w:jc w:val="center"/>
            </w:pPr>
            <w:proofErr w:type="gramStart"/>
            <w:r>
              <w:t>0 :</w:t>
            </w:r>
            <w:proofErr w:type="gramEnd"/>
            <w:r>
              <w:rPr>
                <w:rFonts w:cstheme="minorHAnsi"/>
              </w:rPr>
              <w:t xml:space="preserve"> -π</w:t>
            </w:r>
            <w:r>
              <w:t>/3</w:t>
            </w:r>
            <w:r w:rsidR="00213F0C">
              <w:t>(-60)</w:t>
            </w:r>
            <w:r>
              <w:t xml:space="preserve"> : </w:t>
            </w:r>
            <w:r>
              <w:rPr>
                <w:rFonts w:cstheme="minorHAnsi"/>
              </w:rPr>
              <w:t>π/</w:t>
            </w:r>
            <w:r w:rsidR="00213F0C">
              <w:rPr>
                <w:rFonts w:cstheme="minorHAnsi"/>
              </w:rPr>
              <w:t>6 (30)</w:t>
            </w:r>
          </w:p>
        </w:tc>
        <w:tc>
          <w:tcPr>
            <w:tcW w:w="2910" w:type="dxa"/>
          </w:tcPr>
          <w:p w14:paraId="28907F62" w14:textId="292E5180"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 : π/2</w:t>
            </w:r>
          </w:p>
        </w:tc>
        <w:tc>
          <w:tcPr>
            <w:tcW w:w="2788" w:type="dxa"/>
          </w:tcPr>
          <w:p w14:paraId="4A73991C" w14:textId="4D942413" w:rsidR="000B0EA2" w:rsidRDefault="000B0EA2" w:rsidP="000B0EA2">
            <w:pPr>
              <w:jc w:val="center"/>
            </w:pPr>
            <w:proofErr w:type="gramStart"/>
            <w:r>
              <w:t>0 :</w:t>
            </w:r>
            <w:proofErr w:type="gramEnd"/>
            <w:r>
              <w:t xml:space="preserve"> -60: 60 : 90 </w:t>
            </w:r>
          </w:p>
        </w:tc>
      </w:tr>
      <w:tr w:rsidR="000B0EA2" w14:paraId="52558414" w14:textId="77777777" w:rsidTr="002815F8">
        <w:tc>
          <w:tcPr>
            <w:tcW w:w="988" w:type="dxa"/>
          </w:tcPr>
          <w:p w14:paraId="08D8C364" w14:textId="69E22509" w:rsidR="000B0EA2" w:rsidRDefault="000B0EA2" w:rsidP="000B0EA2">
            <w:pPr>
              <w:jc w:val="center"/>
            </w:pPr>
            <w:r>
              <w:t>8</w:t>
            </w:r>
          </w:p>
        </w:tc>
        <w:tc>
          <w:tcPr>
            <w:tcW w:w="2375" w:type="dxa"/>
          </w:tcPr>
          <w:p w14:paraId="0EA91583" w14:textId="36246148" w:rsidR="000B0EA2" w:rsidRDefault="000B0EA2" w:rsidP="000B0EA2">
            <w:pPr>
              <w:jc w:val="center"/>
            </w:pPr>
            <w:proofErr w:type="gramStart"/>
            <w:r>
              <w:t>0 :</w:t>
            </w:r>
            <w:proofErr w:type="gramEnd"/>
            <w:r>
              <w:rPr>
                <w:rFonts w:cstheme="minorHAnsi"/>
              </w:rPr>
              <w:t xml:space="preserve"> -π</w:t>
            </w:r>
            <w:r>
              <w:t>/3</w:t>
            </w:r>
            <w:r w:rsidR="00213F0C">
              <w:t>(-60)</w:t>
            </w:r>
            <w:r>
              <w:t xml:space="preserve"> : </w:t>
            </w:r>
            <w:r w:rsidR="00213F0C">
              <w:t>0</w:t>
            </w:r>
          </w:p>
        </w:tc>
        <w:tc>
          <w:tcPr>
            <w:tcW w:w="2910" w:type="dxa"/>
          </w:tcPr>
          <w:p w14:paraId="7ECC85E7" w14:textId="2820D571"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2 : π/2</w:t>
            </w:r>
          </w:p>
        </w:tc>
        <w:tc>
          <w:tcPr>
            <w:tcW w:w="2788" w:type="dxa"/>
          </w:tcPr>
          <w:p w14:paraId="0739E010" w14:textId="291DBEDA" w:rsidR="000B0EA2" w:rsidRDefault="000B0EA2" w:rsidP="000B0EA2">
            <w:pPr>
              <w:jc w:val="center"/>
            </w:pPr>
            <w:proofErr w:type="gramStart"/>
            <w:r>
              <w:t>0 :</w:t>
            </w:r>
            <w:proofErr w:type="gramEnd"/>
            <w:r>
              <w:t xml:space="preserve"> -60: 90 : 90 </w:t>
            </w:r>
          </w:p>
        </w:tc>
      </w:tr>
    </w:tbl>
    <w:p w14:paraId="4A4932D1" w14:textId="77777777" w:rsidR="00213EB5" w:rsidRDefault="00213EB5" w:rsidP="00213EB5"/>
    <w:p w14:paraId="429CE987" w14:textId="77777777" w:rsidR="00C205C0" w:rsidRDefault="00C205C0">
      <w:r>
        <w:br w:type="page"/>
      </w:r>
    </w:p>
    <w:p w14:paraId="0360FBFC" w14:textId="2CBFEE4C" w:rsidR="00206460" w:rsidRDefault="00206460" w:rsidP="00213EB5">
      <w:bookmarkStart w:id="98" w:name="_Toc147945457"/>
      <w:r>
        <w:lastRenderedPageBreak/>
        <w:t xml:space="preserve">Table </w:t>
      </w:r>
      <w:fldSimple w:instr=" STYLEREF 1 \s ">
        <w:r w:rsidR="00C5580D">
          <w:rPr>
            <w:noProof/>
          </w:rPr>
          <w:t>3</w:t>
        </w:r>
      </w:fldSimple>
      <w:r w:rsidR="00C5580D">
        <w:t>.</w:t>
      </w:r>
      <w:fldSimple w:instr=" SEQ Table \* ARABIC \s 1 ">
        <w:r w:rsidR="00C5580D">
          <w:rPr>
            <w:noProof/>
          </w:rPr>
          <w:t>10</w:t>
        </w:r>
      </w:fldSimple>
      <w:r>
        <w:t xml:space="preserve"> Robot Movement Program</w:t>
      </w:r>
      <w:r w:rsidR="00904F7C">
        <w:t>:</w:t>
      </w:r>
      <w:r>
        <w:t xml:space="preserve"> </w:t>
      </w:r>
      <w:r w:rsidR="00904F7C">
        <w:t>Varied-</w:t>
      </w:r>
      <w:r w:rsidR="00997F20">
        <w:t>Untrained.</w:t>
      </w:r>
      <w:bookmarkEnd w:id="98"/>
    </w:p>
    <w:p w14:paraId="0B63AC65" w14:textId="77777777" w:rsidR="0013479B" w:rsidRPr="00280F56" w:rsidRDefault="0013479B" w:rsidP="00213EB5"/>
    <w:tbl>
      <w:tblPr>
        <w:tblStyle w:val="TableGrid"/>
        <w:tblW w:w="0" w:type="auto"/>
        <w:tblLayout w:type="fixed"/>
        <w:tblLook w:val="04A0" w:firstRow="1" w:lastRow="0" w:firstColumn="1" w:lastColumn="0" w:noHBand="0" w:noVBand="1"/>
      </w:tblPr>
      <w:tblGrid>
        <w:gridCol w:w="1087"/>
        <w:gridCol w:w="2594"/>
        <w:gridCol w:w="2693"/>
        <w:gridCol w:w="2687"/>
      </w:tblGrid>
      <w:tr w:rsidR="000B0EA2" w14:paraId="623EDB3F" w14:textId="77777777" w:rsidTr="001A67CC">
        <w:trPr>
          <w:trHeight w:val="970"/>
        </w:trPr>
        <w:tc>
          <w:tcPr>
            <w:tcW w:w="1087" w:type="dxa"/>
          </w:tcPr>
          <w:p w14:paraId="3AAF9AB6" w14:textId="77777777" w:rsidR="000B0EA2" w:rsidRDefault="000B0EA2" w:rsidP="000120B4">
            <w:pPr>
              <w:jc w:val="center"/>
            </w:pPr>
            <w:r>
              <w:t xml:space="preserve">Name: </w:t>
            </w:r>
            <w:r>
              <w:br/>
            </w:r>
            <w:r>
              <w:br/>
              <w:t>Sequence Number:</w:t>
            </w:r>
          </w:p>
        </w:tc>
        <w:tc>
          <w:tcPr>
            <w:tcW w:w="2594" w:type="dxa"/>
          </w:tcPr>
          <w:p w14:paraId="3B0D6EBB" w14:textId="34E0D67E" w:rsidR="000B0EA2" w:rsidRDefault="000B0EA2" w:rsidP="000120B4">
            <w:pPr>
              <w:jc w:val="center"/>
            </w:pPr>
            <w:r>
              <w:t>IMU Angles</w:t>
            </w:r>
            <w:r>
              <w:br/>
            </w:r>
            <w:proofErr w:type="gramStart"/>
            <w:r>
              <w:t>Rotation:Roll</w:t>
            </w:r>
            <w:proofErr w:type="gramEnd"/>
            <w:r>
              <w:t>:Pitch</w:t>
            </w:r>
            <w:r w:rsidR="00213F0C">
              <w:br/>
              <w:t>Angles in brackets are in degrees</w:t>
            </w:r>
          </w:p>
        </w:tc>
        <w:tc>
          <w:tcPr>
            <w:tcW w:w="2693" w:type="dxa"/>
          </w:tcPr>
          <w:p w14:paraId="7DCEF960" w14:textId="54C5D24E" w:rsidR="000B0EA2" w:rsidRDefault="000B0EA2" w:rsidP="000120B4">
            <w:pPr>
              <w:jc w:val="center"/>
            </w:pPr>
            <w:r>
              <w:t>Robot Joint Angle (Radians)</w:t>
            </w:r>
            <w:r>
              <w:br/>
            </w:r>
            <w:proofErr w:type="gramStart"/>
            <w:r>
              <w:t>Base:Wrist1:Wrist2</w:t>
            </w:r>
            <w:proofErr w:type="gramEnd"/>
            <w:r>
              <w:t>:Wrist3</w:t>
            </w:r>
            <w:r>
              <w:br/>
              <w:t>Rotation:Roll:Pitch:Yaw</w:t>
            </w:r>
          </w:p>
        </w:tc>
        <w:tc>
          <w:tcPr>
            <w:tcW w:w="2687" w:type="dxa"/>
          </w:tcPr>
          <w:p w14:paraId="0841E019" w14:textId="63119A48" w:rsidR="000B0EA2" w:rsidRDefault="000B0EA2" w:rsidP="000120B4">
            <w:pPr>
              <w:jc w:val="center"/>
            </w:pPr>
            <w:r>
              <w:t>R</w:t>
            </w:r>
            <w:r w:rsidR="00322005">
              <w:t>obot</w:t>
            </w:r>
            <w:r>
              <w:t xml:space="preserve"> Angles (Degrees)</w:t>
            </w:r>
            <w:r>
              <w:br/>
            </w:r>
            <w:proofErr w:type="gramStart"/>
            <w:r>
              <w:t>Base:Wrist1:Wrist2</w:t>
            </w:r>
            <w:proofErr w:type="gramEnd"/>
            <w:r>
              <w:t>:Wrist3</w:t>
            </w:r>
            <w:r>
              <w:br/>
              <w:t>Rotation:Roll:Pitch:Yaw</w:t>
            </w:r>
          </w:p>
        </w:tc>
      </w:tr>
      <w:tr w:rsidR="000B0EA2" w14:paraId="6CD625D9" w14:textId="77777777" w:rsidTr="001A67CC">
        <w:tc>
          <w:tcPr>
            <w:tcW w:w="1087" w:type="dxa"/>
          </w:tcPr>
          <w:p w14:paraId="264755F9" w14:textId="6E76EAB8" w:rsidR="000B0EA2" w:rsidRDefault="000B0EA2" w:rsidP="000B0EA2">
            <w:pPr>
              <w:jc w:val="center"/>
            </w:pPr>
            <w:r>
              <w:t>0</w:t>
            </w:r>
          </w:p>
        </w:tc>
        <w:tc>
          <w:tcPr>
            <w:tcW w:w="2594" w:type="dxa"/>
          </w:tcPr>
          <w:p w14:paraId="65C4A8BE" w14:textId="653211CB" w:rsidR="000B0EA2" w:rsidRDefault="000B0EA2" w:rsidP="000B0EA2">
            <w:pPr>
              <w:jc w:val="center"/>
            </w:pPr>
            <w:r>
              <w:t>0:</w:t>
            </w:r>
            <w:r>
              <w:rPr>
                <w:rFonts w:cstheme="minorHAnsi"/>
              </w:rPr>
              <w:t>0</w:t>
            </w:r>
            <w:r>
              <w:t>:</w:t>
            </w:r>
            <w:r w:rsidR="00213F0C">
              <w:t>0</w:t>
            </w:r>
          </w:p>
        </w:tc>
        <w:tc>
          <w:tcPr>
            <w:tcW w:w="2693" w:type="dxa"/>
          </w:tcPr>
          <w:p w14:paraId="19B9FC03" w14:textId="0D5DE270" w:rsidR="000B0EA2" w:rsidRDefault="000B0EA2" w:rsidP="000B0EA2">
            <w:pPr>
              <w:jc w:val="center"/>
            </w:pPr>
            <w:proofErr w:type="gramStart"/>
            <w:r>
              <w:t>0 :</w:t>
            </w:r>
            <w:proofErr w:type="gramEnd"/>
            <w:r>
              <w:rPr>
                <w:rFonts w:cstheme="minorHAnsi"/>
              </w:rPr>
              <w:t xml:space="preserve"> 0</w:t>
            </w:r>
            <w:r>
              <w:t xml:space="preserve"> : </w:t>
            </w:r>
            <w:r>
              <w:rPr>
                <w:rFonts w:cstheme="minorHAnsi"/>
              </w:rPr>
              <w:t>π/2 : π/2</w:t>
            </w:r>
          </w:p>
        </w:tc>
        <w:tc>
          <w:tcPr>
            <w:tcW w:w="2687" w:type="dxa"/>
          </w:tcPr>
          <w:p w14:paraId="0F05CEAB" w14:textId="32CC7F33" w:rsidR="000B0EA2" w:rsidRDefault="000B0EA2" w:rsidP="000B0EA2">
            <w:pPr>
              <w:jc w:val="center"/>
            </w:pPr>
            <w:proofErr w:type="gramStart"/>
            <w:r>
              <w:t>0 :</w:t>
            </w:r>
            <w:proofErr w:type="gramEnd"/>
            <w:r>
              <w:t xml:space="preserve"> 0 : 90 : 90</w:t>
            </w:r>
          </w:p>
        </w:tc>
      </w:tr>
      <w:tr w:rsidR="000B0EA2" w14:paraId="1E975540" w14:textId="77777777" w:rsidTr="001A67CC">
        <w:tc>
          <w:tcPr>
            <w:tcW w:w="1087" w:type="dxa"/>
          </w:tcPr>
          <w:p w14:paraId="206DFA9F" w14:textId="62D21841" w:rsidR="000B0EA2" w:rsidRDefault="000B0EA2" w:rsidP="000B0EA2">
            <w:pPr>
              <w:jc w:val="center"/>
            </w:pPr>
            <w:r>
              <w:t>1</w:t>
            </w:r>
          </w:p>
        </w:tc>
        <w:tc>
          <w:tcPr>
            <w:tcW w:w="2594" w:type="dxa"/>
          </w:tcPr>
          <w:p w14:paraId="0F980ABD" w14:textId="00A8CC87" w:rsidR="000B0EA2" w:rsidRDefault="000B0EA2" w:rsidP="000B0EA2">
            <w:pPr>
              <w:jc w:val="center"/>
            </w:pPr>
            <w:proofErr w:type="gramStart"/>
            <w:r>
              <w:t>0:</w:t>
            </w:r>
            <w:r>
              <w:rPr>
                <w:rFonts w:cstheme="minorHAnsi"/>
              </w:rPr>
              <w:t>π</w:t>
            </w:r>
            <w:proofErr w:type="gramEnd"/>
            <w:r>
              <w:t>/3</w:t>
            </w:r>
            <w:r w:rsidR="001A67CC">
              <w:t>(60)</w:t>
            </w:r>
            <w:r>
              <w:t>:</w:t>
            </w:r>
            <w:r w:rsidR="00213F0C">
              <w:t>-</w:t>
            </w:r>
            <w:r>
              <w:rPr>
                <w:rFonts w:cstheme="minorHAnsi"/>
              </w:rPr>
              <w:t>π/</w:t>
            </w:r>
            <w:r w:rsidR="00213F0C">
              <w:rPr>
                <w:rFonts w:cstheme="minorHAnsi"/>
              </w:rPr>
              <w:t>6(-30)</w:t>
            </w:r>
          </w:p>
        </w:tc>
        <w:tc>
          <w:tcPr>
            <w:tcW w:w="2693" w:type="dxa"/>
          </w:tcPr>
          <w:p w14:paraId="36346D78" w14:textId="448A7ADB"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 : π/2</w:t>
            </w:r>
          </w:p>
        </w:tc>
        <w:tc>
          <w:tcPr>
            <w:tcW w:w="2687" w:type="dxa"/>
          </w:tcPr>
          <w:p w14:paraId="145867EB" w14:textId="153BC94E" w:rsidR="000B0EA2" w:rsidRDefault="000B0EA2" w:rsidP="000B0EA2">
            <w:pPr>
              <w:jc w:val="center"/>
            </w:pPr>
            <w:proofErr w:type="gramStart"/>
            <w:r>
              <w:t>0 :</w:t>
            </w:r>
            <w:proofErr w:type="gramEnd"/>
            <w:r>
              <w:t xml:space="preserve"> 60 : 60 : 90</w:t>
            </w:r>
          </w:p>
        </w:tc>
      </w:tr>
      <w:tr w:rsidR="000B0EA2" w14:paraId="4804F8E8" w14:textId="77777777" w:rsidTr="001A67CC">
        <w:tc>
          <w:tcPr>
            <w:tcW w:w="1087" w:type="dxa"/>
          </w:tcPr>
          <w:p w14:paraId="2EAE388A" w14:textId="30F96A81" w:rsidR="000B0EA2" w:rsidRDefault="000B0EA2" w:rsidP="000B0EA2">
            <w:pPr>
              <w:jc w:val="center"/>
            </w:pPr>
            <w:r>
              <w:t>2</w:t>
            </w:r>
          </w:p>
        </w:tc>
        <w:tc>
          <w:tcPr>
            <w:tcW w:w="2594" w:type="dxa"/>
          </w:tcPr>
          <w:p w14:paraId="044E7080" w14:textId="14BC7F2E" w:rsidR="000B0EA2" w:rsidRDefault="000B0EA2" w:rsidP="000B0EA2">
            <w:pPr>
              <w:jc w:val="center"/>
            </w:pPr>
            <w:proofErr w:type="gramStart"/>
            <w:r>
              <w:t>0:</w:t>
            </w:r>
            <w:r>
              <w:rPr>
                <w:rFonts w:cstheme="minorHAnsi"/>
              </w:rPr>
              <w:t>π</w:t>
            </w:r>
            <w:proofErr w:type="gramEnd"/>
            <w:r>
              <w:t>/6</w:t>
            </w:r>
            <w:r w:rsidR="001A67CC">
              <w:t>(30)</w:t>
            </w:r>
            <w:r>
              <w:t>:</w:t>
            </w:r>
            <w:r>
              <w:rPr>
                <w:rFonts w:cstheme="minorHAnsi"/>
              </w:rPr>
              <w:t>π/4</w:t>
            </w:r>
            <w:r w:rsidR="00213F0C">
              <w:rPr>
                <w:rFonts w:cstheme="minorHAnsi"/>
              </w:rPr>
              <w:t>(-45)</w:t>
            </w:r>
          </w:p>
        </w:tc>
        <w:tc>
          <w:tcPr>
            <w:tcW w:w="2693" w:type="dxa"/>
          </w:tcPr>
          <w:p w14:paraId="6CBBDA20" w14:textId="56E0ACB5"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 : π/2</w:t>
            </w:r>
          </w:p>
        </w:tc>
        <w:tc>
          <w:tcPr>
            <w:tcW w:w="2687" w:type="dxa"/>
          </w:tcPr>
          <w:p w14:paraId="7DABEF36" w14:textId="79024CAA" w:rsidR="000B0EA2" w:rsidRDefault="000B0EA2" w:rsidP="000B0EA2">
            <w:pPr>
              <w:jc w:val="center"/>
            </w:pPr>
            <w:proofErr w:type="gramStart"/>
            <w:r>
              <w:t>0 :</w:t>
            </w:r>
            <w:proofErr w:type="gramEnd"/>
            <w:r>
              <w:t xml:space="preserve"> 30 : 45 : 90</w:t>
            </w:r>
          </w:p>
        </w:tc>
      </w:tr>
      <w:tr w:rsidR="000B0EA2" w14:paraId="7C6500F3" w14:textId="77777777" w:rsidTr="001A67CC">
        <w:tc>
          <w:tcPr>
            <w:tcW w:w="1087" w:type="dxa"/>
          </w:tcPr>
          <w:p w14:paraId="2AD75ACD" w14:textId="6B779820" w:rsidR="000B0EA2" w:rsidRDefault="000B0EA2" w:rsidP="000B0EA2">
            <w:pPr>
              <w:jc w:val="center"/>
            </w:pPr>
            <w:r>
              <w:t>3</w:t>
            </w:r>
          </w:p>
        </w:tc>
        <w:tc>
          <w:tcPr>
            <w:tcW w:w="2594" w:type="dxa"/>
          </w:tcPr>
          <w:p w14:paraId="0DF3F8A8" w14:textId="3D16EF04" w:rsidR="000B0EA2" w:rsidRDefault="000B0EA2" w:rsidP="000B0EA2">
            <w:pPr>
              <w:jc w:val="center"/>
            </w:pPr>
            <w:proofErr w:type="gramStart"/>
            <w:r>
              <w:t>0:</w:t>
            </w:r>
            <w:r>
              <w:rPr>
                <w:rFonts w:cstheme="minorHAnsi"/>
              </w:rPr>
              <w:t>-</w:t>
            </w:r>
            <w:proofErr w:type="gramEnd"/>
            <w:r>
              <w:rPr>
                <w:rFonts w:cstheme="minorHAnsi"/>
              </w:rPr>
              <w:t>π</w:t>
            </w:r>
            <w:r>
              <w:t>/3</w:t>
            </w:r>
            <w:r w:rsidR="001A67CC">
              <w:t>(-60)</w:t>
            </w:r>
            <w:r>
              <w:t>:</w:t>
            </w:r>
            <w:r>
              <w:rPr>
                <w:rFonts w:cstheme="minorHAnsi"/>
              </w:rPr>
              <w:t>π/</w:t>
            </w:r>
            <w:r w:rsidR="00213F0C">
              <w:rPr>
                <w:rFonts w:cstheme="minorHAnsi"/>
              </w:rPr>
              <w:t>6(30)</w:t>
            </w:r>
          </w:p>
        </w:tc>
        <w:tc>
          <w:tcPr>
            <w:tcW w:w="2693" w:type="dxa"/>
          </w:tcPr>
          <w:p w14:paraId="22C3254B" w14:textId="503EA2AF" w:rsidR="000B0EA2" w:rsidRDefault="000B0EA2" w:rsidP="000B0EA2">
            <w:pPr>
              <w:jc w:val="center"/>
            </w:pPr>
            <w:proofErr w:type="gramStart"/>
            <w:r>
              <w:t>0 :</w:t>
            </w:r>
            <w:proofErr w:type="gramEnd"/>
            <w:r>
              <w:rPr>
                <w:rFonts w:cstheme="minorHAnsi"/>
              </w:rPr>
              <w:t xml:space="preserve"> -π</w:t>
            </w:r>
            <w:r>
              <w:t>/3 : 2</w:t>
            </w:r>
            <w:r>
              <w:rPr>
                <w:rFonts w:cstheme="minorHAnsi"/>
              </w:rPr>
              <w:t>π/3 : π/2</w:t>
            </w:r>
          </w:p>
        </w:tc>
        <w:tc>
          <w:tcPr>
            <w:tcW w:w="2687" w:type="dxa"/>
          </w:tcPr>
          <w:p w14:paraId="337A7847" w14:textId="27C93AB4" w:rsidR="000B0EA2" w:rsidRDefault="000B0EA2" w:rsidP="000B0EA2">
            <w:pPr>
              <w:jc w:val="center"/>
            </w:pPr>
            <w:proofErr w:type="gramStart"/>
            <w:r>
              <w:t>0 :</w:t>
            </w:r>
            <w:proofErr w:type="gramEnd"/>
            <w:r>
              <w:t xml:space="preserve"> -60 : 120 : 90</w:t>
            </w:r>
          </w:p>
        </w:tc>
      </w:tr>
      <w:tr w:rsidR="000B0EA2" w14:paraId="4931CF6A" w14:textId="77777777" w:rsidTr="001A67CC">
        <w:tc>
          <w:tcPr>
            <w:tcW w:w="1087" w:type="dxa"/>
          </w:tcPr>
          <w:p w14:paraId="11487236" w14:textId="6613E57B" w:rsidR="000B0EA2" w:rsidRDefault="000B0EA2" w:rsidP="000B0EA2">
            <w:pPr>
              <w:jc w:val="center"/>
            </w:pPr>
            <w:r>
              <w:t>4</w:t>
            </w:r>
          </w:p>
        </w:tc>
        <w:tc>
          <w:tcPr>
            <w:tcW w:w="2594" w:type="dxa"/>
          </w:tcPr>
          <w:p w14:paraId="31F942B3" w14:textId="5DC8CB52" w:rsidR="000B0EA2" w:rsidRDefault="000B0EA2" w:rsidP="000B0EA2">
            <w:pPr>
              <w:jc w:val="center"/>
            </w:pPr>
            <w:proofErr w:type="gramStart"/>
            <w:r>
              <w:t>0:</w:t>
            </w:r>
            <w:r>
              <w:rPr>
                <w:rFonts w:cstheme="minorHAnsi"/>
              </w:rPr>
              <w:t>π</w:t>
            </w:r>
            <w:proofErr w:type="gramEnd"/>
            <w:r>
              <w:t>/3</w:t>
            </w:r>
            <w:r w:rsidR="001A67CC">
              <w:t>(60)</w:t>
            </w:r>
            <w:r>
              <w:t>:</w:t>
            </w:r>
            <w:r>
              <w:rPr>
                <w:rFonts w:cstheme="minorHAnsi"/>
              </w:rPr>
              <w:t>π/</w:t>
            </w:r>
            <w:r w:rsidR="00213F0C">
              <w:rPr>
                <w:rFonts w:cstheme="minorHAnsi"/>
              </w:rPr>
              <w:t>6(30)</w:t>
            </w:r>
          </w:p>
        </w:tc>
        <w:tc>
          <w:tcPr>
            <w:tcW w:w="2693" w:type="dxa"/>
          </w:tcPr>
          <w:p w14:paraId="2352492D" w14:textId="6396F9C7" w:rsidR="000B0EA2" w:rsidRDefault="000B0EA2" w:rsidP="000B0EA2">
            <w:pPr>
              <w:jc w:val="center"/>
            </w:pPr>
            <w:proofErr w:type="gramStart"/>
            <w:r>
              <w:t>0 :</w:t>
            </w:r>
            <w:proofErr w:type="gramEnd"/>
            <w:r>
              <w:rPr>
                <w:rFonts w:cstheme="minorHAnsi"/>
              </w:rPr>
              <w:t xml:space="preserve"> π</w:t>
            </w:r>
            <w:r>
              <w:t>/3 : 2</w:t>
            </w:r>
            <w:r>
              <w:rPr>
                <w:rFonts w:cstheme="minorHAnsi"/>
              </w:rPr>
              <w:t>π/3 : π/2</w:t>
            </w:r>
          </w:p>
        </w:tc>
        <w:tc>
          <w:tcPr>
            <w:tcW w:w="2687" w:type="dxa"/>
          </w:tcPr>
          <w:p w14:paraId="26CE08BC" w14:textId="3951D2AF" w:rsidR="000B0EA2" w:rsidRDefault="000B0EA2" w:rsidP="000B0EA2">
            <w:pPr>
              <w:jc w:val="center"/>
            </w:pPr>
            <w:proofErr w:type="gramStart"/>
            <w:r>
              <w:t>0 :</w:t>
            </w:r>
            <w:proofErr w:type="gramEnd"/>
            <w:r>
              <w:t xml:space="preserve"> 60 : 120 : 90</w:t>
            </w:r>
          </w:p>
        </w:tc>
      </w:tr>
      <w:tr w:rsidR="000B0EA2" w14:paraId="19C20754" w14:textId="77777777" w:rsidTr="001A67CC">
        <w:tc>
          <w:tcPr>
            <w:tcW w:w="1087" w:type="dxa"/>
          </w:tcPr>
          <w:p w14:paraId="1679F7C5" w14:textId="24578237" w:rsidR="000B0EA2" w:rsidRDefault="000B0EA2" w:rsidP="000B0EA2">
            <w:pPr>
              <w:jc w:val="center"/>
            </w:pPr>
            <w:r>
              <w:t>5</w:t>
            </w:r>
          </w:p>
        </w:tc>
        <w:tc>
          <w:tcPr>
            <w:tcW w:w="2594" w:type="dxa"/>
          </w:tcPr>
          <w:p w14:paraId="5D7CF996" w14:textId="4538715F" w:rsidR="000B0EA2" w:rsidRDefault="000B0EA2" w:rsidP="000B0EA2">
            <w:pPr>
              <w:jc w:val="center"/>
            </w:pPr>
            <w:proofErr w:type="gramStart"/>
            <w:r>
              <w:t>0:</w:t>
            </w:r>
            <w:r>
              <w:rPr>
                <w:rFonts w:cstheme="minorHAnsi"/>
              </w:rPr>
              <w:t>π</w:t>
            </w:r>
            <w:proofErr w:type="gramEnd"/>
            <w:r>
              <w:t>/6</w:t>
            </w:r>
            <w:r w:rsidR="001A67CC">
              <w:t>(30)</w:t>
            </w:r>
            <w:r>
              <w:t>:</w:t>
            </w:r>
            <w:r w:rsidR="00213F0C">
              <w:t>-</w:t>
            </w:r>
            <w:r>
              <w:rPr>
                <w:rFonts w:cstheme="minorHAnsi"/>
              </w:rPr>
              <w:t>π/</w:t>
            </w:r>
            <w:r w:rsidR="00213F0C">
              <w:rPr>
                <w:rFonts w:cstheme="minorHAnsi"/>
              </w:rPr>
              <w:t>6(-30)</w:t>
            </w:r>
          </w:p>
        </w:tc>
        <w:tc>
          <w:tcPr>
            <w:tcW w:w="2693" w:type="dxa"/>
          </w:tcPr>
          <w:p w14:paraId="6022FA56" w14:textId="4280AD16"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3 : π/2</w:t>
            </w:r>
          </w:p>
        </w:tc>
        <w:tc>
          <w:tcPr>
            <w:tcW w:w="2687" w:type="dxa"/>
          </w:tcPr>
          <w:p w14:paraId="38EA90CE" w14:textId="5DDE2C5E" w:rsidR="000B0EA2" w:rsidRDefault="000B0EA2" w:rsidP="000B0EA2">
            <w:pPr>
              <w:jc w:val="center"/>
            </w:pPr>
            <w:proofErr w:type="gramStart"/>
            <w:r>
              <w:t>0 :</w:t>
            </w:r>
            <w:proofErr w:type="gramEnd"/>
            <w:r>
              <w:t xml:space="preserve"> 30 : 60 : 90</w:t>
            </w:r>
          </w:p>
        </w:tc>
      </w:tr>
      <w:tr w:rsidR="000B0EA2" w14:paraId="1C4D5912" w14:textId="77777777" w:rsidTr="001A67CC">
        <w:tc>
          <w:tcPr>
            <w:tcW w:w="1087" w:type="dxa"/>
          </w:tcPr>
          <w:p w14:paraId="6FC254EC" w14:textId="4C2B4C59" w:rsidR="000B0EA2" w:rsidRDefault="000B0EA2" w:rsidP="000B0EA2">
            <w:pPr>
              <w:jc w:val="center"/>
            </w:pPr>
            <w:r>
              <w:t>6</w:t>
            </w:r>
          </w:p>
        </w:tc>
        <w:tc>
          <w:tcPr>
            <w:tcW w:w="2594" w:type="dxa"/>
          </w:tcPr>
          <w:p w14:paraId="27C5EEC4" w14:textId="77BEE34A" w:rsidR="000B0EA2" w:rsidRDefault="000B0EA2" w:rsidP="000B0EA2">
            <w:pPr>
              <w:jc w:val="center"/>
            </w:pPr>
            <w:proofErr w:type="gramStart"/>
            <w:r>
              <w:t>0:</w:t>
            </w:r>
            <w:r>
              <w:rPr>
                <w:rFonts w:cstheme="minorHAnsi"/>
              </w:rPr>
              <w:t>-</w:t>
            </w:r>
            <w:proofErr w:type="gramEnd"/>
            <w:r>
              <w:rPr>
                <w:rFonts w:cstheme="minorHAnsi"/>
              </w:rPr>
              <w:t>π</w:t>
            </w:r>
            <w:r>
              <w:t>/12</w:t>
            </w:r>
            <w:r w:rsidR="001A67CC">
              <w:t>(-15)</w:t>
            </w:r>
            <w:r>
              <w:t>:</w:t>
            </w:r>
            <w:r>
              <w:rPr>
                <w:rFonts w:cstheme="minorHAnsi"/>
              </w:rPr>
              <w:t>π/</w:t>
            </w:r>
            <w:r w:rsidR="00213F0C">
              <w:rPr>
                <w:rFonts w:cstheme="minorHAnsi"/>
              </w:rPr>
              <w:t>6(30)</w:t>
            </w:r>
          </w:p>
        </w:tc>
        <w:tc>
          <w:tcPr>
            <w:tcW w:w="2693" w:type="dxa"/>
          </w:tcPr>
          <w:p w14:paraId="0D40CE3C" w14:textId="1E7FCC1B" w:rsidR="000B0EA2" w:rsidRDefault="000B0EA2" w:rsidP="000B0EA2">
            <w:pPr>
              <w:jc w:val="center"/>
            </w:pPr>
            <w:proofErr w:type="gramStart"/>
            <w:r>
              <w:t>0 :</w:t>
            </w:r>
            <w:proofErr w:type="gramEnd"/>
            <w:r>
              <w:rPr>
                <w:rFonts w:cstheme="minorHAnsi"/>
              </w:rPr>
              <w:t xml:space="preserve"> -π</w:t>
            </w:r>
            <w:r>
              <w:t>/12 : 2</w:t>
            </w:r>
            <w:r>
              <w:rPr>
                <w:rFonts w:cstheme="minorHAnsi"/>
              </w:rPr>
              <w:t>π/3 : π/2</w:t>
            </w:r>
          </w:p>
        </w:tc>
        <w:tc>
          <w:tcPr>
            <w:tcW w:w="2687" w:type="dxa"/>
          </w:tcPr>
          <w:p w14:paraId="0A3487E0" w14:textId="2DE6A643" w:rsidR="000B0EA2" w:rsidRDefault="000B0EA2" w:rsidP="000B0EA2">
            <w:pPr>
              <w:jc w:val="center"/>
            </w:pPr>
            <w:proofErr w:type="gramStart"/>
            <w:r>
              <w:t>0 :</w:t>
            </w:r>
            <w:proofErr w:type="gramEnd"/>
            <w:r>
              <w:t xml:space="preserve"> -15 : 120 : 90</w:t>
            </w:r>
          </w:p>
        </w:tc>
      </w:tr>
      <w:tr w:rsidR="000B0EA2" w14:paraId="5A172D07" w14:textId="77777777" w:rsidTr="001A67CC">
        <w:tc>
          <w:tcPr>
            <w:tcW w:w="1087" w:type="dxa"/>
          </w:tcPr>
          <w:p w14:paraId="40E3FF30" w14:textId="341CE067" w:rsidR="000B0EA2" w:rsidRDefault="000B0EA2" w:rsidP="000B0EA2">
            <w:pPr>
              <w:jc w:val="center"/>
            </w:pPr>
            <w:r>
              <w:t>7</w:t>
            </w:r>
          </w:p>
        </w:tc>
        <w:tc>
          <w:tcPr>
            <w:tcW w:w="2594" w:type="dxa"/>
          </w:tcPr>
          <w:p w14:paraId="2B0D29C4" w14:textId="558F03F8" w:rsidR="000B0EA2" w:rsidRDefault="000B0EA2" w:rsidP="000B0EA2">
            <w:pPr>
              <w:jc w:val="center"/>
            </w:pPr>
            <w:proofErr w:type="gramStart"/>
            <w:r>
              <w:t>0:</w:t>
            </w:r>
            <w:r>
              <w:rPr>
                <w:rFonts w:cstheme="minorHAnsi"/>
              </w:rPr>
              <w:t>-</w:t>
            </w:r>
            <w:proofErr w:type="gramEnd"/>
            <w:r>
              <w:rPr>
                <w:rFonts w:cstheme="minorHAnsi"/>
              </w:rPr>
              <w:t>3π</w:t>
            </w:r>
            <w:r>
              <w:t>/36</w:t>
            </w:r>
            <w:r w:rsidR="001A67CC">
              <w:t>(-65)</w:t>
            </w:r>
            <w:r>
              <w:t>:</w:t>
            </w:r>
            <w:r>
              <w:rPr>
                <w:rFonts w:cstheme="minorHAnsi"/>
              </w:rPr>
              <w:t>π/</w:t>
            </w:r>
            <w:r w:rsidR="001A67CC">
              <w:rPr>
                <w:rFonts w:cstheme="minorHAnsi"/>
              </w:rPr>
              <w:t>18(10)</w:t>
            </w:r>
          </w:p>
        </w:tc>
        <w:tc>
          <w:tcPr>
            <w:tcW w:w="2693" w:type="dxa"/>
          </w:tcPr>
          <w:p w14:paraId="05C1B16D" w14:textId="6F65AF90" w:rsidR="000B0EA2" w:rsidRDefault="000B0EA2" w:rsidP="000B0EA2">
            <w:pPr>
              <w:jc w:val="center"/>
            </w:pPr>
            <w:proofErr w:type="gramStart"/>
            <w:r>
              <w:t>0 :</w:t>
            </w:r>
            <w:proofErr w:type="gramEnd"/>
            <w:r>
              <w:rPr>
                <w:rFonts w:cstheme="minorHAnsi"/>
              </w:rPr>
              <w:t xml:space="preserve"> -13π</w:t>
            </w:r>
            <w:r>
              <w:t>/36 : 5</w:t>
            </w:r>
            <w:r>
              <w:rPr>
                <w:rFonts w:cstheme="minorHAnsi"/>
              </w:rPr>
              <w:t>π/9 : π/2</w:t>
            </w:r>
          </w:p>
        </w:tc>
        <w:tc>
          <w:tcPr>
            <w:tcW w:w="2687" w:type="dxa"/>
          </w:tcPr>
          <w:p w14:paraId="72C06608" w14:textId="4D6A0E71" w:rsidR="000B0EA2" w:rsidRDefault="000B0EA2" w:rsidP="000B0EA2">
            <w:pPr>
              <w:jc w:val="center"/>
            </w:pPr>
            <w:proofErr w:type="gramStart"/>
            <w:r>
              <w:t>0 :</w:t>
            </w:r>
            <w:proofErr w:type="gramEnd"/>
            <w:r>
              <w:t xml:space="preserve"> -65 : 100 : 90</w:t>
            </w:r>
          </w:p>
        </w:tc>
      </w:tr>
      <w:tr w:rsidR="000B0EA2" w14:paraId="0AC6AD92" w14:textId="77777777" w:rsidTr="001A67CC">
        <w:tc>
          <w:tcPr>
            <w:tcW w:w="1087" w:type="dxa"/>
          </w:tcPr>
          <w:p w14:paraId="47A2C172" w14:textId="52D9A2BD" w:rsidR="000B0EA2" w:rsidRDefault="000B0EA2" w:rsidP="000B0EA2">
            <w:pPr>
              <w:jc w:val="center"/>
            </w:pPr>
            <w:r>
              <w:t>8</w:t>
            </w:r>
          </w:p>
        </w:tc>
        <w:tc>
          <w:tcPr>
            <w:tcW w:w="2594" w:type="dxa"/>
          </w:tcPr>
          <w:p w14:paraId="5514501B" w14:textId="0241D147" w:rsidR="000B0EA2" w:rsidRDefault="000B0EA2" w:rsidP="000B0EA2">
            <w:pPr>
              <w:jc w:val="center"/>
            </w:pPr>
            <w:proofErr w:type="gramStart"/>
            <w:r>
              <w:t>0:</w:t>
            </w:r>
            <w:r>
              <w:rPr>
                <w:rFonts w:cstheme="minorHAnsi"/>
              </w:rPr>
              <w:t>-</w:t>
            </w:r>
            <w:proofErr w:type="gramEnd"/>
            <w:r>
              <w:rPr>
                <w:rFonts w:cstheme="minorHAnsi"/>
              </w:rPr>
              <w:t>5π</w:t>
            </w:r>
            <w:r>
              <w:t>/18</w:t>
            </w:r>
            <w:r w:rsidR="001A67CC">
              <w:t>(-50)</w:t>
            </w:r>
            <w:r>
              <w:t>:</w:t>
            </w:r>
            <w:r>
              <w:rPr>
                <w:rFonts w:cstheme="minorHAnsi"/>
              </w:rPr>
              <w:t>π/</w:t>
            </w:r>
            <w:r w:rsidR="00213F0C">
              <w:rPr>
                <w:rFonts w:cstheme="minorHAnsi"/>
              </w:rPr>
              <w:t>6(30)</w:t>
            </w:r>
          </w:p>
        </w:tc>
        <w:tc>
          <w:tcPr>
            <w:tcW w:w="2693" w:type="dxa"/>
          </w:tcPr>
          <w:p w14:paraId="49E40BCE" w14:textId="330800D2"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687" w:type="dxa"/>
          </w:tcPr>
          <w:p w14:paraId="4CA5AC10" w14:textId="149DE4DB" w:rsidR="000B0EA2" w:rsidRDefault="000B0EA2" w:rsidP="000B0EA2">
            <w:pPr>
              <w:jc w:val="center"/>
            </w:pPr>
            <w:proofErr w:type="gramStart"/>
            <w:r>
              <w:t>0 :</w:t>
            </w:r>
            <w:proofErr w:type="gramEnd"/>
            <w:r>
              <w:t xml:space="preserve"> -50 : 120 : 90</w:t>
            </w:r>
          </w:p>
        </w:tc>
      </w:tr>
      <w:tr w:rsidR="000B0EA2" w14:paraId="77AA2BAE" w14:textId="77777777" w:rsidTr="001A67CC">
        <w:tc>
          <w:tcPr>
            <w:tcW w:w="1087" w:type="dxa"/>
          </w:tcPr>
          <w:p w14:paraId="7455A0AB" w14:textId="024505E7" w:rsidR="000B0EA2" w:rsidRDefault="000B0EA2" w:rsidP="000B0EA2">
            <w:pPr>
              <w:jc w:val="center"/>
            </w:pPr>
            <w:r>
              <w:t>9</w:t>
            </w:r>
          </w:p>
        </w:tc>
        <w:tc>
          <w:tcPr>
            <w:tcW w:w="2594" w:type="dxa"/>
          </w:tcPr>
          <w:p w14:paraId="6D9D3ABC" w14:textId="3F87CC2F" w:rsidR="000B0EA2" w:rsidRDefault="000B0EA2" w:rsidP="000B0EA2">
            <w:pPr>
              <w:jc w:val="center"/>
            </w:pPr>
            <w:proofErr w:type="gramStart"/>
            <w:r>
              <w:t>0:</w:t>
            </w:r>
            <w:r>
              <w:rPr>
                <w:rFonts w:cstheme="minorHAnsi"/>
              </w:rPr>
              <w:t>-</w:t>
            </w:r>
            <w:proofErr w:type="gramEnd"/>
            <w:r>
              <w:rPr>
                <w:rFonts w:cstheme="minorHAnsi"/>
              </w:rPr>
              <w:t>5π</w:t>
            </w:r>
            <w:r>
              <w:t>/18</w:t>
            </w:r>
            <w:r w:rsidR="001A67CC">
              <w:t>(-50)</w:t>
            </w:r>
            <w:r>
              <w:t>:</w:t>
            </w:r>
            <w:r w:rsidR="001A67CC">
              <w:t>-5</w:t>
            </w:r>
            <w:r>
              <w:rPr>
                <w:rFonts w:cstheme="minorHAnsi"/>
              </w:rPr>
              <w:t>π/</w:t>
            </w:r>
            <w:r w:rsidR="001A67CC">
              <w:rPr>
                <w:rFonts w:cstheme="minorHAnsi"/>
              </w:rPr>
              <w:t>18(-50)</w:t>
            </w:r>
          </w:p>
        </w:tc>
        <w:tc>
          <w:tcPr>
            <w:tcW w:w="2693" w:type="dxa"/>
          </w:tcPr>
          <w:p w14:paraId="1401A880" w14:textId="0751F128" w:rsidR="000B0EA2" w:rsidRDefault="000B0EA2" w:rsidP="000B0EA2">
            <w:pPr>
              <w:jc w:val="center"/>
            </w:pPr>
            <w:proofErr w:type="gramStart"/>
            <w:r>
              <w:t>0 :</w:t>
            </w:r>
            <w:proofErr w:type="gramEnd"/>
            <w:r>
              <w:rPr>
                <w:rFonts w:cstheme="minorHAnsi"/>
              </w:rPr>
              <w:t xml:space="preserve"> -5π</w:t>
            </w:r>
            <w:r>
              <w:t>/18 : 2</w:t>
            </w:r>
            <w:r>
              <w:rPr>
                <w:rFonts w:cstheme="minorHAnsi"/>
              </w:rPr>
              <w:t>π/9 : π/2</w:t>
            </w:r>
          </w:p>
        </w:tc>
        <w:tc>
          <w:tcPr>
            <w:tcW w:w="2687" w:type="dxa"/>
          </w:tcPr>
          <w:p w14:paraId="1EA9EB07" w14:textId="1FF3C7AB" w:rsidR="000B0EA2" w:rsidRDefault="000B0EA2" w:rsidP="000B0EA2">
            <w:pPr>
              <w:jc w:val="center"/>
            </w:pPr>
            <w:proofErr w:type="gramStart"/>
            <w:r>
              <w:t>0 :</w:t>
            </w:r>
            <w:proofErr w:type="gramEnd"/>
            <w:r>
              <w:t xml:space="preserve"> -50 : 40 : 90</w:t>
            </w:r>
          </w:p>
        </w:tc>
      </w:tr>
      <w:tr w:rsidR="000B0EA2" w14:paraId="7EF9B6B3" w14:textId="77777777" w:rsidTr="001A67CC">
        <w:tc>
          <w:tcPr>
            <w:tcW w:w="1087" w:type="dxa"/>
          </w:tcPr>
          <w:p w14:paraId="391DD897" w14:textId="7B1FD83F" w:rsidR="000B0EA2" w:rsidRDefault="000B0EA2" w:rsidP="000B0EA2">
            <w:pPr>
              <w:jc w:val="center"/>
            </w:pPr>
            <w:r>
              <w:t>10</w:t>
            </w:r>
          </w:p>
        </w:tc>
        <w:tc>
          <w:tcPr>
            <w:tcW w:w="2594" w:type="dxa"/>
          </w:tcPr>
          <w:p w14:paraId="7C9FEBBF" w14:textId="4E4CAC80" w:rsidR="000B0EA2" w:rsidRDefault="000B0EA2" w:rsidP="000B0EA2">
            <w:pPr>
              <w:jc w:val="center"/>
            </w:pPr>
            <w:r>
              <w:t>0:</w:t>
            </w:r>
            <w:r>
              <w:rPr>
                <w:rFonts w:cstheme="minorHAnsi"/>
              </w:rPr>
              <w:t>2π</w:t>
            </w:r>
            <w:r>
              <w:t>/9</w:t>
            </w:r>
            <w:r w:rsidR="001A67CC">
              <w:t>(40</w:t>
            </w:r>
            <w:proofErr w:type="gramStart"/>
            <w:r w:rsidR="001A67CC">
              <w:t>)</w:t>
            </w:r>
            <w:r>
              <w:t>:</w:t>
            </w:r>
            <w:r w:rsidR="001A67CC">
              <w:t>-</w:t>
            </w:r>
            <w:proofErr w:type="gramEnd"/>
            <w:r w:rsidR="001A67CC">
              <w:t>5</w:t>
            </w:r>
            <w:r>
              <w:rPr>
                <w:rFonts w:cstheme="minorHAnsi"/>
              </w:rPr>
              <w:t>π/</w:t>
            </w:r>
            <w:r w:rsidR="001A67CC">
              <w:rPr>
                <w:rFonts w:cstheme="minorHAnsi"/>
              </w:rPr>
              <w:t>18(-50)</w:t>
            </w:r>
          </w:p>
        </w:tc>
        <w:tc>
          <w:tcPr>
            <w:tcW w:w="2693" w:type="dxa"/>
          </w:tcPr>
          <w:p w14:paraId="490AE7AE" w14:textId="43E328C5" w:rsidR="000B0EA2" w:rsidRDefault="000B0EA2" w:rsidP="000B0EA2">
            <w:pPr>
              <w:jc w:val="center"/>
            </w:pPr>
            <w:proofErr w:type="gramStart"/>
            <w:r>
              <w:t>0 :</w:t>
            </w:r>
            <w:proofErr w:type="gramEnd"/>
            <w:r>
              <w:rPr>
                <w:rFonts w:cstheme="minorHAnsi"/>
              </w:rPr>
              <w:t xml:space="preserve"> 2π</w:t>
            </w:r>
            <w:r>
              <w:t>/9 : 2</w:t>
            </w:r>
            <w:r>
              <w:rPr>
                <w:rFonts w:cstheme="minorHAnsi"/>
              </w:rPr>
              <w:t>π/9 : π/2</w:t>
            </w:r>
          </w:p>
        </w:tc>
        <w:tc>
          <w:tcPr>
            <w:tcW w:w="2687" w:type="dxa"/>
          </w:tcPr>
          <w:p w14:paraId="4266DB59" w14:textId="2E2DDF2D" w:rsidR="000B0EA2" w:rsidRPr="009B44E2" w:rsidRDefault="000B0EA2" w:rsidP="000B0EA2">
            <w:pPr>
              <w:jc w:val="center"/>
              <w:rPr>
                <w:b/>
                <w:bCs/>
              </w:rPr>
            </w:pPr>
            <w:proofErr w:type="gramStart"/>
            <w:r>
              <w:t>0 :</w:t>
            </w:r>
            <w:proofErr w:type="gramEnd"/>
            <w:r>
              <w:t xml:space="preserve"> 40 : 40 : 90</w:t>
            </w:r>
          </w:p>
        </w:tc>
      </w:tr>
      <w:tr w:rsidR="000B0EA2" w14:paraId="1242A345" w14:textId="77777777" w:rsidTr="001A67CC">
        <w:tc>
          <w:tcPr>
            <w:tcW w:w="1087" w:type="dxa"/>
          </w:tcPr>
          <w:p w14:paraId="55BF12E9" w14:textId="1EB7DA9F" w:rsidR="000B0EA2" w:rsidRDefault="000B0EA2" w:rsidP="000B0EA2">
            <w:pPr>
              <w:jc w:val="center"/>
            </w:pPr>
            <w:r>
              <w:t>11</w:t>
            </w:r>
          </w:p>
        </w:tc>
        <w:tc>
          <w:tcPr>
            <w:tcW w:w="2594" w:type="dxa"/>
          </w:tcPr>
          <w:p w14:paraId="67C50330" w14:textId="28CFD0EF" w:rsidR="000B0EA2" w:rsidRDefault="000B0EA2" w:rsidP="000B0EA2">
            <w:pPr>
              <w:jc w:val="center"/>
            </w:pPr>
            <w:r>
              <w:t>0:</w:t>
            </w:r>
            <w:r>
              <w:rPr>
                <w:rFonts w:cstheme="minorHAnsi"/>
              </w:rPr>
              <w:t>5π</w:t>
            </w:r>
            <w:r>
              <w:t>/18</w:t>
            </w:r>
            <w:r w:rsidR="001A67CC">
              <w:t>(50</w:t>
            </w:r>
            <w:proofErr w:type="gramStart"/>
            <w:r w:rsidR="001A67CC">
              <w:t>)</w:t>
            </w:r>
            <w:r>
              <w:t>:</w:t>
            </w:r>
            <w:r>
              <w:rPr>
                <w:rFonts w:cstheme="minorHAnsi"/>
              </w:rPr>
              <w:t>π</w:t>
            </w:r>
            <w:proofErr w:type="gramEnd"/>
            <w:r>
              <w:rPr>
                <w:rFonts w:cstheme="minorHAnsi"/>
              </w:rPr>
              <w:t>/</w:t>
            </w:r>
            <w:r w:rsidR="00213F0C">
              <w:rPr>
                <w:rFonts w:cstheme="minorHAnsi"/>
              </w:rPr>
              <w:t>6(30)</w:t>
            </w:r>
          </w:p>
        </w:tc>
        <w:tc>
          <w:tcPr>
            <w:tcW w:w="2693" w:type="dxa"/>
          </w:tcPr>
          <w:p w14:paraId="1E4554A1" w14:textId="1E240AF4"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687" w:type="dxa"/>
          </w:tcPr>
          <w:p w14:paraId="64CC721D" w14:textId="311D1963" w:rsidR="000B0EA2" w:rsidRDefault="000B0EA2" w:rsidP="000B0EA2">
            <w:pPr>
              <w:jc w:val="center"/>
            </w:pPr>
            <w:proofErr w:type="gramStart"/>
            <w:r>
              <w:t>0 :</w:t>
            </w:r>
            <w:proofErr w:type="gramEnd"/>
            <w:r>
              <w:t xml:space="preserve"> 50 : 120 : 90</w:t>
            </w:r>
          </w:p>
        </w:tc>
      </w:tr>
    </w:tbl>
    <w:p w14:paraId="01CDB3BA" w14:textId="2AF9660C" w:rsidR="00206460" w:rsidRDefault="00C2627C" w:rsidP="00C2627C">
      <w:r>
        <w:br/>
      </w:r>
      <w:bookmarkStart w:id="99" w:name="_Toc147945458"/>
      <w:r w:rsidR="00206460">
        <w:t xml:space="preserve">Table </w:t>
      </w:r>
      <w:fldSimple w:instr=" STYLEREF 1 \s ">
        <w:r w:rsidR="00C5580D">
          <w:rPr>
            <w:noProof/>
          </w:rPr>
          <w:t>3</w:t>
        </w:r>
      </w:fldSimple>
      <w:r w:rsidR="00C5580D">
        <w:t>.</w:t>
      </w:r>
      <w:fldSimple w:instr=" SEQ Table \* ARABIC \s 1 ">
        <w:r w:rsidR="00C5580D">
          <w:rPr>
            <w:noProof/>
          </w:rPr>
          <w:t>11</w:t>
        </w:r>
      </w:fldSimple>
      <w:r w:rsidR="00206460">
        <w:t xml:space="preserve"> Robot Movement Program </w:t>
      </w:r>
      <w:r w:rsidR="00C205C0">
        <w:t>–</w:t>
      </w:r>
      <w:r w:rsidR="00206460">
        <w:t xml:space="preserve"> Rotation</w:t>
      </w:r>
      <w:bookmarkEnd w:id="99"/>
    </w:p>
    <w:p w14:paraId="3C3E6575" w14:textId="77777777" w:rsidR="00C205C0" w:rsidRPr="00C205C0" w:rsidRDefault="00C205C0" w:rsidP="00C2627C"/>
    <w:tbl>
      <w:tblPr>
        <w:tblStyle w:val="TableGrid"/>
        <w:tblW w:w="9209" w:type="dxa"/>
        <w:tblLayout w:type="fixed"/>
        <w:tblLook w:val="04A0" w:firstRow="1" w:lastRow="0" w:firstColumn="1" w:lastColumn="0" w:noHBand="0" w:noVBand="1"/>
      </w:tblPr>
      <w:tblGrid>
        <w:gridCol w:w="1092"/>
        <w:gridCol w:w="3298"/>
        <w:gridCol w:w="2409"/>
        <w:gridCol w:w="2410"/>
      </w:tblGrid>
      <w:tr w:rsidR="006B77AB" w14:paraId="4844037F" w14:textId="77777777" w:rsidTr="00B27AE6">
        <w:trPr>
          <w:trHeight w:val="970"/>
        </w:trPr>
        <w:tc>
          <w:tcPr>
            <w:tcW w:w="1092" w:type="dxa"/>
          </w:tcPr>
          <w:p w14:paraId="4B749912" w14:textId="77777777" w:rsidR="006B77AB" w:rsidRDefault="006B77AB" w:rsidP="006B77AB">
            <w:pPr>
              <w:jc w:val="center"/>
            </w:pPr>
            <w:r>
              <w:t xml:space="preserve">Name: </w:t>
            </w:r>
            <w:r>
              <w:br/>
            </w:r>
            <w:r>
              <w:br/>
              <w:t>Sequence Number:</w:t>
            </w:r>
          </w:p>
        </w:tc>
        <w:tc>
          <w:tcPr>
            <w:tcW w:w="3298" w:type="dxa"/>
          </w:tcPr>
          <w:p w14:paraId="4608781C" w14:textId="2602E0D5" w:rsidR="006B77AB" w:rsidRDefault="006B77AB" w:rsidP="006B77AB">
            <w:pPr>
              <w:jc w:val="center"/>
            </w:pPr>
            <w:r>
              <w:t>IMU Angles</w:t>
            </w:r>
            <w:r>
              <w:br/>
            </w:r>
            <w:proofErr w:type="gramStart"/>
            <w:r>
              <w:t>Rotation:Roll</w:t>
            </w:r>
            <w:proofErr w:type="gramEnd"/>
            <w:r>
              <w:t>:Pitch</w:t>
            </w:r>
            <w:r w:rsidR="00213F0C">
              <w:br/>
              <w:t>Angles in brackets are in degrees</w:t>
            </w:r>
          </w:p>
        </w:tc>
        <w:tc>
          <w:tcPr>
            <w:tcW w:w="2409" w:type="dxa"/>
          </w:tcPr>
          <w:p w14:paraId="532131B7" w14:textId="47479E5B" w:rsidR="006B77AB" w:rsidRDefault="006B77AB" w:rsidP="006B77AB">
            <w:pPr>
              <w:jc w:val="center"/>
            </w:pPr>
            <w:r>
              <w:t xml:space="preserve">Robot Joint Angle </w:t>
            </w:r>
            <w:r w:rsidR="00B27AE6">
              <w:t>(</w:t>
            </w:r>
            <w:r>
              <w:t>Radians)</w:t>
            </w:r>
            <w:r>
              <w:br/>
            </w:r>
            <w:proofErr w:type="gramStart"/>
            <w:r>
              <w:t>Base:Wr1:Wr2</w:t>
            </w:r>
            <w:proofErr w:type="gramEnd"/>
            <w:r>
              <w:t>:Wr3</w:t>
            </w:r>
            <w:r>
              <w:br/>
              <w:t>Rotat</w:t>
            </w:r>
            <w:r w:rsidR="00B27AE6">
              <w:t>ion</w:t>
            </w:r>
            <w:r>
              <w:t>:Roll:Pitch:Yaw</w:t>
            </w:r>
          </w:p>
        </w:tc>
        <w:tc>
          <w:tcPr>
            <w:tcW w:w="2410" w:type="dxa"/>
          </w:tcPr>
          <w:p w14:paraId="3B7D12B8" w14:textId="08F94F37" w:rsidR="006B77AB" w:rsidRDefault="006B77AB" w:rsidP="006B77AB">
            <w:pPr>
              <w:jc w:val="center"/>
            </w:pPr>
            <w:r>
              <w:t>R</w:t>
            </w:r>
            <w:r w:rsidR="00322005">
              <w:t>obot</w:t>
            </w:r>
            <w:r>
              <w:t xml:space="preserve"> Angles (Degrees)</w:t>
            </w:r>
            <w:r>
              <w:br/>
            </w:r>
            <w:proofErr w:type="gramStart"/>
            <w:r>
              <w:t>Base:Wr1:Wr2</w:t>
            </w:r>
            <w:proofErr w:type="gramEnd"/>
            <w:r>
              <w:t>:Wr3</w:t>
            </w:r>
            <w:r>
              <w:br/>
              <w:t>Rotation:Roll:Pitch:Yaw</w:t>
            </w:r>
          </w:p>
        </w:tc>
      </w:tr>
      <w:tr w:rsidR="006B77AB" w14:paraId="32C6371D" w14:textId="77777777" w:rsidTr="00B27AE6">
        <w:tc>
          <w:tcPr>
            <w:tcW w:w="1092" w:type="dxa"/>
          </w:tcPr>
          <w:p w14:paraId="21382FF8" w14:textId="793D16D1" w:rsidR="006B77AB" w:rsidRDefault="006B77AB" w:rsidP="006B77AB">
            <w:pPr>
              <w:jc w:val="center"/>
            </w:pPr>
            <w:r>
              <w:t>0</w:t>
            </w:r>
          </w:p>
        </w:tc>
        <w:tc>
          <w:tcPr>
            <w:tcW w:w="3298" w:type="dxa"/>
          </w:tcPr>
          <w:p w14:paraId="3F5B80B5" w14:textId="23A0BEA6" w:rsidR="006B77AB" w:rsidRDefault="006B77AB" w:rsidP="006B77AB">
            <w:pPr>
              <w:jc w:val="center"/>
            </w:pPr>
            <w:r>
              <w:t>0:</w:t>
            </w:r>
            <w:r>
              <w:rPr>
                <w:rFonts w:cstheme="minorHAnsi"/>
              </w:rPr>
              <w:t>0</w:t>
            </w:r>
            <w:r>
              <w:t>:0</w:t>
            </w:r>
          </w:p>
        </w:tc>
        <w:tc>
          <w:tcPr>
            <w:tcW w:w="2409" w:type="dxa"/>
          </w:tcPr>
          <w:p w14:paraId="03950567" w14:textId="05A00456"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410" w:type="dxa"/>
          </w:tcPr>
          <w:p w14:paraId="06FCFEC3" w14:textId="64AF54AD" w:rsidR="006B77AB" w:rsidRDefault="006B77AB" w:rsidP="006B77AB">
            <w:pPr>
              <w:jc w:val="center"/>
            </w:pPr>
            <w:proofErr w:type="gramStart"/>
            <w:r>
              <w:t>0 :</w:t>
            </w:r>
            <w:proofErr w:type="gramEnd"/>
            <w:r>
              <w:t xml:space="preserve"> 0 : 90 : 180</w:t>
            </w:r>
          </w:p>
        </w:tc>
      </w:tr>
      <w:tr w:rsidR="006B77AB" w14:paraId="611779CD" w14:textId="77777777" w:rsidTr="00B27AE6">
        <w:tc>
          <w:tcPr>
            <w:tcW w:w="1092" w:type="dxa"/>
          </w:tcPr>
          <w:p w14:paraId="23B08A05" w14:textId="2D72974C" w:rsidR="006B77AB" w:rsidRDefault="006B77AB" w:rsidP="006B77AB">
            <w:pPr>
              <w:jc w:val="center"/>
            </w:pPr>
            <w:r>
              <w:t>1</w:t>
            </w:r>
          </w:p>
        </w:tc>
        <w:tc>
          <w:tcPr>
            <w:tcW w:w="3298" w:type="dxa"/>
          </w:tcPr>
          <w:p w14:paraId="34020D60" w14:textId="3719BC36" w:rsidR="006B77AB" w:rsidRDefault="006B77AB" w:rsidP="006B77AB">
            <w:pPr>
              <w:jc w:val="center"/>
              <w:rPr>
                <w:rFonts w:cstheme="minorHAnsi"/>
              </w:rPr>
            </w:pPr>
            <w:r>
              <w:rPr>
                <w:rFonts w:cstheme="minorHAnsi"/>
              </w:rPr>
              <w:t>π</w:t>
            </w:r>
            <w:r>
              <w:t>/6</w:t>
            </w:r>
            <w:r w:rsidR="00AA72B9">
              <w:t>(30</w:t>
            </w:r>
            <w:proofErr w:type="gramStart"/>
            <w:r w:rsidR="00AA72B9">
              <w:t>)</w:t>
            </w:r>
            <w:r>
              <w:t>:</w:t>
            </w:r>
            <w:r>
              <w:rPr>
                <w:rFonts w:cstheme="minorHAnsi"/>
              </w:rPr>
              <w:t>π</w:t>
            </w:r>
            <w:proofErr w:type="gramEnd"/>
            <w:r>
              <w:t>/12</w:t>
            </w:r>
            <w:r w:rsidR="00AA72B9">
              <w:t>(15)</w:t>
            </w:r>
            <w:r>
              <w:t>:</w:t>
            </w:r>
            <w:r w:rsidR="00AA72B9">
              <w:t>6</w:t>
            </w:r>
            <w:r>
              <w:rPr>
                <w:rFonts w:cstheme="minorHAnsi"/>
              </w:rPr>
              <w:t>π/12</w:t>
            </w:r>
            <w:r w:rsidR="00AA72B9">
              <w:rPr>
                <w:rFonts w:cstheme="minorHAnsi"/>
              </w:rPr>
              <w:t>(15)</w:t>
            </w:r>
          </w:p>
        </w:tc>
        <w:tc>
          <w:tcPr>
            <w:tcW w:w="2409" w:type="dxa"/>
          </w:tcPr>
          <w:p w14:paraId="46ABA9D3" w14:textId="4715E01F" w:rsidR="006B77AB" w:rsidRDefault="006B77AB" w:rsidP="006B77AB">
            <w:pPr>
              <w:jc w:val="center"/>
            </w:pPr>
            <w:r>
              <w:rPr>
                <w:rFonts w:cstheme="minorHAnsi"/>
              </w:rPr>
              <w:t>π</w:t>
            </w:r>
            <w:r>
              <w:t>/</w:t>
            </w:r>
            <w:proofErr w:type="gramStart"/>
            <w:r>
              <w:t>6 :</w:t>
            </w:r>
            <w:proofErr w:type="gramEnd"/>
            <w:r>
              <w:rPr>
                <w:rFonts w:cstheme="minorHAnsi"/>
              </w:rPr>
              <w:t xml:space="preserve"> π</w:t>
            </w:r>
            <w:r>
              <w:t>/12 : 7</w:t>
            </w:r>
            <w:r>
              <w:rPr>
                <w:rFonts w:cstheme="minorHAnsi"/>
              </w:rPr>
              <w:t>π/12 : π</w:t>
            </w:r>
          </w:p>
        </w:tc>
        <w:tc>
          <w:tcPr>
            <w:tcW w:w="2410" w:type="dxa"/>
          </w:tcPr>
          <w:p w14:paraId="429ECC7C" w14:textId="6D28D69F" w:rsidR="006B77AB" w:rsidRDefault="006B77AB" w:rsidP="006B77AB">
            <w:pPr>
              <w:jc w:val="center"/>
            </w:pPr>
            <w:proofErr w:type="gramStart"/>
            <w:r>
              <w:t>30 :</w:t>
            </w:r>
            <w:proofErr w:type="gramEnd"/>
            <w:r>
              <w:t xml:space="preserve"> 15 : 105 : 180</w:t>
            </w:r>
          </w:p>
        </w:tc>
      </w:tr>
      <w:tr w:rsidR="006B77AB" w14:paraId="3FB31EC0" w14:textId="77777777" w:rsidTr="00B27AE6">
        <w:tc>
          <w:tcPr>
            <w:tcW w:w="1092" w:type="dxa"/>
          </w:tcPr>
          <w:p w14:paraId="3BDDA8ED" w14:textId="20230B90" w:rsidR="006B77AB" w:rsidRDefault="006B77AB" w:rsidP="006B77AB">
            <w:pPr>
              <w:jc w:val="center"/>
            </w:pPr>
            <w:r>
              <w:t>2</w:t>
            </w:r>
          </w:p>
        </w:tc>
        <w:tc>
          <w:tcPr>
            <w:tcW w:w="3298" w:type="dxa"/>
          </w:tcPr>
          <w:p w14:paraId="08A09C62" w14:textId="77833667" w:rsidR="006B77AB" w:rsidRDefault="006B77AB" w:rsidP="006B77AB">
            <w:pPr>
              <w:jc w:val="center"/>
              <w:rPr>
                <w:rFonts w:cstheme="minorHAnsi"/>
              </w:rPr>
            </w:pPr>
            <w:r>
              <w:rPr>
                <w:rFonts w:cstheme="minorHAnsi"/>
              </w:rPr>
              <w:t>π</w:t>
            </w:r>
            <w:r>
              <w:t>/3</w:t>
            </w:r>
            <w:r w:rsidR="00AA72B9">
              <w:t>(60</w:t>
            </w:r>
            <w:proofErr w:type="gramStart"/>
            <w:r w:rsidR="00AA72B9">
              <w:t>)</w:t>
            </w:r>
            <w:r>
              <w:t>:</w:t>
            </w:r>
            <w:r>
              <w:rPr>
                <w:rFonts w:cstheme="minorHAnsi"/>
              </w:rPr>
              <w:t>0</w:t>
            </w:r>
            <w:r>
              <w:t>:</w:t>
            </w:r>
            <w:r w:rsidR="00AA72B9">
              <w:t>0</w:t>
            </w:r>
            <w:proofErr w:type="gramEnd"/>
          </w:p>
        </w:tc>
        <w:tc>
          <w:tcPr>
            <w:tcW w:w="2409" w:type="dxa"/>
          </w:tcPr>
          <w:p w14:paraId="41A665A3" w14:textId="214E290C"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410" w:type="dxa"/>
          </w:tcPr>
          <w:p w14:paraId="2795FA61" w14:textId="35709C19" w:rsidR="006B77AB" w:rsidRDefault="006B77AB" w:rsidP="006B77AB">
            <w:pPr>
              <w:jc w:val="center"/>
            </w:pPr>
            <w:proofErr w:type="gramStart"/>
            <w:r>
              <w:t>60 :</w:t>
            </w:r>
            <w:proofErr w:type="gramEnd"/>
            <w:r>
              <w:t xml:space="preserve"> 0 : 90 : 180</w:t>
            </w:r>
          </w:p>
        </w:tc>
      </w:tr>
      <w:tr w:rsidR="006B77AB" w14:paraId="4D013D93" w14:textId="77777777" w:rsidTr="00B27AE6">
        <w:tc>
          <w:tcPr>
            <w:tcW w:w="1092" w:type="dxa"/>
          </w:tcPr>
          <w:p w14:paraId="03C3F124" w14:textId="7B7F5BB1" w:rsidR="006B77AB" w:rsidRDefault="006B77AB" w:rsidP="006B77AB">
            <w:pPr>
              <w:jc w:val="center"/>
            </w:pPr>
            <w:r>
              <w:t>3</w:t>
            </w:r>
          </w:p>
        </w:tc>
        <w:tc>
          <w:tcPr>
            <w:tcW w:w="3298" w:type="dxa"/>
          </w:tcPr>
          <w:p w14:paraId="43823259" w14:textId="564B7C82" w:rsidR="006B77AB" w:rsidRDefault="006B77AB" w:rsidP="006B77AB">
            <w:pPr>
              <w:jc w:val="center"/>
              <w:rPr>
                <w:rFonts w:cstheme="minorHAnsi"/>
              </w:rPr>
            </w:pPr>
            <w:r>
              <w:rPr>
                <w:rFonts w:cstheme="minorHAnsi"/>
              </w:rPr>
              <w:t>π</w:t>
            </w:r>
            <w:r>
              <w:t>/2</w:t>
            </w:r>
            <w:r w:rsidR="00AA72B9">
              <w:t>(90</w:t>
            </w:r>
            <w:proofErr w:type="gramStart"/>
            <w:r w:rsidR="00AA72B9">
              <w:t>)</w:t>
            </w:r>
            <w:r>
              <w:t>:</w:t>
            </w:r>
            <w:r>
              <w:rPr>
                <w:rFonts w:cstheme="minorHAnsi"/>
              </w:rPr>
              <w:t>-</w:t>
            </w:r>
            <w:proofErr w:type="gramEnd"/>
            <w:r>
              <w:rPr>
                <w:rFonts w:cstheme="minorHAnsi"/>
              </w:rPr>
              <w:t>π</w:t>
            </w:r>
            <w:r>
              <w:t>/12</w:t>
            </w:r>
            <w:r w:rsidR="00AA72B9">
              <w:t>(-15)</w:t>
            </w:r>
            <w:r>
              <w:t>:</w:t>
            </w:r>
            <w:r w:rsidR="00AA72B9">
              <w:t>-</w:t>
            </w:r>
            <w:r>
              <w:rPr>
                <w:rFonts w:cstheme="minorHAnsi"/>
              </w:rPr>
              <w:t>π/</w:t>
            </w:r>
            <w:r w:rsidR="00AA72B9">
              <w:rPr>
                <w:rFonts w:cstheme="minorHAnsi"/>
              </w:rPr>
              <w:t>6(-30)</w:t>
            </w:r>
          </w:p>
        </w:tc>
        <w:tc>
          <w:tcPr>
            <w:tcW w:w="2409" w:type="dxa"/>
          </w:tcPr>
          <w:p w14:paraId="0F06B31F" w14:textId="0C9441E0" w:rsidR="006B77AB" w:rsidRDefault="006B77AB" w:rsidP="006B77AB">
            <w:pPr>
              <w:jc w:val="center"/>
            </w:pPr>
            <w:r>
              <w:rPr>
                <w:rFonts w:cstheme="minorHAnsi"/>
              </w:rPr>
              <w:t>π</w:t>
            </w:r>
            <w:r>
              <w:t>/</w:t>
            </w:r>
            <w:proofErr w:type="gramStart"/>
            <w:r>
              <w:t>2 :</w:t>
            </w:r>
            <w:proofErr w:type="gramEnd"/>
            <w:r>
              <w:rPr>
                <w:rFonts w:cstheme="minorHAnsi"/>
              </w:rPr>
              <w:t xml:space="preserve"> -π</w:t>
            </w:r>
            <w:r>
              <w:t xml:space="preserve">/12 : </w:t>
            </w:r>
            <w:r>
              <w:rPr>
                <w:rFonts w:cstheme="minorHAnsi"/>
              </w:rPr>
              <w:t>π/3 : π</w:t>
            </w:r>
          </w:p>
        </w:tc>
        <w:tc>
          <w:tcPr>
            <w:tcW w:w="2410" w:type="dxa"/>
          </w:tcPr>
          <w:p w14:paraId="0F1252DA" w14:textId="7C2D8D86" w:rsidR="006B77AB" w:rsidRDefault="006B77AB" w:rsidP="006B77AB">
            <w:pPr>
              <w:jc w:val="center"/>
            </w:pPr>
            <w:proofErr w:type="gramStart"/>
            <w:r>
              <w:t>90 :</w:t>
            </w:r>
            <w:proofErr w:type="gramEnd"/>
            <w:r>
              <w:t xml:space="preserve"> -15 : 60 : 180</w:t>
            </w:r>
          </w:p>
        </w:tc>
      </w:tr>
      <w:tr w:rsidR="006B77AB" w14:paraId="78285309" w14:textId="77777777" w:rsidTr="00B27AE6">
        <w:tc>
          <w:tcPr>
            <w:tcW w:w="1092" w:type="dxa"/>
          </w:tcPr>
          <w:p w14:paraId="2609B7E9" w14:textId="5FED80F9" w:rsidR="006B77AB" w:rsidRDefault="006B77AB" w:rsidP="006B77AB">
            <w:pPr>
              <w:jc w:val="center"/>
            </w:pPr>
            <w:r>
              <w:t>4</w:t>
            </w:r>
          </w:p>
        </w:tc>
        <w:tc>
          <w:tcPr>
            <w:tcW w:w="3298" w:type="dxa"/>
          </w:tcPr>
          <w:p w14:paraId="4707C291" w14:textId="13D6D77B" w:rsidR="006B77AB" w:rsidRDefault="006B77AB" w:rsidP="006B77AB">
            <w:pPr>
              <w:jc w:val="center"/>
            </w:pPr>
            <w:r>
              <w:t>2</w:t>
            </w:r>
            <w:r>
              <w:rPr>
                <w:rFonts w:cstheme="minorHAnsi"/>
              </w:rPr>
              <w:t>π/3</w:t>
            </w:r>
            <w:r w:rsidR="00AA72B9">
              <w:rPr>
                <w:rFonts w:cstheme="minorHAnsi"/>
              </w:rPr>
              <w:t>(120</w:t>
            </w:r>
            <w:proofErr w:type="gramStart"/>
            <w:r w:rsidR="00AA72B9">
              <w:rPr>
                <w:rFonts w:cstheme="minorHAnsi"/>
              </w:rPr>
              <w:t>)</w:t>
            </w:r>
            <w:r>
              <w:t>:</w:t>
            </w:r>
            <w:r>
              <w:rPr>
                <w:rFonts w:cstheme="minorHAnsi"/>
              </w:rPr>
              <w:t>0</w:t>
            </w:r>
            <w:r>
              <w:t>:</w:t>
            </w:r>
            <w:r w:rsidR="00AA72B9">
              <w:t>0</w:t>
            </w:r>
            <w:proofErr w:type="gramEnd"/>
          </w:p>
        </w:tc>
        <w:tc>
          <w:tcPr>
            <w:tcW w:w="2409" w:type="dxa"/>
          </w:tcPr>
          <w:p w14:paraId="5DE12DCD" w14:textId="2F6F17B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410" w:type="dxa"/>
          </w:tcPr>
          <w:p w14:paraId="22A6E83E" w14:textId="5CA642A9" w:rsidR="006B77AB" w:rsidRDefault="006B77AB" w:rsidP="006B77AB">
            <w:pPr>
              <w:jc w:val="center"/>
            </w:pPr>
            <w:proofErr w:type="gramStart"/>
            <w:r>
              <w:t>120 :</w:t>
            </w:r>
            <w:proofErr w:type="gramEnd"/>
            <w:r>
              <w:t xml:space="preserve"> 0 : 90 : 180</w:t>
            </w:r>
          </w:p>
        </w:tc>
      </w:tr>
      <w:tr w:rsidR="006B77AB" w14:paraId="0B498914" w14:textId="77777777" w:rsidTr="00B27AE6">
        <w:tc>
          <w:tcPr>
            <w:tcW w:w="1092" w:type="dxa"/>
          </w:tcPr>
          <w:p w14:paraId="1303E74A" w14:textId="3579AB0C" w:rsidR="006B77AB" w:rsidRDefault="006B77AB" w:rsidP="006B77AB">
            <w:pPr>
              <w:jc w:val="center"/>
            </w:pPr>
            <w:r>
              <w:t>5</w:t>
            </w:r>
          </w:p>
        </w:tc>
        <w:tc>
          <w:tcPr>
            <w:tcW w:w="3298" w:type="dxa"/>
          </w:tcPr>
          <w:p w14:paraId="56D425CC" w14:textId="4E3ACEBF" w:rsidR="006B77AB" w:rsidRDefault="006B77AB" w:rsidP="006B77AB">
            <w:pPr>
              <w:jc w:val="center"/>
              <w:rPr>
                <w:rFonts w:cstheme="minorHAnsi"/>
              </w:rPr>
            </w:pPr>
            <w:r>
              <w:rPr>
                <w:rFonts w:cstheme="minorHAnsi"/>
              </w:rPr>
              <w:t>5π/6</w:t>
            </w:r>
            <w:r w:rsidR="00AA72B9">
              <w:rPr>
                <w:rFonts w:cstheme="minorHAnsi"/>
              </w:rPr>
              <w:t>(150</w:t>
            </w:r>
            <w:proofErr w:type="gramStart"/>
            <w:r w:rsidR="00AA72B9">
              <w:rPr>
                <w:rFonts w:cstheme="minorHAnsi"/>
              </w:rPr>
              <w:t>)</w:t>
            </w:r>
            <w:r>
              <w:t>:</w:t>
            </w:r>
            <w:r>
              <w:rPr>
                <w:rFonts w:cstheme="minorHAnsi"/>
              </w:rPr>
              <w:t>-</w:t>
            </w:r>
            <w:proofErr w:type="gramEnd"/>
            <w:r>
              <w:rPr>
                <w:rFonts w:cstheme="minorHAnsi"/>
              </w:rPr>
              <w:t>π</w:t>
            </w:r>
            <w:r>
              <w:t>/12</w:t>
            </w:r>
            <w:r w:rsidR="00AA72B9">
              <w:t>(-15)</w:t>
            </w:r>
            <w:r>
              <w:t>:</w:t>
            </w:r>
            <w:r w:rsidR="00AA72B9">
              <w:t xml:space="preserve"> 6</w:t>
            </w:r>
            <w:r w:rsidR="00AA72B9">
              <w:rPr>
                <w:rFonts w:cstheme="minorHAnsi"/>
              </w:rPr>
              <w:t>π/12(15)</w:t>
            </w:r>
          </w:p>
        </w:tc>
        <w:tc>
          <w:tcPr>
            <w:tcW w:w="2409" w:type="dxa"/>
          </w:tcPr>
          <w:p w14:paraId="17CCD01C" w14:textId="133A8CD6" w:rsidR="006B77AB" w:rsidRDefault="006B77AB" w:rsidP="006B77AB">
            <w:pPr>
              <w:jc w:val="center"/>
            </w:pPr>
            <w:r>
              <w:rPr>
                <w:rFonts w:cstheme="minorHAnsi"/>
              </w:rPr>
              <w:t>5π/</w:t>
            </w:r>
            <w:proofErr w:type="gramStart"/>
            <w:r>
              <w:rPr>
                <w:rFonts w:cstheme="minorHAnsi"/>
              </w:rPr>
              <w:t>6</w:t>
            </w:r>
            <w:r>
              <w:t>:</w:t>
            </w:r>
            <w:r>
              <w:rPr>
                <w:rFonts w:cstheme="minorHAnsi"/>
              </w:rPr>
              <w:t>-</w:t>
            </w:r>
            <w:proofErr w:type="gramEnd"/>
            <w:r>
              <w:rPr>
                <w:rFonts w:cstheme="minorHAnsi"/>
              </w:rPr>
              <w:t>π</w:t>
            </w:r>
            <w:r>
              <w:t>/12:7</w:t>
            </w:r>
            <w:r>
              <w:rPr>
                <w:rFonts w:cstheme="minorHAnsi"/>
              </w:rPr>
              <w:t>π/12:π</w:t>
            </w:r>
          </w:p>
        </w:tc>
        <w:tc>
          <w:tcPr>
            <w:tcW w:w="2410" w:type="dxa"/>
          </w:tcPr>
          <w:p w14:paraId="27588DED" w14:textId="609473EB" w:rsidR="006B77AB" w:rsidRDefault="006B77AB" w:rsidP="006B77AB">
            <w:pPr>
              <w:jc w:val="center"/>
            </w:pPr>
            <w:proofErr w:type="gramStart"/>
            <w:r>
              <w:t>150 :</w:t>
            </w:r>
            <w:proofErr w:type="gramEnd"/>
            <w:r>
              <w:t xml:space="preserve"> -15 : 105 : 180</w:t>
            </w:r>
          </w:p>
        </w:tc>
      </w:tr>
      <w:tr w:rsidR="006B77AB" w14:paraId="3B184B92" w14:textId="77777777" w:rsidTr="00B27AE6">
        <w:tc>
          <w:tcPr>
            <w:tcW w:w="1092" w:type="dxa"/>
          </w:tcPr>
          <w:p w14:paraId="1C71141E" w14:textId="17A3B5FE" w:rsidR="006B77AB" w:rsidRDefault="006B77AB" w:rsidP="006B77AB">
            <w:pPr>
              <w:jc w:val="center"/>
            </w:pPr>
            <w:r>
              <w:t>6</w:t>
            </w:r>
          </w:p>
        </w:tc>
        <w:tc>
          <w:tcPr>
            <w:tcW w:w="3298" w:type="dxa"/>
          </w:tcPr>
          <w:p w14:paraId="51B87396" w14:textId="62AC00BE" w:rsidR="006B77AB" w:rsidRDefault="00AA72B9" w:rsidP="006B77AB">
            <w:pPr>
              <w:jc w:val="center"/>
              <w:rPr>
                <w:rFonts w:cstheme="minorHAnsi"/>
              </w:rPr>
            </w:pPr>
            <w:r>
              <w:rPr>
                <w:rFonts w:cstheme="minorHAnsi"/>
              </w:rPr>
              <w:t xml:space="preserve"> π (180</w:t>
            </w:r>
            <w:proofErr w:type="gramStart"/>
            <w:r>
              <w:rPr>
                <w:rFonts w:cstheme="minorHAnsi"/>
              </w:rPr>
              <w:t>)</w:t>
            </w:r>
            <w:r w:rsidR="006B77AB">
              <w:t>:</w:t>
            </w:r>
            <w:r w:rsidR="006B77AB">
              <w:rPr>
                <w:rFonts w:cstheme="minorHAnsi"/>
              </w:rPr>
              <w:t>0</w:t>
            </w:r>
            <w:r w:rsidR="006B77AB">
              <w:t>:</w:t>
            </w:r>
            <w:r>
              <w:t>0</w:t>
            </w:r>
            <w:proofErr w:type="gramEnd"/>
          </w:p>
        </w:tc>
        <w:tc>
          <w:tcPr>
            <w:tcW w:w="2409" w:type="dxa"/>
          </w:tcPr>
          <w:p w14:paraId="391D88A8" w14:textId="45AD2333"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410" w:type="dxa"/>
          </w:tcPr>
          <w:p w14:paraId="3D1072FE" w14:textId="3EC5515C" w:rsidR="006B77AB" w:rsidRDefault="006B77AB" w:rsidP="006B77AB">
            <w:pPr>
              <w:jc w:val="center"/>
            </w:pPr>
            <w:proofErr w:type="gramStart"/>
            <w:r>
              <w:t>180 :</w:t>
            </w:r>
            <w:proofErr w:type="gramEnd"/>
            <w:r>
              <w:t xml:space="preserve"> 0 : 90 : 180</w:t>
            </w:r>
          </w:p>
        </w:tc>
      </w:tr>
      <w:tr w:rsidR="006B77AB" w14:paraId="381A2A15" w14:textId="77777777" w:rsidTr="00B27AE6">
        <w:tc>
          <w:tcPr>
            <w:tcW w:w="1092" w:type="dxa"/>
          </w:tcPr>
          <w:p w14:paraId="2B0E90B7" w14:textId="7E898173" w:rsidR="006B77AB" w:rsidRDefault="006B77AB" w:rsidP="006B77AB">
            <w:pPr>
              <w:jc w:val="center"/>
            </w:pPr>
            <w:r>
              <w:t>7</w:t>
            </w:r>
          </w:p>
        </w:tc>
        <w:tc>
          <w:tcPr>
            <w:tcW w:w="3298" w:type="dxa"/>
          </w:tcPr>
          <w:p w14:paraId="5CE63219" w14:textId="5255B3D7" w:rsidR="006B77AB" w:rsidRDefault="006B77AB" w:rsidP="006B77AB">
            <w:pPr>
              <w:jc w:val="center"/>
              <w:rPr>
                <w:rFonts w:cstheme="minorHAnsi"/>
              </w:rPr>
            </w:pPr>
            <w:r>
              <w:rPr>
                <w:rFonts w:cstheme="minorHAnsi"/>
              </w:rPr>
              <w:t>7π/6</w:t>
            </w:r>
            <w:r w:rsidR="00AA72B9">
              <w:rPr>
                <w:rFonts w:cstheme="minorHAnsi"/>
              </w:rPr>
              <w:t>(210</w:t>
            </w:r>
            <w:proofErr w:type="gramStart"/>
            <w:r w:rsidR="00AA72B9">
              <w:rPr>
                <w:rFonts w:cstheme="minorHAnsi"/>
              </w:rPr>
              <w:t>)</w:t>
            </w:r>
            <w:r>
              <w:t>:</w:t>
            </w:r>
            <w:r>
              <w:rPr>
                <w:rFonts w:cstheme="minorHAnsi"/>
              </w:rPr>
              <w:t>-</w:t>
            </w:r>
            <w:proofErr w:type="gramEnd"/>
            <w:r>
              <w:rPr>
                <w:rFonts w:cstheme="minorHAnsi"/>
              </w:rPr>
              <w:t>π</w:t>
            </w:r>
            <w:r>
              <w:t>/12</w:t>
            </w:r>
            <w:r w:rsidR="00AA72B9">
              <w:t>(-15)</w:t>
            </w:r>
            <w:r>
              <w:t>:</w:t>
            </w:r>
            <w:r w:rsidR="00AA72B9">
              <w:t>6</w:t>
            </w:r>
            <w:r>
              <w:rPr>
                <w:rFonts w:cstheme="minorHAnsi"/>
              </w:rPr>
              <w:t>π/12</w:t>
            </w:r>
            <w:r w:rsidR="00AA72B9">
              <w:rPr>
                <w:rFonts w:cstheme="minorHAnsi"/>
              </w:rPr>
              <w:t>(15)</w:t>
            </w:r>
          </w:p>
        </w:tc>
        <w:tc>
          <w:tcPr>
            <w:tcW w:w="2409" w:type="dxa"/>
          </w:tcPr>
          <w:p w14:paraId="68D28EE6" w14:textId="1D6B5241" w:rsidR="006B77AB" w:rsidRDefault="006B77AB" w:rsidP="006B77AB">
            <w:pPr>
              <w:jc w:val="center"/>
            </w:pPr>
            <w:r>
              <w:rPr>
                <w:rFonts w:cstheme="minorHAnsi"/>
              </w:rPr>
              <w:t>7π/</w:t>
            </w:r>
            <w:proofErr w:type="gramStart"/>
            <w:r>
              <w:rPr>
                <w:rFonts w:cstheme="minorHAnsi"/>
              </w:rPr>
              <w:t>6</w:t>
            </w:r>
            <w:r>
              <w:t>:</w:t>
            </w:r>
            <w:r>
              <w:rPr>
                <w:rFonts w:cstheme="minorHAnsi"/>
              </w:rPr>
              <w:t>-</w:t>
            </w:r>
            <w:proofErr w:type="gramEnd"/>
            <w:r>
              <w:rPr>
                <w:rFonts w:cstheme="minorHAnsi"/>
              </w:rPr>
              <w:t>π</w:t>
            </w:r>
            <w:r>
              <w:t>/12:7</w:t>
            </w:r>
            <w:r>
              <w:rPr>
                <w:rFonts w:cstheme="minorHAnsi"/>
              </w:rPr>
              <w:t>π/12:π</w:t>
            </w:r>
          </w:p>
        </w:tc>
        <w:tc>
          <w:tcPr>
            <w:tcW w:w="2410" w:type="dxa"/>
          </w:tcPr>
          <w:p w14:paraId="70C10643" w14:textId="10335978" w:rsidR="006B77AB" w:rsidRDefault="006B77AB" w:rsidP="006B77AB">
            <w:pPr>
              <w:jc w:val="center"/>
            </w:pPr>
            <w:proofErr w:type="gramStart"/>
            <w:r>
              <w:t>210 :</w:t>
            </w:r>
            <w:proofErr w:type="gramEnd"/>
            <w:r>
              <w:t xml:space="preserve"> -15 : 105: 180</w:t>
            </w:r>
          </w:p>
        </w:tc>
      </w:tr>
      <w:tr w:rsidR="006B77AB" w14:paraId="20986919" w14:textId="77777777" w:rsidTr="00B27AE6">
        <w:tc>
          <w:tcPr>
            <w:tcW w:w="1092" w:type="dxa"/>
          </w:tcPr>
          <w:p w14:paraId="089E62AC" w14:textId="7C38111C" w:rsidR="006B77AB" w:rsidRDefault="006B77AB" w:rsidP="006B77AB">
            <w:pPr>
              <w:jc w:val="center"/>
            </w:pPr>
            <w:r>
              <w:t>8</w:t>
            </w:r>
          </w:p>
        </w:tc>
        <w:tc>
          <w:tcPr>
            <w:tcW w:w="3298" w:type="dxa"/>
          </w:tcPr>
          <w:p w14:paraId="17D37065" w14:textId="54B7D736" w:rsidR="006B77AB" w:rsidRDefault="006B77AB" w:rsidP="006B77AB">
            <w:pPr>
              <w:jc w:val="center"/>
            </w:pPr>
            <w:r>
              <w:t>4</w:t>
            </w:r>
            <w:r>
              <w:rPr>
                <w:rFonts w:cstheme="minorHAnsi"/>
              </w:rPr>
              <w:t>π/3</w:t>
            </w:r>
            <w:r w:rsidR="00AA72B9">
              <w:rPr>
                <w:rFonts w:cstheme="minorHAnsi"/>
              </w:rPr>
              <w:t>(240</w:t>
            </w:r>
            <w:proofErr w:type="gramStart"/>
            <w:r w:rsidR="00AA72B9">
              <w:rPr>
                <w:rFonts w:cstheme="minorHAnsi"/>
              </w:rPr>
              <w:t>)</w:t>
            </w:r>
            <w:r>
              <w:t>:</w:t>
            </w:r>
            <w:r>
              <w:rPr>
                <w:rFonts w:cstheme="minorHAnsi"/>
              </w:rPr>
              <w:t>π</w:t>
            </w:r>
            <w:proofErr w:type="gramEnd"/>
            <w:r>
              <w:t>/12</w:t>
            </w:r>
            <w:r w:rsidR="00AA72B9">
              <w:t>(15)</w:t>
            </w:r>
            <w:r>
              <w:t>:</w:t>
            </w:r>
            <w:r w:rsidR="00AA72B9">
              <w:t>-6</w:t>
            </w:r>
            <w:r>
              <w:rPr>
                <w:rFonts w:cstheme="minorHAnsi"/>
              </w:rPr>
              <w:t>π/12</w:t>
            </w:r>
            <w:r w:rsidR="00AA72B9">
              <w:rPr>
                <w:rFonts w:cstheme="minorHAnsi"/>
              </w:rPr>
              <w:t>(-15)</w:t>
            </w:r>
          </w:p>
        </w:tc>
        <w:tc>
          <w:tcPr>
            <w:tcW w:w="2409" w:type="dxa"/>
          </w:tcPr>
          <w:p w14:paraId="3F3C27E5" w14:textId="0E8F1134"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410" w:type="dxa"/>
          </w:tcPr>
          <w:p w14:paraId="01D34205" w14:textId="05CB76CD" w:rsidR="006B77AB" w:rsidRDefault="006B77AB" w:rsidP="006B77AB">
            <w:pPr>
              <w:jc w:val="center"/>
            </w:pPr>
            <w:proofErr w:type="gramStart"/>
            <w:r>
              <w:t>240 :</w:t>
            </w:r>
            <w:proofErr w:type="gramEnd"/>
            <w:r>
              <w:t xml:space="preserve"> 15 : 75 : 180</w:t>
            </w:r>
          </w:p>
        </w:tc>
      </w:tr>
      <w:tr w:rsidR="006B77AB" w14:paraId="781373E8" w14:textId="77777777" w:rsidTr="00B27AE6">
        <w:tc>
          <w:tcPr>
            <w:tcW w:w="1092" w:type="dxa"/>
          </w:tcPr>
          <w:p w14:paraId="0C6F61BD" w14:textId="0DF55497" w:rsidR="006B77AB" w:rsidRDefault="006B77AB" w:rsidP="006B77AB">
            <w:pPr>
              <w:jc w:val="center"/>
            </w:pPr>
            <w:r>
              <w:t>9</w:t>
            </w:r>
          </w:p>
        </w:tc>
        <w:tc>
          <w:tcPr>
            <w:tcW w:w="3298" w:type="dxa"/>
          </w:tcPr>
          <w:p w14:paraId="73707F42" w14:textId="3C5B7FB1" w:rsidR="006B77AB" w:rsidRDefault="006B77AB" w:rsidP="006B77AB">
            <w:pPr>
              <w:jc w:val="center"/>
            </w:pPr>
            <w:r>
              <w:t>3</w:t>
            </w:r>
            <w:r>
              <w:rPr>
                <w:rFonts w:cstheme="minorHAnsi"/>
              </w:rPr>
              <w:t>π/2</w:t>
            </w:r>
            <w:r w:rsidR="00AA72B9">
              <w:rPr>
                <w:rFonts w:cstheme="minorHAnsi"/>
              </w:rPr>
              <w:t>(270</w:t>
            </w:r>
            <w:proofErr w:type="gramStart"/>
            <w:r w:rsidR="00AA72B9">
              <w:rPr>
                <w:rFonts w:cstheme="minorHAnsi"/>
              </w:rPr>
              <w:t>)</w:t>
            </w:r>
            <w:r>
              <w:t>:</w:t>
            </w:r>
            <w:r>
              <w:rPr>
                <w:rFonts w:cstheme="minorHAnsi"/>
              </w:rPr>
              <w:t>π</w:t>
            </w:r>
            <w:proofErr w:type="gramEnd"/>
            <w:r>
              <w:t>/9</w:t>
            </w:r>
            <w:r w:rsidR="00AA72B9">
              <w:t>(20)</w:t>
            </w:r>
            <w:r>
              <w:t>:</w:t>
            </w:r>
            <w:r>
              <w:rPr>
                <w:rFonts w:cstheme="minorHAnsi"/>
              </w:rPr>
              <w:t>π/36</w:t>
            </w:r>
            <w:r w:rsidR="00AA72B9">
              <w:rPr>
                <w:rFonts w:cstheme="minorHAnsi"/>
              </w:rPr>
              <w:t>(5)</w:t>
            </w:r>
          </w:p>
        </w:tc>
        <w:tc>
          <w:tcPr>
            <w:tcW w:w="2409" w:type="dxa"/>
          </w:tcPr>
          <w:p w14:paraId="28055126" w14:textId="3C18E4AE"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9 : 19</w:t>
            </w:r>
            <w:r>
              <w:rPr>
                <w:rFonts w:cstheme="minorHAnsi"/>
              </w:rPr>
              <w:t>π/36 : π</w:t>
            </w:r>
          </w:p>
        </w:tc>
        <w:tc>
          <w:tcPr>
            <w:tcW w:w="2410" w:type="dxa"/>
          </w:tcPr>
          <w:p w14:paraId="6F06EF33" w14:textId="159F39DA" w:rsidR="006B77AB" w:rsidRDefault="006B77AB" w:rsidP="006B77AB">
            <w:pPr>
              <w:jc w:val="center"/>
            </w:pPr>
            <w:proofErr w:type="gramStart"/>
            <w:r>
              <w:t>270 :</w:t>
            </w:r>
            <w:proofErr w:type="gramEnd"/>
            <w:r>
              <w:t xml:space="preserve"> 20 : 95 : 180</w:t>
            </w:r>
          </w:p>
        </w:tc>
      </w:tr>
      <w:tr w:rsidR="006B77AB" w14:paraId="42053F04" w14:textId="77777777" w:rsidTr="00B27AE6">
        <w:tc>
          <w:tcPr>
            <w:tcW w:w="1092" w:type="dxa"/>
          </w:tcPr>
          <w:p w14:paraId="70A1D256" w14:textId="73ED9EDC" w:rsidR="006B77AB" w:rsidRDefault="006B77AB" w:rsidP="006B77AB">
            <w:pPr>
              <w:jc w:val="center"/>
            </w:pPr>
            <w:r>
              <w:t>10</w:t>
            </w:r>
          </w:p>
        </w:tc>
        <w:tc>
          <w:tcPr>
            <w:tcW w:w="3298" w:type="dxa"/>
          </w:tcPr>
          <w:p w14:paraId="47F79C9E" w14:textId="20B61D4F" w:rsidR="006B77AB" w:rsidRDefault="006B77AB" w:rsidP="006B77AB">
            <w:pPr>
              <w:jc w:val="center"/>
            </w:pPr>
            <w:r>
              <w:t>5</w:t>
            </w:r>
            <w:r>
              <w:rPr>
                <w:rFonts w:cstheme="minorHAnsi"/>
              </w:rPr>
              <w:t>π/3</w:t>
            </w:r>
            <w:r w:rsidR="00AA72B9">
              <w:rPr>
                <w:rFonts w:cstheme="minorHAnsi"/>
              </w:rPr>
              <w:t>(300</w:t>
            </w:r>
            <w:proofErr w:type="gramStart"/>
            <w:r w:rsidR="00AA72B9">
              <w:rPr>
                <w:rFonts w:cstheme="minorHAnsi"/>
              </w:rPr>
              <w:t>)</w:t>
            </w:r>
            <w:r>
              <w:t>:</w:t>
            </w:r>
            <w:r>
              <w:rPr>
                <w:rFonts w:cstheme="minorHAnsi"/>
              </w:rPr>
              <w:t>-</w:t>
            </w:r>
            <w:proofErr w:type="gramEnd"/>
            <w:r>
              <w:rPr>
                <w:rFonts w:cstheme="minorHAnsi"/>
              </w:rPr>
              <w:t>π</w:t>
            </w:r>
            <w:r>
              <w:t>/9</w:t>
            </w:r>
            <w:r w:rsidR="00AA72B9">
              <w:t>(-20)</w:t>
            </w:r>
            <w:r>
              <w:t>:</w:t>
            </w:r>
            <w:r>
              <w:rPr>
                <w:rFonts w:cstheme="minorHAnsi"/>
              </w:rPr>
              <w:t>π/</w:t>
            </w:r>
            <w:r w:rsidR="00AA72B9">
              <w:rPr>
                <w:rFonts w:cstheme="minorHAnsi"/>
              </w:rPr>
              <w:t>6(30)</w:t>
            </w:r>
          </w:p>
        </w:tc>
        <w:tc>
          <w:tcPr>
            <w:tcW w:w="2409" w:type="dxa"/>
          </w:tcPr>
          <w:p w14:paraId="0B0F22BC" w14:textId="691DB9F7"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410" w:type="dxa"/>
          </w:tcPr>
          <w:p w14:paraId="5EB43294" w14:textId="69C01449" w:rsidR="006B77AB" w:rsidRDefault="006B77AB" w:rsidP="006B77AB">
            <w:pPr>
              <w:jc w:val="center"/>
            </w:pPr>
            <w:proofErr w:type="gramStart"/>
            <w:r>
              <w:t>300 :</w:t>
            </w:r>
            <w:proofErr w:type="gramEnd"/>
            <w:r>
              <w:t xml:space="preserve"> -20 : 120 : 180</w:t>
            </w:r>
          </w:p>
        </w:tc>
      </w:tr>
      <w:tr w:rsidR="006B77AB" w14:paraId="1E2E36A5" w14:textId="77777777" w:rsidTr="00B27AE6">
        <w:tc>
          <w:tcPr>
            <w:tcW w:w="1092" w:type="dxa"/>
          </w:tcPr>
          <w:p w14:paraId="49BB6D21" w14:textId="23D9F738" w:rsidR="006B77AB" w:rsidRDefault="006B77AB" w:rsidP="006B77AB">
            <w:pPr>
              <w:jc w:val="center"/>
            </w:pPr>
            <w:r>
              <w:t>11</w:t>
            </w:r>
          </w:p>
        </w:tc>
        <w:tc>
          <w:tcPr>
            <w:tcW w:w="3298" w:type="dxa"/>
          </w:tcPr>
          <w:p w14:paraId="156AEED0" w14:textId="05BFFA1D" w:rsidR="006B77AB" w:rsidRDefault="006B77AB" w:rsidP="006B77AB">
            <w:pPr>
              <w:jc w:val="center"/>
              <w:rPr>
                <w:rFonts w:cstheme="minorHAnsi"/>
              </w:rPr>
            </w:pPr>
            <w:r>
              <w:rPr>
                <w:rFonts w:cstheme="minorHAnsi"/>
              </w:rPr>
              <w:t>11π/6</w:t>
            </w:r>
            <w:r w:rsidR="00AA72B9">
              <w:rPr>
                <w:rFonts w:cstheme="minorHAnsi"/>
              </w:rPr>
              <w:t>(330</w:t>
            </w:r>
            <w:proofErr w:type="gramStart"/>
            <w:r w:rsidR="00AA72B9">
              <w:rPr>
                <w:rFonts w:cstheme="minorHAnsi"/>
              </w:rPr>
              <w:t>)</w:t>
            </w:r>
            <w:r>
              <w:t>:</w:t>
            </w:r>
            <w:r>
              <w:rPr>
                <w:rFonts w:cstheme="minorHAnsi"/>
              </w:rPr>
              <w:t>π</w:t>
            </w:r>
            <w:proofErr w:type="gramEnd"/>
            <w:r>
              <w:t>/12</w:t>
            </w:r>
            <w:r w:rsidR="00AA72B9">
              <w:t>(15)</w:t>
            </w:r>
            <w:r>
              <w:t>:</w:t>
            </w:r>
            <w:r w:rsidR="00AA72B9">
              <w:t>-5</w:t>
            </w:r>
            <w:r>
              <w:rPr>
                <w:rFonts w:cstheme="minorHAnsi"/>
              </w:rPr>
              <w:t>π/36</w:t>
            </w:r>
            <w:r w:rsidR="00AA72B9">
              <w:rPr>
                <w:rFonts w:cstheme="minorHAnsi"/>
              </w:rPr>
              <w:t>(-25)</w:t>
            </w:r>
          </w:p>
        </w:tc>
        <w:tc>
          <w:tcPr>
            <w:tcW w:w="2409" w:type="dxa"/>
          </w:tcPr>
          <w:p w14:paraId="36566D85" w14:textId="2C6E1054" w:rsidR="006B77AB" w:rsidRDefault="006B77AB" w:rsidP="006B77AB">
            <w:pPr>
              <w:jc w:val="center"/>
            </w:pPr>
            <w:r>
              <w:rPr>
                <w:rFonts w:cstheme="minorHAnsi"/>
              </w:rPr>
              <w:t>11π/</w:t>
            </w:r>
            <w:proofErr w:type="gramStart"/>
            <w:r>
              <w:rPr>
                <w:rFonts w:cstheme="minorHAnsi"/>
              </w:rPr>
              <w:t>6</w:t>
            </w:r>
            <w:r>
              <w:t>:</w:t>
            </w:r>
            <w:r>
              <w:rPr>
                <w:rFonts w:cstheme="minorHAnsi"/>
              </w:rPr>
              <w:t>π</w:t>
            </w:r>
            <w:proofErr w:type="gramEnd"/>
            <w:r>
              <w:t>/12:13</w:t>
            </w:r>
            <w:r>
              <w:rPr>
                <w:rFonts w:cstheme="minorHAnsi"/>
              </w:rPr>
              <w:t>π/36:π</w:t>
            </w:r>
          </w:p>
        </w:tc>
        <w:tc>
          <w:tcPr>
            <w:tcW w:w="2410" w:type="dxa"/>
          </w:tcPr>
          <w:p w14:paraId="2CB45BB0" w14:textId="75317043" w:rsidR="006B77AB" w:rsidRDefault="006B77AB" w:rsidP="006B77AB">
            <w:pPr>
              <w:jc w:val="center"/>
            </w:pPr>
            <w:proofErr w:type="gramStart"/>
            <w:r>
              <w:t>330 :</w:t>
            </w:r>
            <w:proofErr w:type="gramEnd"/>
            <w:r>
              <w:t xml:space="preserve"> 15 : 65 : 180</w:t>
            </w:r>
          </w:p>
        </w:tc>
      </w:tr>
    </w:tbl>
    <w:p w14:paraId="5244D5DE" w14:textId="77777777" w:rsidR="00C205C0" w:rsidRDefault="00C205C0" w:rsidP="00452A51">
      <w:pPr>
        <w:pStyle w:val="Caption"/>
      </w:pPr>
    </w:p>
    <w:p w14:paraId="28026BB0" w14:textId="77777777" w:rsidR="00C205C0" w:rsidRDefault="00C205C0">
      <w:pPr>
        <w:rPr>
          <w:rFonts w:ascii="Calibri" w:hAnsi="Calibri"/>
          <w:noProof/>
          <w:szCs w:val="20"/>
        </w:rPr>
      </w:pPr>
      <w:r>
        <w:br w:type="page"/>
      </w:r>
    </w:p>
    <w:p w14:paraId="5CA8959F" w14:textId="5254FF18" w:rsidR="00206460" w:rsidRPr="00280F56" w:rsidRDefault="00206460" w:rsidP="00452A51">
      <w:pPr>
        <w:pStyle w:val="Caption"/>
      </w:pPr>
      <w:bookmarkStart w:id="100" w:name="_Toc147945459"/>
      <w:r>
        <w:lastRenderedPageBreak/>
        <w:t xml:space="preserve">Table </w:t>
      </w:r>
      <w:r w:rsidR="00C5580D">
        <w:fldChar w:fldCharType="begin"/>
      </w:r>
      <w:r w:rsidR="00C5580D">
        <w:instrText xml:space="preserve"> STYLEREF 1 \s </w:instrText>
      </w:r>
      <w:r w:rsidR="00C5580D">
        <w:fldChar w:fldCharType="separate"/>
      </w:r>
      <w:r w:rsidR="00C5580D">
        <w:t>3</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2</w:t>
      </w:r>
      <w:r w:rsidR="00C5580D">
        <w:fldChar w:fldCharType="end"/>
      </w:r>
      <w:r>
        <w:t xml:space="preserve"> Robot Movement Program – Rotation-</w:t>
      </w:r>
      <w:r w:rsidR="00997F20">
        <w:t>Untrained.</w:t>
      </w:r>
      <w:bookmarkEnd w:id="100"/>
    </w:p>
    <w:tbl>
      <w:tblPr>
        <w:tblStyle w:val="TableGrid"/>
        <w:tblW w:w="9209" w:type="dxa"/>
        <w:tblLook w:val="04A0" w:firstRow="1" w:lastRow="0" w:firstColumn="1" w:lastColumn="0" w:noHBand="0" w:noVBand="1"/>
      </w:tblPr>
      <w:tblGrid>
        <w:gridCol w:w="1087"/>
        <w:gridCol w:w="3427"/>
        <w:gridCol w:w="2316"/>
        <w:gridCol w:w="2379"/>
      </w:tblGrid>
      <w:tr w:rsidR="00891463" w14:paraId="185CA67E" w14:textId="77777777" w:rsidTr="00891463">
        <w:trPr>
          <w:trHeight w:val="970"/>
        </w:trPr>
        <w:tc>
          <w:tcPr>
            <w:tcW w:w="1087" w:type="dxa"/>
          </w:tcPr>
          <w:p w14:paraId="4A80E108" w14:textId="77777777" w:rsidR="006B77AB" w:rsidRDefault="006B77AB" w:rsidP="000120B4">
            <w:pPr>
              <w:jc w:val="center"/>
            </w:pPr>
            <w:r>
              <w:t xml:space="preserve">Name: </w:t>
            </w:r>
            <w:r>
              <w:br/>
            </w:r>
            <w:r>
              <w:br/>
              <w:t>Sequence Number:</w:t>
            </w:r>
          </w:p>
        </w:tc>
        <w:tc>
          <w:tcPr>
            <w:tcW w:w="3728" w:type="dxa"/>
          </w:tcPr>
          <w:p w14:paraId="41C6C9B6" w14:textId="7099A2CB" w:rsidR="006B77AB" w:rsidRDefault="006B77AB" w:rsidP="000120B4">
            <w:pPr>
              <w:jc w:val="center"/>
            </w:pPr>
            <w:r>
              <w:t>IMU Angles</w:t>
            </w:r>
            <w:r>
              <w:br/>
            </w:r>
            <w:proofErr w:type="gramStart"/>
            <w:r>
              <w:t>Rotation:Roll</w:t>
            </w:r>
            <w:proofErr w:type="gramEnd"/>
            <w:r>
              <w:t>:Pitch</w:t>
            </w:r>
            <w:r w:rsidR="00213F0C">
              <w:br/>
              <w:t>Angles in brackets are in degrees</w:t>
            </w:r>
          </w:p>
        </w:tc>
        <w:tc>
          <w:tcPr>
            <w:tcW w:w="1984" w:type="dxa"/>
          </w:tcPr>
          <w:p w14:paraId="4D45DBCD" w14:textId="06B4F302" w:rsidR="006B77AB" w:rsidRDefault="006B77AB" w:rsidP="000120B4">
            <w:pPr>
              <w:jc w:val="center"/>
            </w:pPr>
            <w:r>
              <w:t>Robot Joint Angle (Radians)</w:t>
            </w:r>
            <w:r>
              <w:br/>
            </w:r>
            <w:proofErr w:type="gramStart"/>
            <w:r>
              <w:t>Base:Wr1:Wr2</w:t>
            </w:r>
            <w:proofErr w:type="gramEnd"/>
            <w:r>
              <w:t>:Wr3</w:t>
            </w:r>
            <w:r w:rsidR="00891463">
              <w:br/>
            </w:r>
            <w:r>
              <w:t>Rotation:Roll:Pitch:Yaw</w:t>
            </w:r>
          </w:p>
        </w:tc>
        <w:tc>
          <w:tcPr>
            <w:tcW w:w="2410" w:type="dxa"/>
          </w:tcPr>
          <w:p w14:paraId="0C0E36E5" w14:textId="1E9BB082" w:rsidR="006B77AB" w:rsidRDefault="006B77AB" w:rsidP="000120B4">
            <w:pPr>
              <w:jc w:val="center"/>
            </w:pPr>
            <w:r>
              <w:t>R</w:t>
            </w:r>
            <w:r w:rsidR="00322005">
              <w:t>obot</w:t>
            </w:r>
            <w:r>
              <w:t xml:space="preserve"> Angles (Degrees)</w:t>
            </w:r>
            <w:r>
              <w:br/>
            </w:r>
            <w:proofErr w:type="gramStart"/>
            <w:r>
              <w:t>Base:Wr1:Wr2</w:t>
            </w:r>
            <w:proofErr w:type="gramEnd"/>
            <w:r>
              <w:t>:Wr3</w:t>
            </w:r>
            <w:r>
              <w:br/>
              <w:t>Rotation:Roll:Pitch:Yaw</w:t>
            </w:r>
          </w:p>
        </w:tc>
      </w:tr>
      <w:tr w:rsidR="00891463" w14:paraId="0D1AC211" w14:textId="77777777" w:rsidTr="00891463">
        <w:tc>
          <w:tcPr>
            <w:tcW w:w="1087" w:type="dxa"/>
          </w:tcPr>
          <w:p w14:paraId="5A2D75B1" w14:textId="62A28D10" w:rsidR="006B77AB" w:rsidRDefault="006B77AB" w:rsidP="006B77AB">
            <w:pPr>
              <w:jc w:val="center"/>
            </w:pPr>
            <w:r>
              <w:t>0</w:t>
            </w:r>
          </w:p>
        </w:tc>
        <w:tc>
          <w:tcPr>
            <w:tcW w:w="3728" w:type="dxa"/>
          </w:tcPr>
          <w:p w14:paraId="4C75B590" w14:textId="1D48D5DA" w:rsidR="006B77AB" w:rsidRDefault="006B77AB" w:rsidP="006B77AB">
            <w:pPr>
              <w:jc w:val="center"/>
            </w:pPr>
            <w:proofErr w:type="gramStart"/>
            <w:r>
              <w:t>0 :</w:t>
            </w:r>
            <w:proofErr w:type="gramEnd"/>
            <w:r>
              <w:rPr>
                <w:rFonts w:cstheme="minorHAnsi"/>
              </w:rPr>
              <w:t xml:space="preserve"> 0</w:t>
            </w:r>
            <w:r>
              <w:t xml:space="preserve"> : 0</w:t>
            </w:r>
          </w:p>
        </w:tc>
        <w:tc>
          <w:tcPr>
            <w:tcW w:w="1984" w:type="dxa"/>
          </w:tcPr>
          <w:p w14:paraId="1D08E291" w14:textId="02352915"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410" w:type="dxa"/>
          </w:tcPr>
          <w:p w14:paraId="78E8914A" w14:textId="474EABD2" w:rsidR="006B77AB" w:rsidRDefault="006B77AB" w:rsidP="006B77AB">
            <w:pPr>
              <w:jc w:val="center"/>
            </w:pPr>
            <w:proofErr w:type="gramStart"/>
            <w:r>
              <w:t>0 :</w:t>
            </w:r>
            <w:proofErr w:type="gramEnd"/>
            <w:r>
              <w:t xml:space="preserve"> 0 : 90 : 180</w:t>
            </w:r>
          </w:p>
        </w:tc>
      </w:tr>
      <w:tr w:rsidR="00891463" w14:paraId="15AD0B65" w14:textId="77777777" w:rsidTr="00891463">
        <w:tc>
          <w:tcPr>
            <w:tcW w:w="1087" w:type="dxa"/>
          </w:tcPr>
          <w:p w14:paraId="388D2C58" w14:textId="5D4727DC" w:rsidR="006B77AB" w:rsidRDefault="006B77AB" w:rsidP="006B77AB">
            <w:pPr>
              <w:jc w:val="center"/>
            </w:pPr>
            <w:r>
              <w:t>1</w:t>
            </w:r>
          </w:p>
        </w:tc>
        <w:tc>
          <w:tcPr>
            <w:tcW w:w="3728" w:type="dxa"/>
          </w:tcPr>
          <w:p w14:paraId="0D6AAE8B" w14:textId="78896229" w:rsidR="006B77AB" w:rsidRDefault="006B77AB" w:rsidP="006B77AB">
            <w:pPr>
              <w:jc w:val="center"/>
              <w:rPr>
                <w:rFonts w:cstheme="minorHAnsi"/>
              </w:rPr>
            </w:pPr>
            <w:r>
              <w:rPr>
                <w:rFonts w:cstheme="minorHAnsi"/>
              </w:rPr>
              <w:t>π</w:t>
            </w:r>
            <w:r>
              <w:t>/6</w:t>
            </w:r>
            <w:r w:rsidR="00891463">
              <w:t>(30</w:t>
            </w:r>
            <w:proofErr w:type="gramStart"/>
            <w:r w:rsidR="00891463">
              <w:t>)</w:t>
            </w:r>
            <w:r>
              <w:t>:</w:t>
            </w:r>
            <w:r>
              <w:rPr>
                <w:rFonts w:cstheme="minorHAnsi"/>
              </w:rPr>
              <w:t>π</w:t>
            </w:r>
            <w:proofErr w:type="gramEnd"/>
            <w:r>
              <w:t>/6</w:t>
            </w:r>
            <w:r w:rsidR="00891463">
              <w:t>(30)</w:t>
            </w:r>
            <w:r>
              <w:t>:</w:t>
            </w:r>
            <w:r>
              <w:rPr>
                <w:rFonts w:cstheme="minorHAnsi"/>
              </w:rPr>
              <w:t>π/</w:t>
            </w:r>
            <w:r w:rsidR="00891463">
              <w:rPr>
                <w:rFonts w:cstheme="minorHAnsi"/>
              </w:rPr>
              <w:t>6(30)</w:t>
            </w:r>
          </w:p>
        </w:tc>
        <w:tc>
          <w:tcPr>
            <w:tcW w:w="1984" w:type="dxa"/>
          </w:tcPr>
          <w:p w14:paraId="1AEAF2A1" w14:textId="5AC3323A" w:rsidR="006B77AB" w:rsidRDefault="006B77AB" w:rsidP="006B77AB">
            <w:pPr>
              <w:jc w:val="center"/>
            </w:pPr>
            <w:r>
              <w:rPr>
                <w:rFonts w:cstheme="minorHAnsi"/>
              </w:rPr>
              <w:t>π</w:t>
            </w:r>
            <w:r>
              <w:t>/</w:t>
            </w:r>
            <w:proofErr w:type="gramStart"/>
            <w:r>
              <w:t>6 :</w:t>
            </w:r>
            <w:proofErr w:type="gramEnd"/>
            <w:r>
              <w:rPr>
                <w:rFonts w:cstheme="minorHAnsi"/>
              </w:rPr>
              <w:t xml:space="preserve"> π</w:t>
            </w:r>
            <w:r>
              <w:t>/6 : 2</w:t>
            </w:r>
            <w:r>
              <w:rPr>
                <w:rFonts w:cstheme="minorHAnsi"/>
              </w:rPr>
              <w:t>π/3 : π</w:t>
            </w:r>
          </w:p>
        </w:tc>
        <w:tc>
          <w:tcPr>
            <w:tcW w:w="2410" w:type="dxa"/>
          </w:tcPr>
          <w:p w14:paraId="426AC8FB" w14:textId="2A9ADCBD" w:rsidR="006B77AB" w:rsidRDefault="006B77AB" w:rsidP="006B77AB">
            <w:pPr>
              <w:jc w:val="center"/>
            </w:pPr>
            <w:proofErr w:type="gramStart"/>
            <w:r>
              <w:t>30 :</w:t>
            </w:r>
            <w:proofErr w:type="gramEnd"/>
            <w:r>
              <w:t xml:space="preserve"> 30 : 120 : 180</w:t>
            </w:r>
          </w:p>
        </w:tc>
      </w:tr>
      <w:tr w:rsidR="00891463" w14:paraId="3967785F" w14:textId="77777777" w:rsidTr="00891463">
        <w:tc>
          <w:tcPr>
            <w:tcW w:w="1087" w:type="dxa"/>
          </w:tcPr>
          <w:p w14:paraId="14D59C26" w14:textId="7DA9B3FD" w:rsidR="006B77AB" w:rsidRDefault="006B77AB" w:rsidP="006B77AB">
            <w:pPr>
              <w:jc w:val="center"/>
            </w:pPr>
            <w:r>
              <w:t>2</w:t>
            </w:r>
          </w:p>
        </w:tc>
        <w:tc>
          <w:tcPr>
            <w:tcW w:w="3728" w:type="dxa"/>
          </w:tcPr>
          <w:p w14:paraId="0FA2741D" w14:textId="1A7CC8F5" w:rsidR="006B77AB" w:rsidRDefault="006B77AB" w:rsidP="006B77AB">
            <w:pPr>
              <w:jc w:val="center"/>
              <w:rPr>
                <w:rFonts w:cstheme="minorHAnsi"/>
              </w:rPr>
            </w:pPr>
            <w:r>
              <w:rPr>
                <w:rFonts w:cstheme="minorHAnsi"/>
              </w:rPr>
              <w:t>π</w:t>
            </w:r>
            <w:r>
              <w:t>/3</w:t>
            </w:r>
            <w:r w:rsidR="00891463">
              <w:t>(60</w:t>
            </w:r>
            <w:proofErr w:type="gramStart"/>
            <w:r w:rsidR="00891463">
              <w:t>)</w:t>
            </w:r>
            <w:r>
              <w:t>:</w:t>
            </w:r>
            <w:r>
              <w:rPr>
                <w:rFonts w:cstheme="minorHAnsi"/>
              </w:rPr>
              <w:t>0</w:t>
            </w:r>
            <w:r>
              <w:t>:</w:t>
            </w:r>
            <w:r w:rsidR="00891463">
              <w:t>0</w:t>
            </w:r>
            <w:proofErr w:type="gramEnd"/>
          </w:p>
        </w:tc>
        <w:tc>
          <w:tcPr>
            <w:tcW w:w="1984" w:type="dxa"/>
          </w:tcPr>
          <w:p w14:paraId="61D4273C" w14:textId="50B6CB4F"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410" w:type="dxa"/>
          </w:tcPr>
          <w:p w14:paraId="22F202F0" w14:textId="51819D6B" w:rsidR="006B77AB" w:rsidRDefault="006B77AB" w:rsidP="006B77AB">
            <w:pPr>
              <w:jc w:val="center"/>
            </w:pPr>
            <w:proofErr w:type="gramStart"/>
            <w:r>
              <w:t>60 :</w:t>
            </w:r>
            <w:proofErr w:type="gramEnd"/>
            <w:r>
              <w:t xml:space="preserve"> 0 : 90 : 180</w:t>
            </w:r>
          </w:p>
        </w:tc>
      </w:tr>
      <w:tr w:rsidR="00891463" w14:paraId="682B6F89" w14:textId="77777777" w:rsidTr="00891463">
        <w:tc>
          <w:tcPr>
            <w:tcW w:w="1087" w:type="dxa"/>
          </w:tcPr>
          <w:p w14:paraId="669E9AA6" w14:textId="726AE1AD" w:rsidR="006B77AB" w:rsidRDefault="006B77AB" w:rsidP="006B77AB">
            <w:pPr>
              <w:jc w:val="center"/>
            </w:pPr>
            <w:r>
              <w:t>3</w:t>
            </w:r>
          </w:p>
        </w:tc>
        <w:tc>
          <w:tcPr>
            <w:tcW w:w="3728" w:type="dxa"/>
          </w:tcPr>
          <w:p w14:paraId="39743D8E" w14:textId="6CC59EDC" w:rsidR="006B77AB" w:rsidRDefault="006B77AB" w:rsidP="006B77AB">
            <w:pPr>
              <w:jc w:val="center"/>
              <w:rPr>
                <w:rFonts w:cstheme="minorHAnsi"/>
              </w:rPr>
            </w:pPr>
            <w:r>
              <w:rPr>
                <w:rFonts w:cstheme="minorHAnsi"/>
              </w:rPr>
              <w:t>π</w:t>
            </w:r>
            <w:r>
              <w:t>/2</w:t>
            </w:r>
            <w:r w:rsidR="00891463">
              <w:t>(90</w:t>
            </w:r>
            <w:proofErr w:type="gramStart"/>
            <w:r w:rsidR="00891463">
              <w:t>)</w:t>
            </w:r>
            <w:r>
              <w:t>:</w:t>
            </w:r>
            <w:r>
              <w:rPr>
                <w:rFonts w:cstheme="minorHAnsi"/>
              </w:rPr>
              <w:t>-</w:t>
            </w:r>
            <w:proofErr w:type="gramEnd"/>
            <w:r>
              <w:rPr>
                <w:rFonts w:cstheme="minorHAnsi"/>
              </w:rPr>
              <w:t>π</w:t>
            </w:r>
            <w:r>
              <w:t>/6</w:t>
            </w:r>
            <w:r w:rsidR="00891463">
              <w:t>(-30)</w:t>
            </w:r>
            <w:r>
              <w:t>:</w:t>
            </w:r>
            <w:r w:rsidR="00891463">
              <w:t>-</w:t>
            </w:r>
            <w:r>
              <w:rPr>
                <w:rFonts w:cstheme="minorHAnsi"/>
              </w:rPr>
              <w:t>π/4</w:t>
            </w:r>
            <w:r w:rsidR="00891463">
              <w:rPr>
                <w:rFonts w:cstheme="minorHAnsi"/>
              </w:rPr>
              <w:t>(-45)</w:t>
            </w:r>
          </w:p>
        </w:tc>
        <w:tc>
          <w:tcPr>
            <w:tcW w:w="1984" w:type="dxa"/>
          </w:tcPr>
          <w:p w14:paraId="6D9FCF5C" w14:textId="664D2AEA" w:rsidR="006B77AB" w:rsidRDefault="006B77AB" w:rsidP="006B77AB">
            <w:pPr>
              <w:jc w:val="center"/>
            </w:pPr>
            <w:r>
              <w:rPr>
                <w:rFonts w:cstheme="minorHAnsi"/>
              </w:rPr>
              <w:t>π</w:t>
            </w:r>
            <w:r>
              <w:t>/</w:t>
            </w:r>
            <w:proofErr w:type="gramStart"/>
            <w:r>
              <w:t>2 :</w:t>
            </w:r>
            <w:proofErr w:type="gramEnd"/>
            <w:r>
              <w:rPr>
                <w:rFonts w:cstheme="minorHAnsi"/>
              </w:rPr>
              <w:t xml:space="preserve"> -π</w:t>
            </w:r>
            <w:r>
              <w:t xml:space="preserve">/6 : </w:t>
            </w:r>
            <w:r>
              <w:rPr>
                <w:rFonts w:cstheme="minorHAnsi"/>
              </w:rPr>
              <w:t>π/4 : π</w:t>
            </w:r>
          </w:p>
        </w:tc>
        <w:tc>
          <w:tcPr>
            <w:tcW w:w="2410" w:type="dxa"/>
          </w:tcPr>
          <w:p w14:paraId="26E2DC55" w14:textId="6562BF9F" w:rsidR="006B77AB" w:rsidRDefault="006B77AB" w:rsidP="006B77AB">
            <w:pPr>
              <w:jc w:val="center"/>
            </w:pPr>
            <w:proofErr w:type="gramStart"/>
            <w:r>
              <w:t>90 :</w:t>
            </w:r>
            <w:proofErr w:type="gramEnd"/>
            <w:r>
              <w:t xml:space="preserve"> -30 : 45 : 180</w:t>
            </w:r>
          </w:p>
        </w:tc>
      </w:tr>
      <w:tr w:rsidR="00891463" w14:paraId="765B07DC" w14:textId="77777777" w:rsidTr="00891463">
        <w:tc>
          <w:tcPr>
            <w:tcW w:w="1087" w:type="dxa"/>
          </w:tcPr>
          <w:p w14:paraId="6C70315F" w14:textId="096091ED" w:rsidR="006B77AB" w:rsidRDefault="006B77AB" w:rsidP="006B77AB">
            <w:pPr>
              <w:jc w:val="center"/>
            </w:pPr>
            <w:r>
              <w:t>4</w:t>
            </w:r>
          </w:p>
        </w:tc>
        <w:tc>
          <w:tcPr>
            <w:tcW w:w="3728" w:type="dxa"/>
          </w:tcPr>
          <w:p w14:paraId="796535DE" w14:textId="0D4C18F5" w:rsidR="006B77AB" w:rsidRDefault="006B77AB" w:rsidP="006B77AB">
            <w:pPr>
              <w:jc w:val="center"/>
            </w:pPr>
            <w:r>
              <w:t>2</w:t>
            </w:r>
            <w:r>
              <w:rPr>
                <w:rFonts w:cstheme="minorHAnsi"/>
              </w:rPr>
              <w:t>π/3</w:t>
            </w:r>
            <w:r w:rsidR="00891463">
              <w:rPr>
                <w:rFonts w:cstheme="minorHAnsi"/>
              </w:rPr>
              <w:t>(120</w:t>
            </w:r>
            <w:proofErr w:type="gramStart"/>
            <w:r w:rsidR="00891463">
              <w:rPr>
                <w:rFonts w:cstheme="minorHAnsi"/>
              </w:rPr>
              <w:t>)</w:t>
            </w:r>
            <w:r>
              <w:t>:</w:t>
            </w:r>
            <w:r>
              <w:rPr>
                <w:rFonts w:cstheme="minorHAnsi"/>
              </w:rPr>
              <w:t>0</w:t>
            </w:r>
            <w:r>
              <w:t>:</w:t>
            </w:r>
            <w:r w:rsidR="00891463">
              <w:t>0</w:t>
            </w:r>
            <w:proofErr w:type="gramEnd"/>
          </w:p>
        </w:tc>
        <w:tc>
          <w:tcPr>
            <w:tcW w:w="1984" w:type="dxa"/>
          </w:tcPr>
          <w:p w14:paraId="2723049F" w14:textId="3B6A55A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410" w:type="dxa"/>
          </w:tcPr>
          <w:p w14:paraId="05750C06" w14:textId="1D498048" w:rsidR="006B77AB" w:rsidRDefault="006B77AB" w:rsidP="006B77AB">
            <w:pPr>
              <w:jc w:val="center"/>
            </w:pPr>
            <w:proofErr w:type="gramStart"/>
            <w:r>
              <w:t>120 :</w:t>
            </w:r>
            <w:proofErr w:type="gramEnd"/>
            <w:r>
              <w:t xml:space="preserve"> 0 : 90 : 180</w:t>
            </w:r>
          </w:p>
        </w:tc>
      </w:tr>
      <w:tr w:rsidR="00891463" w14:paraId="772FE41B" w14:textId="77777777" w:rsidTr="00891463">
        <w:tc>
          <w:tcPr>
            <w:tcW w:w="1087" w:type="dxa"/>
          </w:tcPr>
          <w:p w14:paraId="18869402" w14:textId="58CAF01C" w:rsidR="006B77AB" w:rsidRDefault="006B77AB" w:rsidP="006B77AB">
            <w:pPr>
              <w:jc w:val="center"/>
            </w:pPr>
            <w:r>
              <w:t>5</w:t>
            </w:r>
          </w:p>
        </w:tc>
        <w:tc>
          <w:tcPr>
            <w:tcW w:w="3728" w:type="dxa"/>
          </w:tcPr>
          <w:p w14:paraId="6BF3D637" w14:textId="41FFB030" w:rsidR="006B77AB" w:rsidRDefault="006B77AB" w:rsidP="006B77AB">
            <w:pPr>
              <w:jc w:val="center"/>
              <w:rPr>
                <w:rFonts w:cstheme="minorHAnsi"/>
              </w:rPr>
            </w:pPr>
            <w:r>
              <w:rPr>
                <w:rFonts w:cstheme="minorHAnsi"/>
              </w:rPr>
              <w:t>5π/6</w:t>
            </w:r>
            <w:r w:rsidR="00891463">
              <w:rPr>
                <w:rFonts w:cstheme="minorHAnsi"/>
              </w:rPr>
              <w:t>(150</w:t>
            </w:r>
            <w:proofErr w:type="gramStart"/>
            <w:r w:rsidR="00891463">
              <w:rPr>
                <w:rFonts w:cstheme="minorHAnsi"/>
              </w:rPr>
              <w:t>)</w:t>
            </w:r>
            <w:r>
              <w:t>:</w:t>
            </w:r>
            <w:r>
              <w:rPr>
                <w:rFonts w:cstheme="minorHAnsi"/>
              </w:rPr>
              <w:t>-</w:t>
            </w:r>
            <w:proofErr w:type="gramEnd"/>
            <w:r>
              <w:rPr>
                <w:rFonts w:cstheme="minorHAnsi"/>
              </w:rPr>
              <w:t>π</w:t>
            </w:r>
            <w:r>
              <w:t>/4</w:t>
            </w:r>
            <w:r w:rsidR="00891463">
              <w:t>(-45)</w:t>
            </w:r>
            <w:r>
              <w:t>:</w:t>
            </w:r>
            <w:r>
              <w:rPr>
                <w:rFonts w:cstheme="minorHAnsi"/>
              </w:rPr>
              <w:t>π/</w:t>
            </w:r>
            <w:r w:rsidR="00891463">
              <w:rPr>
                <w:rFonts w:cstheme="minorHAnsi"/>
              </w:rPr>
              <w:t>6(30)</w:t>
            </w:r>
          </w:p>
        </w:tc>
        <w:tc>
          <w:tcPr>
            <w:tcW w:w="1984" w:type="dxa"/>
          </w:tcPr>
          <w:p w14:paraId="7DE8C28D" w14:textId="3AD0810E" w:rsidR="006B77AB" w:rsidRDefault="006B77AB" w:rsidP="006B77AB">
            <w:pPr>
              <w:jc w:val="center"/>
            </w:pPr>
            <w:r>
              <w:rPr>
                <w:rFonts w:cstheme="minorHAnsi"/>
              </w:rPr>
              <w:t>5π/</w:t>
            </w:r>
            <w:proofErr w:type="gramStart"/>
            <w:r>
              <w:rPr>
                <w:rFonts w:cstheme="minorHAnsi"/>
              </w:rPr>
              <w:t>6</w:t>
            </w:r>
            <w:r>
              <w:t xml:space="preserve"> :</w:t>
            </w:r>
            <w:proofErr w:type="gramEnd"/>
            <w:r>
              <w:rPr>
                <w:rFonts w:cstheme="minorHAnsi"/>
              </w:rPr>
              <w:t xml:space="preserve"> -π</w:t>
            </w:r>
            <w:r>
              <w:t>/4 : 2</w:t>
            </w:r>
            <w:r>
              <w:rPr>
                <w:rFonts w:cstheme="minorHAnsi"/>
              </w:rPr>
              <w:t>π/3 : π</w:t>
            </w:r>
          </w:p>
        </w:tc>
        <w:tc>
          <w:tcPr>
            <w:tcW w:w="2410" w:type="dxa"/>
          </w:tcPr>
          <w:p w14:paraId="657C9368" w14:textId="034ECC29" w:rsidR="006B77AB" w:rsidRDefault="006B77AB" w:rsidP="006B77AB">
            <w:pPr>
              <w:jc w:val="center"/>
            </w:pPr>
            <w:proofErr w:type="gramStart"/>
            <w:r>
              <w:t>150 :</w:t>
            </w:r>
            <w:proofErr w:type="gramEnd"/>
            <w:r>
              <w:t xml:space="preserve"> -45 : 120 : 180</w:t>
            </w:r>
          </w:p>
        </w:tc>
      </w:tr>
      <w:tr w:rsidR="00891463" w14:paraId="4E6D980D" w14:textId="77777777" w:rsidTr="00891463">
        <w:tc>
          <w:tcPr>
            <w:tcW w:w="1087" w:type="dxa"/>
          </w:tcPr>
          <w:p w14:paraId="07465490" w14:textId="7C6A5928" w:rsidR="006B77AB" w:rsidRDefault="006B77AB" w:rsidP="006B77AB">
            <w:pPr>
              <w:jc w:val="center"/>
            </w:pPr>
            <w:r>
              <w:t>6</w:t>
            </w:r>
          </w:p>
        </w:tc>
        <w:tc>
          <w:tcPr>
            <w:tcW w:w="3728" w:type="dxa"/>
          </w:tcPr>
          <w:p w14:paraId="0AB285ED" w14:textId="590690D4" w:rsidR="006B77AB" w:rsidRDefault="00891463" w:rsidP="006B77AB">
            <w:pPr>
              <w:jc w:val="center"/>
              <w:rPr>
                <w:rFonts w:cstheme="minorHAnsi"/>
              </w:rPr>
            </w:pPr>
            <w:r>
              <w:rPr>
                <w:rFonts w:cstheme="minorHAnsi"/>
              </w:rPr>
              <w:t>π (180</w:t>
            </w:r>
            <w:proofErr w:type="gramStart"/>
            <w:r>
              <w:rPr>
                <w:rFonts w:cstheme="minorHAnsi"/>
              </w:rPr>
              <w:t xml:space="preserve">) </w:t>
            </w:r>
            <w:r w:rsidR="006B77AB">
              <w:t>:</w:t>
            </w:r>
            <w:proofErr w:type="gramEnd"/>
            <w:r>
              <w:t xml:space="preserve"> </w:t>
            </w:r>
            <w:r w:rsidR="006B77AB">
              <w:rPr>
                <w:rFonts w:cstheme="minorHAnsi"/>
              </w:rPr>
              <w:t>0</w:t>
            </w:r>
            <w:r>
              <w:rPr>
                <w:rFonts w:cstheme="minorHAnsi"/>
              </w:rPr>
              <w:t xml:space="preserve"> </w:t>
            </w:r>
            <w:r w:rsidR="006B77AB">
              <w:t xml:space="preserve">: </w:t>
            </w:r>
            <w:r>
              <w:t>0</w:t>
            </w:r>
          </w:p>
        </w:tc>
        <w:tc>
          <w:tcPr>
            <w:tcW w:w="1984" w:type="dxa"/>
          </w:tcPr>
          <w:p w14:paraId="3026C7F8" w14:textId="046DFDE9"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410" w:type="dxa"/>
          </w:tcPr>
          <w:p w14:paraId="5AD23CA6" w14:textId="5D6F0C34" w:rsidR="006B77AB" w:rsidRDefault="006B77AB" w:rsidP="006B77AB">
            <w:pPr>
              <w:jc w:val="center"/>
            </w:pPr>
            <w:proofErr w:type="gramStart"/>
            <w:r>
              <w:t>180 :</w:t>
            </w:r>
            <w:proofErr w:type="gramEnd"/>
            <w:r>
              <w:t xml:space="preserve"> 0 : 90 : 180</w:t>
            </w:r>
          </w:p>
        </w:tc>
      </w:tr>
      <w:tr w:rsidR="00891463" w14:paraId="06B2E361" w14:textId="77777777" w:rsidTr="00891463">
        <w:tc>
          <w:tcPr>
            <w:tcW w:w="1087" w:type="dxa"/>
          </w:tcPr>
          <w:p w14:paraId="10E2C7E7" w14:textId="16EB3E75" w:rsidR="006B77AB" w:rsidRDefault="006B77AB" w:rsidP="006B77AB">
            <w:pPr>
              <w:jc w:val="center"/>
            </w:pPr>
            <w:r>
              <w:t>7</w:t>
            </w:r>
          </w:p>
        </w:tc>
        <w:tc>
          <w:tcPr>
            <w:tcW w:w="3728" w:type="dxa"/>
          </w:tcPr>
          <w:p w14:paraId="107CE8F7" w14:textId="4F97DBCE" w:rsidR="006B77AB" w:rsidRDefault="006B77AB" w:rsidP="006B77AB">
            <w:pPr>
              <w:jc w:val="center"/>
              <w:rPr>
                <w:rFonts w:cstheme="minorHAnsi"/>
              </w:rPr>
            </w:pPr>
            <w:r>
              <w:rPr>
                <w:rFonts w:cstheme="minorHAnsi"/>
              </w:rPr>
              <w:t>7π/6</w:t>
            </w:r>
            <w:r w:rsidR="00891463">
              <w:rPr>
                <w:rFonts w:cstheme="minorHAnsi"/>
              </w:rPr>
              <w:t>(210</w:t>
            </w:r>
            <w:proofErr w:type="gramStart"/>
            <w:r w:rsidR="00891463">
              <w:rPr>
                <w:rFonts w:cstheme="minorHAnsi"/>
              </w:rPr>
              <w:t>)</w:t>
            </w:r>
            <w:r>
              <w:t>:</w:t>
            </w:r>
            <w:r>
              <w:rPr>
                <w:rFonts w:cstheme="minorHAnsi"/>
              </w:rPr>
              <w:t>-</w:t>
            </w:r>
            <w:proofErr w:type="gramEnd"/>
            <w:r>
              <w:rPr>
                <w:rFonts w:cstheme="minorHAnsi"/>
              </w:rPr>
              <w:t>π</w:t>
            </w:r>
            <w:r>
              <w:t>/4</w:t>
            </w:r>
            <w:r w:rsidR="00891463">
              <w:t>(45)</w:t>
            </w:r>
            <w:r>
              <w:t>:</w:t>
            </w:r>
            <w:r w:rsidR="00891463">
              <w:t>5</w:t>
            </w:r>
            <w:r>
              <w:rPr>
                <w:rFonts w:cstheme="minorHAnsi"/>
              </w:rPr>
              <w:t>π/36</w:t>
            </w:r>
            <w:r w:rsidR="00891463">
              <w:rPr>
                <w:rFonts w:cstheme="minorHAnsi"/>
              </w:rPr>
              <w:t>(25)</w:t>
            </w:r>
          </w:p>
        </w:tc>
        <w:tc>
          <w:tcPr>
            <w:tcW w:w="1984" w:type="dxa"/>
          </w:tcPr>
          <w:p w14:paraId="671B96C6" w14:textId="7DC88400" w:rsidR="006B77AB" w:rsidRDefault="006B77AB" w:rsidP="006B77AB">
            <w:pPr>
              <w:jc w:val="center"/>
            </w:pPr>
            <w:r>
              <w:rPr>
                <w:rFonts w:cstheme="minorHAnsi"/>
              </w:rPr>
              <w:t>7π/</w:t>
            </w:r>
            <w:proofErr w:type="gramStart"/>
            <w:r>
              <w:rPr>
                <w:rFonts w:cstheme="minorHAnsi"/>
              </w:rPr>
              <w:t>6</w:t>
            </w:r>
            <w:r>
              <w:t xml:space="preserve"> :</w:t>
            </w:r>
            <w:proofErr w:type="gramEnd"/>
            <w:r>
              <w:rPr>
                <w:rFonts w:cstheme="minorHAnsi"/>
              </w:rPr>
              <w:t xml:space="preserve"> -π</w:t>
            </w:r>
            <w:r>
              <w:t>/4 : 23</w:t>
            </w:r>
            <w:r>
              <w:rPr>
                <w:rFonts w:cstheme="minorHAnsi"/>
              </w:rPr>
              <w:t>π/36 : π</w:t>
            </w:r>
          </w:p>
        </w:tc>
        <w:tc>
          <w:tcPr>
            <w:tcW w:w="2410" w:type="dxa"/>
          </w:tcPr>
          <w:p w14:paraId="28740A10" w14:textId="17C9B25E" w:rsidR="006B77AB" w:rsidRDefault="006B77AB" w:rsidP="006B77AB">
            <w:pPr>
              <w:jc w:val="center"/>
            </w:pPr>
            <w:proofErr w:type="gramStart"/>
            <w:r>
              <w:t>210 :</w:t>
            </w:r>
            <w:proofErr w:type="gramEnd"/>
            <w:r>
              <w:t xml:space="preserve"> 45 : 115: 180</w:t>
            </w:r>
          </w:p>
        </w:tc>
      </w:tr>
      <w:tr w:rsidR="00891463" w14:paraId="6F573BCD" w14:textId="77777777" w:rsidTr="00891463">
        <w:tc>
          <w:tcPr>
            <w:tcW w:w="1087" w:type="dxa"/>
          </w:tcPr>
          <w:p w14:paraId="365F8376" w14:textId="59C7C9C5" w:rsidR="006B77AB" w:rsidRDefault="006B77AB" w:rsidP="006B77AB">
            <w:pPr>
              <w:jc w:val="center"/>
            </w:pPr>
            <w:r>
              <w:t>8</w:t>
            </w:r>
          </w:p>
        </w:tc>
        <w:tc>
          <w:tcPr>
            <w:tcW w:w="3728" w:type="dxa"/>
          </w:tcPr>
          <w:p w14:paraId="21C781FA" w14:textId="1534B5C1" w:rsidR="006B77AB" w:rsidRDefault="006B77AB" w:rsidP="006B77AB">
            <w:pPr>
              <w:jc w:val="center"/>
            </w:pPr>
            <w:r>
              <w:t>4</w:t>
            </w:r>
            <w:r>
              <w:rPr>
                <w:rFonts w:cstheme="minorHAnsi"/>
              </w:rPr>
              <w:t>π/3</w:t>
            </w:r>
            <w:r w:rsidR="00891463">
              <w:rPr>
                <w:rFonts w:cstheme="minorHAnsi"/>
              </w:rPr>
              <w:t>(240</w:t>
            </w:r>
            <w:proofErr w:type="gramStart"/>
            <w:r w:rsidR="00891463">
              <w:rPr>
                <w:rFonts w:cstheme="minorHAnsi"/>
              </w:rPr>
              <w:t>)</w:t>
            </w:r>
            <w:r>
              <w:t>:</w:t>
            </w:r>
            <w:r>
              <w:rPr>
                <w:rFonts w:cstheme="minorHAnsi"/>
              </w:rPr>
              <w:t>π</w:t>
            </w:r>
            <w:proofErr w:type="gramEnd"/>
            <w:r>
              <w:t>/12</w:t>
            </w:r>
            <w:r w:rsidR="00891463">
              <w:t>(15)</w:t>
            </w:r>
            <w:r>
              <w:t>:</w:t>
            </w:r>
            <w:r>
              <w:rPr>
                <w:rFonts w:cstheme="minorHAnsi"/>
              </w:rPr>
              <w:t>π/12</w:t>
            </w:r>
            <w:r w:rsidR="00891463">
              <w:rPr>
                <w:rFonts w:cstheme="minorHAnsi"/>
              </w:rPr>
              <w:t>(15)</w:t>
            </w:r>
          </w:p>
        </w:tc>
        <w:tc>
          <w:tcPr>
            <w:tcW w:w="1984" w:type="dxa"/>
          </w:tcPr>
          <w:p w14:paraId="0943051C" w14:textId="2302140A"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410" w:type="dxa"/>
          </w:tcPr>
          <w:p w14:paraId="6B27C256" w14:textId="009E0A4F" w:rsidR="006B77AB" w:rsidRDefault="006B77AB" w:rsidP="006B77AB">
            <w:pPr>
              <w:jc w:val="center"/>
            </w:pPr>
            <w:proofErr w:type="gramStart"/>
            <w:r>
              <w:t>240 :</w:t>
            </w:r>
            <w:proofErr w:type="gramEnd"/>
            <w:r>
              <w:t xml:space="preserve"> 15 : 75 : 180</w:t>
            </w:r>
          </w:p>
        </w:tc>
      </w:tr>
      <w:tr w:rsidR="00891463" w14:paraId="41DC7F5A" w14:textId="77777777" w:rsidTr="00891463">
        <w:tc>
          <w:tcPr>
            <w:tcW w:w="1087" w:type="dxa"/>
          </w:tcPr>
          <w:p w14:paraId="2643A1B5" w14:textId="60947E67" w:rsidR="006B77AB" w:rsidRDefault="006B77AB" w:rsidP="006B77AB">
            <w:pPr>
              <w:jc w:val="center"/>
            </w:pPr>
            <w:r>
              <w:t>9</w:t>
            </w:r>
          </w:p>
        </w:tc>
        <w:tc>
          <w:tcPr>
            <w:tcW w:w="3728" w:type="dxa"/>
          </w:tcPr>
          <w:p w14:paraId="7E26B800" w14:textId="00C05B32" w:rsidR="006B77AB" w:rsidRDefault="006B77AB" w:rsidP="006B77AB">
            <w:pPr>
              <w:jc w:val="center"/>
            </w:pPr>
            <w:r>
              <w:t>3</w:t>
            </w:r>
            <w:r>
              <w:rPr>
                <w:rFonts w:cstheme="minorHAnsi"/>
              </w:rPr>
              <w:t>π/2</w:t>
            </w:r>
            <w:r w:rsidR="00891463">
              <w:rPr>
                <w:rFonts w:cstheme="minorHAnsi"/>
              </w:rPr>
              <w:t>(270</w:t>
            </w:r>
            <w:proofErr w:type="gramStart"/>
            <w:r w:rsidR="00891463">
              <w:rPr>
                <w:rFonts w:cstheme="minorHAnsi"/>
              </w:rPr>
              <w:t>)</w:t>
            </w:r>
            <w:r>
              <w:t>:</w:t>
            </w:r>
            <w:r>
              <w:rPr>
                <w:rFonts w:cstheme="minorHAnsi"/>
              </w:rPr>
              <w:t>π</w:t>
            </w:r>
            <w:proofErr w:type="gramEnd"/>
            <w:r>
              <w:t>/9</w:t>
            </w:r>
            <w:r w:rsidR="00891463">
              <w:t>(20)</w:t>
            </w:r>
            <w:r>
              <w:t>:</w:t>
            </w:r>
            <w:r w:rsidR="00891463">
              <w:t>-</w:t>
            </w:r>
            <w:r>
              <w:rPr>
                <w:rFonts w:cstheme="minorHAnsi"/>
              </w:rPr>
              <w:t>π/</w:t>
            </w:r>
            <w:r w:rsidR="00891463">
              <w:rPr>
                <w:rFonts w:cstheme="minorHAnsi"/>
              </w:rPr>
              <w:t>3(-60)</w:t>
            </w:r>
          </w:p>
        </w:tc>
        <w:tc>
          <w:tcPr>
            <w:tcW w:w="1984" w:type="dxa"/>
          </w:tcPr>
          <w:p w14:paraId="0B9F697C" w14:textId="7DD20C17"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 xml:space="preserve">/9 : </w:t>
            </w:r>
            <w:r>
              <w:rPr>
                <w:rFonts w:cstheme="minorHAnsi"/>
              </w:rPr>
              <w:t>π/6 : π</w:t>
            </w:r>
          </w:p>
        </w:tc>
        <w:tc>
          <w:tcPr>
            <w:tcW w:w="2410" w:type="dxa"/>
          </w:tcPr>
          <w:p w14:paraId="7D9E6D85" w14:textId="430E793C" w:rsidR="006B77AB" w:rsidRDefault="006B77AB" w:rsidP="006B77AB">
            <w:pPr>
              <w:jc w:val="center"/>
            </w:pPr>
            <w:proofErr w:type="gramStart"/>
            <w:r>
              <w:t>270 :</w:t>
            </w:r>
            <w:proofErr w:type="gramEnd"/>
            <w:r>
              <w:t xml:space="preserve"> 20 : 30 : 180</w:t>
            </w:r>
          </w:p>
        </w:tc>
      </w:tr>
      <w:tr w:rsidR="00891463" w14:paraId="492922D8" w14:textId="77777777" w:rsidTr="00891463">
        <w:tc>
          <w:tcPr>
            <w:tcW w:w="1087" w:type="dxa"/>
          </w:tcPr>
          <w:p w14:paraId="65284911" w14:textId="2381B298" w:rsidR="006B77AB" w:rsidRDefault="006B77AB" w:rsidP="006B77AB">
            <w:pPr>
              <w:jc w:val="center"/>
            </w:pPr>
            <w:r>
              <w:t>10</w:t>
            </w:r>
          </w:p>
        </w:tc>
        <w:tc>
          <w:tcPr>
            <w:tcW w:w="3728" w:type="dxa"/>
          </w:tcPr>
          <w:p w14:paraId="47B88CE1" w14:textId="0626EA03" w:rsidR="006B77AB" w:rsidRDefault="006B77AB" w:rsidP="006B77AB">
            <w:pPr>
              <w:jc w:val="center"/>
            </w:pPr>
            <w:r>
              <w:t>5</w:t>
            </w:r>
            <w:r>
              <w:rPr>
                <w:rFonts w:cstheme="minorHAnsi"/>
              </w:rPr>
              <w:t>π/3</w:t>
            </w:r>
            <w:r w:rsidR="00891463">
              <w:rPr>
                <w:rFonts w:cstheme="minorHAnsi"/>
              </w:rPr>
              <w:t>(300</w:t>
            </w:r>
            <w:proofErr w:type="gramStart"/>
            <w:r w:rsidR="00891463">
              <w:rPr>
                <w:rFonts w:cstheme="minorHAnsi"/>
              </w:rPr>
              <w:t>)</w:t>
            </w:r>
            <w:r>
              <w:t>:</w:t>
            </w:r>
            <w:r>
              <w:rPr>
                <w:rFonts w:cstheme="minorHAnsi"/>
              </w:rPr>
              <w:t>-</w:t>
            </w:r>
            <w:proofErr w:type="gramEnd"/>
            <w:r>
              <w:rPr>
                <w:rFonts w:cstheme="minorHAnsi"/>
              </w:rPr>
              <w:t>π</w:t>
            </w:r>
            <w:r>
              <w:t>/9</w:t>
            </w:r>
            <w:r w:rsidR="00891463">
              <w:t>(-20)</w:t>
            </w:r>
            <w:r>
              <w:t>:</w:t>
            </w:r>
            <w:r>
              <w:rPr>
                <w:rFonts w:cstheme="minorHAnsi"/>
              </w:rPr>
              <w:t>π/</w:t>
            </w:r>
            <w:r w:rsidR="00891463">
              <w:rPr>
                <w:rFonts w:cstheme="minorHAnsi"/>
              </w:rPr>
              <w:t>6(30)</w:t>
            </w:r>
          </w:p>
        </w:tc>
        <w:tc>
          <w:tcPr>
            <w:tcW w:w="1984" w:type="dxa"/>
          </w:tcPr>
          <w:p w14:paraId="55880949" w14:textId="2E6DDCB3"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410" w:type="dxa"/>
          </w:tcPr>
          <w:p w14:paraId="5ED915E0" w14:textId="4A2A8498" w:rsidR="006B77AB" w:rsidRDefault="006B77AB" w:rsidP="006B77AB">
            <w:pPr>
              <w:jc w:val="center"/>
            </w:pPr>
            <w:proofErr w:type="gramStart"/>
            <w:r>
              <w:t>300 :</w:t>
            </w:r>
            <w:proofErr w:type="gramEnd"/>
            <w:r>
              <w:t xml:space="preserve"> -20 : 120 : 180</w:t>
            </w:r>
          </w:p>
        </w:tc>
      </w:tr>
      <w:tr w:rsidR="00891463" w14:paraId="38DFF1F6" w14:textId="77777777" w:rsidTr="00891463">
        <w:tc>
          <w:tcPr>
            <w:tcW w:w="1087" w:type="dxa"/>
          </w:tcPr>
          <w:p w14:paraId="6A5995AA" w14:textId="2AE40CA6" w:rsidR="006B77AB" w:rsidRDefault="006B77AB" w:rsidP="006B77AB">
            <w:pPr>
              <w:jc w:val="center"/>
            </w:pPr>
            <w:r>
              <w:t>11</w:t>
            </w:r>
          </w:p>
        </w:tc>
        <w:tc>
          <w:tcPr>
            <w:tcW w:w="3728" w:type="dxa"/>
          </w:tcPr>
          <w:p w14:paraId="66404AAC" w14:textId="5EB575E2" w:rsidR="006B77AB" w:rsidRDefault="006B77AB" w:rsidP="006B77AB">
            <w:pPr>
              <w:jc w:val="center"/>
              <w:rPr>
                <w:rFonts w:cstheme="minorHAnsi"/>
              </w:rPr>
            </w:pPr>
            <w:r>
              <w:rPr>
                <w:rFonts w:cstheme="minorHAnsi"/>
              </w:rPr>
              <w:t>11π/6</w:t>
            </w:r>
            <w:r w:rsidR="00891463">
              <w:rPr>
                <w:rFonts w:cstheme="minorHAnsi"/>
              </w:rPr>
              <w:t>(330</w:t>
            </w:r>
            <w:proofErr w:type="gramStart"/>
            <w:r w:rsidR="00891463">
              <w:rPr>
                <w:rFonts w:cstheme="minorHAnsi"/>
              </w:rPr>
              <w:t>)</w:t>
            </w:r>
            <w:r>
              <w:t>:</w:t>
            </w:r>
            <w:r>
              <w:rPr>
                <w:rFonts w:cstheme="minorHAnsi"/>
              </w:rPr>
              <w:t>π</w:t>
            </w:r>
            <w:proofErr w:type="gramEnd"/>
            <w:r>
              <w:t>/4</w:t>
            </w:r>
            <w:r w:rsidR="00891463">
              <w:t>(45)</w:t>
            </w:r>
            <w:r>
              <w:t>:</w:t>
            </w:r>
            <w:r w:rsidR="00891463">
              <w:t>-</w:t>
            </w:r>
            <w:r>
              <w:rPr>
                <w:rFonts w:cstheme="minorHAnsi"/>
              </w:rPr>
              <w:t>π/</w:t>
            </w:r>
            <w:r w:rsidR="00891463">
              <w:rPr>
                <w:rFonts w:cstheme="minorHAnsi"/>
              </w:rPr>
              <w:t>6(-30)</w:t>
            </w:r>
          </w:p>
        </w:tc>
        <w:tc>
          <w:tcPr>
            <w:tcW w:w="1984" w:type="dxa"/>
          </w:tcPr>
          <w:p w14:paraId="09CF9844" w14:textId="0E016304" w:rsidR="006B77AB" w:rsidRDefault="006B77AB" w:rsidP="006B77AB">
            <w:pPr>
              <w:jc w:val="center"/>
            </w:pPr>
            <w:r>
              <w:rPr>
                <w:rFonts w:cstheme="minorHAnsi"/>
              </w:rPr>
              <w:t>11π/</w:t>
            </w:r>
            <w:proofErr w:type="gramStart"/>
            <w:r>
              <w:rPr>
                <w:rFonts w:cstheme="minorHAnsi"/>
              </w:rPr>
              <w:t>6</w:t>
            </w:r>
            <w:r>
              <w:t xml:space="preserve"> :</w:t>
            </w:r>
            <w:proofErr w:type="gramEnd"/>
            <w:r>
              <w:rPr>
                <w:rFonts w:cstheme="minorHAnsi"/>
              </w:rPr>
              <w:t xml:space="preserve"> π</w:t>
            </w:r>
            <w:r>
              <w:t xml:space="preserve">/4 : </w:t>
            </w:r>
            <w:r>
              <w:rPr>
                <w:rFonts w:cstheme="minorHAnsi"/>
              </w:rPr>
              <w:t>π/3 : π</w:t>
            </w:r>
          </w:p>
        </w:tc>
        <w:tc>
          <w:tcPr>
            <w:tcW w:w="2410" w:type="dxa"/>
          </w:tcPr>
          <w:p w14:paraId="7C1125B1" w14:textId="02522B2F" w:rsidR="006B77AB" w:rsidRDefault="006B77AB" w:rsidP="006B77AB">
            <w:pPr>
              <w:jc w:val="center"/>
            </w:pPr>
            <w:proofErr w:type="gramStart"/>
            <w:r>
              <w:t>330 :</w:t>
            </w:r>
            <w:proofErr w:type="gramEnd"/>
            <w:r>
              <w:t xml:space="preserve"> 45 : 60 : 180</w:t>
            </w:r>
          </w:p>
        </w:tc>
      </w:tr>
    </w:tbl>
    <w:bookmarkEnd w:id="93"/>
    <w:p w14:paraId="392A3A22" w14:textId="4EF407EF" w:rsidR="00E72029" w:rsidRDefault="00056E04" w:rsidP="00452A51">
      <w:pPr>
        <w:pStyle w:val="Caption"/>
      </w:pPr>
      <w:r>
        <w:t xml:space="preserve">Conversion </w:t>
      </w:r>
      <w:r w:rsidR="00E72029">
        <w:t xml:space="preserve">of the IMU data into Euler angles is undertaken by three different main processes. These are a Madgwick Filter, a Kalman filter and </w:t>
      </w:r>
      <w:r w:rsidR="00997F20">
        <w:t>, where specified in the experiments table (Table 3.6), at least one</w:t>
      </w:r>
      <w:r w:rsidR="00E72029">
        <w:t xml:space="preserve"> neural network</w:t>
      </w:r>
      <w:r w:rsidR="00997F20">
        <w:t xml:space="preserve"> model</w:t>
      </w:r>
      <w:r w:rsidR="00E72029">
        <w:t xml:space="preserve">. For each process, a single </w:t>
      </w:r>
      <w:r w:rsidR="00DB7715">
        <w:t>central</w:t>
      </w:r>
      <w:r w:rsidR="00E72029">
        <w:t xml:space="preserve"> IMU is evaluated and then</w:t>
      </w:r>
      <w:r w:rsidR="00997F20">
        <w:t xml:space="preserve">, where specified in the experiments table (Table 3.6), </w:t>
      </w:r>
      <w:r w:rsidR="00E72029">
        <w:t xml:space="preserve">the front </w:t>
      </w:r>
      <w:r w:rsidR="00325942">
        <w:t>three IMUs</w:t>
      </w:r>
      <w:r w:rsidR="00E72029">
        <w:t xml:space="preserve"> and then all IMUs. </w:t>
      </w:r>
      <w:r>
        <w:t>A l</w:t>
      </w:r>
      <w:r w:rsidR="00E72029">
        <w:t>ater experiment investigate</w:t>
      </w:r>
      <w:r>
        <w:t>s</w:t>
      </w:r>
      <w:r w:rsidR="00E72029">
        <w:t xml:space="preserve"> the use of magnetometer</w:t>
      </w:r>
      <w:r>
        <w:t xml:space="preserve"> data.</w:t>
      </w:r>
    </w:p>
    <w:p w14:paraId="0692E144" w14:textId="1C26B96A" w:rsidR="00CE1EF3" w:rsidRDefault="00CE1EF3" w:rsidP="00452A51">
      <w:pPr>
        <w:pStyle w:val="Caption"/>
      </w:pPr>
      <w:r>
        <w:t>MATLAB</w:t>
      </w:r>
      <w:r w:rsidRPr="00280F56">
        <w:t xml:space="preserve"> 2023a </w:t>
      </w:r>
      <w:r>
        <w:t xml:space="preserve">is used </w:t>
      </w:r>
      <w:r w:rsidRPr="00280F56">
        <w:t xml:space="preserve">for data </w:t>
      </w:r>
      <w:r>
        <w:t xml:space="preserve">processing and </w:t>
      </w:r>
      <w:r w:rsidRPr="00280F56">
        <w:t>analy</w:t>
      </w:r>
      <w:r>
        <w:t>s</w:t>
      </w:r>
      <w:r w:rsidRPr="00280F56">
        <w:t>is</w:t>
      </w:r>
      <w:r>
        <w:t>, using a MATLAB implementation of the Madgwick filter provided by the author of the filter, an internal MATLAB implementation of a Kalman filter and internal MATLAB-based neural network model</w:t>
      </w:r>
      <w:r w:rsidR="00997F20">
        <w:t>s</w:t>
      </w:r>
      <w:r>
        <w:t>.</w:t>
      </w:r>
      <w:r w:rsidR="00C7702E">
        <w:t xml:space="preserve"> Defaults are used for all filters unless these produced noticably incorrect results, wherepon the adjustments are noted.</w:t>
      </w:r>
    </w:p>
    <w:p w14:paraId="0F2E92CE" w14:textId="13B48FA6" w:rsidR="001567EE" w:rsidRDefault="008F3997" w:rsidP="00A84952">
      <w:pPr>
        <w:pStyle w:val="BodyText"/>
      </w:pPr>
      <w:r>
        <w:t xml:space="preserve">The Madgwick filter implementation </w:t>
      </w:r>
      <w:r w:rsidR="005372B1">
        <w:t xml:space="preserve">for MATLAB </w:t>
      </w:r>
      <w:r w:rsidR="00452A51">
        <w:t xml:space="preserve">was created </w:t>
      </w:r>
      <w:r w:rsidR="005372B1">
        <w:t xml:space="preserve">by the author </w:t>
      </w:r>
      <w:r w:rsidR="005372B1">
        <w:fldChar w:fldCharType="begin" w:fldLock="1"/>
      </w:r>
      <w:r w:rsidR="0098196E">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5372B1">
        <w:fldChar w:fldCharType="separate"/>
      </w:r>
      <w:r w:rsidR="005372B1" w:rsidRPr="005372B1">
        <w:rPr>
          <w:noProof/>
        </w:rPr>
        <w:t>(Madgwick, 2009)</w:t>
      </w:r>
      <w:r w:rsidR="005372B1">
        <w:fldChar w:fldCharType="end"/>
      </w:r>
      <w:r w:rsidR="005372B1">
        <w:t xml:space="preserve"> and </w:t>
      </w:r>
      <w:r>
        <w:t>has two internal procedures. The first, UpdateIMU, is used for accelerometer and gyroscope data only, and the second, Update, also adds support for magnetometer data.</w:t>
      </w:r>
      <w:r w:rsidR="005372B1">
        <w:t xml:space="preserve"> M</w:t>
      </w:r>
      <w:r w:rsidR="00B11AB5">
        <w:t>ATLAB</w:t>
      </w:r>
      <w:r w:rsidR="005372B1">
        <w:t xml:space="preserve"> wrapper scripts were created to call these functions</w:t>
      </w:r>
      <w:r w:rsidR="00997F20">
        <w:t xml:space="preserve"> (madgwickfilter and madgwickmagfilter, respectively, found in github)</w:t>
      </w:r>
      <w:r w:rsidR="005372B1">
        <w:t>.</w:t>
      </w:r>
      <w:r w:rsidR="005372B1">
        <w:br/>
      </w:r>
      <w:r w:rsidR="005372B1">
        <w:br/>
        <w:t>The Kalman filter</w:t>
      </w:r>
      <w:r w:rsidR="001567EE">
        <w:t>s</w:t>
      </w:r>
      <w:r w:rsidR="005372B1">
        <w:t xml:space="preserve"> </w:t>
      </w:r>
      <w:r w:rsidR="001567EE">
        <w:t xml:space="preserve">utilised are provided by MATLAB and use an indirect Kalman filter approach. The first, imufilter, accepts gyrometer and accelerometer data, and the second, ahrsfilter, utilises gyroscope, </w:t>
      </w:r>
      <w:r w:rsidR="00B11AB5">
        <w:t>accelerometer,</w:t>
      </w:r>
      <w:r w:rsidR="001567EE">
        <w:t xml:space="preserve"> and magnetometer data to produce the resultant Euler angles.</w:t>
      </w:r>
      <w:r w:rsidR="00997F20">
        <w:t xml:space="preserve"> MATLAB wrapper scripts were created to call these functions (kalmanfilter and kalmanmagfilter, respectively, found in github).</w:t>
      </w:r>
      <w:r w:rsidR="00997F20">
        <w:br/>
      </w:r>
      <w:r w:rsidR="00997F20">
        <w:br/>
        <w:t>Neural network models evaluated are a multilayer Perception (MLP) neural network, a</w:t>
      </w:r>
      <w:r w:rsidR="00C205C0">
        <w:t xml:space="preserve"> nonlinear </w:t>
      </w:r>
      <w:r w:rsidR="00C205C0">
        <w:lastRenderedPageBreak/>
        <w:t>autoregressive exogenous (</w:t>
      </w:r>
      <w:r w:rsidR="00997F20">
        <w:t>NARX</w:t>
      </w:r>
      <w:r w:rsidR="00C205C0">
        <w:t>)</w:t>
      </w:r>
      <w:r w:rsidR="00997F20">
        <w:t xml:space="preserve"> neural network and a Radial Basis Function (RBF) neutral network</w:t>
      </w:r>
      <w:r w:rsidR="00C205C0">
        <w:t xml:space="preserve"> as these have previously been used to perform IMU Euler calculations </w:t>
      </w:r>
      <w:r w:rsidR="009C0AEC">
        <w:fldChar w:fldCharType="begin" w:fldLock="1"/>
      </w:r>
      <w:r w:rsidR="00BA0CF8">
        <w:instrText>ADDIN CSL_CITATION {"citationItems":[{"id":"ITEM-1","itemData":{"DOI":"10.1016/j.compag.2011.12.008","ISSN":"01681699","abstract":"Animal welfare is an issue of great importance in modern food production systems. Because animal behavior provides reliable information about animal health and welfare, recent research has aimed at designing monitoring systems capable of measuring behavioral parameters and transforming them into their corresponding behavioral modes. However, network unreliability and high-energy consumption have limited the applicability of those systems. In this study, a 2.4-GHz ZigBee-based mobile ad hoc wireless sensor network (MANET) that is able to overcome those problems is presented. The designed MANET showed high communication reliability, low energy consumption and low packet loss rate (14.8%) due to the deployment of modern communication protocols (e.g. multi-hop communication and handshaking protocol). The measured behavioral parameters were transformed into the corresponding behavioral modes using a multilayer perceptron (MLP)-based artificial neural network (ANN). The best performance of the ANN in terms of the mean squared error (MSE) and the convergence speed was achieved when it was initialized and trained using the Nguyen-Widrow and Levenberg-Marquardt back-propagation algorithms, respectively. The success rate of behavior classification into five classes (i.e. grazing, lying down, walking, standing and others) was 76.2% (σ mean=1.06) on average. The results of this study showed an important improvement regarding the performance of the designed MANET and behavior classification compared to the results of other similar studies. © 2011 Elsevier B.V.","author":[{"dropping-particle":"","family":"Nadimi","given":"E. S.","non-dropping-particle":"","parse-names":false,"suffix":""},{"dropping-particle":"","family":"Jørgensen","given":"R. N.","non-dropping-particle":"","parse-names":false,"suffix":""},{"dropping-particle":"","family":"Blanes-Vidal","given":"V.","non-dropping-particle":"","parse-names":false,"suffix":""},{"dropping-particle":"","family":"Christensen","given":"S.","non-dropping-particle":"","parse-names":false,"suffix":""}],"container-title":"Computers and Electronics in Agriculture","id":"ITEM-1","issued":{"date-parts":[["2012","3","1"]]},"page":"44-54","publisher":"Elsevier","title":"Monitoring and classifying animal behavior using ZigBee-based mobile ad hoc wireless sensor networks and artificial neural networks","type":"article-journal","volume":"82"},"uris":["http://www.mendeley.com/documents/?uuid=e6481b98-ba57-340d-bf47-aad778daba76"]},{"id":"ITEM-2","itemData":{"DOI":"10.3390/S21134535","ISSN":"1424-8220","PMID":"34283080","abstract":"The application of artificial intelligence techniques to wearable sensor data may facilitate accurate analysis outside of controlled laboratory settings—the holy grail for gait clinicians and sports scientists looking to bridge the lab to field divide. Using these techniques, parameters that are difficult to directly measure in-the-wild, may be predicted using surrogate lower resolution inputs. One example is the prediction of joint kinematics and kinetics based on inputs from inertial measurement unit (IMU) sensors. Despite increased research, there is a paucity of information examining the most suitable artificial neural network (ANN) for predicting gait kinematics and kinetics from IMUs. This paper compares the performance of three commonly employed ANNs used to predict gait kinematics and kinetics: multilayer perceptron (MLP); long short-term memory (LSTM); and convolutional neural networks (CNN). Overall high correlations between ground truth and predicted kinematic and kinetic data were found across all investigated ANNs. However, the optimal ANN should be based on the prediction task and the intended use-case application. For the prediction of joint angles, CNNs appear favourable, however these ANNs do not show an advantage over an MLP network for the prediction of joint moments. If real-time joint angle and joint moment prediction is desirable an LSTM network should be utilised.","author":[{"dropping-particle":"","family":"Mundt","given":"Marion","non-dropping-particle":"","parse-names":false,"suffix":""},{"dropping-particle":"","family":"Johnson","given":"William R.","non-dropping-particle":"","parse-names":false,"suffix":""},{"dropping-particle":"","family":"Potthast","given":"Wolfgang","non-dropping-particle":"","parse-names":false,"suffix":""},{"dropping-particle":"","family":"Markert","given":"Bernd","non-dropping-particle":"","parse-names":false,"suffix":""},{"dropping-particle":"","family":"Mian","given":"Ajmal","non-dropping-particle":"","parse-names":false,"suffix":""},{"dropping-particle":"","family":"Alderson","given":"Jacqueline","non-dropping-particle":"","parse-names":false,"suffix":""}],"container-title":"Sensors 2021, Vol. 21, Page 4535","id":"ITEM-2","issue":"13","issued":{"date-parts":[["2021","7","1"]]},"page":"4535","publisher":"Multidisciplinary Digital Publishing Institute","title":"A Comparison of Three Neural Network Approaches for Estimating Joint Angles and Moments from Inertial Measurement Units","type":"article-journal","volume":"21"},"uris":["http://www.mendeley.com/documents/?uuid=16b12dbe-f458-36ca-8655-fc77026a17e4"]},{"id":"ITEM-3","itemData":{"DOI":"10.1109/ICMICA48462.2020.9242732","ISBN":"9781728130699","abstract":"Global Positioning System(GPS) is a prominent way to track a person or a vehicle in the outdoor scenarios. In indoor, underground and urban canyons there is no Line-Of- Sight communication due to signal blockage, which results into weak or completely lost GPS signals. Such areas are classified as GPS-denied areas. Tracking becomes challenging in such areas. In this paper, a method is proposed in which tracking is done using IMU (Inertial Measurement Unit) sensor data, and NARX, a type of RNN, is used for prediction of the current location in GPS-denied areas. The GPS coordinates just before entering the GPS denied area and the features extracted from the IMU data are given as inputs to the NARX and the current GPS coordinates are predicted.","author":[{"dropping-particle":"","family":"Aparna","given":"Ravula","non-dropping-particle":"","parse-names":false,"suffix":""},{"dropping-particle":"","family":"Ruchitha","given":"H. T.Sai","non-dropping-particle":"","parse-names":false,"suffix":""},{"dropping-particle":"","family":"Pranavi","given":"Nanawath","non-dropping-particle":"","parse-names":false,"suffix":""},{"dropping-particle":"","family":"Keskar","given":"Avinash G.","non-dropping-particle":"","parse-names":false,"suffix":""}],"container-title":"2020 1st IEEE International Conference on Measurement, Instrumentation, Control and Automation, ICMICA 2020","id":"ITEM-3","issued":{"date-parts":[["2020","6","24"]]},"publisher":"Institute of Electrical and Electronics Engineers Inc.","title":"IMU based Tracking of a Person using Nonlinear Autoregressive Exogenous(NARX) Algorithm in GPS-denied Areas","type":"article-journal"},"uris":["http://www.mendeley.com/documents/?uuid=9f9f8379-0979-3a5c-ba2e-d977a425cd68"]},{"id":"ITEM-4","itemData":{"abstract":"Evaluation and forecasting of groundwater levels through time series model (s) helps for the sustainable development of groundwater resources. The focus of the present study is on the application of Radial Basis Function (RBF) and Non Linear auto-regressive with exogenous variable (NARX) data driven models to forecast groundwater level for multiple input scenario's and also multiple lead time. Weekly time series groundwater level data has been used as input and the models are developed to forecast one, two, three, four, five and sixth week ahead. Root mean square error (RMSE) and correlation coefficient (Cc) are used for evaluating the accuracy of the models. Based on the comparison of results, it was found that the RBF models are superior to the NARX models in forecasting groundwater level considering RMSE and Cc. The obtained result indicates that the RBF has high performance and consistent upto fourth week lead time and decaying performance for NARX models. Hence, RBF and NARX have the potential in forecasting groundwater level efficiently for multi step lead time.","author":[{"dropping-particle":"","family":"Sreenivasulu","given":"D.","non-dropping-particle":"","parse-names":false,"suffix":""},{"dropping-particle":"","family":"Deka","given":"P.C.","non-dropping-particle":"","parse-names":false,"suffix":""}],"container-title":"International journal of Earth Sciences and Engineering","id":"ITEM-4","issued":{"date-parts":[["2011"]]},"page":"743-756","title":"A comparative study on RBF and NARX based methods for forecasting of groundwater level","type":"article-journal","volume":"4"},"uris":["http://www.mendeley.com/documents/?uuid=81382e88-c1ff-344e-a602-1db079e75f6c"]},{"id":"ITEM-5","itemData":{"DOI":"10.1109/ICYCS.2008.163","ISBN":"9780769533988","abstract":"Landslide is a kind of genetic type of slope and has the same characteristics with slope. The major external motivation factor of landslide displacement is groundwater and it is under the control of remedial measures at the same time after its remediation. Chaotic time series of landslide displacement and its influential factors could reflect the history of landslide displacement of dynamic system, the displacement could be predicted by reconstructing landslide displacement of dynamic system according to the observation of multivariate time series and adopting RBF neural network to reflect relationship between variables. Comparative analysis of the results from the forecast show that: multivariable time series model can predict landslide displacement effectively, and the forecast accuracy is higher than the accuracy of a single variable time series model; multivariable time series model is of clearer sense of the physical mechanics and reflects the real evolution of deformation characteristics more effective. © 2008 IEEE.","author":[{"dropping-particle":"","family":"Zeng","given":"Yao","non-dropping-particle":"","parse-names":false,"suffix":""},{"dropping-particle":"","family":"Yan","given":"Echuan","non-dropping-particle":"","parse-names":false,"suffix":""},{"dropping-particle":"","family":"Li","given":"Chunfeng","non-dropping-particle":"","parse-names":false,"suffix":""},{"dropping-particle":"","family":"Li","given":"Ying","non-dropping-particle":"","parse-names":false,"suffix":""}],"container-title":"Proceedings of the 9th International Conference for Young Computer Scientists, ICYCS 2008","id":"ITEM-5","issued":{"date-parts":[["2008"]]},"page":"2707-2712","title":"Application of multivariable time series based on RBF neural network in prediction of landslide displacement","type":"article-journal"},"uris":["http://www.mendeley.com/documents/?uuid=eb73c1e3-eb41-3926-9924-33bd82131da9"]},{"id":"ITEM-6","itemData":{"DOI":"10.1117/12.235903","ISSN":"0277-786X","author":[{"dropping-particle":"","family":"Russell","given":"Gary","non-dropping-particle":"","parse-names":false,"suffix":""},{"dropping-particle":"V.","family":"Fausett","given":"Laurene","non-dropping-particle":"","parse-names":false,"suffix":""}],"container-title":"Proceedings of SPIE","id":"ITEM-6","issue":"1","issued":{"date-parts":[["1996","3","22"]]},"page":"61-72","publisher":"SPIE","title":"Comparison of function approximation with sigmoid and radial basis function networks","type":"article-journal","volume":"2760"},"uris":["http://www.mendeley.com/documents/?uuid=0ce042bf-b458-38b4-9a48-b6762c12eebf"]}],"mendeley":{"formattedCitation":"(Aparna et al., 2020; Mundt et al., 2021; Nadimi et al., 2012; Russell &amp; Fausett, 1996; Sreenivasulu &amp; Deka, 2011; Zeng et al., 2008)","plainTextFormattedCitation":"(Aparna et al., 2020; Mundt et al., 2021; Nadimi et al., 2012; Russell &amp; Fausett, 1996; Sreenivasulu &amp; Deka, 2011; Zeng et al., 2008)","previouslyFormattedCitation":"(Aparna et al., 2020; Mundt et al., 2021; Nadimi et al., 2012; Russell &amp; Fausett, 1996; Sreenivasulu &amp; Deka, 2011; Zeng et al., 2008)"},"properties":{"noteIndex":0},"schema":"https://github.com/citation-style-language/schema/raw/master/csl-citation.json"}</w:instrText>
      </w:r>
      <w:r w:rsidR="009C0AEC">
        <w:fldChar w:fldCharType="separate"/>
      </w:r>
      <w:r w:rsidR="003E2F8B" w:rsidRPr="003E2F8B">
        <w:rPr>
          <w:noProof/>
        </w:rPr>
        <w:t>(Aparna et al., 2020; Mundt et al., 2021; Nadimi et al., 2012; Russell &amp; Fausett, 1996; Sreenivasulu &amp; Deka, 2011; Zeng et al., 2008)</w:t>
      </w:r>
      <w:r w:rsidR="009C0AEC">
        <w:fldChar w:fldCharType="end"/>
      </w:r>
      <w:r w:rsidR="003E2F8B">
        <w:rPr>
          <w:color w:val="FF0000"/>
        </w:rPr>
        <w:t>.</w:t>
      </w:r>
    </w:p>
    <w:p w14:paraId="2697073B" w14:textId="496E04E1" w:rsidR="00E72029" w:rsidRDefault="00A84952" w:rsidP="00A84952">
      <w:pPr>
        <w:pStyle w:val="BodyText"/>
      </w:pPr>
      <w:r>
        <w:t xml:space="preserve">The three different systems (Madgwick filter, Kalman filter and </w:t>
      </w:r>
      <w:r w:rsidR="00431CDC">
        <w:t xml:space="preserve">the three </w:t>
      </w:r>
      <w:r>
        <w:t>Neural network</w:t>
      </w:r>
      <w:r w:rsidR="00431CDC">
        <w:t xml:space="preserve"> models</w:t>
      </w:r>
      <w:r>
        <w:t xml:space="preserve">) are compared on </w:t>
      </w:r>
      <w:r w:rsidR="00C7702E">
        <w:t>s</w:t>
      </w:r>
      <w:r>
        <w:t xml:space="preserve">peed of processing, and overall accuracy. </w:t>
      </w:r>
      <w:r>
        <w:br/>
      </w:r>
      <w:r w:rsidR="00C7702E">
        <w:br/>
      </w:r>
      <w:r w:rsidR="00E72029">
        <w:t xml:space="preserve">The pseudocode for the </w:t>
      </w:r>
      <w:r w:rsidR="00F22A9E">
        <w:t xml:space="preserve">MATLAB </w:t>
      </w:r>
      <w:r w:rsidR="00E72029">
        <w:t>processing steps is outlined below.</w:t>
      </w:r>
    </w:p>
    <w:p w14:paraId="0AE19701" w14:textId="3197A8AC" w:rsidR="00E94556" w:rsidRDefault="00C7702E" w:rsidP="00D8176E">
      <w:pPr>
        <w:pStyle w:val="BodyText"/>
      </w:pPr>
      <w:r>
        <w:t>a)</w:t>
      </w:r>
      <w:r w:rsidR="00E72029">
        <w:t>Read in IMU and robot arm data.</w:t>
      </w:r>
      <w:r>
        <w:br/>
        <w:t>b)Ad</w:t>
      </w:r>
      <w:r w:rsidR="00E72029">
        <w:t xml:space="preserve">just for mounting angles (add or subtract the </w:t>
      </w:r>
      <w:r>
        <w:t xml:space="preserve">mounting </w:t>
      </w:r>
      <w:r w:rsidR="00E72029">
        <w:t xml:space="preserve">angle, </w:t>
      </w:r>
      <w:r w:rsidR="00E72029" w:rsidRPr="00C7702E">
        <w:rPr>
          <w:rFonts w:cs="Calibri"/>
        </w:rPr>
        <w:t>π</w:t>
      </w:r>
      <w:r w:rsidR="00E72029">
        <w:t>/2</w:t>
      </w:r>
      <w:r w:rsidR="00C205C0">
        <w:t>, as required.</w:t>
      </w:r>
      <w:r w:rsidR="00E72029">
        <w:t>)</w:t>
      </w:r>
      <w:r w:rsidR="00E72029">
        <w:br/>
      </w:r>
      <w:r>
        <w:t>c)</w:t>
      </w:r>
      <w:r w:rsidR="00E72029">
        <w:t>Get sampling times from robot arm data and store in a new array.</w:t>
      </w:r>
      <w:r w:rsidR="00E72029">
        <w:br/>
      </w:r>
      <w:r>
        <w:t>d)</w:t>
      </w:r>
      <w:r w:rsidR="008F3997">
        <w:t xml:space="preserve">Generate </w:t>
      </w:r>
      <w:r w:rsidR="00E72029">
        <w:t xml:space="preserve">individual </w:t>
      </w:r>
      <w:r w:rsidR="008F3997">
        <w:t xml:space="preserve">IMU </w:t>
      </w:r>
      <w:r w:rsidR="00E72029">
        <w:t xml:space="preserve">arrays and </w:t>
      </w:r>
      <w:r w:rsidR="008F3997">
        <w:t xml:space="preserve">set array sizes the same (sampling times will </w:t>
      </w:r>
      <w:r w:rsidR="00C205C0">
        <w:t>cause</w:t>
      </w:r>
      <w:r w:rsidR="008F3997">
        <w:t xml:space="preserve"> differences) </w:t>
      </w:r>
      <w:r>
        <w:t>e)</w:t>
      </w:r>
      <w:r w:rsidR="00E72029">
        <w:t>Using visual alignment</w:t>
      </w:r>
      <w:r w:rsidR="00C205C0">
        <w:t>,</w:t>
      </w:r>
      <w:r w:rsidR="00E72029">
        <w:t xml:space="preserve"> align robot entries with </w:t>
      </w:r>
      <w:r w:rsidR="00DB7715">
        <w:t>central</w:t>
      </w:r>
      <w:r w:rsidR="00E72029">
        <w:t xml:space="preserve"> IMU entries.</w:t>
      </w:r>
      <w:r w:rsidR="00E72029">
        <w:br/>
      </w:r>
      <w:r>
        <w:t>f)R</w:t>
      </w:r>
      <w:r w:rsidR="00E72029">
        <w:t>un Madgwick and Kalman filters on data. (</w:t>
      </w:r>
      <w:r w:rsidR="001567EE">
        <w:t xml:space="preserve">Using </w:t>
      </w:r>
      <w:r w:rsidR="00E72029">
        <w:t>Magnetometer requires different function calls)</w:t>
      </w:r>
      <w:r w:rsidR="00E72029">
        <w:br/>
      </w:r>
      <w:r>
        <w:t>g)</w:t>
      </w:r>
      <w:r w:rsidR="00E72029">
        <w:t xml:space="preserve">Calculate average Euler angles from </w:t>
      </w:r>
      <w:r w:rsidR="00325942">
        <w:t>Front IMUs</w:t>
      </w:r>
      <w:r>
        <w:t xml:space="preserve"> and all IMUs across all Euler angles.</w:t>
      </w:r>
      <w:r>
        <w:br/>
        <w:t xml:space="preserve">h)Create Prediction arrays for neural network for </w:t>
      </w:r>
      <w:r w:rsidR="00DB7715">
        <w:t>central</w:t>
      </w:r>
      <w:r>
        <w:t xml:space="preserve"> IMU, </w:t>
      </w:r>
      <w:r w:rsidR="00325942">
        <w:t>Front IMUs</w:t>
      </w:r>
      <w:r>
        <w:t xml:space="preserve"> and all IMUs</w:t>
      </w:r>
      <w:r>
        <w:br/>
        <w:t>i)Create Response array from robot data.</w:t>
      </w:r>
      <w:r w:rsidR="00431CDC">
        <w:br/>
        <w:t>j)Normalise Prediction and Response arrays, and where required, convert row arrays to cells.</w:t>
      </w:r>
      <w:r w:rsidR="00C205C0">
        <w:br/>
      </w:r>
      <w:r w:rsidR="00431CDC">
        <w:t>k</w:t>
      </w:r>
      <w:r w:rsidR="00C205C0">
        <w:t>)Train Neural network model/models on data.</w:t>
      </w:r>
      <w:r w:rsidR="00C205C0">
        <w:br/>
      </w:r>
      <w:r w:rsidR="00431CDC">
        <w:t>l</w:t>
      </w:r>
      <w:r w:rsidR="00C205C0">
        <w:t>)Evaluate models on untrained data.</w:t>
      </w:r>
      <w:r>
        <w:br/>
      </w:r>
      <w:r w:rsidR="00431CDC">
        <w:t>m</w:t>
      </w:r>
      <w:r>
        <w:t>)Plot output</w:t>
      </w:r>
      <w:r w:rsidR="00C205C0">
        <w:t>s</w:t>
      </w:r>
      <w:r>
        <w:t>.</w:t>
      </w:r>
      <w:r w:rsidR="00E72029">
        <w:br/>
      </w:r>
      <w:r>
        <w:br/>
      </w:r>
      <w:r w:rsidR="00A84952">
        <w:t xml:space="preserve">The initial neural network </w:t>
      </w:r>
      <w:r w:rsidR="008F3997">
        <w:t xml:space="preserve">utilised for each experiment </w:t>
      </w:r>
      <w:r w:rsidR="00A84952">
        <w:t xml:space="preserve">is a MATLAB 10-layer </w:t>
      </w:r>
      <w:r w:rsidR="00056E04">
        <w:t xml:space="preserve">multilayer perceptron (MLP) </w:t>
      </w:r>
      <w:r w:rsidR="00A84952">
        <w:t xml:space="preserve">neural network with each individual axis measurement treated as an input </w:t>
      </w:r>
      <w:r w:rsidR="001567EE">
        <w:t xml:space="preserve">(six to nine inputs for a single IMU) </w:t>
      </w:r>
      <w:r w:rsidR="00A84952">
        <w:t>to the neural network</w:t>
      </w:r>
      <w:r w:rsidR="00E94556">
        <w:t xml:space="preserve"> as shown in Figure 3.14</w:t>
      </w:r>
      <w:r w:rsidR="00A84952">
        <w:t xml:space="preserve">. Outputs of the neural network shall be two - pitch and roll. Training will use the Levenberg-Marquardt (LVM) method. </w:t>
      </w:r>
      <w:r w:rsidR="00E94556">
        <w:t xml:space="preserve">(Bayesian and scaled conjugate training methods were also initially evaluated but these did not offer any significant gains compared to the LVM method). </w:t>
      </w:r>
      <w:r w:rsidR="00A84952">
        <w:t xml:space="preserve">The </w:t>
      </w:r>
      <w:r w:rsidR="00056E04">
        <w:t xml:space="preserve">MLP </w:t>
      </w:r>
      <w:r w:rsidR="00A84952">
        <w:t xml:space="preserve">hidden layers use sigmoid </w:t>
      </w:r>
      <w:r w:rsidR="00061399">
        <w:t>functions,</w:t>
      </w:r>
      <w:r w:rsidR="00A84952">
        <w:t xml:space="preserve"> and the output layer will use a linear function.</w:t>
      </w:r>
      <w:r w:rsidR="00E94556">
        <w:t xml:space="preserve"> </w:t>
      </w:r>
      <w:r w:rsidR="00E94556" w:rsidRPr="00280F56">
        <w:t>By default, the system will use a random division of data into training, validation</w:t>
      </w:r>
      <w:r w:rsidR="001567EE">
        <w:t>,</w:t>
      </w:r>
      <w:r w:rsidR="00E94556" w:rsidRPr="00280F56">
        <w:t xml:space="preserve"> and testing sets of 70%, 15% and 15%, respectively. </w:t>
      </w:r>
      <w:r w:rsidR="00E94556">
        <w:t>Different neural network topologies may need to be considered during the results section to increase accuracy.</w:t>
      </w:r>
      <w:r w:rsidR="00E94556">
        <w:br/>
        <w:t xml:space="preserve"> </w:t>
      </w:r>
    </w:p>
    <w:p w14:paraId="17AF0B3B" w14:textId="510A82C4" w:rsidR="00C205C0" w:rsidRDefault="00431CDC" w:rsidP="00C205C0">
      <w:pPr>
        <w:pStyle w:val="BodyText"/>
      </w:pPr>
      <w:r>
        <w:t xml:space="preserve">If a NARX neural network is to be evaluated, the NARX model selected shall be a MATLAB NARXNET model with default settings of </w:t>
      </w:r>
      <w:proofErr w:type="gramStart"/>
      <w:r>
        <w:t>10</w:t>
      </w:r>
      <w:proofErr w:type="gramEnd"/>
      <w:r>
        <w:t xml:space="preserve"> layers as shown in Figure </w:t>
      </w:r>
      <w:r w:rsidR="00B76E2D">
        <w:t>2.1</w:t>
      </w:r>
      <w:r>
        <w:t>.</w:t>
      </w:r>
    </w:p>
    <w:p w14:paraId="3874085F" w14:textId="544CA2F2" w:rsidR="00431CDC" w:rsidRDefault="00431CDC" w:rsidP="00C205C0">
      <w:pPr>
        <w:pStyle w:val="BodyText"/>
      </w:pPr>
      <w:r>
        <w:lastRenderedPageBreak/>
        <w:t xml:space="preserve">The Radial Basis Function (RBF) neural network selected is a standard MATLAB RBF model as shown in Figure </w:t>
      </w:r>
      <w:r w:rsidR="00B76E2D">
        <w:t>2.2</w:t>
      </w:r>
      <w:r>
        <w:t>.</w:t>
      </w:r>
    </w:p>
    <w:p w14:paraId="7C6CD5C0" w14:textId="77777777" w:rsidR="00431CDC" w:rsidRDefault="00A84952" w:rsidP="00E94556">
      <w:pPr>
        <w:pStyle w:val="BodyText"/>
      </w:pPr>
      <w:r>
        <w:t xml:space="preserve">After initial training, different numbers of layers and/or different process functions may be implemented to obtain better performance. </w:t>
      </w:r>
      <w:r w:rsidR="00431CDC">
        <w:br/>
      </w:r>
      <w:r w:rsidR="00056E04">
        <w:t>An untrained set of data shall be used to verify model performance</w:t>
      </w:r>
      <w:r>
        <w:t>.</w:t>
      </w:r>
    </w:p>
    <w:p w14:paraId="7CB4ECB0" w14:textId="222EAC12" w:rsidR="00F96324" w:rsidRPr="00CF13D7" w:rsidRDefault="00431CDC" w:rsidP="00E94556">
      <w:pPr>
        <w:pStyle w:val="BodyText"/>
      </w:pPr>
      <w:r>
        <w:t xml:space="preserve">Output plots are </w:t>
      </w:r>
      <w:r w:rsidR="00061399">
        <w:t>generated,</w:t>
      </w:r>
      <w:r>
        <w:t xml:space="preserve"> and the various results discussed.</w:t>
      </w:r>
      <w:r w:rsidR="00A84952">
        <w:br/>
      </w:r>
      <w:r w:rsidR="00C7702E">
        <w:br/>
      </w:r>
      <w:r w:rsidR="00285077">
        <w:t xml:space="preserve">In this chapter, the experimental method </w:t>
      </w:r>
      <w:r w:rsidR="00B27AE6">
        <w:t>was</w:t>
      </w:r>
      <w:r w:rsidR="00285077">
        <w:t xml:space="preserve"> outlined, consisting of </w:t>
      </w:r>
      <w:r w:rsidR="00ED4D91">
        <w:t>five</w:t>
      </w:r>
      <w:r w:rsidR="00285077">
        <w:t xml:space="preserve"> IMUs which undergo movement induced by a robotic arm. Data from a single </w:t>
      </w:r>
      <w:r w:rsidR="00DB7715">
        <w:t>central</w:t>
      </w:r>
      <w:r w:rsidR="005372B1">
        <w:t xml:space="preserve"> </w:t>
      </w:r>
      <w:r w:rsidR="00285077">
        <w:t>IMU is processed by Madgwick, Kalman filters and</w:t>
      </w:r>
      <w:r w:rsidR="005372B1">
        <w:t>, in</w:t>
      </w:r>
      <w:r w:rsidR="001567EE">
        <w:t>i</w:t>
      </w:r>
      <w:r w:rsidR="005372B1">
        <w:t xml:space="preserve">tially, </w:t>
      </w:r>
      <w:r w:rsidR="00285077">
        <w:t xml:space="preserve">a 10-layer Sigmoid/Linear </w:t>
      </w:r>
      <w:r w:rsidR="00056E04">
        <w:t xml:space="preserve">MLP </w:t>
      </w:r>
      <w:r w:rsidR="00285077">
        <w:t>neural network to determine Euler angles.</w:t>
      </w:r>
      <w:r w:rsidR="005372B1">
        <w:t xml:space="preserve"> </w:t>
      </w:r>
      <w:r w:rsidR="00C800FD">
        <w:t xml:space="preserve">Data from the front three and then all five IMUs </w:t>
      </w:r>
      <w:r w:rsidR="00B27AE6">
        <w:t>are</w:t>
      </w:r>
      <w:r w:rsidR="00C800FD">
        <w:t xml:space="preserve"> </w:t>
      </w:r>
      <w:r w:rsidR="00056E04">
        <w:t xml:space="preserve">then </w:t>
      </w:r>
      <w:r w:rsidR="00C800FD">
        <w:t xml:space="preserve">processed by the </w:t>
      </w:r>
      <w:r w:rsidR="00947CC6">
        <w:t xml:space="preserve">same </w:t>
      </w:r>
      <w:r w:rsidR="00C800FD">
        <w:t>three algorithms and compared against the single IMU results.</w:t>
      </w:r>
      <w:r w:rsidR="00E94556">
        <w:t xml:space="preserve"> </w:t>
      </w:r>
      <w:r w:rsidR="00056E04">
        <w:t>An a</w:t>
      </w:r>
      <w:r w:rsidR="00E94556">
        <w:t>dditional experiment investigate</w:t>
      </w:r>
      <w:r w:rsidR="00056E04">
        <w:t>s</w:t>
      </w:r>
      <w:r w:rsidR="00E94556">
        <w:t xml:space="preserve"> the use of a magnetometer. </w:t>
      </w:r>
      <w:r w:rsidR="005372B1">
        <w:t>E</w:t>
      </w:r>
      <w:r w:rsidR="00E94556">
        <w:t>xperiment</w:t>
      </w:r>
      <w:r w:rsidR="005372B1">
        <w:t xml:space="preserve"> details</w:t>
      </w:r>
      <w:r w:rsidR="00E94556">
        <w:t xml:space="preserve"> are outlined in Table</w:t>
      </w:r>
      <w:r w:rsidR="005372B1">
        <w:t>s</w:t>
      </w:r>
      <w:r w:rsidR="00E94556">
        <w:t xml:space="preserve"> 3.6</w:t>
      </w:r>
      <w:r w:rsidR="005372B1">
        <w:t xml:space="preserve"> to 3.12</w:t>
      </w:r>
      <w:r w:rsidR="00E94556">
        <w:t>.</w:t>
      </w:r>
      <w:r w:rsidR="00C800FD">
        <w:br/>
      </w:r>
      <w:r w:rsidR="00206460" w:rsidRPr="00280F56">
        <w:br/>
      </w:r>
      <w:bookmarkStart w:id="101" w:name="_Toc146546620"/>
      <w:bookmarkStart w:id="102" w:name="_Toc146547297"/>
      <w:bookmarkEnd w:id="95"/>
      <w:r w:rsidR="00F96324" w:rsidRPr="00280F56">
        <w:t xml:space="preserve">In Chapter 4, the results from these experiments </w:t>
      </w:r>
      <w:r w:rsidR="00062030">
        <w:t>are</w:t>
      </w:r>
      <w:r w:rsidR="00F96324" w:rsidRPr="00280F56">
        <w:t xml:space="preserve"> detail</w:t>
      </w:r>
      <w:r w:rsidR="00511D4A" w:rsidRPr="00280F56">
        <w:t>ed</w:t>
      </w:r>
      <w:r w:rsidR="00F96324" w:rsidRPr="00280F56">
        <w:t xml:space="preserve"> and discussed, with analysis of these in Chapter 5</w:t>
      </w:r>
      <w:r w:rsidR="001567EE">
        <w:t>,</w:t>
      </w:r>
      <w:r w:rsidR="00F96324" w:rsidRPr="00280F56">
        <w:t xml:space="preserve"> and conclusions reached in Chapter 6.</w:t>
      </w:r>
      <w:bookmarkEnd w:id="101"/>
      <w:bookmarkEnd w:id="102"/>
    </w:p>
    <w:p w14:paraId="6F199921" w14:textId="2D5DA5F8" w:rsidR="00EC7ED1" w:rsidRDefault="00EC7ED1" w:rsidP="00F96324">
      <w:pPr>
        <w:pStyle w:val="Heading1"/>
      </w:pPr>
      <w:r w:rsidRPr="00280F56">
        <w:lastRenderedPageBreak/>
        <w:br/>
      </w:r>
      <w:bookmarkStart w:id="103" w:name="_Toc147945601"/>
      <w:r w:rsidRPr="00280F56">
        <w:t>Results</w:t>
      </w:r>
      <w:bookmarkEnd w:id="103"/>
    </w:p>
    <w:p w14:paraId="03B7872C" w14:textId="68DF4D7E" w:rsidR="00B11AB5" w:rsidRPr="00B11AB5" w:rsidRDefault="00B11AB5" w:rsidP="00B11AB5">
      <w:pPr>
        <w:pStyle w:val="BodyText"/>
      </w:pPr>
      <w:r>
        <w:t>This section contains results from the experiments outlined in Table 3.6</w:t>
      </w:r>
      <w:r w:rsidR="00865B5C">
        <w:t xml:space="preserve">, found in </w:t>
      </w:r>
      <w:r w:rsidR="00D90C25">
        <w:t>Section 3.2</w:t>
      </w:r>
      <w:r w:rsidR="00865B5C">
        <w:t>.</w:t>
      </w:r>
      <w:r w:rsidR="00464DCF">
        <w:t xml:space="preserve"> Section 4.1 examines static bias and offset values from the stationary chassis. Sections 4.2 and 4.3 examine rolling and pitching accuracy respectively using the </w:t>
      </w:r>
      <w:r w:rsidR="00061399">
        <w:t>Madgwick</w:t>
      </w:r>
      <w:r w:rsidR="00464DCF">
        <w:t xml:space="preserve"> and Kalman filters to obtain a reference for comparison with the neural network results. Section 4.4 examines varied </w:t>
      </w:r>
      <w:r w:rsidR="00145835">
        <w:t>angular movements using the single central IMU (Section 4.4.1), the front three IMUs (Section 4.4.2) and all IMUs (Section 4.4.3). The front and all IMUs were selected for evaluation in a live environment where increased separation of the IMUs may offer movement insights beyond Euler angles. These insights are not in scope for this work.</w:t>
      </w:r>
      <w:r w:rsidR="00145835">
        <w:br/>
        <w:t>Section 4.5 examines the use of magnetometer data.</w:t>
      </w:r>
      <w:r w:rsidR="00145835">
        <w:br/>
        <w:t>Section 4.6 examines roll and pitch Euler conversion while the chassis is under rotational movement with Sections 4.7 and 4.8 examining Z-axis and X and Y axes directional bias in the IMUs, respectively.</w:t>
      </w:r>
      <w:r w:rsidR="00145835">
        <w:br/>
        <w:t>A summary of the results is presented in Section 4.9.</w:t>
      </w:r>
      <w:r>
        <w:br/>
      </w:r>
    </w:p>
    <w:p w14:paraId="35BA5C67" w14:textId="7B7F239E" w:rsidR="00A8145C" w:rsidRPr="00280F56" w:rsidRDefault="00EA7DCA" w:rsidP="00253974">
      <w:pPr>
        <w:pStyle w:val="Heading2"/>
        <w:rPr>
          <w:noProof w:val="0"/>
        </w:rPr>
      </w:pPr>
      <w:bookmarkStart w:id="104" w:name="_Toc147945602"/>
      <w:r>
        <w:rPr>
          <w:noProof w:val="0"/>
        </w:rPr>
        <w:t>Stationary vehicle f</w:t>
      </w:r>
      <w:r w:rsidR="001D7C84" w:rsidRPr="00280F56">
        <w:rPr>
          <w:noProof w:val="0"/>
        </w:rPr>
        <w:t xml:space="preserve">ilter </w:t>
      </w:r>
      <w:r>
        <w:rPr>
          <w:noProof w:val="0"/>
        </w:rPr>
        <w:t>p</w:t>
      </w:r>
      <w:r w:rsidR="001D7C84" w:rsidRPr="00280F56">
        <w:rPr>
          <w:noProof w:val="0"/>
        </w:rPr>
        <w:t>erformance</w:t>
      </w:r>
      <w:bookmarkEnd w:id="104"/>
      <w:r w:rsidR="00887F59" w:rsidRPr="00280F56">
        <w:rPr>
          <w:noProof w:val="0"/>
        </w:rPr>
        <w:t xml:space="preserve"> </w:t>
      </w:r>
    </w:p>
    <w:p w14:paraId="726428F6" w14:textId="34B32005" w:rsidR="000D4BF9" w:rsidRPr="00280F56" w:rsidRDefault="00865B5C" w:rsidP="000D4BF9">
      <w:pPr>
        <w:pStyle w:val="BodyText"/>
      </w:pPr>
      <w:r>
        <w:t>The stationary experiment positions the chassis at rest to record sensor noise and any other deviations from true-zero position.</w:t>
      </w:r>
      <w:r>
        <w:br/>
        <w:t xml:space="preserve">The robot arm was positioned as per Figure 3.3. This meant that the robot’s wrist </w:t>
      </w:r>
      <w:proofErr w:type="gramStart"/>
      <w:r>
        <w:t>2</w:t>
      </w:r>
      <w:proofErr w:type="gramEnd"/>
      <w:r>
        <w:t xml:space="preserve"> joint reports an angle of </w:t>
      </w:r>
      <w:r>
        <w:rPr>
          <w:rFonts w:cs="Calibri"/>
        </w:rPr>
        <w:t>π</w:t>
      </w:r>
      <w:r>
        <w:t>/2, at rest, which is corrected when processing the robot position data.</w:t>
      </w:r>
      <w:r>
        <w:br/>
      </w:r>
      <w:r>
        <w:br/>
      </w:r>
      <w:r w:rsidR="00E74685" w:rsidRPr="00280F56">
        <w:t xml:space="preserve">Applying the </w:t>
      </w:r>
      <w:r w:rsidR="00E50DA1">
        <w:t>MATLAB</w:t>
      </w:r>
      <w:r w:rsidR="002245F1" w:rsidRPr="00280F56">
        <w:t xml:space="preserve"> </w:t>
      </w:r>
      <w:r w:rsidR="00E74685" w:rsidRPr="00280F56">
        <w:t>Madgwick</w:t>
      </w:r>
      <w:r w:rsidR="002245F1" w:rsidRPr="00280F56">
        <w:t xml:space="preserve"> function </w:t>
      </w:r>
      <w:r w:rsidR="008F3997">
        <w:t xml:space="preserve">using the UpdateIMU procedure </w:t>
      </w:r>
      <w:r w:rsidR="00E74685" w:rsidRPr="00280F56">
        <w:t xml:space="preserve">produced the following </w:t>
      </w:r>
      <w:r>
        <w:t xml:space="preserve">Euler </w:t>
      </w:r>
      <w:r w:rsidR="00E74685" w:rsidRPr="00280F56">
        <w:t xml:space="preserve">results on a stationary vehicle, demonstrated in </w:t>
      </w:r>
      <w:r w:rsidR="00F67348" w:rsidRPr="00280F56">
        <w:t xml:space="preserve">Table </w:t>
      </w:r>
      <w:r w:rsidR="00E74685" w:rsidRPr="00280F56">
        <w:t>4.</w:t>
      </w:r>
      <w:r w:rsidR="00947CC6">
        <w:t>1</w:t>
      </w:r>
      <w:r w:rsidR="00E74685" w:rsidRPr="00280F56">
        <w:t xml:space="preserve">. Settings for the Madgwick filter </w:t>
      </w:r>
      <w:r w:rsidR="001567EE">
        <w:t xml:space="preserve">are </w:t>
      </w:r>
      <w:r w:rsidR="00E74685" w:rsidRPr="00280F56">
        <w:t>defaults. These defaults were a</w:t>
      </w:r>
      <w:r w:rsidR="002245F1" w:rsidRPr="00280F56">
        <w:t xml:space="preserve"> sample period of 1/996</w:t>
      </w:r>
      <w:r w:rsidR="00431CDC">
        <w:t xml:space="preserve"> (Author’s filter use examples show sample periods set to data size)</w:t>
      </w:r>
      <w:r w:rsidR="002245F1" w:rsidRPr="00280F56">
        <w:t xml:space="preserve">, and a </w:t>
      </w:r>
      <w:r w:rsidR="007701F5" w:rsidRPr="00280F56">
        <w:t>b</w:t>
      </w:r>
      <w:r w:rsidR="002245F1" w:rsidRPr="00280F56">
        <w:t>eta value</w:t>
      </w:r>
      <w:r w:rsidR="00E74685" w:rsidRPr="00280F56">
        <w:t xml:space="preserve"> of 0.</w:t>
      </w:r>
      <w:r w:rsidR="002245F1" w:rsidRPr="00280F56">
        <w:t>1</w:t>
      </w:r>
      <w:r w:rsidR="00E74685"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w:t>
      </w:r>
      <w:r w:rsidR="00DB7715">
        <w:t>central</w:t>
      </w:r>
      <w:r w:rsidR="009E5AF8" w:rsidRPr="00280F56">
        <w:t xml:space="preserve">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r w:rsidR="00E50DA1">
        <w:t>MATLAB</w:t>
      </w:r>
      <w:r w:rsidR="00C74F4B" w:rsidRPr="00280F56">
        <w:t xml:space="preserve">. </w:t>
      </w:r>
      <w:r w:rsidR="00F67348" w:rsidRPr="00280F56">
        <w:t>As the code runs faster than the recommended</w:t>
      </w:r>
      <w:r w:rsidR="002A7F81" w:rsidRPr="00280F56">
        <w:t xml:space="preserve"> minimum </w:t>
      </w:r>
      <w:r w:rsidR="00865E08">
        <w:t>of</w:t>
      </w:r>
      <w:r w:rsidR="00F67348" w:rsidRPr="00280F56">
        <w:t xml:space="preserve"> 1/10 second </w:t>
      </w:r>
      <w:r w:rsidR="002A7F81" w:rsidRPr="00280F56">
        <w:t xml:space="preserve">code runtime recommended </w:t>
      </w:r>
      <w:r w:rsidR="00F67348" w:rsidRPr="00280F56">
        <w:t xml:space="preserve">for the tic/toc approach, the code was looped </w:t>
      </w:r>
      <w:proofErr w:type="gramStart"/>
      <w:r w:rsidR="00F67348" w:rsidRPr="00280F56">
        <w:t>10</w:t>
      </w:r>
      <w:proofErr w:type="gramEnd"/>
      <w:r w:rsidR="00F67348" w:rsidRPr="00280F56">
        <w:t xml:space="preserve"> times</w:t>
      </w:r>
      <w:r w:rsidR="001567EE">
        <w:t>,</w:t>
      </w:r>
      <w:r w:rsidR="00F67348" w:rsidRPr="00280F56">
        <w:t xml:space="preserve"> and the tic/toc result is an average</w:t>
      </w:r>
      <w:r w:rsidR="00865E08">
        <w:t xml:space="preserve"> of all runs</w:t>
      </w:r>
      <w:r w:rsidR="00F67348" w:rsidRPr="00280F56">
        <w:t xml:space="preserve">. </w:t>
      </w:r>
      <w:r w:rsidR="000D4BF9" w:rsidRPr="00280F56">
        <w:t xml:space="preserve">The results of the Madgwick filter </w:t>
      </w:r>
      <w:r w:rsidR="00D90C25">
        <w:t xml:space="preserve">from the Central IMU (CIMU) </w:t>
      </w:r>
      <w:r w:rsidR="000D4BF9" w:rsidRPr="00280F56">
        <w:t>are shown in Table 4.</w:t>
      </w:r>
      <w:r w:rsidR="00947CC6">
        <w:t>1</w:t>
      </w:r>
      <w:r w:rsidR="000D4BF9" w:rsidRPr="00280F56">
        <w:t>.</w:t>
      </w:r>
      <w:r w:rsidR="00E94556">
        <w:t xml:space="preserve"> </w:t>
      </w:r>
    </w:p>
    <w:p w14:paraId="0EA6B3C8" w14:textId="77777777" w:rsidR="00145835" w:rsidRDefault="00145835">
      <w:pPr>
        <w:rPr>
          <w:rFonts w:ascii="Calibri" w:hAnsi="Calibri"/>
        </w:rPr>
      </w:pPr>
      <w:bookmarkStart w:id="105" w:name="_Toc146546626"/>
      <w:r>
        <w:br w:type="page"/>
      </w:r>
    </w:p>
    <w:p w14:paraId="292A2C90" w14:textId="6021E04C" w:rsidR="00F67348" w:rsidRPr="00280F56" w:rsidRDefault="000D4BF9" w:rsidP="000D4BF9">
      <w:pPr>
        <w:pStyle w:val="BodyText"/>
      </w:pPr>
      <w:bookmarkStart w:id="106" w:name="_Toc147945460"/>
      <w:r w:rsidRPr="00280F56">
        <w:lastRenderedPageBreak/>
        <w:t xml:space="preserve">Table </w:t>
      </w:r>
      <w:fldSimple w:instr=" STYLEREF 1 \s ">
        <w:r w:rsidR="00C5580D">
          <w:rPr>
            <w:noProof/>
          </w:rPr>
          <w:t>4</w:t>
        </w:r>
      </w:fldSimple>
      <w:r w:rsidR="00C5580D">
        <w:t>.</w:t>
      </w:r>
      <w:fldSimple w:instr=" SEQ Table \* ARABIC \s 1 ">
        <w:r w:rsidR="00C5580D">
          <w:rPr>
            <w:noProof/>
          </w:rPr>
          <w:t>1</w:t>
        </w:r>
      </w:fldSimple>
      <w:r w:rsidRPr="00280F56">
        <w:t xml:space="preserve"> Madgwick filter results </w:t>
      </w:r>
      <w:r w:rsidR="00431CDC">
        <w:t>(</w:t>
      </w:r>
      <w:r w:rsidR="00D90C25">
        <w:t>C</w:t>
      </w:r>
      <w:r w:rsidR="00522D5D">
        <w:t>IMU</w:t>
      </w:r>
      <w:r w:rsidR="00431CDC">
        <w:t xml:space="preserve">) </w:t>
      </w:r>
      <w:r w:rsidRPr="00280F56">
        <w:t>from a stationary vehicle.</w:t>
      </w:r>
      <w:bookmarkEnd w:id="105"/>
      <w:bookmarkEnd w:id="106"/>
    </w:p>
    <w:tbl>
      <w:tblPr>
        <w:tblStyle w:val="TableGrid"/>
        <w:tblW w:w="0" w:type="auto"/>
        <w:tblLook w:val="04A0" w:firstRow="1" w:lastRow="0" w:firstColumn="1" w:lastColumn="0" w:noHBand="0" w:noVBand="1"/>
      </w:tblPr>
      <w:tblGrid>
        <w:gridCol w:w="4248"/>
        <w:gridCol w:w="4394"/>
      </w:tblGrid>
      <w:tr w:rsidR="00714CDA" w:rsidRPr="00280F56" w14:paraId="3B82B53B" w14:textId="77777777" w:rsidTr="008B06F2">
        <w:tc>
          <w:tcPr>
            <w:tcW w:w="4248" w:type="dxa"/>
          </w:tcPr>
          <w:p w14:paraId="67678B22" w14:textId="5F63D7B1" w:rsidR="00714CDA" w:rsidRPr="00280F56" w:rsidRDefault="00714CDA" w:rsidP="008B06F2">
            <w:pPr>
              <w:jc w:val="center"/>
            </w:pPr>
            <w:r w:rsidRPr="00280F56">
              <w:t>Angle X (Roll)</w:t>
            </w:r>
          </w:p>
        </w:tc>
        <w:tc>
          <w:tcPr>
            <w:tcW w:w="4394" w:type="dxa"/>
          </w:tcPr>
          <w:p w14:paraId="0A517EFB" w14:textId="7E6956E9" w:rsidR="00714CDA" w:rsidRPr="00280F56" w:rsidRDefault="00714CDA" w:rsidP="008B06F2">
            <w:pPr>
              <w:jc w:val="center"/>
            </w:pPr>
            <w:r w:rsidRPr="00280F56">
              <w:t>Angle Y (Pitch)</w:t>
            </w:r>
          </w:p>
        </w:tc>
      </w:tr>
      <w:tr w:rsidR="00714CDA" w:rsidRPr="00280F56" w14:paraId="2E6A52BB" w14:textId="77777777" w:rsidTr="008B06F2">
        <w:trPr>
          <w:trHeight w:val="914"/>
        </w:trPr>
        <w:tc>
          <w:tcPr>
            <w:tcW w:w="4248" w:type="dxa"/>
          </w:tcPr>
          <w:p w14:paraId="206F5EF2" w14:textId="6D0A601F" w:rsidR="00714CDA" w:rsidRPr="00280F56" w:rsidRDefault="00714CDA" w:rsidP="008B06F2">
            <w:pPr>
              <w:jc w:val="center"/>
            </w:pPr>
            <w:r>
              <w:t xml:space="preserve">Varied from 0.0143 to 0.0381, with a median of </w:t>
            </w:r>
            <w:r w:rsidRPr="00280F56">
              <w:t>0.</w:t>
            </w:r>
            <w:r>
              <w:t>0</w:t>
            </w:r>
            <w:r w:rsidRPr="00280F56">
              <w:t>228</w:t>
            </w:r>
            <w:r>
              <w:t>6</w:t>
            </w:r>
          </w:p>
        </w:tc>
        <w:tc>
          <w:tcPr>
            <w:tcW w:w="4394" w:type="dxa"/>
          </w:tcPr>
          <w:p w14:paraId="6B9A1A77" w14:textId="4F1AB708" w:rsidR="00714CDA" w:rsidRPr="00280F56" w:rsidRDefault="00714CDA" w:rsidP="008B06F2">
            <w:pPr>
              <w:jc w:val="center"/>
            </w:pPr>
            <w:r>
              <w:t>Varied from -0.0372 to –0.0082, with a median of -</w:t>
            </w:r>
            <w:r w:rsidRPr="00280F56">
              <w:t>0.0278</w:t>
            </w:r>
          </w:p>
        </w:tc>
      </w:tr>
    </w:tbl>
    <w:p w14:paraId="2005DC87" w14:textId="6A582742" w:rsidR="000D4BF9" w:rsidRPr="00280F56" w:rsidRDefault="00BC3115" w:rsidP="000D4BF9">
      <w:pPr>
        <w:pStyle w:val="BodyText"/>
      </w:pPr>
      <w:r w:rsidRPr="00280F56">
        <w:br/>
        <w:t>A</w:t>
      </w:r>
      <w:r w:rsidR="00431CDC">
        <w:t>n enlarged</w:t>
      </w:r>
      <w:r w:rsidRPr="00280F56">
        <w:t xml:space="preserve"> graph of the calculated data is shown in Figure 4.</w:t>
      </w:r>
      <w:r w:rsidR="00C66355" w:rsidRPr="00280F56">
        <w:t>1</w:t>
      </w:r>
      <w:r w:rsidRPr="00280F56">
        <w:t>.</w:t>
      </w:r>
      <w:r w:rsidR="006555BE">
        <w:t xml:space="preserve"> </w:t>
      </w:r>
      <w:r w:rsidR="006555BE" w:rsidRPr="00280F56">
        <w:t xml:space="preserve">The roll and pitch values </w:t>
      </w:r>
      <w:r w:rsidR="006555BE">
        <w:t xml:space="preserve">shown in Figure 4.1 </w:t>
      </w:r>
      <w:r w:rsidR="006555BE" w:rsidRPr="00280F56">
        <w:t xml:space="preserve">vary slightly but values are </w:t>
      </w:r>
      <w:r w:rsidR="006555BE">
        <w:t xml:space="preserve">well </w:t>
      </w:r>
      <w:r w:rsidR="006555BE" w:rsidRPr="00280F56">
        <w:t>within the noise floor of the sensor data.</w:t>
      </w:r>
    </w:p>
    <w:p w14:paraId="39A1A5F5" w14:textId="25E08A5F" w:rsidR="00BC3115" w:rsidRPr="00280F56" w:rsidRDefault="00E8028A" w:rsidP="000D4BF9">
      <w:pPr>
        <w:pStyle w:val="BodyText"/>
      </w:pPr>
      <w:r>
        <w:rPr>
          <w:noProof/>
          <w:lang w:eastAsia="en-NZ"/>
        </w:rPr>
        <w:drawing>
          <wp:inline distT="0" distB="0" distL="0" distR="0" wp14:anchorId="32291895" wp14:editId="28B4AA61">
            <wp:extent cx="4991100" cy="2705460"/>
            <wp:effectExtent l="0" t="0" r="0" b="0"/>
            <wp:docPr id="89874342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43427" name="Picture 898743427"/>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20861" cy="2721592"/>
                    </a:xfrm>
                    <a:prstGeom prst="rect">
                      <a:avLst/>
                    </a:prstGeom>
                  </pic:spPr>
                </pic:pic>
              </a:graphicData>
            </a:graphic>
          </wp:inline>
        </w:drawing>
      </w:r>
    </w:p>
    <w:p w14:paraId="34783655" w14:textId="3A481753" w:rsidR="005D128A" w:rsidRDefault="00BC3115" w:rsidP="00452A51">
      <w:pPr>
        <w:pStyle w:val="Caption"/>
      </w:pPr>
      <w:bookmarkStart w:id="107" w:name="_Toc147945349"/>
      <w:bookmarkStart w:id="108" w:name="_Toc146547303"/>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rsidRPr="00280F56">
        <w:t xml:space="preserve"> Madgwick filter</w:t>
      </w:r>
      <w:r w:rsidR="00522D5D">
        <w:t xml:space="preserve"> </w:t>
      </w:r>
      <w:r w:rsidR="00431CDC">
        <w:t xml:space="preserve">enlarged </w:t>
      </w:r>
      <w:r w:rsidRPr="00280F56">
        <w:t xml:space="preserve">results </w:t>
      </w:r>
      <w:r w:rsidR="00431CDC">
        <w:t xml:space="preserve">(CIMU) </w:t>
      </w:r>
      <w:r w:rsidR="0050061E">
        <w:t xml:space="preserve">on </w:t>
      </w:r>
      <w:r w:rsidRPr="00280F56">
        <w:t xml:space="preserve">stationary vehicle </w:t>
      </w:r>
      <w:r w:rsidR="00E8028A">
        <w:t>with default settings</w:t>
      </w:r>
      <w:r w:rsidR="003D5E28">
        <w:t>.</w:t>
      </w:r>
      <w:bookmarkEnd w:id="107"/>
    </w:p>
    <w:bookmarkEnd w:id="108"/>
    <w:p w14:paraId="2E821FC3" w14:textId="41B3622A" w:rsidR="00A46BDE" w:rsidRPr="00280F56" w:rsidRDefault="00A46BDE" w:rsidP="000B3AE7">
      <w:pPr>
        <w:pStyle w:val="BodyText"/>
      </w:pPr>
      <w:r w:rsidRPr="00280F56">
        <w:rPr>
          <w:rStyle w:val="BodyTextChar"/>
        </w:rPr>
        <w:t xml:space="preserve">The default </w:t>
      </w:r>
      <w:r w:rsidR="00E50DA1">
        <w:rPr>
          <w:rStyle w:val="BodyTextChar"/>
        </w:rPr>
        <w:t>MATLAB</w:t>
      </w:r>
      <w:r w:rsidRPr="00280F56">
        <w:rPr>
          <w:rStyle w:val="BodyTextChar"/>
        </w:rPr>
        <w:t xml:space="preserve"> </w:t>
      </w:r>
      <w:r w:rsidR="006555BE">
        <w:rPr>
          <w:rStyle w:val="BodyTextChar"/>
        </w:rPr>
        <w:t xml:space="preserve">Kalman-based </w:t>
      </w:r>
      <w:r w:rsidRPr="00280F56">
        <w:rPr>
          <w:rStyle w:val="BodyTextChar"/>
        </w:rPr>
        <w:t xml:space="preserve">imufilter filter was </w:t>
      </w:r>
      <w:r w:rsidR="00865B5C">
        <w:rPr>
          <w:rStyle w:val="BodyTextChar"/>
        </w:rPr>
        <w:t>applied</w:t>
      </w:r>
      <w:r w:rsidR="00E94556">
        <w:rPr>
          <w:rStyle w:val="BodyTextChar"/>
        </w:rPr>
        <w:t xml:space="preserve">. Settings </w:t>
      </w:r>
      <w:r w:rsidR="00522D5D">
        <w:rPr>
          <w:rStyle w:val="BodyTextChar"/>
        </w:rPr>
        <w:t>wer</w:t>
      </w:r>
      <w:r w:rsidR="00E94556">
        <w:rPr>
          <w:rStyle w:val="BodyTextChar"/>
        </w:rPr>
        <w:t xml:space="preserve">e configured in the </w:t>
      </w:r>
      <w:r w:rsidR="00431CDC">
        <w:rPr>
          <w:rStyle w:val="BodyTextChar"/>
        </w:rPr>
        <w:t xml:space="preserve">kalmanfilter.m script </w:t>
      </w:r>
      <w:r w:rsidR="00E94556">
        <w:rPr>
          <w:rStyle w:val="BodyTextChar"/>
        </w:rPr>
        <w:t>included in the github repository</w:t>
      </w:r>
      <w:r w:rsidR="006555BE">
        <w:rPr>
          <w:rStyle w:val="BodyTextChar"/>
        </w:rPr>
        <w:t xml:space="preserve"> and set to defaults</w:t>
      </w:r>
      <w:r w:rsidRPr="00280F56">
        <w:rPr>
          <w:rStyle w:val="BodyTextChar"/>
        </w:rPr>
        <w:t>.</w:t>
      </w:r>
      <w:r w:rsidR="00CC484C" w:rsidRPr="00280F56">
        <w:rPr>
          <w:rStyle w:val="BodyTextChar"/>
        </w:rPr>
        <w:t xml:space="preserve"> </w:t>
      </w:r>
      <w:r w:rsidR="006555BE">
        <w:rPr>
          <w:rStyle w:val="BodyTextChar"/>
        </w:rPr>
        <w:br/>
      </w:r>
      <w:r w:rsidRPr="00280F56">
        <w:br/>
      </w:r>
      <w:bookmarkStart w:id="109" w:name="_Toc146547304"/>
      <w:r w:rsidRPr="00280F56">
        <w:t xml:space="preserve">Running the </w:t>
      </w:r>
      <w:r w:rsidR="00E94556">
        <w:t xml:space="preserve">imufilter </w:t>
      </w:r>
      <w:r w:rsidRPr="00280F56">
        <w:t xml:space="preserve">Kalman filter on the 996 sensor readings took 0.7581 seconds and produced an array of </w:t>
      </w:r>
      <w:r w:rsidR="00E94556">
        <w:t>E</w:t>
      </w:r>
      <w:r w:rsidRPr="00280F56">
        <w:t>uler angles after the conversion. Figure 4.</w:t>
      </w:r>
      <w:r w:rsidR="00C66355" w:rsidRPr="00280F56">
        <w:t>2</w:t>
      </w:r>
      <w:r w:rsidRPr="00280F56">
        <w:t xml:space="preserve"> shows a magnified view of the area around the x axis showing that the </w:t>
      </w:r>
      <w:r w:rsidR="00E50DA1">
        <w:t>MATLAB</w:t>
      </w:r>
      <w:r w:rsidRPr="00280F56">
        <w:t xml:space="preserve"> Kalman filter will produce accurate results to within 0.03208 degrees for roll values and within 0.0257 of a degree for pitch values. The </w:t>
      </w:r>
      <w:r w:rsidR="009E5AF8" w:rsidRPr="00280F56">
        <w:t>Kalman filter processing</w:t>
      </w:r>
      <w:r w:rsidRPr="00280F56">
        <w:t xml:space="preserve"> time </w:t>
      </w:r>
      <w:r w:rsidR="00987294">
        <w:t>wa</w:t>
      </w:r>
      <w:r w:rsidRPr="00280F56">
        <w:t xml:space="preserve">s </w:t>
      </w:r>
      <w:r w:rsidR="00742E8C" w:rsidRPr="00280F56">
        <w:t>longer</w:t>
      </w:r>
      <w:r w:rsidRPr="00280F56">
        <w:t xml:space="preserve"> than the Madgwick filter </w:t>
      </w:r>
      <w:r w:rsidR="009E5AF8" w:rsidRPr="00280F56">
        <w:t xml:space="preserve">processing time </w:t>
      </w:r>
      <w:r w:rsidRPr="00280F56">
        <w:t>(</w:t>
      </w:r>
      <w:r w:rsidR="00431CDC">
        <w:t xml:space="preserve">individual conversion times of </w:t>
      </w:r>
      <w:r w:rsidRPr="00280F56">
        <w:t>0.7581 vs 0.042</w:t>
      </w:r>
      <w:r w:rsidR="009E5AF8" w:rsidRPr="00280F56">
        <w:t>7</w:t>
      </w:r>
      <w:r w:rsidRPr="00280F56">
        <w:t xml:space="preserve"> seconds</w:t>
      </w:r>
      <w:r w:rsidR="00ED4D91">
        <w:t xml:space="preserve"> for all 996 sensor readings</w:t>
      </w:r>
      <w:r w:rsidRPr="00280F56">
        <w:t>).</w:t>
      </w:r>
      <w:bookmarkEnd w:id="109"/>
    </w:p>
    <w:p w14:paraId="51094D70" w14:textId="7B30FB34" w:rsidR="00A46BDE" w:rsidRPr="00280F56" w:rsidRDefault="00E8028A" w:rsidP="00A46BDE">
      <w:pPr>
        <w:pStyle w:val="BodyText"/>
      </w:pPr>
      <w:r>
        <w:rPr>
          <w:noProof/>
          <w:lang w:eastAsia="en-NZ"/>
        </w:rPr>
        <w:lastRenderedPageBreak/>
        <w:drawing>
          <wp:inline distT="0" distB="0" distL="0" distR="0" wp14:anchorId="2121FFCA" wp14:editId="4CCB25F0">
            <wp:extent cx="5113438" cy="2771775"/>
            <wp:effectExtent l="0" t="0" r="0" b="0"/>
            <wp:docPr id="180205561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055613" name="Picture 180205561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121427" cy="2776105"/>
                    </a:xfrm>
                    <a:prstGeom prst="rect">
                      <a:avLst/>
                    </a:prstGeom>
                  </pic:spPr>
                </pic:pic>
              </a:graphicData>
            </a:graphic>
          </wp:inline>
        </w:drawing>
      </w:r>
    </w:p>
    <w:p w14:paraId="6CEC941B" w14:textId="685D8393" w:rsidR="00A46BDE" w:rsidRPr="00280F56" w:rsidRDefault="00A46BDE" w:rsidP="00452A51">
      <w:pPr>
        <w:pStyle w:val="Caption"/>
      </w:pPr>
      <w:bookmarkStart w:id="110" w:name="_Toc146547305"/>
      <w:bookmarkStart w:id="111" w:name="_Toc147945350"/>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rsidRPr="00280F56">
        <w:t xml:space="preserve"> Kalman Filter results </w:t>
      </w:r>
      <w:r w:rsidR="00431CDC">
        <w:t xml:space="preserve">(CIMU) </w:t>
      </w:r>
      <w:r w:rsidR="00D90C25">
        <w:t>on</w:t>
      </w:r>
      <w:r w:rsidRPr="00280F56">
        <w:t xml:space="preserve"> stationary vehicle</w:t>
      </w:r>
      <w:bookmarkEnd w:id="110"/>
      <w:r w:rsidR="00D90C25">
        <w:t xml:space="preserve"> with default settings.</w:t>
      </w:r>
      <w:bookmarkEnd w:id="111"/>
    </w:p>
    <w:p w14:paraId="6B06AA36" w14:textId="4A40A24B" w:rsidR="00961355" w:rsidRPr="006555BE" w:rsidRDefault="00CC484C" w:rsidP="006555BE">
      <w:pPr>
        <w:pStyle w:val="BodyText"/>
      </w:pPr>
      <w:r w:rsidRPr="00280F56">
        <w:t xml:space="preserve">The robot arm was not sampled for this experiment as </w:t>
      </w:r>
      <w:r w:rsidR="00ED4D91">
        <w:t>it was stationary.</w:t>
      </w:r>
      <w:r w:rsidRPr="00280F56">
        <w:t xml:space="preserve"> </w:t>
      </w:r>
      <w:r w:rsidRPr="00280F56">
        <w:br/>
      </w:r>
      <w:r w:rsidR="00431CDC">
        <w:t>The purpose of this experiment was to obtain noise floor data from the IMU so n</w:t>
      </w:r>
      <w:r w:rsidRPr="00280F56">
        <w:t xml:space="preserve">eural </w:t>
      </w:r>
      <w:r w:rsidR="00431CDC">
        <w:t>n</w:t>
      </w:r>
      <w:r w:rsidRPr="00280F56">
        <w:t>etwork model</w:t>
      </w:r>
      <w:r w:rsidR="00431CDC">
        <w:t>s were evaluated.</w:t>
      </w:r>
      <w:r w:rsidR="000B3AE7">
        <w:t xml:space="preserve"> </w:t>
      </w:r>
    </w:p>
    <w:p w14:paraId="7A125A87" w14:textId="40612CF6" w:rsidR="00A46BDE" w:rsidRPr="00280F56" w:rsidRDefault="00EA7DCA" w:rsidP="00A46BDE">
      <w:pPr>
        <w:pStyle w:val="Heading2"/>
        <w:rPr>
          <w:noProof w:val="0"/>
        </w:rPr>
      </w:pPr>
      <w:bookmarkStart w:id="112" w:name="_Toc147945603"/>
      <w:r>
        <w:rPr>
          <w:noProof w:val="0"/>
        </w:rPr>
        <w:t>Rolling vehicle f</w:t>
      </w:r>
      <w:r w:rsidR="00C66355" w:rsidRPr="00280F56">
        <w:rPr>
          <w:noProof w:val="0"/>
        </w:rPr>
        <w:t>ilter performance</w:t>
      </w:r>
      <w:r>
        <w:rPr>
          <w:noProof w:val="0"/>
        </w:rPr>
        <w:t>.</w:t>
      </w:r>
      <w:bookmarkEnd w:id="112"/>
    </w:p>
    <w:p w14:paraId="12E39D3E" w14:textId="02422F13" w:rsidR="006555BE" w:rsidRDefault="006555BE" w:rsidP="00A46BDE">
      <w:pPr>
        <w:pStyle w:val="BodyText"/>
      </w:pPr>
      <w:r>
        <w:t xml:space="preserve">In this experiment, IMU sensitivity to rolling </w:t>
      </w:r>
      <w:r w:rsidR="002043B0">
        <w:t xml:space="preserve">(side to side) </w:t>
      </w:r>
      <w:r>
        <w:t>movements is obtained</w:t>
      </w:r>
      <w:r w:rsidR="003D5E28">
        <w:t xml:space="preserve"> as per Table 3.6 in Section 3.2</w:t>
      </w:r>
      <w:r>
        <w:t>.</w:t>
      </w:r>
      <w:r w:rsidR="00987294">
        <w:t xml:space="preserve"> Central IMU data</w:t>
      </w:r>
      <w:r w:rsidR="00613B3C">
        <w:t xml:space="preserve"> was used for this experiment</w:t>
      </w:r>
      <w:r w:rsidR="00987294">
        <w:t>.</w:t>
      </w:r>
    </w:p>
    <w:p w14:paraId="5B25CB3D" w14:textId="17C41C3F" w:rsidR="00A46BDE" w:rsidRPr="00280F56" w:rsidRDefault="006555BE" w:rsidP="00A46BDE">
      <w:pPr>
        <w:pStyle w:val="BodyText"/>
      </w:pPr>
      <w:r>
        <w:t xml:space="preserve">The robot arm </w:t>
      </w:r>
      <w:r w:rsidR="00987294">
        <w:t>wa</w:t>
      </w:r>
      <w:r>
        <w:t xml:space="preserve">s initially positioned as per </w:t>
      </w:r>
      <w:r w:rsidR="00872662">
        <w:t>Figure</w:t>
      </w:r>
      <w:r>
        <w:t xml:space="preserve"> 3.3.</w:t>
      </w:r>
      <w:r w:rsidR="002043B0">
        <w:t xml:space="preserve"> As the Wrist2 joint </w:t>
      </w:r>
      <w:r w:rsidR="00987294">
        <w:t>wa</w:t>
      </w:r>
      <w:r w:rsidR="002043B0">
        <w:t xml:space="preserve">s positioned at a </w:t>
      </w:r>
      <w:r w:rsidR="002043B0">
        <w:rPr>
          <w:rFonts w:cs="Calibri"/>
        </w:rPr>
        <w:t>π</w:t>
      </w:r>
      <w:r w:rsidR="002043B0">
        <w:t xml:space="preserve">/2 (90 degree) angle, results from this joint are rotated by </w:t>
      </w:r>
      <w:r w:rsidR="002043B0">
        <w:rPr>
          <w:rFonts w:cs="Calibri"/>
        </w:rPr>
        <w:t>π</w:t>
      </w:r>
      <w:r w:rsidR="002043B0">
        <w:t>/2 before processing.</w:t>
      </w:r>
      <w:r>
        <w:t xml:space="preserve"> T</w:t>
      </w:r>
      <w:r w:rsidR="00A46BDE" w:rsidRPr="00280F56">
        <w:t xml:space="preserve">he robot arm </w:t>
      </w:r>
      <w:r w:rsidR="009E5AF8" w:rsidRPr="00280F56">
        <w:t xml:space="preserve">was </w:t>
      </w:r>
      <w:r w:rsidR="002043B0">
        <w:t xml:space="preserve">repetitively </w:t>
      </w:r>
      <w:r w:rsidR="00BB5D02" w:rsidRPr="00280F56">
        <w:t xml:space="preserve">rotated to the angles in </w:t>
      </w:r>
      <w:r w:rsidR="002043B0">
        <w:t xml:space="preserve">listed in </w:t>
      </w:r>
      <w:r w:rsidR="00BB5D02" w:rsidRPr="00280F56">
        <w:t>Table 3</w:t>
      </w:r>
      <w:r w:rsidR="00E94556">
        <w:t>.7</w:t>
      </w:r>
      <w:r w:rsidR="00E80307" w:rsidRPr="00280F56">
        <w:t xml:space="preserve"> </w:t>
      </w:r>
      <w:r w:rsidR="009E5AF8" w:rsidRPr="00280F56">
        <w:t>and</w:t>
      </w:r>
      <w:r w:rsidR="007701F5" w:rsidRPr="00280F56">
        <w:t xml:space="preserve"> </w:t>
      </w:r>
      <w:r w:rsidR="009E5AF8" w:rsidRPr="00280F56">
        <w:t>t</w:t>
      </w:r>
      <w:r w:rsidR="00A46BDE" w:rsidRPr="00280F56">
        <w:t>he Robot arm data</w:t>
      </w:r>
      <w:r w:rsidR="00BB5D02" w:rsidRPr="00280F56">
        <w:t xml:space="preserve"> </w:t>
      </w:r>
      <w:r w:rsidR="00A46BDE" w:rsidRPr="00280F56">
        <w:t xml:space="preserve">synchronised </w:t>
      </w:r>
      <w:r w:rsidR="00BB5D02" w:rsidRPr="00280F56">
        <w:t xml:space="preserve">with </w:t>
      </w:r>
      <w:r w:rsidR="00A46BDE" w:rsidRPr="00280F56">
        <w:t xml:space="preserve">the </w:t>
      </w:r>
      <w:r w:rsidR="00C97540">
        <w:t>IMU</w:t>
      </w:r>
      <w:r w:rsidR="00A46BDE" w:rsidRPr="00280F56">
        <w:t xml:space="preserve"> data via manual alignment. The single </w:t>
      </w:r>
      <w:r w:rsidR="00DB7715">
        <w:t>central</w:t>
      </w:r>
      <w:r w:rsidR="00A46BDE" w:rsidRPr="00280F56">
        <w:t xml:space="preserve"> </w:t>
      </w:r>
      <w:r w:rsidR="00C97540">
        <w:t>IMU</w:t>
      </w:r>
      <w:r w:rsidR="00A46BDE" w:rsidRPr="00280F56">
        <w:t xml:space="preserve"> data produced 1001 readings in the 120 second period.</w:t>
      </w:r>
      <w:r w:rsidR="000B136C">
        <w:t xml:space="preserve"> </w:t>
      </w:r>
      <w:r>
        <w:t>All angles are referenced in the conventional clockwise direction</w:t>
      </w:r>
      <w:r w:rsidR="000B136C">
        <w:t>, using the North-East-Down (NED) reference frame.</w:t>
      </w:r>
    </w:p>
    <w:p w14:paraId="53F2B940" w14:textId="15720FC8" w:rsidR="00A46BDE" w:rsidRDefault="00A46BDE" w:rsidP="00A46BDE">
      <w:pPr>
        <w:pStyle w:val="BodyText"/>
      </w:pPr>
      <w:r w:rsidRPr="00280F56">
        <w:t xml:space="preserve">The Madgwick filter was </w:t>
      </w:r>
      <w:r w:rsidR="006555BE">
        <w:t xml:space="preserve">applied to </w:t>
      </w:r>
      <w:r w:rsidRPr="00280F56">
        <w:t>th</w:t>
      </w:r>
      <w:r w:rsidR="00B14725" w:rsidRPr="00280F56">
        <w:t xml:space="preserve">e </w:t>
      </w:r>
      <w:r w:rsidR="00DB7715">
        <w:t>central</w:t>
      </w:r>
      <w:r w:rsidR="00B14725" w:rsidRPr="00280F56">
        <w:t xml:space="preserve">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000B602B">
        <w:t xml:space="preserve"> The beta value represents the sum of all measurement errors of the gyroscope and is used to </w:t>
      </w:r>
      <w:r w:rsidR="008B0CAA">
        <w:t>weight the accelerometer data in the complementary filter operation</w:t>
      </w:r>
      <w:r w:rsidR="000B602B">
        <w:t>.</w:t>
      </w:r>
      <w:r w:rsidR="008B0CAA">
        <w:t xml:space="preserve"> </w:t>
      </w:r>
      <w:r w:rsidR="008B0CAA" w:rsidRPr="00280F56">
        <w:t xml:space="preserve">Increasing the beta </w:t>
      </w:r>
      <w:r w:rsidR="008B0CAA">
        <w:t xml:space="preserve">value weights </w:t>
      </w:r>
      <w:r w:rsidR="008B0CAA" w:rsidRPr="00280F56">
        <w:t xml:space="preserve">the accelerometer values </w:t>
      </w:r>
      <w:r w:rsidR="008B0CAA">
        <w:t xml:space="preserve">higher </w:t>
      </w:r>
      <w:r w:rsidR="008B0CAA" w:rsidRPr="00280F56">
        <w:t xml:space="preserve">to compensate for </w:t>
      </w:r>
      <w:r w:rsidR="008B0CAA">
        <w:t xml:space="preserve">erroneous </w:t>
      </w:r>
      <w:r w:rsidR="008B0CAA" w:rsidRPr="00280F56">
        <w:t>gyroscope values</w:t>
      </w:r>
      <w:r w:rsidR="008B0CAA">
        <w:t>. It can also be used to obtain quicker convergence but, according to Madgwick, the value would need to be reduced dynamically once convergence is achieved</w:t>
      </w:r>
      <w:r w:rsidR="00987294">
        <w:t xml:space="preserve"> </w:t>
      </w:r>
      <w:r w:rsidR="00987294">
        <w:fldChar w:fldCharType="begin" w:fldLock="1"/>
      </w:r>
      <w:r w:rsidR="00174AC2">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987294">
        <w:fldChar w:fldCharType="separate"/>
      </w:r>
      <w:r w:rsidR="00987294" w:rsidRPr="00987294">
        <w:rPr>
          <w:noProof/>
        </w:rPr>
        <w:t>(Madgwick, 2010)</w:t>
      </w:r>
      <w:r w:rsidR="00987294">
        <w:fldChar w:fldCharType="end"/>
      </w:r>
      <w:r w:rsidR="00987294">
        <w:t>. The reason for this is that i</w:t>
      </w:r>
      <w:r w:rsidR="008B0CAA">
        <w:t xml:space="preserve">ncreasing the beta value also increases the step size of the gradient descent algorithm which introduces noise, so optimisation of this value is </w:t>
      </w:r>
      <w:r w:rsidR="008B0CAA">
        <w:lastRenderedPageBreak/>
        <w:t>critical.</w:t>
      </w:r>
      <w:r w:rsidR="000B136C">
        <w:t xml:space="preserve"> The sample period </w:t>
      </w:r>
      <w:r w:rsidR="00987294">
        <w:t>utilised wa</w:t>
      </w:r>
      <w:r w:rsidR="000B136C">
        <w:t>s defined as one over the sample</w:t>
      </w:r>
      <w:r w:rsidR="00D90C25">
        <w:t xml:space="preserve"> </w:t>
      </w:r>
      <w:r w:rsidR="00061399">
        <w:t>rate,</w:t>
      </w:r>
      <w:r w:rsidR="000B136C">
        <w:t xml:space="preserve"> which was set to 1001 to cover all samples, as per the examples provided in Madgwick’s code.</w:t>
      </w:r>
      <w:r w:rsidR="008B0CAA">
        <w:br/>
      </w:r>
      <w:r w:rsidRPr="00280F56">
        <w:t xml:space="preserve">The results were clearly incorrect as can be shown </w:t>
      </w:r>
      <w:r w:rsidR="008B0CAA">
        <w:t>i</w:t>
      </w:r>
      <w:r w:rsidRPr="00280F56">
        <w:t>n Figure 4.</w:t>
      </w:r>
      <w:r w:rsidR="008B0CAA">
        <w:t>3</w:t>
      </w:r>
      <w:r w:rsidRPr="00280F56">
        <w:t xml:space="preserve"> below.</w:t>
      </w:r>
      <w:r w:rsidR="0057736C">
        <w:t xml:space="preserve"> R</w:t>
      </w:r>
      <w:r w:rsidRPr="00280F56">
        <w:t xml:space="preserve">esults from various </w:t>
      </w:r>
      <w:r w:rsidR="007701F5" w:rsidRPr="00280F56">
        <w:t>b</w:t>
      </w:r>
      <w:r w:rsidR="00BB5D02" w:rsidRPr="00280F56">
        <w:t xml:space="preserve">eta </w:t>
      </w:r>
      <w:r w:rsidRPr="00280F56">
        <w:t>values are shown in Figures 4.</w:t>
      </w:r>
      <w:r w:rsidR="008B0CAA">
        <w:t>4</w:t>
      </w:r>
      <w:r w:rsidRPr="00280F56">
        <w:t xml:space="preserve"> through to 4.</w:t>
      </w:r>
      <w:r w:rsidR="008B0CAA">
        <w:t>6</w:t>
      </w:r>
      <w:r w:rsidRPr="00280F56">
        <w:t>.</w:t>
      </w:r>
      <w:r w:rsidR="000B602B">
        <w:t xml:space="preserve"> </w:t>
      </w:r>
    </w:p>
    <w:p w14:paraId="21B9C124" w14:textId="77777777" w:rsidR="00A46BDE" w:rsidRPr="00280F56" w:rsidRDefault="00A46BDE" w:rsidP="00A46BDE">
      <w:pPr>
        <w:pStyle w:val="BodyText"/>
      </w:pPr>
    </w:p>
    <w:p w14:paraId="6E334357" w14:textId="344B682C" w:rsidR="00A46BDE" w:rsidRDefault="009C0924" w:rsidP="005D128A">
      <w:pPr>
        <w:pStyle w:val="BodyText"/>
      </w:pPr>
      <w:r>
        <w:rPr>
          <w:noProof/>
          <w:lang w:eastAsia="en-NZ"/>
        </w:rPr>
        <w:drawing>
          <wp:inline distT="0" distB="0" distL="0" distR="0" wp14:anchorId="4BE83268" wp14:editId="4D46713A">
            <wp:extent cx="4883150" cy="2936565"/>
            <wp:effectExtent l="0" t="0" r="0" b="0"/>
            <wp:docPr id="804642528" name="Picture 3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642528" name="Picture 38" descr="A graph of a graph&#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87595" cy="2939238"/>
                    </a:xfrm>
                    <a:prstGeom prst="rect">
                      <a:avLst/>
                    </a:prstGeom>
                  </pic:spPr>
                </pic:pic>
              </a:graphicData>
            </a:graphic>
          </wp:inline>
        </w:drawing>
      </w:r>
    </w:p>
    <w:p w14:paraId="3FAB4276" w14:textId="5C16C160" w:rsidR="00A46BDE" w:rsidRDefault="00A46BDE" w:rsidP="00452A51">
      <w:pPr>
        <w:pStyle w:val="Caption"/>
      </w:pPr>
      <w:bookmarkStart w:id="113" w:name="_Toc146547308"/>
      <w:bookmarkStart w:id="114" w:name="_Toc147945351"/>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rsidRPr="00280F56">
        <w:t xml:space="preserve"> Madgwick results </w:t>
      </w:r>
      <w:r w:rsidR="00D90C25">
        <w:t xml:space="preserve">from rolling movement </w:t>
      </w:r>
      <w:r w:rsidR="003D5E28">
        <w:t xml:space="preserve">(CIMU) </w:t>
      </w:r>
      <w:r w:rsidRPr="00280F56">
        <w:t xml:space="preserve">with </w:t>
      </w:r>
      <w:r w:rsidR="006555BE">
        <w:t>beta</w:t>
      </w:r>
      <w:r w:rsidRPr="00280F56">
        <w:t xml:space="preserve"> of 0.1</w:t>
      </w:r>
      <w:bookmarkEnd w:id="113"/>
      <w:r w:rsidR="009C0924">
        <w:t xml:space="preserve"> and sample rate of 1001.</w:t>
      </w:r>
      <w:bookmarkEnd w:id="114"/>
    </w:p>
    <w:p w14:paraId="6DA8F03D" w14:textId="38ED5F17" w:rsidR="005D128A" w:rsidRDefault="009C0924" w:rsidP="005D128A">
      <w:pPr>
        <w:pStyle w:val="BodyText"/>
      </w:pPr>
      <w:bookmarkStart w:id="115" w:name="_Toc146547309"/>
      <w:r>
        <w:rPr>
          <w:noProof/>
          <w:lang w:eastAsia="en-NZ"/>
        </w:rPr>
        <w:drawing>
          <wp:inline distT="0" distB="0" distL="0" distR="0" wp14:anchorId="0565C05D" wp14:editId="304474ED">
            <wp:extent cx="4826000" cy="2628736"/>
            <wp:effectExtent l="0" t="0" r="0" b="635"/>
            <wp:docPr id="175138864" name="Picture 3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38864" name="Picture 39" descr="A graph of a graph&#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31538" cy="2631753"/>
                    </a:xfrm>
                    <a:prstGeom prst="rect">
                      <a:avLst/>
                    </a:prstGeom>
                  </pic:spPr>
                </pic:pic>
              </a:graphicData>
            </a:graphic>
          </wp:inline>
        </w:drawing>
      </w:r>
    </w:p>
    <w:p w14:paraId="28218B66" w14:textId="5EFD204D" w:rsidR="00A46BDE" w:rsidRDefault="00A46BDE" w:rsidP="00452A51">
      <w:pPr>
        <w:pStyle w:val="Caption"/>
      </w:pPr>
      <w:bookmarkStart w:id="116" w:name="_Toc147945352"/>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w:t>
      </w:r>
      <w:r w:rsidR="00C507D1">
        <w:fldChar w:fldCharType="end"/>
      </w:r>
      <w:r w:rsidRPr="00280F56">
        <w:t xml:space="preserve"> Madgwick </w:t>
      </w:r>
      <w:r w:rsidR="00D90C25">
        <w:t xml:space="preserve">results from rolling movement </w:t>
      </w:r>
      <w:r w:rsidR="003D5E28">
        <w:t xml:space="preserve">(CIMU) </w:t>
      </w:r>
      <w:r w:rsidRPr="00280F56">
        <w:t xml:space="preserve">with a </w:t>
      </w:r>
      <w:r w:rsidR="006555BE">
        <w:t>beta value</w:t>
      </w:r>
      <w:r w:rsidRPr="00280F56">
        <w:t xml:space="preserve"> of 1</w:t>
      </w:r>
      <w:bookmarkEnd w:id="115"/>
      <w:r w:rsidR="008B0CAA">
        <w:t>.0</w:t>
      </w:r>
      <w:r w:rsidR="003D5E28">
        <w:t>.</w:t>
      </w:r>
      <w:bookmarkEnd w:id="116"/>
    </w:p>
    <w:p w14:paraId="29ED9C6D" w14:textId="7D240F63" w:rsidR="00A46BDE" w:rsidRPr="00280F56" w:rsidRDefault="00A46BDE" w:rsidP="00A46BDE">
      <w:pPr>
        <w:pStyle w:val="BodyText"/>
      </w:pPr>
      <w:r w:rsidRPr="00280F56">
        <w:lastRenderedPageBreak/>
        <w:t xml:space="preserve">Using a </w:t>
      </w:r>
      <w:r w:rsidR="006555BE">
        <w:t>beta value</w:t>
      </w:r>
      <w:r w:rsidRPr="00280F56">
        <w:t xml:space="preserve"> of 10, the Madgwick filter took 0.</w:t>
      </w:r>
      <w:r w:rsidR="003A733D" w:rsidRPr="00280F56">
        <w:t>0</w:t>
      </w:r>
      <w:r w:rsidRPr="00280F56">
        <w:t>4</w:t>
      </w:r>
      <w:r w:rsidR="009E5AF8" w:rsidRPr="00280F56">
        <w:t>40</w:t>
      </w:r>
      <w:r w:rsidRPr="00280F56">
        <w:t xml:space="preserve"> seconds but produced better results as can be seen in Figure 4.</w:t>
      </w:r>
      <w:r w:rsidR="008B0CAA">
        <w:t>5</w:t>
      </w:r>
      <w:r w:rsidRPr="00280F56">
        <w:t>.</w:t>
      </w:r>
      <w:r w:rsidRPr="00280F56">
        <w:br/>
      </w:r>
      <w:r w:rsidR="009C0924">
        <w:rPr>
          <w:noProof/>
          <w:lang w:eastAsia="en-NZ"/>
        </w:rPr>
        <w:drawing>
          <wp:inline distT="0" distB="0" distL="0" distR="0" wp14:anchorId="58F64F68" wp14:editId="16C21FA3">
            <wp:extent cx="4846708" cy="2914650"/>
            <wp:effectExtent l="0" t="0" r="0" b="0"/>
            <wp:docPr id="1717822542" name="Picture 40"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22542" name="Picture 40" descr="A graph of a wave&#10;&#10;Description automatically generated with medium confidenc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49750" cy="2916480"/>
                    </a:xfrm>
                    <a:prstGeom prst="rect">
                      <a:avLst/>
                    </a:prstGeom>
                  </pic:spPr>
                </pic:pic>
              </a:graphicData>
            </a:graphic>
          </wp:inline>
        </w:drawing>
      </w:r>
    </w:p>
    <w:p w14:paraId="1B96C94E" w14:textId="0EACF0A7" w:rsidR="00A46BDE" w:rsidRDefault="00A46BDE" w:rsidP="00452A51">
      <w:pPr>
        <w:pStyle w:val="Caption"/>
      </w:pPr>
      <w:bookmarkStart w:id="117" w:name="_Toc146547310"/>
      <w:bookmarkStart w:id="118" w:name="_Toc147945353"/>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w:t>
      </w:r>
      <w:r w:rsidR="00C507D1">
        <w:fldChar w:fldCharType="end"/>
      </w:r>
      <w:r w:rsidRPr="00280F56">
        <w:t xml:space="preserve"> Madgwick filter on a rolling vehicle </w:t>
      </w:r>
      <w:r w:rsidR="003D5E28">
        <w:t xml:space="preserve">(CIMU) </w:t>
      </w:r>
      <w:r w:rsidRPr="00280F56">
        <w:t xml:space="preserve">with a </w:t>
      </w:r>
      <w:r w:rsidR="006555BE">
        <w:t>beta value</w:t>
      </w:r>
      <w:r w:rsidRPr="00280F56">
        <w:t xml:space="preserve"> of 10</w:t>
      </w:r>
      <w:bookmarkEnd w:id="117"/>
      <w:r w:rsidR="003D5E28">
        <w:t>.</w:t>
      </w:r>
      <w:bookmarkEnd w:id="118"/>
    </w:p>
    <w:p w14:paraId="02B588A9" w14:textId="5E88C91B" w:rsidR="00A46BDE" w:rsidRPr="00280F56" w:rsidRDefault="00A46BDE" w:rsidP="00F6371D">
      <w:pPr>
        <w:pStyle w:val="BodyText"/>
      </w:pPr>
      <w:r w:rsidRPr="000B3AE7">
        <w:t xml:space="preserve">By repeated experimentation, a </w:t>
      </w:r>
      <w:r w:rsidR="006555BE">
        <w:t>beta value</w:t>
      </w:r>
      <w:r w:rsidRPr="000B3AE7">
        <w:t xml:space="preserve"> of 15 was the lowest gain required to produce the acceptable results show in in Figure 4.</w:t>
      </w:r>
      <w:r w:rsidR="008B0CAA">
        <w:t>6</w:t>
      </w:r>
      <w:r w:rsidRPr="000B3AE7">
        <w:t xml:space="preserve">. </w:t>
      </w:r>
      <w:r w:rsidR="00C84630" w:rsidRPr="000B3AE7">
        <w:t>This clearly indicates that the gyroscope output is either noisy and/or has significant drift. From looking at the data, and from examining the output of the gyroscope when the vehicle is stationary</w:t>
      </w:r>
      <w:r w:rsidR="00987294">
        <w:t xml:space="preserve"> (Figures 4.1 and 4.2)</w:t>
      </w:r>
      <w:r w:rsidR="00C84630" w:rsidRPr="000B3AE7">
        <w:t xml:space="preserve">, </w:t>
      </w:r>
      <w:r w:rsidR="006C2D20" w:rsidRPr="000B3AE7">
        <w:t xml:space="preserve">the amount of </w:t>
      </w:r>
      <w:r w:rsidR="00C84630" w:rsidRPr="000B3AE7">
        <w:t xml:space="preserve">noise is significant. </w:t>
      </w:r>
      <w:r w:rsidRPr="000B3AE7">
        <w:t>Th</w:t>
      </w:r>
      <w:r w:rsidR="00987294">
        <w:t>e</w:t>
      </w:r>
      <w:r w:rsidRPr="000B3AE7">
        <w:t xml:space="preserve"> </w:t>
      </w:r>
      <w:r w:rsidR="00987294">
        <w:t xml:space="preserve">Madgwick filter </w:t>
      </w:r>
      <w:r w:rsidRPr="000B3AE7">
        <w:t xml:space="preserve">operation took </w:t>
      </w:r>
      <w:r w:rsidR="00987294">
        <w:t xml:space="preserve">an average of </w:t>
      </w:r>
      <w:r w:rsidRPr="000B3AE7">
        <w:t>0.</w:t>
      </w:r>
      <w:r w:rsidR="003A733D" w:rsidRPr="000B3AE7">
        <w:t>0</w:t>
      </w:r>
      <w:r w:rsidRPr="000B3AE7">
        <w:t>4</w:t>
      </w:r>
      <w:r w:rsidR="00C66355" w:rsidRPr="000B3AE7">
        <w:t>997</w:t>
      </w:r>
      <w:r w:rsidRPr="000B3AE7">
        <w:t xml:space="preserve"> seconds</w:t>
      </w:r>
      <w:r w:rsidR="00C66355" w:rsidRPr="000B3AE7">
        <w:t xml:space="preserve"> for the </w:t>
      </w:r>
      <w:r w:rsidR="00DB7715">
        <w:t>central</w:t>
      </w:r>
      <w:r w:rsidR="00C66355" w:rsidRPr="000B3AE7">
        <w:t xml:space="preserve"> </w:t>
      </w:r>
      <w:r w:rsidR="00C97540" w:rsidRPr="000B3AE7">
        <w:t>IMU</w:t>
      </w:r>
      <w:r w:rsidR="00987294">
        <w:t xml:space="preserve"> (10 samples were taken and the average of these used as the individual execution run times were below MATLAB’s timing abilities)</w:t>
      </w:r>
      <w:r w:rsidRPr="000B3AE7">
        <w:t>.</w:t>
      </w:r>
      <w:r w:rsidR="003A733D" w:rsidRPr="000B3AE7">
        <w:t xml:space="preserve"> The results from Figure 4.</w:t>
      </w:r>
      <w:r w:rsidR="008B0CAA">
        <w:t>6</w:t>
      </w:r>
      <w:r w:rsidR="003A733D" w:rsidRPr="000B3AE7">
        <w:t xml:space="preserve"> show a maximum measured value of </w:t>
      </w:r>
      <w:r w:rsidR="009E5AF8" w:rsidRPr="000B3AE7">
        <w:t>.9948</w:t>
      </w:r>
      <w:r w:rsidR="003A733D" w:rsidRPr="000B3AE7">
        <w:t xml:space="preserve"> </w:t>
      </w:r>
      <w:r w:rsidR="009E5AF8" w:rsidRPr="000B3AE7">
        <w:t xml:space="preserve">radians </w:t>
      </w:r>
      <w:r w:rsidR="003A733D" w:rsidRPr="000B3AE7">
        <w:t xml:space="preserve">instead of the expected </w:t>
      </w:r>
      <w:r w:rsidR="000B3AE7">
        <w:rPr>
          <w:rFonts w:cs="Calibri"/>
        </w:rPr>
        <w:t>±π</w:t>
      </w:r>
      <w:r w:rsidR="000B3AE7">
        <w:t>/3</w:t>
      </w:r>
      <w:r w:rsidR="003A733D" w:rsidRPr="000B3AE7">
        <w:t xml:space="preserve"> </w:t>
      </w:r>
      <w:r w:rsidR="000B3AE7">
        <w:t xml:space="preserve">(1.047) </w:t>
      </w:r>
      <w:r w:rsidR="009E5AF8" w:rsidRPr="000B3AE7">
        <w:t>radians</w:t>
      </w:r>
      <w:r w:rsidR="008B0CAA">
        <w:t>,</w:t>
      </w:r>
      <w:r w:rsidR="003A733D" w:rsidRPr="000B3AE7">
        <w:t xml:space="preserve"> and the </w:t>
      </w:r>
      <w:r w:rsidR="00C1742D">
        <w:rPr>
          <w:rFonts w:cs="Calibri"/>
        </w:rPr>
        <w:t>π</w:t>
      </w:r>
      <w:r w:rsidR="00C1742D">
        <w:t xml:space="preserve">/4 </w:t>
      </w:r>
      <w:r w:rsidR="000B3AE7">
        <w:t>(</w:t>
      </w:r>
      <w:r w:rsidR="009E5AF8" w:rsidRPr="000B3AE7">
        <w:t>0.7854</w:t>
      </w:r>
      <w:r w:rsidR="000B3AE7">
        <w:t>)</w:t>
      </w:r>
      <w:r w:rsidR="003A733D" w:rsidRPr="000B3AE7">
        <w:t xml:space="preserve"> </w:t>
      </w:r>
      <w:r w:rsidR="009E5AF8" w:rsidRPr="000B3AE7">
        <w:t xml:space="preserve">radian position </w:t>
      </w:r>
      <w:r w:rsidR="003A733D" w:rsidRPr="000B3AE7">
        <w:t>w</w:t>
      </w:r>
      <w:r w:rsidR="00987294">
        <w:t>ere</w:t>
      </w:r>
      <w:r w:rsidR="003A733D" w:rsidRPr="000B3AE7">
        <w:t xml:space="preserve"> calculated as </w:t>
      </w:r>
      <w:r w:rsidR="009E5AF8" w:rsidRPr="000B3AE7">
        <w:t>0.7487</w:t>
      </w:r>
      <w:r w:rsidR="003A733D" w:rsidRPr="000B3AE7">
        <w:t xml:space="preserve"> </w:t>
      </w:r>
      <w:r w:rsidR="009E5AF8" w:rsidRPr="000B3AE7">
        <w:t>radians</w:t>
      </w:r>
      <w:r w:rsidR="003A733D" w:rsidRPr="000B3AE7">
        <w:t xml:space="preserve">. If the </w:t>
      </w:r>
      <w:r w:rsidR="007701F5" w:rsidRPr="000B3AE7">
        <w:t>0.0201</w:t>
      </w:r>
      <w:r w:rsidR="003A733D" w:rsidRPr="000B3AE7">
        <w:t xml:space="preserve"> </w:t>
      </w:r>
      <w:r w:rsidR="007701F5" w:rsidRPr="000B3AE7">
        <w:t xml:space="preserve">radian </w:t>
      </w:r>
      <w:r w:rsidR="00551D1B" w:rsidRPr="000B3AE7">
        <w:t xml:space="preserve">maximum </w:t>
      </w:r>
      <w:r w:rsidR="003A733D" w:rsidRPr="000B3AE7">
        <w:t xml:space="preserve">tool angle </w:t>
      </w:r>
      <w:r w:rsidR="00551D1B" w:rsidRPr="000B3AE7">
        <w:t xml:space="preserve">error </w:t>
      </w:r>
      <w:r w:rsidR="003A733D" w:rsidRPr="000B3AE7">
        <w:t xml:space="preserve">plus the </w:t>
      </w:r>
      <w:r w:rsidR="00C97540" w:rsidRPr="000B3AE7">
        <w:t>IMU</w:t>
      </w:r>
      <w:r w:rsidR="003A733D" w:rsidRPr="000B3AE7">
        <w:t>’s own 1.5% inaccuracy values are combined</w:t>
      </w:r>
      <w:r w:rsidR="006C2D20" w:rsidRPr="000B3AE7">
        <w:t>,</w:t>
      </w:r>
      <w:r w:rsidR="003A733D" w:rsidRPr="000B3AE7">
        <w:t xml:space="preserve"> then this error is within the operating conditions of the sensors</w:t>
      </w:r>
      <w:r w:rsidR="00613B3C">
        <w:t xml:space="preserve"> but does indicate </w:t>
      </w:r>
      <w:r w:rsidR="00742E8C">
        <w:t>high</w:t>
      </w:r>
      <w:r w:rsidR="00613B3C">
        <w:t xml:space="preserve"> nois</w:t>
      </w:r>
      <w:r w:rsidR="00742E8C">
        <w:t xml:space="preserve">e in the </w:t>
      </w:r>
      <w:r w:rsidR="00613B3C">
        <w:t>results</w:t>
      </w:r>
      <w:r w:rsidR="003A733D" w:rsidRPr="000B3AE7">
        <w:t>.</w:t>
      </w:r>
      <w:r w:rsidR="00ED4D91">
        <w:t xml:space="preserve"> </w:t>
      </w:r>
    </w:p>
    <w:p w14:paraId="09486E46" w14:textId="1C267515" w:rsidR="00A46BDE" w:rsidRPr="00280F56" w:rsidRDefault="008A0D49" w:rsidP="00A46BDE">
      <w:pPr>
        <w:pStyle w:val="BodyText"/>
      </w:pPr>
      <w:r>
        <w:rPr>
          <w:noProof/>
          <w:lang w:eastAsia="en-NZ"/>
        </w:rPr>
        <w:lastRenderedPageBreak/>
        <w:drawing>
          <wp:inline distT="0" distB="0" distL="0" distR="0" wp14:anchorId="0A6660B4" wp14:editId="1AB116BD">
            <wp:extent cx="4849616" cy="2641600"/>
            <wp:effectExtent l="0" t="0" r="8255" b="6350"/>
            <wp:docPr id="172430369" name="Picture 4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30369" name="Picture 41" descr="A graph of a graph&#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855956" cy="2645054"/>
                    </a:xfrm>
                    <a:prstGeom prst="rect">
                      <a:avLst/>
                    </a:prstGeom>
                  </pic:spPr>
                </pic:pic>
              </a:graphicData>
            </a:graphic>
          </wp:inline>
        </w:drawing>
      </w:r>
    </w:p>
    <w:p w14:paraId="3ABB33B9" w14:textId="4985FC1E" w:rsidR="00A46BDE" w:rsidRPr="00280F56" w:rsidRDefault="00A46BDE" w:rsidP="00452A51">
      <w:pPr>
        <w:pStyle w:val="Caption"/>
      </w:pPr>
      <w:bookmarkStart w:id="119" w:name="_Toc146547311"/>
      <w:bookmarkStart w:id="120" w:name="_Toc147945354"/>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w:t>
      </w:r>
      <w:r w:rsidR="00C507D1">
        <w:fldChar w:fldCharType="end"/>
      </w:r>
      <w:r w:rsidRPr="00280F56">
        <w:t xml:space="preserve"> Madgwick filter on a rolling vehicle </w:t>
      </w:r>
      <w:r w:rsidR="003D5E28">
        <w:t xml:space="preserve">(CIMU) </w:t>
      </w:r>
      <w:r w:rsidRPr="00280F56">
        <w:t>with a gain of 15</w:t>
      </w:r>
      <w:bookmarkEnd w:id="119"/>
      <w:r w:rsidR="003D5E28">
        <w:t>.</w:t>
      </w:r>
      <w:bookmarkEnd w:id="120"/>
    </w:p>
    <w:p w14:paraId="752453EA" w14:textId="76823C22" w:rsidR="00EB0EFB" w:rsidRDefault="00A46BDE" w:rsidP="00DC5CB0">
      <w:pPr>
        <w:pStyle w:val="BodyText"/>
      </w:pPr>
      <w:r w:rsidRPr="00280F56">
        <w:br/>
      </w:r>
      <w:r w:rsidR="00E94556">
        <w:t>The</w:t>
      </w:r>
      <w:r w:rsidRPr="00280F56">
        <w:t xml:space="preserve"> </w:t>
      </w:r>
      <w:r w:rsidR="00E94556">
        <w:t xml:space="preserve">imufilter </w:t>
      </w:r>
      <w:r w:rsidRPr="00280F56">
        <w:t xml:space="preserve">Kalman filter was </w:t>
      </w:r>
      <w:r w:rsidR="008F3997">
        <w:t xml:space="preserve">then </w:t>
      </w:r>
      <w:r w:rsidR="00987294">
        <w:t>applied</w:t>
      </w:r>
      <w:r w:rsidR="008F3997">
        <w:t xml:space="preserve"> to generate Euler angles. </w:t>
      </w:r>
      <w:r w:rsidRPr="00280F56">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w:t>
      </w:r>
      <w:r w:rsidR="00DB7715">
        <w:t>central</w:t>
      </w:r>
      <w:r w:rsidR="00520AD7" w:rsidRPr="00280F56">
        <w:t xml:space="preserve"> </w:t>
      </w:r>
      <w:r w:rsidR="00C97540">
        <w:t>IMU</w:t>
      </w:r>
      <w:r w:rsidR="00EA7DCA">
        <w:t xml:space="preserve">. Both Madgwick and Kalman filter results for the </w:t>
      </w:r>
      <w:r w:rsidR="00DB7715">
        <w:t>central</w:t>
      </w:r>
      <w:r w:rsidR="00EA7DCA">
        <w:t xml:space="preserve"> IMU are </w:t>
      </w:r>
      <w:r w:rsidRPr="00280F56">
        <w:t>shown in Figure 4.</w:t>
      </w:r>
      <w:r w:rsidR="008B0CAA">
        <w:t>7</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00EB0EFB">
        <w:br/>
      </w:r>
      <w:r w:rsidR="000B136C">
        <w:t xml:space="preserve">A low-pass filter should </w:t>
      </w:r>
      <w:r w:rsidRPr="00280F56">
        <w:t>be applied to the</w:t>
      </w:r>
      <w:r w:rsidR="00EB0EFB">
        <w:t xml:space="preserve"> Kalman imufilter </w:t>
      </w:r>
      <w:r w:rsidRPr="00280F56">
        <w:t xml:space="preserve">results </w:t>
      </w:r>
      <w:r w:rsidR="000B136C">
        <w:t xml:space="preserve">to smooth the </w:t>
      </w:r>
      <w:r w:rsidR="00061399">
        <w:t>output,</w:t>
      </w:r>
      <w:r w:rsidR="000B136C">
        <w:t xml:space="preserve"> </w:t>
      </w:r>
      <w:r w:rsidRPr="00280F56">
        <w:t>but the</w:t>
      </w:r>
      <w:r w:rsidR="000B136C">
        <w:t xml:space="preserve"> results </w:t>
      </w:r>
      <w:r w:rsidRPr="00280F56">
        <w:t>track the movement of the vehicle adequately (</w:t>
      </w:r>
      <w:r w:rsidR="00EA7DCA">
        <w:t>v</w:t>
      </w:r>
      <w:r w:rsidRPr="00280F56">
        <w:t xml:space="preserve">arying the Kalman filter settings did not show any significant difference in the output results). The average calculated value for the </w:t>
      </w:r>
      <w:r w:rsidR="00551D1B" w:rsidRPr="00280F56">
        <w:t xml:space="preserve">desired </w:t>
      </w:r>
      <w:r w:rsidR="00C1742D">
        <w:rPr>
          <w:rFonts w:cs="Calibri"/>
        </w:rPr>
        <w:t>π</w:t>
      </w:r>
      <w:r w:rsidR="00C1742D">
        <w:t>/3 (</w:t>
      </w:r>
      <w:r w:rsidR="00551D1B" w:rsidRPr="00280F56">
        <w:t>1.0472</w:t>
      </w:r>
      <w:r w:rsidR="00C1742D">
        <w:t>)</w:t>
      </w:r>
      <w:r w:rsidR="00551D1B" w:rsidRPr="00280F56">
        <w:t xml:space="preserve">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w:t>
      </w:r>
      <w:r w:rsidR="00742E8C" w:rsidRPr="00280F56">
        <w:t xml:space="preserve">. </w:t>
      </w:r>
      <w:r w:rsidR="00ED4D91">
        <w:t xml:space="preserve">It is noted that as the </w:t>
      </w:r>
      <w:r w:rsidR="00613B3C">
        <w:t xml:space="preserve">Madgwick </w:t>
      </w:r>
      <w:r w:rsidR="00ED4D91">
        <w:t xml:space="preserve">beta value increases, the starting values of the filter Euler outputs also increase and then converge. </w:t>
      </w:r>
      <w:r w:rsidR="00613B3C">
        <w:t xml:space="preserve">Zero outputs occur at initialisation </w:t>
      </w:r>
      <w:r w:rsidR="00ED4D91">
        <w:t>at lower beta level</w:t>
      </w:r>
      <w:r w:rsidR="00613B3C">
        <w:t>s</w:t>
      </w:r>
      <w:r w:rsidR="00ED4D91">
        <w:t xml:space="preserve">, rising to almost </w:t>
      </w:r>
      <w:proofErr w:type="gramStart"/>
      <w:r w:rsidR="00ED4D91">
        <w:t>1</w:t>
      </w:r>
      <w:proofErr w:type="gramEnd"/>
      <w:r w:rsidR="00ED4D91">
        <w:t xml:space="preserve"> with a beta value of 15</w:t>
      </w:r>
      <w:r w:rsidR="002E62ED">
        <w:t xml:space="preserve">. This appears to be a unique feature of the algorithm as it </w:t>
      </w:r>
      <w:r w:rsidR="00613B3C">
        <w:t xml:space="preserve">is </w:t>
      </w:r>
      <w:r w:rsidR="002E62ED">
        <w:t>consistent across samples.</w:t>
      </w:r>
      <w:r w:rsidR="00EB0EFB">
        <w:br/>
      </w:r>
      <w:r w:rsidR="000B136C">
        <w:br/>
      </w:r>
      <w:r w:rsidR="00EB0EFB">
        <w:t xml:space="preserve">The main reason for the difference in phasing </w:t>
      </w:r>
      <w:r w:rsidR="000B136C">
        <w:t xml:space="preserve">between the signals </w:t>
      </w:r>
      <w:r w:rsidR="00EB0EFB">
        <w:t xml:space="preserve">is that </w:t>
      </w:r>
      <w:r w:rsidR="006555BE">
        <w:t xml:space="preserve">manual </w:t>
      </w:r>
      <w:r w:rsidR="00EB0EFB">
        <w:t xml:space="preserve">alignment of the robot arm is </w:t>
      </w:r>
      <w:r w:rsidR="006555BE">
        <w:t xml:space="preserve">set based </w:t>
      </w:r>
      <w:r w:rsidR="00EB0EFB">
        <w:t xml:space="preserve">on first </w:t>
      </w:r>
      <w:r w:rsidR="006555BE">
        <w:t xml:space="preserve">recognised </w:t>
      </w:r>
      <w:r w:rsidR="00EB0EFB">
        <w:t>movement</w:t>
      </w:r>
      <w:r w:rsidR="006555BE">
        <w:t xml:space="preserve"> time</w:t>
      </w:r>
      <w:r w:rsidR="00EB0EFB">
        <w:t xml:space="preserve">, which may not coincide with the sampling </w:t>
      </w:r>
      <w:r w:rsidR="006555BE">
        <w:t xml:space="preserve">time </w:t>
      </w:r>
      <w:r w:rsidR="00EB0EFB">
        <w:t xml:space="preserve">of the </w:t>
      </w:r>
      <w:r w:rsidR="00DB7715">
        <w:t>central</w:t>
      </w:r>
      <w:r w:rsidR="00EB0EFB">
        <w:t xml:space="preserve"> IMU value, however, the performance differences of the two computers will also play a small part in timing differences. </w:t>
      </w:r>
      <w:r w:rsidR="006555BE">
        <w:t xml:space="preserve">The phasing difference is consistent across the entire dataset which confirms </w:t>
      </w:r>
      <w:r w:rsidR="00613B3C">
        <w:t xml:space="preserve">an </w:t>
      </w:r>
      <w:r w:rsidR="006555BE">
        <w:t>alignment discrepancy.</w:t>
      </w:r>
      <w:r w:rsidR="006765C3">
        <w:br/>
        <w:t xml:space="preserve">The other likely reason for timing discrepancies is that it was discovered after the experiments were undertaken that the robotic arm </w:t>
      </w:r>
      <w:r w:rsidR="00613B3C">
        <w:t xml:space="preserve">has a maximum stable </w:t>
      </w:r>
      <w:r w:rsidR="006765C3">
        <w:t xml:space="preserve">sampling rate of 500Hz. (This value was </w:t>
      </w:r>
      <w:r w:rsidR="006765C3">
        <w:lastRenderedPageBreak/>
        <w:t xml:space="preserve">obtained by experimentation). With samples taken at approximately </w:t>
      </w:r>
      <w:proofErr w:type="gramStart"/>
      <w:r w:rsidR="006765C3">
        <w:t>8</w:t>
      </w:r>
      <w:proofErr w:type="gramEnd"/>
      <w:r w:rsidR="006765C3">
        <w:t xml:space="preserve"> times that rate, it is likely that some discrepancies could occur.</w:t>
      </w:r>
    </w:p>
    <w:p w14:paraId="0CEA14AA" w14:textId="7490B46F" w:rsidR="001511A0" w:rsidRPr="00280F56" w:rsidRDefault="00EB0EFB" w:rsidP="001511A0">
      <w:pPr>
        <w:pStyle w:val="BodyText"/>
      </w:pPr>
      <w:r>
        <w:rPr>
          <w:noProof/>
          <w:lang w:eastAsia="en-NZ"/>
        </w:rPr>
        <w:drawing>
          <wp:inline distT="0" distB="0" distL="0" distR="0" wp14:anchorId="6E66EE2C" wp14:editId="49D26D37">
            <wp:extent cx="4857750" cy="2651386"/>
            <wp:effectExtent l="0" t="0" r="0" b="0"/>
            <wp:docPr id="849082662" name="Picture 46"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082662" name="Picture 46" descr="A graph of a wave&#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65541" cy="2655638"/>
                    </a:xfrm>
                    <a:prstGeom prst="rect">
                      <a:avLst/>
                    </a:prstGeom>
                  </pic:spPr>
                </pic:pic>
              </a:graphicData>
            </a:graphic>
          </wp:inline>
        </w:drawing>
      </w:r>
    </w:p>
    <w:p w14:paraId="47ECFBCF" w14:textId="0D624C3C" w:rsidR="001511A0" w:rsidRPr="00280F56" w:rsidRDefault="001511A0" w:rsidP="00452A51">
      <w:pPr>
        <w:pStyle w:val="Caption"/>
      </w:pPr>
      <w:bookmarkStart w:id="121" w:name="_Toc146547312"/>
      <w:bookmarkStart w:id="122" w:name="_Toc147945355"/>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7</w:t>
      </w:r>
      <w:r w:rsidR="00C507D1">
        <w:fldChar w:fldCharType="end"/>
      </w:r>
      <w:r w:rsidRPr="00280F56">
        <w:t xml:space="preserve"> </w:t>
      </w:r>
      <w:r w:rsidR="0050061E">
        <w:t xml:space="preserve">Filter </w:t>
      </w:r>
      <w:r w:rsidRPr="00280F56">
        <w:t xml:space="preserve">and Robot arm data for a rolling vehicle </w:t>
      </w:r>
      <w:r w:rsidR="001A26AE">
        <w:t>(CIMU)</w:t>
      </w:r>
      <w:bookmarkEnd w:id="121"/>
      <w:r w:rsidR="00EB0EFB">
        <w:t>: Samples 1-600</w:t>
      </w:r>
      <w:r w:rsidR="003D5E28">
        <w:t>.</w:t>
      </w:r>
      <w:bookmarkEnd w:id="122"/>
    </w:p>
    <w:p w14:paraId="16060393" w14:textId="71F5BAE9" w:rsidR="001511A0" w:rsidRPr="00280F56" w:rsidRDefault="00EB0EFB" w:rsidP="001511A0">
      <w:pPr>
        <w:pStyle w:val="BodyText"/>
      </w:pPr>
      <w:r>
        <w:rPr>
          <w:noProof/>
          <w:lang w:eastAsia="en-NZ"/>
        </w:rPr>
        <w:drawing>
          <wp:inline distT="0" distB="0" distL="0" distR="0" wp14:anchorId="7B108323" wp14:editId="23749059">
            <wp:extent cx="4816553" cy="2628900"/>
            <wp:effectExtent l="0" t="0" r="3175" b="0"/>
            <wp:docPr id="267639459" name="Picture 47"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39459" name="Picture 47" descr="A graph of a wave&#10;&#10;Description automatically generated with medium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19954" cy="2630756"/>
                    </a:xfrm>
                    <a:prstGeom prst="rect">
                      <a:avLst/>
                    </a:prstGeom>
                  </pic:spPr>
                </pic:pic>
              </a:graphicData>
            </a:graphic>
          </wp:inline>
        </w:drawing>
      </w:r>
    </w:p>
    <w:p w14:paraId="4F481A31" w14:textId="1F86893E" w:rsidR="003A7197" w:rsidRPr="00280F56" w:rsidRDefault="003A7197" w:rsidP="00452A51">
      <w:pPr>
        <w:pStyle w:val="Caption"/>
      </w:pPr>
      <w:bookmarkStart w:id="123" w:name="_Toc146547313"/>
      <w:bookmarkStart w:id="124" w:name="_Toc147945356"/>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8</w:t>
      </w:r>
      <w:r w:rsidR="00C507D1">
        <w:fldChar w:fldCharType="end"/>
      </w:r>
      <w:r w:rsidRPr="00280F56">
        <w:t xml:space="preserve"> Average</w:t>
      </w:r>
      <w:r w:rsidR="001A26AE">
        <w:t xml:space="preserve">d roll value of </w:t>
      </w:r>
      <w:r w:rsidR="00DB7715">
        <w:t>f</w:t>
      </w:r>
      <w:r w:rsidR="0050061E">
        <w:t>ilter</w:t>
      </w:r>
      <w:r w:rsidR="00DB7715">
        <w:t xml:space="preserve">s </w:t>
      </w:r>
      <w:r w:rsidRPr="00280F56">
        <w:t>against robot arm movements</w:t>
      </w:r>
      <w:bookmarkEnd w:id="123"/>
      <w:r w:rsidR="001A26AE">
        <w:t xml:space="preserve"> (CIMU)</w:t>
      </w:r>
      <w:r w:rsidR="00EB0EFB">
        <w:t>: Samples 1-600</w:t>
      </w:r>
      <w:r w:rsidR="003D5E28">
        <w:t>.</w:t>
      </w:r>
      <w:bookmarkEnd w:id="124"/>
    </w:p>
    <w:p w14:paraId="3A19CCF9" w14:textId="7D49DBA2" w:rsidR="00E80307" w:rsidRPr="00280F56" w:rsidRDefault="003A7197" w:rsidP="00E80307">
      <w:pPr>
        <w:pStyle w:val="BodyText"/>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w:t>
      </w:r>
      <w:r w:rsidR="00EB0EFB">
        <w:t>an</w:t>
      </w:r>
      <w:r w:rsidRPr="00280F56">
        <w:t xml:space="preserve"> amplitude change</w:t>
      </w:r>
      <w:r w:rsidR="00DC5CB0" w:rsidRPr="00280F56">
        <w:t xml:space="preserve"> as seen in Figure 4.</w:t>
      </w:r>
      <w:r w:rsidR="008B0CAA">
        <w:t>8</w:t>
      </w:r>
      <w:r w:rsidR="00DC5CB0" w:rsidRPr="00280F56">
        <w:t>.</w:t>
      </w:r>
      <w:r w:rsidRPr="00280F56">
        <w:t xml:space="preserve"> This indicates that, as </w:t>
      </w:r>
      <w:r w:rsidR="00742E8C" w:rsidRPr="00280F56">
        <w:t>expected</w:t>
      </w:r>
      <w:r w:rsidRPr="00280F56">
        <w:t xml:space="preserve">, </w:t>
      </w:r>
      <w:r w:rsidR="00EB0EFB">
        <w:t xml:space="preserve">averaging the </w:t>
      </w:r>
      <w:r w:rsidRPr="00280F56">
        <w:t>different IMUs decreases peak amplitude in both positive and negative peak values</w:t>
      </w:r>
      <w:r w:rsidR="00520AD7" w:rsidRPr="00280F56">
        <w:t xml:space="preserve">, indicating a wide spread of values obtained from the various </w:t>
      </w:r>
      <w:r w:rsidR="00C645EE">
        <w:t>IMUs</w:t>
      </w:r>
      <w:r w:rsidRPr="00280F56">
        <w:t xml:space="preserve">. </w:t>
      </w:r>
      <w:r w:rsidR="00613B3C">
        <w:t>The experiment shows that utilising the single central IMU only gives more accurate results</w:t>
      </w:r>
      <w:r w:rsidR="005851AC">
        <w:t>, with both Kalman and Madgwick results tracking closely, with small phase timings being the most significant point of difference</w:t>
      </w:r>
      <w:r w:rsidR="00613B3C">
        <w:t xml:space="preserve">. </w:t>
      </w:r>
      <w:r w:rsidR="005851AC">
        <w:t>The Kalman phasing remains constant whereas the Mad</w:t>
      </w:r>
      <w:r w:rsidR="007B0FA7">
        <w:t>g</w:t>
      </w:r>
      <w:r w:rsidR="005851AC">
        <w:t xml:space="preserve">wick timing varies. The difference in phasing between Figures 4.5 and 4.6 shows that the </w:t>
      </w:r>
      <w:r w:rsidR="003D5E28">
        <w:t xml:space="preserve">Madgwick </w:t>
      </w:r>
      <w:r w:rsidR="005851AC">
        <w:t xml:space="preserve">beta value influences </w:t>
      </w:r>
      <w:r w:rsidR="005851AC">
        <w:lastRenderedPageBreak/>
        <w:t>this phasing</w:t>
      </w:r>
      <w:r w:rsidR="003D5E28">
        <w:t xml:space="preserve"> difference</w:t>
      </w:r>
      <w:r w:rsidR="005851AC">
        <w:t xml:space="preserve">. Increasing the beta value stabilises the phasing but introduces more noise at the peak transitions. </w:t>
      </w:r>
      <w:r w:rsidRPr="00280F56">
        <w:t>In terms of tracking the robot arm movements, both the Kalman and the Madgwick filters make good attempts</w:t>
      </w:r>
      <w:r w:rsidR="00A64AA2">
        <w:t xml:space="preserve">. Roll accuracy is within </w:t>
      </w:r>
      <w:r w:rsidR="00A64AA2">
        <w:rPr>
          <w:rFonts w:cs="Calibri"/>
        </w:rPr>
        <w:t>π</w:t>
      </w:r>
      <w:r w:rsidR="00A64AA2">
        <w:t>/180 radians for both filters</w:t>
      </w:r>
      <w:r w:rsidRPr="00280F56">
        <w:t xml:space="preserve"> and there is little between the filter results to merit the use of the more computationally expensive Kalman filter</w:t>
      </w:r>
      <w:r w:rsidR="005851AC">
        <w:t xml:space="preserve"> if the best beta values are used on the Madgwick filter.</w:t>
      </w:r>
      <w:r w:rsidR="00210D86" w:rsidRPr="00280F56">
        <w:t xml:space="preserve"> </w:t>
      </w:r>
      <w:r w:rsidR="008A0D49">
        <w:br/>
      </w:r>
      <w:r w:rsidR="00EB0EFB">
        <w:br/>
      </w:r>
      <w:r w:rsidR="00613B3C">
        <w:t xml:space="preserve">A neural network was not </w:t>
      </w:r>
      <w:r w:rsidR="00E80307" w:rsidRPr="00280F56">
        <w:t>configure</w:t>
      </w:r>
      <w:r w:rsidR="00613B3C">
        <w:t xml:space="preserve">d </w:t>
      </w:r>
      <w:r w:rsidR="002E055D">
        <w:t>t</w:t>
      </w:r>
      <w:r w:rsidR="008F3997">
        <w:t>o</w:t>
      </w:r>
      <w:r w:rsidR="002E055D">
        <w:t xml:space="preserve"> analyse </w:t>
      </w:r>
      <w:r w:rsidR="00E80307" w:rsidRPr="00280F56">
        <w:t>a simple rolling movement</w:t>
      </w:r>
      <w:r w:rsidR="001567EE">
        <w:t xml:space="preserve"> as the purpose of this experiment was to discover IMU sensitivity to rolling movements</w:t>
      </w:r>
      <w:r w:rsidR="00E80307" w:rsidRPr="00280F56">
        <w:t>.</w:t>
      </w:r>
    </w:p>
    <w:p w14:paraId="189C1079" w14:textId="42EF16CD" w:rsidR="00A46BDE" w:rsidRPr="00280F56" w:rsidRDefault="00EA7DCA" w:rsidP="00A46BDE">
      <w:pPr>
        <w:pStyle w:val="Heading2"/>
        <w:rPr>
          <w:noProof w:val="0"/>
        </w:rPr>
      </w:pPr>
      <w:bookmarkStart w:id="125" w:name="_Toc147945604"/>
      <w:r>
        <w:rPr>
          <w:noProof w:val="0"/>
        </w:rPr>
        <w:t>Pitching vehicle f</w:t>
      </w:r>
      <w:r w:rsidR="00520AD7" w:rsidRPr="00280F56">
        <w:rPr>
          <w:noProof w:val="0"/>
        </w:rPr>
        <w:t>ilter performance</w:t>
      </w:r>
      <w:r>
        <w:rPr>
          <w:noProof w:val="0"/>
        </w:rPr>
        <w:t>.</w:t>
      </w:r>
      <w:bookmarkEnd w:id="125"/>
    </w:p>
    <w:p w14:paraId="545B86D7" w14:textId="3CC380A9" w:rsidR="002043B0" w:rsidRDefault="002043B0" w:rsidP="002043B0">
      <w:pPr>
        <w:pStyle w:val="BodyText"/>
      </w:pPr>
      <w:r>
        <w:t>In this experiment, IMU sensitivity to pitching (up and down) movements is obtained.</w:t>
      </w:r>
      <w:r w:rsidR="005851AC">
        <w:t xml:space="preserve"> Central IMU data was used for this experiment.</w:t>
      </w:r>
    </w:p>
    <w:p w14:paraId="6F4A4D3A" w14:textId="1DA371C8" w:rsidR="002113C0" w:rsidRPr="00280F56" w:rsidRDefault="002043B0" w:rsidP="002113C0">
      <w:pPr>
        <w:pStyle w:val="BodyText"/>
      </w:pPr>
      <w:r>
        <w:t xml:space="preserve">The robot arm </w:t>
      </w:r>
      <w:r w:rsidR="005851AC">
        <w:t>was</w:t>
      </w:r>
      <w:r>
        <w:t xml:space="preserve"> initially positioned as per </w:t>
      </w:r>
      <w:r w:rsidR="00872662">
        <w:t>Figure</w:t>
      </w:r>
      <w:r>
        <w:t xml:space="preserve"> 3.3. As the Wrist2 joint </w:t>
      </w:r>
      <w:r w:rsidR="005851AC">
        <w:t>wa</w:t>
      </w:r>
      <w:r>
        <w:t xml:space="preserve">s positioned at a </w:t>
      </w:r>
      <w:r>
        <w:rPr>
          <w:rFonts w:cs="Calibri"/>
        </w:rPr>
        <w:t>π</w:t>
      </w:r>
      <w:r>
        <w:t xml:space="preserve">/2 (90 degree) angle, results from this joint are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8</w:t>
      </w:r>
      <w:r w:rsidRPr="00280F56">
        <w:t xml:space="preserve"> and the Robot arm data synchronised with the </w:t>
      </w:r>
      <w:r>
        <w:t>IMU</w:t>
      </w:r>
      <w:r w:rsidRPr="00280F56">
        <w:t xml:space="preserve"> data via manual alignment. </w:t>
      </w:r>
      <w:r w:rsidR="002113C0" w:rsidRPr="00280F56">
        <w:t xml:space="preserve">The single </w:t>
      </w:r>
      <w:r w:rsidR="00DB7715">
        <w:t>central</w:t>
      </w:r>
      <w:r w:rsidR="002113C0" w:rsidRPr="00280F56">
        <w:t xml:space="preserve"> </w:t>
      </w:r>
      <w:r w:rsidR="00C97540">
        <w:t>IMU</w:t>
      </w:r>
      <w:r w:rsidR="002113C0" w:rsidRPr="00280F56">
        <w:t xml:space="preserve"> data produced 995 readings in the 120 second period.</w:t>
      </w:r>
    </w:p>
    <w:p w14:paraId="3EFEC13D" w14:textId="2AE450E5" w:rsidR="002113C0" w:rsidRPr="00280F56" w:rsidRDefault="002113C0" w:rsidP="00AD5EE1">
      <w:pPr>
        <w:pStyle w:val="BodyText"/>
      </w:pPr>
      <w:r w:rsidRPr="00280F56">
        <w:t xml:space="preserve">Applying the Madgwick filter </w:t>
      </w:r>
      <w:r w:rsidR="009E5AF8" w:rsidRPr="00280F56">
        <w:t>with</w:t>
      </w:r>
      <w:r w:rsidR="000B136C">
        <w:t xml:space="preserve"> a </w:t>
      </w:r>
      <w:r w:rsidR="00551D1B" w:rsidRPr="00280F56">
        <w:t xml:space="preserve">beta </w:t>
      </w:r>
      <w:r w:rsidR="000B136C">
        <w:t xml:space="preserve">value </w:t>
      </w:r>
      <w:r w:rsidR="009E5AF8" w:rsidRPr="00280F56">
        <w:t xml:space="preserve">of 15 </w:t>
      </w:r>
      <w:r w:rsidR="000B136C">
        <w:t xml:space="preserve">(previously determined from Section 4.2) </w:t>
      </w:r>
      <w:r w:rsidRPr="00280F56">
        <w:t xml:space="preserve">on the </w:t>
      </w:r>
      <w:r w:rsidR="00DB7715">
        <w:t>central</w:t>
      </w:r>
      <w:r w:rsidRPr="00280F56">
        <w:t xml:space="preserve"> </w:t>
      </w:r>
      <w:r w:rsidR="00C97540">
        <w:t>IMU</w:t>
      </w:r>
      <w:r w:rsidRPr="00280F56">
        <w:t xml:space="preserve"> data took an average of 0.04758 seconds.</w:t>
      </w:r>
      <w:r w:rsidR="009C2EB0" w:rsidRPr="00280F56">
        <w:t xml:space="preserve"> </w:t>
      </w:r>
      <w:r w:rsidRPr="00280F56">
        <w:br/>
        <w:t>The Kalman filter took 0</w:t>
      </w:r>
      <w:r w:rsidR="009C2EB0" w:rsidRPr="00280F56">
        <w:t>.</w:t>
      </w:r>
      <w:r w:rsidRPr="00280F56">
        <w:t xml:space="preserve">4268 seconds on the same data. </w:t>
      </w:r>
      <w:r w:rsidR="009C2EB0" w:rsidRPr="00280F56">
        <w:br/>
      </w:r>
      <w:r w:rsidR="005851AC">
        <w:t>T</w:t>
      </w:r>
      <w:r w:rsidR="009C2EB0" w:rsidRPr="00280F56">
        <w:t xml:space="preserve">he Kalman filter took </w:t>
      </w:r>
      <w:r w:rsidR="005851AC">
        <w:t>8</w:t>
      </w:r>
      <w:r w:rsidR="009C2EB0" w:rsidRPr="00280F56">
        <w:t>.</w:t>
      </w:r>
      <w:r w:rsidR="005851AC">
        <w:t>97</w:t>
      </w:r>
      <w:r w:rsidR="009C2EB0" w:rsidRPr="00280F56">
        <w:t xml:space="preserve"> times longer than the Madgwick filter to process the pitch values.</w:t>
      </w:r>
      <w:r w:rsidR="009C2EB0" w:rsidRPr="00280F56" w:rsidDel="009C2EB0">
        <w:t xml:space="preserve"> </w:t>
      </w:r>
      <w:r w:rsidRPr="00280F56">
        <w:br/>
        <w:t>Figure 4.</w:t>
      </w:r>
      <w:r w:rsidR="008B0CAA">
        <w:t>9</w:t>
      </w:r>
      <w:r w:rsidRPr="00280F56">
        <w:t xml:space="preserve"> shows the results of the </w:t>
      </w:r>
      <w:r w:rsidR="000B136C">
        <w:t xml:space="preserve">two </w:t>
      </w:r>
      <w:r w:rsidRPr="00280F56">
        <w:t>filters compared to the robot arm data.</w:t>
      </w:r>
      <w:r w:rsidRPr="00280F56">
        <w:br/>
      </w:r>
      <w:r w:rsidR="00F55BC9">
        <w:rPr>
          <w:noProof/>
          <w:lang w:eastAsia="en-NZ"/>
        </w:rPr>
        <w:drawing>
          <wp:inline distT="0" distB="0" distL="0" distR="0" wp14:anchorId="0B2F7F2E" wp14:editId="303FCD0E">
            <wp:extent cx="4828187" cy="2635250"/>
            <wp:effectExtent l="0" t="0" r="0" b="0"/>
            <wp:docPr id="294648580" name="Picture 49"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48580" name="Picture 49" descr="A graph of a graph&#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36591" cy="2639837"/>
                    </a:xfrm>
                    <a:prstGeom prst="rect">
                      <a:avLst/>
                    </a:prstGeom>
                  </pic:spPr>
                </pic:pic>
              </a:graphicData>
            </a:graphic>
          </wp:inline>
        </w:drawing>
      </w:r>
    </w:p>
    <w:p w14:paraId="29779888" w14:textId="1443F0FD" w:rsidR="009C2EB0" w:rsidRDefault="009C2EB0" w:rsidP="00452A51">
      <w:pPr>
        <w:pStyle w:val="Caption"/>
      </w:pPr>
      <w:bookmarkStart w:id="126" w:name="_Toc146547314"/>
      <w:bookmarkStart w:id="127" w:name="_Toc147945357"/>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9</w:t>
      </w:r>
      <w:r w:rsidR="00C507D1">
        <w:fldChar w:fldCharType="end"/>
      </w:r>
      <w:r w:rsidRPr="00280F56">
        <w:t xml:space="preserve"> </w:t>
      </w:r>
      <w:r w:rsidR="00F6371D">
        <w:t>F</w:t>
      </w:r>
      <w:r w:rsidR="0050061E">
        <w:t xml:space="preserve">ilter </w:t>
      </w:r>
      <w:r w:rsidRPr="00280F56">
        <w:t xml:space="preserve">and robot arm </w:t>
      </w:r>
      <w:r w:rsidR="001A26AE">
        <w:t xml:space="preserve">results </w:t>
      </w:r>
      <w:r w:rsidRPr="00280F56">
        <w:t>for a pitching vehicle</w:t>
      </w:r>
      <w:bookmarkEnd w:id="126"/>
      <w:r w:rsidR="001A26AE">
        <w:t xml:space="preserve"> (CIMU)</w:t>
      </w:r>
      <w:r w:rsidR="00F6371D">
        <w:t>: Samples 1-600</w:t>
      </w:r>
      <w:r w:rsidR="00EA7DCA">
        <w:t>.</w:t>
      </w:r>
      <w:bookmarkEnd w:id="127"/>
    </w:p>
    <w:p w14:paraId="1BBB5094" w14:textId="2763D6C8" w:rsidR="005851AC" w:rsidRPr="005851AC" w:rsidRDefault="005851AC" w:rsidP="00526583">
      <w:pPr>
        <w:pStyle w:val="BodyText"/>
      </w:pPr>
      <w:r>
        <w:lastRenderedPageBreak/>
        <w:t>The results displayed in Figure 4.9 demonstrate that the two filters adequately track the robotic arm movement</w:t>
      </w:r>
      <w:r w:rsidR="00A64AA2">
        <w:t xml:space="preserve">, with both filters giving </w:t>
      </w:r>
      <w:r w:rsidR="00F57603">
        <w:t>comparable results</w:t>
      </w:r>
      <w:r w:rsidR="00A64AA2">
        <w:t xml:space="preserve"> with the same phasing differences as discussed in Section 4.2. Pitch accuracy is within </w:t>
      </w:r>
      <w:r w:rsidR="00A64AA2">
        <w:rPr>
          <w:rFonts w:cs="Calibri"/>
        </w:rPr>
        <w:t>π</w:t>
      </w:r>
      <w:r w:rsidR="00A64AA2">
        <w:t>/90 radians, which is twice the error of the roll sensitivity</w:t>
      </w:r>
      <w:r w:rsidR="002C3753">
        <w:t xml:space="preserve"> however t</w:t>
      </w:r>
      <w:r w:rsidR="00A64AA2" w:rsidRPr="00280F56">
        <w:t xml:space="preserve">here is </w:t>
      </w:r>
      <w:r w:rsidR="00F57603" w:rsidRPr="00280F56">
        <w:t>minor difference</w:t>
      </w:r>
      <w:r w:rsidR="00A64AA2">
        <w:t xml:space="preserve"> </w:t>
      </w:r>
      <w:r w:rsidR="00A64AA2" w:rsidRPr="00280F56">
        <w:t>between the filter results to merit the use of the more computationally expensive Kalman filte</w:t>
      </w:r>
      <w:r w:rsidR="00A64AA2">
        <w:t>r when processing pure pitch movements.</w:t>
      </w:r>
    </w:p>
    <w:p w14:paraId="064E9F62" w14:textId="584E9C4B" w:rsidR="0022541E" w:rsidRDefault="002C3753" w:rsidP="0050061E">
      <w:pPr>
        <w:pStyle w:val="BodyText"/>
      </w:pPr>
      <w:bookmarkStart w:id="128" w:name="_Toc146547315"/>
      <w:r>
        <w:t>Although not part of the method</w:t>
      </w:r>
      <w:r w:rsidR="003D5E28">
        <w:t xml:space="preserve"> process</w:t>
      </w:r>
      <w:r>
        <w:t xml:space="preserve">, the average pitch accuracy results were examined to see if data from all IMUs could improve the accuracy. </w:t>
      </w:r>
      <w:r w:rsidR="0022541E" w:rsidRPr="00280F56">
        <w:t>Figure 4.</w:t>
      </w:r>
      <w:r w:rsidR="009C2EB0" w:rsidRPr="00280F56">
        <w:t>1</w:t>
      </w:r>
      <w:r w:rsidR="008B0CAA">
        <w:t>0</w:t>
      </w:r>
      <w:r w:rsidR="0022541E" w:rsidRPr="00280F56">
        <w:t xml:space="preserve"> shows the mean of Madgwick and Kalman results from all </w:t>
      </w:r>
      <w:r w:rsidR="00C645EE">
        <w:t>IMUs</w:t>
      </w:r>
      <w:r w:rsidR="0022541E" w:rsidRPr="00280F56">
        <w:t xml:space="preserve"> against the robot arm data.</w:t>
      </w:r>
      <w:bookmarkEnd w:id="128"/>
    </w:p>
    <w:p w14:paraId="527DEFED" w14:textId="71FC8D99" w:rsidR="0022541E" w:rsidRPr="00280F56" w:rsidRDefault="00F55BC9" w:rsidP="0050061E">
      <w:pPr>
        <w:pStyle w:val="BodyText"/>
      </w:pPr>
      <w:r>
        <w:rPr>
          <w:noProof/>
          <w:lang w:eastAsia="en-NZ"/>
        </w:rPr>
        <w:drawing>
          <wp:inline distT="0" distB="0" distL="0" distR="0" wp14:anchorId="00D120F2" wp14:editId="6C475CAA">
            <wp:extent cx="4863089" cy="2654300"/>
            <wp:effectExtent l="0" t="0" r="0" b="0"/>
            <wp:docPr id="162628797" name="Picture 5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28797" name="Picture 50" descr="A graph of a graph&#10;&#10;Description automatically generated with medium confidenc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67037" cy="2656455"/>
                    </a:xfrm>
                    <a:prstGeom prst="rect">
                      <a:avLst/>
                    </a:prstGeom>
                  </pic:spPr>
                </pic:pic>
              </a:graphicData>
            </a:graphic>
          </wp:inline>
        </w:drawing>
      </w:r>
    </w:p>
    <w:p w14:paraId="7AB6703B" w14:textId="0AEF3B4A" w:rsidR="009C2EB0" w:rsidRDefault="009C2EB0" w:rsidP="00452A51">
      <w:pPr>
        <w:pStyle w:val="Caption"/>
      </w:pPr>
      <w:bookmarkStart w:id="129" w:name="_Toc146547317"/>
      <w:bookmarkStart w:id="130" w:name="_Toc147945358"/>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0</w:t>
      </w:r>
      <w:r w:rsidR="00C507D1">
        <w:fldChar w:fldCharType="end"/>
      </w:r>
      <w:r w:rsidRPr="00280F56">
        <w:t xml:space="preserve"> Average </w:t>
      </w:r>
      <w:r w:rsidR="0050061E">
        <w:t xml:space="preserve">Filter </w:t>
      </w:r>
      <w:r w:rsidR="001A26AE">
        <w:t xml:space="preserve">Pitch </w:t>
      </w:r>
      <w:r w:rsidRPr="00280F56">
        <w:t>values against robot arm movements</w:t>
      </w:r>
      <w:bookmarkEnd w:id="129"/>
      <w:r w:rsidR="001A26AE">
        <w:t xml:space="preserve"> (CIMU)</w:t>
      </w:r>
      <w:r w:rsidR="00F6371D">
        <w:t>: Samples 1-600</w:t>
      </w:r>
      <w:bookmarkEnd w:id="130"/>
    </w:p>
    <w:p w14:paraId="3E2EE054" w14:textId="44E9D3ED" w:rsidR="00D90C25" w:rsidRDefault="0022541E" w:rsidP="00526583">
      <w:pPr>
        <w:pStyle w:val="BodyText"/>
        <w:rPr>
          <w:rStyle w:val="BodyTextChar"/>
        </w:rPr>
      </w:pPr>
      <w:bookmarkStart w:id="131" w:name="_Toc146547318"/>
      <w:r w:rsidRPr="00FF2C0F">
        <w:rPr>
          <w:rStyle w:val="BodyTextChar"/>
        </w:rPr>
        <w:t xml:space="preserve">Averaging the values over all </w:t>
      </w:r>
      <w:r w:rsidR="00C97540" w:rsidRPr="00FF2C0F">
        <w:rPr>
          <w:rStyle w:val="BodyTextChar"/>
        </w:rPr>
        <w:t>IMU</w:t>
      </w:r>
      <w:r w:rsidR="003C7C28" w:rsidRPr="00FF2C0F">
        <w:rPr>
          <w:rStyle w:val="BodyTextChar"/>
        </w:rPr>
        <w:t xml:space="preserve"> pitch results</w:t>
      </w:r>
      <w:r w:rsidRPr="00FF2C0F">
        <w:rPr>
          <w:rStyle w:val="BodyTextChar"/>
        </w:rPr>
        <w:t xml:space="preserve"> </w:t>
      </w:r>
      <w:r w:rsidR="003C7C28" w:rsidRPr="00FF2C0F">
        <w:rPr>
          <w:rStyle w:val="BodyTextChar"/>
        </w:rPr>
        <w:t xml:space="preserve">produced </w:t>
      </w:r>
      <w:r w:rsidR="008B0CAA" w:rsidRPr="00FF2C0F">
        <w:rPr>
          <w:rStyle w:val="BodyTextChar"/>
        </w:rPr>
        <w:t xml:space="preserve">considerable </w:t>
      </w:r>
      <w:r w:rsidRPr="00FF2C0F">
        <w:rPr>
          <w:rStyle w:val="BodyTextChar"/>
        </w:rPr>
        <w:t>errors in amplitude and phase, concentrating at zero crossing points</w:t>
      </w:r>
      <w:r w:rsidR="009E5AF8" w:rsidRPr="00FF2C0F">
        <w:rPr>
          <w:rStyle w:val="BodyTextChar"/>
        </w:rPr>
        <w:t>, as seen in Figure 4.1</w:t>
      </w:r>
      <w:r w:rsidR="008B0CAA" w:rsidRPr="00FF2C0F">
        <w:rPr>
          <w:rStyle w:val="BodyTextChar"/>
        </w:rPr>
        <w:t>0</w:t>
      </w:r>
      <w:r w:rsidRPr="00FF2C0F">
        <w:rPr>
          <w:rStyle w:val="BodyTextChar"/>
        </w:rPr>
        <w:t xml:space="preserve">. The Madgwick filter in particular shows considerable oscillation around the zero crossing points when averaged that did not appear when using the single </w:t>
      </w:r>
      <w:r w:rsidR="00DB7715">
        <w:rPr>
          <w:rStyle w:val="BodyTextChar"/>
        </w:rPr>
        <w:t>central</w:t>
      </w:r>
      <w:r w:rsidRPr="00FF2C0F">
        <w:rPr>
          <w:rStyle w:val="BodyTextChar"/>
        </w:rPr>
        <w:t xml:space="preserve"> </w:t>
      </w:r>
      <w:r w:rsidR="00C97540" w:rsidRPr="00FF2C0F">
        <w:rPr>
          <w:rStyle w:val="BodyTextChar"/>
        </w:rPr>
        <w:t>IMU</w:t>
      </w:r>
      <w:r w:rsidRPr="00FF2C0F">
        <w:rPr>
          <w:rStyle w:val="BodyTextChar"/>
        </w:rPr>
        <w:t>.</w:t>
      </w:r>
      <w:r w:rsidR="00B14725" w:rsidRPr="00FF2C0F">
        <w:rPr>
          <w:rStyle w:val="BodyTextChar"/>
        </w:rPr>
        <w:t xml:space="preserve"> The Kalman filter faltered at an average of -0.655 </w:t>
      </w:r>
      <w:r w:rsidR="009E5AF8" w:rsidRPr="00FF2C0F">
        <w:rPr>
          <w:rStyle w:val="BodyTextChar"/>
        </w:rPr>
        <w:t>radians</w:t>
      </w:r>
      <w:r w:rsidR="00B14725" w:rsidRPr="00FF2C0F">
        <w:rPr>
          <w:rStyle w:val="BodyTextChar"/>
        </w:rPr>
        <w:t xml:space="preserve"> while the Madgwick filter oscillated between this value and between +0.589 and +0.606.</w:t>
      </w:r>
      <w:r w:rsidR="00493834" w:rsidRPr="00FF2C0F">
        <w:rPr>
          <w:rStyle w:val="BodyTextChar"/>
        </w:rPr>
        <w:br/>
        <w:t xml:space="preserve">These results indicate there are significant data discrepancies between the </w:t>
      </w:r>
      <w:r w:rsidR="00C97540" w:rsidRPr="00FF2C0F">
        <w:rPr>
          <w:rStyle w:val="BodyTextChar"/>
        </w:rPr>
        <w:t>IMU</w:t>
      </w:r>
      <w:r w:rsidR="00493834" w:rsidRPr="00FF2C0F">
        <w:rPr>
          <w:rStyle w:val="BodyTextChar"/>
        </w:rPr>
        <w:t xml:space="preserve"> units</w:t>
      </w:r>
      <w:r w:rsidR="003C7C28" w:rsidRPr="00FF2C0F">
        <w:rPr>
          <w:rStyle w:val="BodyTextChar"/>
        </w:rPr>
        <w:t xml:space="preserve"> and/or variations in the </w:t>
      </w:r>
      <w:r w:rsidR="001513DF" w:rsidRPr="00FF2C0F">
        <w:rPr>
          <w:rStyle w:val="BodyTextChar"/>
        </w:rPr>
        <w:t xml:space="preserve">input </w:t>
      </w:r>
      <w:r w:rsidR="003C7C28" w:rsidRPr="00FF2C0F">
        <w:rPr>
          <w:rStyle w:val="BodyTextChar"/>
        </w:rPr>
        <w:t>data</w:t>
      </w:r>
      <w:r w:rsidR="001513DF" w:rsidRPr="00FF2C0F">
        <w:rPr>
          <w:rStyle w:val="BodyTextChar"/>
        </w:rPr>
        <w:t xml:space="preserve"> between the IMUs</w:t>
      </w:r>
      <w:r w:rsidR="00493834" w:rsidRPr="00FF2C0F">
        <w:rPr>
          <w:rStyle w:val="BodyTextChar"/>
        </w:rPr>
        <w:t>.</w:t>
      </w:r>
      <w:r w:rsidR="00F6371D" w:rsidRPr="00FF2C0F">
        <w:rPr>
          <w:rStyle w:val="BodyTextChar"/>
        </w:rPr>
        <w:t xml:space="preserve"> Figure 4.1</w:t>
      </w:r>
      <w:r w:rsidR="00964101" w:rsidRPr="00FF2C0F">
        <w:rPr>
          <w:rStyle w:val="BodyTextChar"/>
        </w:rPr>
        <w:t>1</w:t>
      </w:r>
      <w:r w:rsidR="00F6371D" w:rsidRPr="00FF2C0F">
        <w:rPr>
          <w:rStyle w:val="BodyTextChar"/>
        </w:rPr>
        <w:t xml:space="preserve"> shows that the averaging the front three IMUs gives similar results to the single </w:t>
      </w:r>
      <w:r w:rsidR="00DB7715">
        <w:rPr>
          <w:rStyle w:val="BodyTextChar"/>
        </w:rPr>
        <w:t>central</w:t>
      </w:r>
      <w:r w:rsidR="00F6371D" w:rsidRPr="00FF2C0F">
        <w:rPr>
          <w:rStyle w:val="BodyTextChar"/>
        </w:rPr>
        <w:t xml:space="preserve"> IMU plot</w:t>
      </w:r>
      <w:r w:rsidR="002C3753">
        <w:rPr>
          <w:rStyle w:val="BodyTextChar"/>
        </w:rPr>
        <w:t>, albeit with predictably smoother plots</w:t>
      </w:r>
      <w:r w:rsidR="00F6371D" w:rsidRPr="00FF2C0F">
        <w:rPr>
          <w:rStyle w:val="BodyTextChar"/>
        </w:rPr>
        <w:t>.</w:t>
      </w:r>
      <w:r w:rsidR="002C3753">
        <w:rPr>
          <w:rStyle w:val="BodyTextChar"/>
        </w:rPr>
        <w:br/>
        <w:t xml:space="preserve">The front three IMUs were selected in the method because these lie on the same horizontal plane of the central IMU </w:t>
      </w:r>
      <w:r w:rsidR="003D5E28">
        <w:rPr>
          <w:rStyle w:val="BodyTextChar"/>
        </w:rPr>
        <w:t xml:space="preserve">which is useful to measure differences in roll values between IMUs, </w:t>
      </w:r>
      <w:r w:rsidR="002C3753">
        <w:rPr>
          <w:rStyle w:val="BodyTextChar"/>
        </w:rPr>
        <w:t xml:space="preserve">and, on a vehicle, comparing </w:t>
      </w:r>
      <w:r w:rsidR="003D5E28">
        <w:rPr>
          <w:rStyle w:val="BodyTextChar"/>
        </w:rPr>
        <w:t xml:space="preserve">front IMU results </w:t>
      </w:r>
      <w:r w:rsidR="002C3753">
        <w:rPr>
          <w:rStyle w:val="BodyTextChar"/>
        </w:rPr>
        <w:t xml:space="preserve">against the rear IMUs may show differences when a vehicle traverses a mound or depression, as the </w:t>
      </w:r>
      <w:r w:rsidR="003D5E28">
        <w:rPr>
          <w:rStyle w:val="BodyTextChar"/>
        </w:rPr>
        <w:t>rear IMUs are positioned away from the front IMUs and may not register as much movement</w:t>
      </w:r>
      <w:r w:rsidR="002C3753">
        <w:rPr>
          <w:rStyle w:val="BodyTextChar"/>
        </w:rPr>
        <w:t xml:space="preserve">. When using robotic arm as a control method, there should be no differences in movement between the </w:t>
      </w:r>
      <w:r w:rsidR="00061399">
        <w:rPr>
          <w:rStyle w:val="BodyTextChar"/>
        </w:rPr>
        <w:t>IMUs,</w:t>
      </w:r>
      <w:r w:rsidR="002C3753">
        <w:rPr>
          <w:rStyle w:val="BodyTextChar"/>
        </w:rPr>
        <w:t xml:space="preserve"> but the sets were kept so that data on a live vehicle can </w:t>
      </w:r>
      <w:r w:rsidR="002C3753">
        <w:rPr>
          <w:rStyle w:val="BodyTextChar"/>
        </w:rPr>
        <w:lastRenderedPageBreak/>
        <w:t>be compared</w:t>
      </w:r>
      <w:r w:rsidR="003D5E28">
        <w:rPr>
          <w:rStyle w:val="BodyTextChar"/>
        </w:rPr>
        <w:t xml:space="preserve"> in future works.</w:t>
      </w:r>
      <w:r w:rsidR="00F6371D" w:rsidRPr="00FF2C0F">
        <w:rPr>
          <w:rStyle w:val="BodyTextChar"/>
        </w:rPr>
        <w:br/>
      </w:r>
      <w:r w:rsidR="00F6371D">
        <w:rPr>
          <w:noProof/>
          <w:lang w:eastAsia="en-NZ"/>
        </w:rPr>
        <w:drawing>
          <wp:inline distT="0" distB="0" distL="0" distR="0" wp14:anchorId="444968AA" wp14:editId="0EAF0B0B">
            <wp:extent cx="4944529" cy="2698750"/>
            <wp:effectExtent l="0" t="0" r="8890" b="6350"/>
            <wp:docPr id="1685858480" name="Picture 5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858480" name="Picture 51" descr="A graph of a graph&#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948694" cy="2701023"/>
                    </a:xfrm>
                    <a:prstGeom prst="rect">
                      <a:avLst/>
                    </a:prstGeom>
                  </pic:spPr>
                </pic:pic>
              </a:graphicData>
            </a:graphic>
          </wp:inline>
        </w:drawing>
      </w:r>
    </w:p>
    <w:p w14:paraId="0EA0B1F2" w14:textId="39CD136F" w:rsidR="00FF2C0F" w:rsidRDefault="00F6371D" w:rsidP="00452A51">
      <w:pPr>
        <w:pStyle w:val="Caption"/>
      </w:pPr>
      <w:bookmarkStart w:id="132" w:name="_Toc14794535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1</w:t>
      </w:r>
      <w:r w:rsidR="00C507D1">
        <w:fldChar w:fldCharType="end"/>
      </w:r>
      <w:r>
        <w:t xml:space="preserve"> Average of front 3 IMU results against robot arm movements: Samples 1-600</w:t>
      </w:r>
      <w:bookmarkEnd w:id="132"/>
    </w:p>
    <w:p w14:paraId="687E85CD" w14:textId="29C2FFC1" w:rsidR="00FF2C0F" w:rsidRDefault="002C3753" w:rsidP="00FF2C0F">
      <w:pPr>
        <w:pStyle w:val="BodyText"/>
        <w:rPr>
          <w:rStyle w:val="BodyTextChar"/>
        </w:rPr>
      </w:pPr>
      <w:r>
        <w:rPr>
          <w:rStyle w:val="BodyTextChar"/>
        </w:rPr>
        <w:t xml:space="preserve">The results from Figure 4.11 clearly indicate data errors with the rear IMUs. </w:t>
      </w:r>
      <w:r w:rsidR="00F6371D" w:rsidRPr="00FF2C0F">
        <w:rPr>
          <w:rStyle w:val="BodyTextChar"/>
        </w:rPr>
        <w:t>The reason for the discrepancy was that the left rear IMU chipset was upside down, despite mounting it according to the labels</w:t>
      </w:r>
      <w:r w:rsidR="000B136C">
        <w:rPr>
          <w:rStyle w:val="BodyTextChar"/>
        </w:rPr>
        <w:t xml:space="preserve"> on the unit</w:t>
      </w:r>
      <w:r w:rsidR="00F6371D" w:rsidRPr="00FF2C0F">
        <w:rPr>
          <w:rStyle w:val="BodyTextChar"/>
        </w:rPr>
        <w:t xml:space="preserve">. Re-mounting </w:t>
      </w:r>
      <w:r w:rsidR="00961355" w:rsidRPr="00FF2C0F">
        <w:rPr>
          <w:rStyle w:val="BodyTextChar"/>
        </w:rPr>
        <w:t xml:space="preserve">and re-calibrating </w:t>
      </w:r>
      <w:r w:rsidR="00F6371D" w:rsidRPr="00FF2C0F">
        <w:rPr>
          <w:rStyle w:val="BodyTextChar"/>
        </w:rPr>
        <w:t>th</w:t>
      </w:r>
      <w:r w:rsidR="00961355" w:rsidRPr="00FF2C0F">
        <w:rPr>
          <w:rStyle w:val="BodyTextChar"/>
        </w:rPr>
        <w:t>e</w:t>
      </w:r>
      <w:r w:rsidR="00F6371D" w:rsidRPr="00FF2C0F">
        <w:rPr>
          <w:rStyle w:val="BodyTextChar"/>
        </w:rPr>
        <w:t xml:space="preserve"> IMU</w:t>
      </w:r>
      <w:r w:rsidR="00961355" w:rsidRPr="00FF2C0F">
        <w:rPr>
          <w:rStyle w:val="BodyTextChar"/>
        </w:rPr>
        <w:t xml:space="preserve"> </w:t>
      </w:r>
      <w:r w:rsidR="00F6371D" w:rsidRPr="00FF2C0F">
        <w:rPr>
          <w:rStyle w:val="BodyTextChar"/>
        </w:rPr>
        <w:t>resolved the issue</w:t>
      </w:r>
      <w:r w:rsidR="00E6348F">
        <w:rPr>
          <w:rStyle w:val="BodyTextChar"/>
        </w:rPr>
        <w:t xml:space="preserve"> however replotting the data was not necessary as the results of this experiment have already determined th</w:t>
      </w:r>
      <w:r w:rsidR="00942C96">
        <w:rPr>
          <w:rStyle w:val="BodyTextChar"/>
        </w:rPr>
        <w:t xml:space="preserve">e sensitivity of the </w:t>
      </w:r>
      <w:r>
        <w:rPr>
          <w:rStyle w:val="BodyTextChar"/>
        </w:rPr>
        <w:t xml:space="preserve">central </w:t>
      </w:r>
      <w:r w:rsidR="00942C96">
        <w:rPr>
          <w:rStyle w:val="BodyTextChar"/>
        </w:rPr>
        <w:t>IMU to pitch movements</w:t>
      </w:r>
      <w:r w:rsidR="00E6348F">
        <w:rPr>
          <w:rStyle w:val="BodyTextChar"/>
        </w:rPr>
        <w:t xml:space="preserve"> </w:t>
      </w:r>
      <w:r>
        <w:rPr>
          <w:rStyle w:val="BodyTextChar"/>
        </w:rPr>
        <w:t>(</w:t>
      </w:r>
      <w:r w:rsidR="008F2D74">
        <w:rPr>
          <w:rStyle w:val="BodyTextChar"/>
        </w:rPr>
        <w:t xml:space="preserve">peak values of </w:t>
      </w:r>
      <w:r>
        <w:rPr>
          <w:rStyle w:val="BodyTextChar"/>
          <w:rFonts w:cs="Calibri"/>
        </w:rPr>
        <w:t>π</w:t>
      </w:r>
      <w:r>
        <w:rPr>
          <w:rStyle w:val="BodyTextChar"/>
        </w:rPr>
        <w:t>/90 radians).</w:t>
      </w:r>
      <w:r w:rsidR="00F6371D" w:rsidRPr="00FF2C0F">
        <w:rPr>
          <w:rStyle w:val="BodyTextChar"/>
        </w:rPr>
        <w:t xml:space="preserve"> </w:t>
      </w:r>
    </w:p>
    <w:bookmarkEnd w:id="131"/>
    <w:p w14:paraId="76F71AAA" w14:textId="4E7290D5" w:rsidR="00E80307" w:rsidRPr="00280F56" w:rsidRDefault="00E80307" w:rsidP="00FF2C0F">
      <w:pPr>
        <w:pStyle w:val="BodyText"/>
      </w:pPr>
      <w:r w:rsidRPr="00280F56">
        <w:t>It was not deemed necessary to configure a Neural Network for a simple pitching movement</w:t>
      </w:r>
      <w:r w:rsidR="00FF2C0F">
        <w:t xml:space="preserve"> as the purpose of this experiment was to discover IMU sensitivity to pitching movements</w:t>
      </w:r>
      <w:r w:rsidRPr="00280F56">
        <w:t>.</w:t>
      </w:r>
    </w:p>
    <w:p w14:paraId="5CD42B78" w14:textId="5272DF57" w:rsidR="00550C7C" w:rsidRPr="00280F56" w:rsidRDefault="00DC5CB0" w:rsidP="00D27024">
      <w:pPr>
        <w:pStyle w:val="Heading2"/>
        <w:jc w:val="both"/>
      </w:pPr>
      <w:bookmarkStart w:id="133" w:name="_Toc147945605"/>
      <w:r w:rsidRPr="00280F56">
        <w:t xml:space="preserve">Performance on a varied </w:t>
      </w:r>
      <w:r w:rsidR="00964101">
        <w:t xml:space="preserve">movement </w:t>
      </w:r>
      <w:r w:rsidR="00550C7C" w:rsidRPr="00280F56">
        <w:t>vehicle</w:t>
      </w:r>
      <w:r w:rsidR="00964101">
        <w:t>.</w:t>
      </w:r>
      <w:bookmarkEnd w:id="133"/>
    </w:p>
    <w:p w14:paraId="5C542DB4" w14:textId="6DCEC46F" w:rsidR="002043B0" w:rsidRDefault="002043B0" w:rsidP="002043B0">
      <w:pPr>
        <w:pStyle w:val="BodyText"/>
      </w:pPr>
      <w:r>
        <w:t xml:space="preserve">In this experiment, IMU </w:t>
      </w:r>
      <w:r w:rsidR="0004036D">
        <w:t xml:space="preserve">Euler results </w:t>
      </w:r>
      <w:r w:rsidR="008F2D74">
        <w:t xml:space="preserve">when </w:t>
      </w:r>
      <w:r>
        <w:t xml:space="preserve">varied roll and pitch movements (up and down and side to side) </w:t>
      </w:r>
      <w:r w:rsidR="0004036D">
        <w:t>are applied to the chassis are</w:t>
      </w:r>
      <w:r>
        <w:t xml:space="preserve"> obtained.</w:t>
      </w:r>
      <w:r w:rsidR="0004036D">
        <w:t xml:space="preserve"> The Madgwick and Kalman filters are evaluated first, with neural network evaluation </w:t>
      </w:r>
      <w:r w:rsidR="0017795A">
        <w:t xml:space="preserve">on the central IMU </w:t>
      </w:r>
      <w:r w:rsidR="0004036D">
        <w:t>commencing in Section 4.4.1</w:t>
      </w:r>
      <w:r w:rsidR="0017795A">
        <w:t xml:space="preserve"> and evaluation on the front IMUs and all IMUs contained in Sections 4.4.2 and 4.4.3, respectively.</w:t>
      </w:r>
    </w:p>
    <w:p w14:paraId="60A8E6BE" w14:textId="24B21934" w:rsidR="00BB151D" w:rsidRPr="00280F56" w:rsidRDefault="002043B0" w:rsidP="002043B0">
      <w:pPr>
        <w:pStyle w:val="BodyText"/>
      </w:pPr>
      <w:r>
        <w:t xml:space="preserve">The robot arm </w:t>
      </w:r>
      <w:r w:rsidR="008F2D74">
        <w:t>wa</w:t>
      </w:r>
      <w:r>
        <w:t xml:space="preserve">s initially positioned as per </w:t>
      </w:r>
      <w:r w:rsidR="00872662">
        <w:t>Figure</w:t>
      </w:r>
      <w:r>
        <w:t xml:space="preserve"> 3.4. As the Wrist2 joint </w:t>
      </w:r>
      <w:r w:rsidR="003D5E28">
        <w:t>was</w:t>
      </w:r>
      <w:r>
        <w:t xml:space="preserve"> positioned at a </w:t>
      </w:r>
      <w:r>
        <w:rPr>
          <w:rFonts w:cs="Calibri"/>
        </w:rPr>
        <w:t>π</w:t>
      </w:r>
      <w:r>
        <w:t>/2 (90 degree) angle</w:t>
      </w:r>
      <w:r w:rsidR="00872662">
        <w:t xml:space="preserve"> from the arm’s 0-degree position</w:t>
      </w:r>
      <w:r>
        <w:t>, results from th</w:t>
      </w:r>
      <w:r w:rsidR="003D5E28">
        <w:t>i</w:t>
      </w:r>
      <w:r>
        <w:t xml:space="preserve">s joint are counter rotated by </w:t>
      </w:r>
      <w:r>
        <w:rPr>
          <w:rFonts w:cs="Calibri"/>
        </w:rPr>
        <w:t>π</w:t>
      </w:r>
      <w:r>
        <w:t>/2 before processing. T</w:t>
      </w:r>
      <w:r w:rsidRPr="00280F56">
        <w:t xml:space="preserve">he robot arm was </w:t>
      </w:r>
      <w:r>
        <w:t xml:space="preserve">repetitively </w:t>
      </w:r>
      <w:r w:rsidRPr="00280F56">
        <w:t xml:space="preserve">rotated to the angles in </w:t>
      </w:r>
      <w:r>
        <w:t xml:space="preserve">listed in </w:t>
      </w:r>
      <w:r w:rsidRPr="00280F56">
        <w:t>Table 3</w:t>
      </w:r>
      <w:r>
        <w:t>.9</w:t>
      </w:r>
      <w:r w:rsidRPr="00280F56">
        <w:t xml:space="preserve"> and the Robot arm data synchronised with the </w:t>
      </w:r>
      <w:r>
        <w:t>IMU</w:t>
      </w:r>
      <w:r w:rsidRPr="00280F56">
        <w:t xml:space="preserve"> data via manual alignment. </w:t>
      </w:r>
      <w:r w:rsidR="00BB151D" w:rsidRPr="00280F56">
        <w:t xml:space="preserve">The single </w:t>
      </w:r>
      <w:r w:rsidR="00DB7715">
        <w:t>central</w:t>
      </w:r>
      <w:r w:rsidR="00BB151D" w:rsidRPr="00280F56">
        <w:t xml:space="preserve"> </w:t>
      </w:r>
      <w:r w:rsidR="00C97540">
        <w:t>IMU</w:t>
      </w:r>
      <w:r w:rsidR="00BB151D" w:rsidRPr="00280F56">
        <w:t xml:space="preserve"> data produced </w:t>
      </w:r>
      <w:r w:rsidR="00493834" w:rsidRPr="00280F56">
        <w:t>4</w:t>
      </w:r>
      <w:r w:rsidR="00BB151D" w:rsidRPr="00280F56">
        <w:t>99</w:t>
      </w:r>
      <w:r w:rsidR="00493834" w:rsidRPr="00280F56">
        <w:t>8</w:t>
      </w:r>
      <w:r w:rsidR="00BB151D" w:rsidRPr="00280F56">
        <w:t xml:space="preserve"> readings in the </w:t>
      </w:r>
      <w:r w:rsidR="00327169" w:rsidRPr="00280F56">
        <w:t>599.5</w:t>
      </w:r>
      <w:r w:rsidR="00BB151D" w:rsidRPr="00280F56">
        <w:t xml:space="preserve"> second period.</w:t>
      </w:r>
    </w:p>
    <w:p w14:paraId="0FB3500C" w14:textId="7E93B36C" w:rsidR="007930DE" w:rsidRPr="00280F56" w:rsidRDefault="00BB151D" w:rsidP="00BB151D">
      <w:pPr>
        <w:pStyle w:val="BodyText"/>
      </w:pPr>
      <w:r w:rsidRPr="00280F56">
        <w:t xml:space="preserve">The Madgwick filter was </w:t>
      </w:r>
      <w:r w:rsidR="00063F74" w:rsidRPr="00280F56">
        <w:t xml:space="preserve">applied </w:t>
      </w:r>
      <w:r w:rsidRPr="00280F56">
        <w:t xml:space="preserve">with standard settings </w:t>
      </w:r>
      <w:r w:rsidR="000B136C">
        <w:t xml:space="preserve">and </w:t>
      </w:r>
      <w:r w:rsidR="008F2D74">
        <w:t xml:space="preserve">a </w:t>
      </w:r>
      <w:r w:rsidR="000B136C">
        <w:t xml:space="preserve">previously determined (Section 4.2) </w:t>
      </w:r>
      <w:r w:rsidR="00551D1B" w:rsidRPr="00280F56">
        <w:t>b</w:t>
      </w:r>
      <w:r w:rsidRPr="00280F56">
        <w:t xml:space="preserve">eta value of </w:t>
      </w:r>
      <w:r w:rsidR="00551D1B" w:rsidRPr="00280F56">
        <w:t>15</w:t>
      </w:r>
      <w:r w:rsidR="000B136C">
        <w:t xml:space="preserve"> but this time with a sample-rate of 8.33 (averaged sample rate </w:t>
      </w:r>
      <w:r w:rsidR="00872662">
        <w:t xml:space="preserve">of the data gathering </w:t>
      </w:r>
      <w:r w:rsidR="00872662">
        <w:lastRenderedPageBreak/>
        <w:t xml:space="preserve">script </w:t>
      </w:r>
      <w:r w:rsidR="000B136C">
        <w:t>for the central IMU)</w:t>
      </w:r>
      <w:r w:rsidR="00D27024">
        <w:t xml:space="preserve">. This </w:t>
      </w:r>
      <w:r w:rsidRPr="00280F56">
        <w:t>t</w:t>
      </w:r>
      <w:r w:rsidR="008F2D74">
        <w:t xml:space="preserve">ook </w:t>
      </w:r>
      <w:r w:rsidR="00D27024">
        <w:t xml:space="preserve">an </w:t>
      </w:r>
      <w:r w:rsidR="00897066" w:rsidRPr="00280F56">
        <w:t xml:space="preserve">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w:t>
      </w:r>
      <w:r w:rsidR="008F2D74">
        <w:t xml:space="preserve">processing </w:t>
      </w:r>
      <w:r w:rsidR="00897066" w:rsidRPr="00280F56">
        <w:t xml:space="preserve">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xml:space="preserve">, along with the </w:t>
      </w:r>
      <w:r w:rsidR="00D27024">
        <w:t xml:space="preserve">results of running the imufilter </w:t>
      </w:r>
      <w:r w:rsidR="0099105D" w:rsidRPr="00280F56">
        <w:t xml:space="preserve">Kalman </w:t>
      </w:r>
      <w:r w:rsidR="00D27024">
        <w:t>filter, using default settings.</w:t>
      </w:r>
      <w:r w:rsidR="00D27024" w:rsidRPr="00280F56">
        <w:t xml:space="preserve"> </w:t>
      </w:r>
      <w:r w:rsidR="00340FC5">
        <w:t xml:space="preserve">The Kalman filter took an average of 1.8195 seconds to process the data, with a median of 1.6008 and max and min values of 2.3740 and 1.4445 seconds, respectively. </w:t>
      </w:r>
      <w:r w:rsidR="0099105D" w:rsidRPr="00280F56">
        <w:br/>
      </w:r>
      <w:r w:rsidR="007F323C">
        <w:rPr>
          <w:noProof/>
          <w:lang w:eastAsia="en-NZ"/>
        </w:rPr>
        <w:drawing>
          <wp:inline distT="0" distB="0" distL="0" distR="0" wp14:anchorId="4E198089" wp14:editId="2BDEF1BB">
            <wp:extent cx="4667250" cy="2565933"/>
            <wp:effectExtent l="0" t="0" r="0" b="6350"/>
            <wp:docPr id="1112041290" name="Picture 5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41290" name="Picture 53" descr="A graph of a graph&#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80975" cy="2573479"/>
                    </a:xfrm>
                    <a:prstGeom prst="rect">
                      <a:avLst/>
                    </a:prstGeom>
                  </pic:spPr>
                </pic:pic>
              </a:graphicData>
            </a:graphic>
          </wp:inline>
        </w:drawing>
      </w:r>
    </w:p>
    <w:p w14:paraId="141AC8C2" w14:textId="1CCFFD58" w:rsidR="00C2066A" w:rsidRPr="00280F56" w:rsidRDefault="007930DE" w:rsidP="00452A51">
      <w:pPr>
        <w:pStyle w:val="Caption"/>
      </w:pPr>
      <w:bookmarkStart w:id="134" w:name="_Toc146547319"/>
      <w:bookmarkStart w:id="135" w:name="_Toc147945360"/>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2</w:t>
      </w:r>
      <w:r w:rsidR="00C507D1">
        <w:fldChar w:fldCharType="end"/>
      </w:r>
      <w:r w:rsidRPr="00280F56">
        <w:t xml:space="preserve"> </w:t>
      </w:r>
      <w:bookmarkEnd w:id="134"/>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 xml:space="preserve">of </w:t>
      </w:r>
      <w:r w:rsidR="001A26AE">
        <w:t>8.33 (CIMU): Samples 1-600.</w:t>
      </w:r>
      <w:bookmarkEnd w:id="135"/>
    </w:p>
    <w:p w14:paraId="7438F608" w14:textId="4BCC9D74"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sample rate </w:t>
      </w:r>
      <w:r w:rsidR="001A26AE">
        <w:t xml:space="preserve">(SR) </w:t>
      </w:r>
      <w:r w:rsidR="00062E96" w:rsidRPr="00280F56">
        <w:t xml:space="preserve">as </w:t>
      </w:r>
      <w:r w:rsidR="00724ED0" w:rsidRPr="00280F56">
        <w:t>the sampl</w:t>
      </w:r>
      <w:r w:rsidR="00062E96" w:rsidRPr="00280F56">
        <w:t>ing</w:t>
      </w:r>
      <w:r w:rsidR="00724ED0" w:rsidRPr="00280F56">
        <w:t xml:space="preserve"> 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w:t>
      </w:r>
      <w:r w:rsidR="007F323C">
        <w:t xml:space="preserve"> for Madgwick </w:t>
      </w:r>
      <w:r w:rsidR="001A26AE">
        <w:t xml:space="preserve">pitch </w:t>
      </w:r>
      <w:r w:rsidR="007F323C">
        <w:t>results</w:t>
      </w:r>
      <w:r w:rsidR="00062E96" w:rsidRPr="00280F56">
        <w:t xml:space="preserve">. In </w:t>
      </w:r>
      <w:r w:rsidR="00724ED0" w:rsidRPr="00280F56">
        <w:t xml:space="preserve">Figure 4.13, a </w:t>
      </w:r>
      <w:r w:rsidR="00062E96" w:rsidRPr="00280F56">
        <w:t xml:space="preserve">sampling rate of the size of the sampled data </w:t>
      </w:r>
      <w:r w:rsidR="00E7635E" w:rsidRPr="00280F56">
        <w:t xml:space="preserve">(4998 samples in this case) </w:t>
      </w:r>
      <w:r w:rsidR="00062E96" w:rsidRPr="00280F56">
        <w:t>is selected</w:t>
      </w:r>
      <w:r w:rsidR="00872662">
        <w:t xml:space="preserve"> as per the examples in Madgwick’s code</w:t>
      </w:r>
      <w:r w:rsidR="00062E96" w:rsidRPr="00280F56">
        <w:t xml:space="preserve">, which also </w:t>
      </w:r>
      <w:r w:rsidR="00872662">
        <w:t xml:space="preserve">does not produce </w:t>
      </w:r>
      <w:r w:rsidR="00062E96" w:rsidRPr="00280F56">
        <w:t>sensible</w:t>
      </w:r>
      <w:r w:rsidR="00872662">
        <w:t xml:space="preserve"> results</w:t>
      </w:r>
      <w:r w:rsidR="00742E8C" w:rsidRPr="00280F56">
        <w:t xml:space="preserve">. </w:t>
      </w:r>
    </w:p>
    <w:p w14:paraId="258A267A" w14:textId="057D08E6" w:rsidR="00062E96" w:rsidRPr="00280F56" w:rsidRDefault="007F323C" w:rsidP="00E80307">
      <w:pPr>
        <w:pStyle w:val="BodyText"/>
      </w:pPr>
      <w:r>
        <w:rPr>
          <w:noProof/>
          <w:lang w:eastAsia="en-NZ"/>
        </w:rPr>
        <w:drawing>
          <wp:inline distT="0" distB="0" distL="0" distR="0" wp14:anchorId="28CB258A" wp14:editId="2AC392AE">
            <wp:extent cx="4886358" cy="2667000"/>
            <wp:effectExtent l="0" t="0" r="9525" b="0"/>
            <wp:docPr id="178639291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392912" name="Picture 178639291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88618" cy="2668234"/>
                    </a:xfrm>
                    <a:prstGeom prst="rect">
                      <a:avLst/>
                    </a:prstGeom>
                  </pic:spPr>
                </pic:pic>
              </a:graphicData>
            </a:graphic>
          </wp:inline>
        </w:drawing>
      </w:r>
    </w:p>
    <w:p w14:paraId="763245E5" w14:textId="60CD6D7E" w:rsidR="0002469D" w:rsidRPr="00280F56" w:rsidRDefault="0002469D" w:rsidP="00452A51">
      <w:pPr>
        <w:pStyle w:val="Caption"/>
      </w:pPr>
      <w:bookmarkStart w:id="136" w:name="_Toc146547320"/>
      <w:bookmarkStart w:id="137" w:name="_Toc147945361"/>
      <w:r w:rsidRPr="00280F56">
        <w:lastRenderedPageBreak/>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3</w:t>
      </w:r>
      <w:r w:rsidR="00C507D1">
        <w:fldChar w:fldCharType="end"/>
      </w:r>
      <w:r w:rsidRPr="00280F56">
        <w:t xml:space="preserve"> </w:t>
      </w:r>
      <w:bookmarkEnd w:id="136"/>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 xml:space="preserve">of </w:t>
      </w:r>
      <w:r w:rsidR="001A26AE">
        <w:t>4999 (CIMU): Samples 1-600.</w:t>
      </w:r>
      <w:bookmarkEnd w:id="137"/>
    </w:p>
    <w:p w14:paraId="40A6B2A8" w14:textId="3A0E8942" w:rsidR="00E7635E" w:rsidRDefault="00062E96" w:rsidP="00E7635E">
      <w:pPr>
        <w:pStyle w:val="BodyText"/>
      </w:pPr>
      <w:r w:rsidRPr="00280F56">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 xml:space="preserve">data, the period is approximately </w:t>
      </w:r>
      <w:proofErr w:type="gramStart"/>
      <w:r w:rsidR="00C461A3" w:rsidRPr="00280F56">
        <w:t>100</w:t>
      </w:r>
      <w:proofErr w:type="gramEnd"/>
      <w:r w:rsidR="00872662">
        <w:t xml:space="preserve"> samples</w:t>
      </w:r>
      <w:r w:rsidR="00C461A3" w:rsidRPr="00280F56">
        <w:t xml:space="preserve">. Utilising this value in the Madgwick filter parameters produced a better </w:t>
      </w:r>
      <w:r w:rsidR="00AC3053">
        <w:t xml:space="preserve">(albeit noisy) </w:t>
      </w:r>
      <w:r w:rsidR="00C461A3" w:rsidRPr="00280F56">
        <w:t xml:space="preserve">result </w:t>
      </w:r>
      <w:r w:rsidR="00E7635E" w:rsidRPr="00280F56">
        <w:t xml:space="preserve">as can be seen in Figure 4.14 </w:t>
      </w:r>
      <w:r w:rsidR="00C461A3" w:rsidRPr="00280F56">
        <w:t>but does indicate the importance of setting the correct sampling rate. Too s</w:t>
      </w:r>
      <w:r w:rsidR="001A26AE">
        <w:t>mall</w:t>
      </w:r>
      <w:r w:rsidR="00C461A3" w:rsidRPr="00280F56">
        <w:t xml:space="preserve"> and the descent algorithm overfits and too </w:t>
      </w:r>
      <w:r w:rsidR="001A26AE">
        <w:t xml:space="preserve">large makes </w:t>
      </w:r>
      <w:r w:rsidR="00C461A3" w:rsidRPr="00280F56">
        <w:t>the descent algorithm underfit</w:t>
      </w:r>
      <w:r w:rsidR="00872662">
        <w:t xml:space="preserve"> and the gradient descent step value </w:t>
      </w:r>
      <w:r w:rsidR="001A26AE">
        <w:t xml:space="preserve">becomes </w:t>
      </w:r>
      <w:r w:rsidR="00872662">
        <w:t>large and introduces additional noise</w:t>
      </w:r>
      <w:r w:rsidR="00C461A3" w:rsidRPr="00280F56">
        <w:t xml:space="preserve">. </w:t>
      </w:r>
      <w:r w:rsidR="00E7635E" w:rsidRPr="00280F56">
        <w:br/>
      </w:r>
      <w:r w:rsidR="007F323C">
        <w:rPr>
          <w:noProof/>
          <w:lang w:eastAsia="en-NZ"/>
        </w:rPr>
        <w:drawing>
          <wp:inline distT="0" distB="0" distL="0" distR="0" wp14:anchorId="5FD50686" wp14:editId="1AA8BE3A">
            <wp:extent cx="4533693" cy="2474514"/>
            <wp:effectExtent l="0" t="0" r="635" b="2540"/>
            <wp:docPr id="332876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8766" name="Picture 332876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51315" cy="2484132"/>
                    </a:xfrm>
                    <a:prstGeom prst="rect">
                      <a:avLst/>
                    </a:prstGeom>
                  </pic:spPr>
                </pic:pic>
              </a:graphicData>
            </a:graphic>
          </wp:inline>
        </w:drawing>
      </w:r>
    </w:p>
    <w:p w14:paraId="26ADBB3E" w14:textId="05FC6D64" w:rsidR="00E7635E" w:rsidRDefault="00E7635E" w:rsidP="00452A51">
      <w:pPr>
        <w:pStyle w:val="Caption"/>
      </w:pPr>
      <w:bookmarkStart w:id="138" w:name="_Toc146547321"/>
      <w:bookmarkStart w:id="139" w:name="_Toc147945362"/>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4</w:t>
      </w:r>
      <w:r w:rsidR="00C507D1">
        <w:fldChar w:fldCharType="end"/>
      </w:r>
      <w:r w:rsidRPr="00280F56">
        <w:t xml:space="preserve"> </w:t>
      </w:r>
      <w:bookmarkEnd w:id="138"/>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 xml:space="preserve">of </w:t>
      </w:r>
      <w:r w:rsidR="001A26AE">
        <w:t>10</w:t>
      </w:r>
      <w:r w:rsidR="001A26AE" w:rsidRPr="00280F56">
        <w:t>0</w:t>
      </w:r>
      <w:r w:rsidR="001A26AE">
        <w:t xml:space="preserve"> (CIMU): Samples 1-600.</w:t>
      </w:r>
      <w:bookmarkEnd w:id="139"/>
    </w:p>
    <w:p w14:paraId="480B59A5" w14:textId="32A5E84B" w:rsidR="00AC3053" w:rsidRPr="00AC3053" w:rsidRDefault="008F2D74" w:rsidP="00AC3053">
      <w:pPr>
        <w:pStyle w:val="BodyText"/>
      </w:pPr>
      <w:r>
        <w:t>E</w:t>
      </w:r>
      <w:r w:rsidR="00AC3053" w:rsidRPr="00280F56">
        <w:t>xperimenting with different sample rate values (Figure</w:t>
      </w:r>
      <w:r w:rsidR="003527BD">
        <w:t>s</w:t>
      </w:r>
      <w:r w:rsidR="00AC3053" w:rsidRPr="00280F56">
        <w:t xml:space="preserve"> 4.1</w:t>
      </w:r>
      <w:r w:rsidR="00AC3053">
        <w:t>5</w:t>
      </w:r>
      <w:r w:rsidR="00AC3053" w:rsidRPr="00280F56">
        <w:t xml:space="preserve"> and 4.1</w:t>
      </w:r>
      <w:r w:rsidR="00AC3053">
        <w:t>6</w:t>
      </w:r>
      <w:r w:rsidR="00AC3053" w:rsidRPr="00280F56">
        <w:t xml:space="preserve"> show two examples of this experimentation) indicated that the best fit was the surmised opinion that the sample rate should contain a set of samples that describe a group of movements.</w:t>
      </w:r>
      <w:r w:rsidR="002E62ED">
        <w:t xml:space="preserve"> While standard processing practice would align the sample rate with the video frame rate (say 1/30</w:t>
      </w:r>
      <w:r w:rsidR="002E62ED" w:rsidRPr="00D90C25">
        <w:rPr>
          <w:vertAlign w:val="superscript"/>
        </w:rPr>
        <w:t>th</w:t>
      </w:r>
      <w:r w:rsidR="002E62ED">
        <w:t xml:space="preserve"> of a second if the frame rate is 30fps), from these results</w:t>
      </w:r>
      <w:r w:rsidR="005137AA">
        <w:t>,</w:t>
      </w:r>
      <w:r w:rsidR="002E62ED">
        <w:t xml:space="preserve"> that may be an oversimplistic approach. With the Madgwick sample rate set to the actual IMU sample rate of 8.33 samples per second, performance was poor. (Figure 4.12)</w:t>
      </w:r>
      <w:r w:rsidR="00742E8C">
        <w:t xml:space="preserve">. </w:t>
      </w:r>
      <w:r w:rsidR="005137AA">
        <w:t>O</w:t>
      </w:r>
      <w:r w:rsidR="00AC3053" w:rsidRPr="00280F56">
        <w:t xml:space="preserve">ver </w:t>
      </w:r>
      <w:r w:rsidR="00F57603" w:rsidRPr="00280F56">
        <w:t xml:space="preserve">a prolonged </w:t>
      </w:r>
      <w:r w:rsidR="000E34AE" w:rsidRPr="00280F56">
        <w:t>period</w:t>
      </w:r>
      <w:r w:rsidR="00AC3053">
        <w:t xml:space="preserve"> with varied motion,</w:t>
      </w:r>
      <w:r w:rsidR="00AC3053" w:rsidRPr="00280F56">
        <w:t xml:space="preserve"> the Madgwick method will become increasingly inaccurate without </w:t>
      </w:r>
      <w:r w:rsidR="00AC3053">
        <w:t>dynamically altering the sample rate</w:t>
      </w:r>
      <w:r w:rsidR="00AC3053" w:rsidRPr="00280F56">
        <w:t>. In production,</w:t>
      </w:r>
      <w:r w:rsidR="001A26AE">
        <w:t xml:space="preserve"> with varied terrain and speed,</w:t>
      </w:r>
      <w:r w:rsidR="00AC3053" w:rsidRPr="00280F56">
        <w:t xml:space="preserve"> this will prove difficult to implement reliably and will </w:t>
      </w:r>
      <w:r w:rsidR="00742E8C" w:rsidRPr="00280F56">
        <w:t>need</w:t>
      </w:r>
      <w:r w:rsidR="00AC3053" w:rsidRPr="00280F56">
        <w:t xml:space="preserve"> to be adjust</w:t>
      </w:r>
      <w:r w:rsidR="00AC3053">
        <w:t>ed</w:t>
      </w:r>
      <w:r w:rsidR="00AC3053" w:rsidRPr="00280F56">
        <w:t xml:space="preserve"> based on </w:t>
      </w:r>
      <w:r w:rsidR="001A26AE">
        <w:t xml:space="preserve">determined </w:t>
      </w:r>
      <w:r w:rsidR="00AC3053">
        <w:t>topology</w:t>
      </w:r>
      <w:r w:rsidR="00AC3053" w:rsidRPr="00280F56">
        <w:t xml:space="preserve">. </w:t>
      </w:r>
      <w:r w:rsidR="001A26AE">
        <w:t xml:space="preserve">One reason for this interesting result </w:t>
      </w:r>
      <w:r w:rsidR="005137AA">
        <w:t xml:space="preserve">may be </w:t>
      </w:r>
      <w:r w:rsidR="001A26AE">
        <w:t xml:space="preserve">the slow sample rate. </w:t>
      </w:r>
      <w:r w:rsidR="005137AA">
        <w:t>Madgwick states that his algorithm can process slow sample rates down to 10Hz (</w:t>
      </w:r>
      <w:r w:rsidR="008859BC">
        <w:t xml:space="preserve">with </w:t>
      </w:r>
      <w:r w:rsidR="005137AA">
        <w:t xml:space="preserve">2 degrees of static error and 7 degrees of dynamic error) but demonstrates that error rates increase logarithmically below this rate in section 5.4 of his work </w:t>
      </w:r>
      <w:r w:rsidR="005137AA">
        <w:fldChar w:fldCharType="begin" w:fldLock="1"/>
      </w:r>
      <w:r w:rsidR="00987294">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5137AA">
        <w:fldChar w:fldCharType="separate"/>
      </w:r>
      <w:r w:rsidR="005137AA" w:rsidRPr="005137AA">
        <w:rPr>
          <w:noProof/>
        </w:rPr>
        <w:t>(Madgwick, 2010)</w:t>
      </w:r>
      <w:r w:rsidR="005137AA">
        <w:fldChar w:fldCharType="end"/>
      </w:r>
      <w:r w:rsidR="005137AA">
        <w:t>.</w:t>
      </w:r>
      <w:r>
        <w:t xml:space="preserve"> With an effective sampling rate of 8.33 Hz, it is likely that the limitations of Mad</w:t>
      </w:r>
      <w:r w:rsidR="001A26AE">
        <w:t>g</w:t>
      </w:r>
      <w:r>
        <w:t>wick</w:t>
      </w:r>
      <w:r w:rsidR="001A26AE">
        <w:t>’</w:t>
      </w:r>
      <w:r>
        <w:t>s approach have been reached.</w:t>
      </w:r>
    </w:p>
    <w:p w14:paraId="7AF65B43" w14:textId="41A26AED" w:rsidR="0050061E" w:rsidRDefault="003527BD" w:rsidP="0050061E">
      <w:pPr>
        <w:pStyle w:val="BodyText"/>
      </w:pPr>
      <w:bookmarkStart w:id="140" w:name="_Toc146547323"/>
      <w:r>
        <w:rPr>
          <w:noProof/>
          <w:lang w:eastAsia="en-NZ"/>
        </w:rPr>
        <w:lastRenderedPageBreak/>
        <w:drawing>
          <wp:inline distT="0" distB="0" distL="0" distR="0" wp14:anchorId="0EECD513" wp14:editId="5A7A5DFD">
            <wp:extent cx="5760085" cy="3143885"/>
            <wp:effectExtent l="0" t="0" r="0" b="0"/>
            <wp:docPr id="778232281" name="Picture 57" descr="A graph showing a line of blue and green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32281" name="Picture 57" descr="A graph showing a line of blue and green colored lines&#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3B85A5AC" w14:textId="24D77491" w:rsidR="00985E0F" w:rsidRDefault="00985E0F" w:rsidP="00452A51">
      <w:pPr>
        <w:pStyle w:val="Caption"/>
      </w:pPr>
      <w:bookmarkStart w:id="141" w:name="_Toc147945363"/>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5</w:t>
      </w:r>
      <w:r w:rsidR="00C507D1">
        <w:fldChar w:fldCharType="end"/>
      </w:r>
      <w:r w:rsidRPr="00280F56">
        <w:t xml:space="preserve"> Madgwick and Kalman </w:t>
      </w:r>
      <w:r w:rsidR="001A26AE">
        <w:t xml:space="preserve">results on varied motion </w:t>
      </w:r>
      <w:r w:rsidRPr="00280F56">
        <w:t xml:space="preserve">with </w:t>
      </w:r>
      <w:r w:rsidR="001A26AE">
        <w:t xml:space="preserve">SR </w:t>
      </w:r>
      <w:r w:rsidRPr="00280F56">
        <w:t>of 50</w:t>
      </w:r>
      <w:bookmarkEnd w:id="140"/>
      <w:r w:rsidR="001A26AE">
        <w:t xml:space="preserve"> (CIMU): Samples 1-600.</w:t>
      </w:r>
      <w:bookmarkEnd w:id="141"/>
    </w:p>
    <w:p w14:paraId="42390934" w14:textId="4BC7F1C0" w:rsidR="0050061E" w:rsidRDefault="003527BD" w:rsidP="0050061E">
      <w:pPr>
        <w:pStyle w:val="BodyText"/>
      </w:pPr>
      <w:bookmarkStart w:id="142" w:name="_Toc146547324"/>
      <w:r>
        <w:rPr>
          <w:noProof/>
          <w:lang w:eastAsia="en-NZ"/>
        </w:rPr>
        <w:drawing>
          <wp:inline distT="0" distB="0" distL="0" distR="0" wp14:anchorId="50923BCC" wp14:editId="6ADDC6B3">
            <wp:extent cx="5293554" cy="2889250"/>
            <wp:effectExtent l="0" t="0" r="2540" b="6350"/>
            <wp:docPr id="1856594049" name="Picture 5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94049" name="Picture 58" descr="A graph of a graph&#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95041" cy="2890062"/>
                    </a:xfrm>
                    <a:prstGeom prst="rect">
                      <a:avLst/>
                    </a:prstGeom>
                  </pic:spPr>
                </pic:pic>
              </a:graphicData>
            </a:graphic>
          </wp:inline>
        </w:drawing>
      </w:r>
    </w:p>
    <w:p w14:paraId="20FFEAEC" w14:textId="289E44DB" w:rsidR="00985E0F" w:rsidRDefault="00985E0F" w:rsidP="00452A51">
      <w:pPr>
        <w:pStyle w:val="Caption"/>
      </w:pPr>
      <w:bookmarkStart w:id="143" w:name="_Toc147945364"/>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6</w:t>
      </w:r>
      <w:r w:rsidR="00C507D1">
        <w:fldChar w:fldCharType="end"/>
      </w:r>
      <w:r w:rsidRPr="00280F56">
        <w:t xml:space="preserve"> </w:t>
      </w:r>
      <w:bookmarkEnd w:id="142"/>
      <w:r w:rsidR="001A26AE" w:rsidRPr="00280F56">
        <w:t xml:space="preserve">Madgwick and Kalman </w:t>
      </w:r>
      <w:r w:rsidR="001A26AE">
        <w:t xml:space="preserve">results on varied motion </w:t>
      </w:r>
      <w:r w:rsidR="001A26AE" w:rsidRPr="00280F56">
        <w:t xml:space="preserve">with </w:t>
      </w:r>
      <w:r w:rsidR="001A26AE">
        <w:t xml:space="preserve">SR </w:t>
      </w:r>
      <w:r w:rsidR="001A26AE" w:rsidRPr="00280F56">
        <w:t>of 50</w:t>
      </w:r>
      <w:r w:rsidR="001A26AE">
        <w:t>0 (CIMU): Samples 1-600.</w:t>
      </w:r>
      <w:bookmarkEnd w:id="143"/>
    </w:p>
    <w:p w14:paraId="4F0879C2" w14:textId="1DF6AF72" w:rsidR="00AC3053" w:rsidRPr="00280F56" w:rsidRDefault="00AC3053" w:rsidP="00AC3053">
      <w:pPr>
        <w:pStyle w:val="BodyText"/>
      </w:pPr>
      <w:r w:rsidRPr="00280F56">
        <w:lastRenderedPageBreak/>
        <w:t xml:space="preserve">Averaging the results across </w:t>
      </w:r>
      <w:r>
        <w:t>IMUs</w:t>
      </w:r>
      <w:r w:rsidRPr="00280F56">
        <w:t xml:space="preserve"> reduces noise which </w:t>
      </w:r>
      <w:r>
        <w:t xml:space="preserve">both tidies up output and </w:t>
      </w:r>
      <w:r w:rsidRPr="00280F56">
        <w:t>partially mitigates the issue</w:t>
      </w:r>
      <w:r>
        <w:t>,</w:t>
      </w:r>
      <w:r w:rsidRPr="00280F56">
        <w:t xml:space="preserve"> but the problem remains when sampling over </w:t>
      </w:r>
      <w:r w:rsidR="00F57603" w:rsidRPr="00280F56">
        <w:t>an extended period</w:t>
      </w:r>
      <w:r w:rsidRPr="00280F56">
        <w:t>.</w:t>
      </w:r>
      <w:r>
        <w:t xml:space="preserve"> </w:t>
      </w:r>
      <w:r w:rsidRPr="00280F56">
        <w:t>as shown in Figure 4.1</w:t>
      </w:r>
      <w:r w:rsidR="003527BD">
        <w:t>7</w:t>
      </w:r>
      <w:r w:rsidRPr="00280F56">
        <w:t>.</w:t>
      </w:r>
      <w:r w:rsidRPr="00280F56">
        <w:br/>
      </w:r>
      <w:r>
        <w:rPr>
          <w:noProof/>
          <w:lang w:eastAsia="en-NZ"/>
        </w:rPr>
        <w:drawing>
          <wp:inline distT="0" distB="0" distL="0" distR="0" wp14:anchorId="499F635B" wp14:editId="52CAA741">
            <wp:extent cx="5002700" cy="2730500"/>
            <wp:effectExtent l="0" t="0" r="7620" b="0"/>
            <wp:docPr id="2070498513" name="Picture 5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498513" name="Picture 56" descr="A graph of a graph&#10;&#10;Description automatically generated with medium confidenc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04644" cy="2731561"/>
                    </a:xfrm>
                    <a:prstGeom prst="rect">
                      <a:avLst/>
                    </a:prstGeom>
                  </pic:spPr>
                </pic:pic>
              </a:graphicData>
            </a:graphic>
          </wp:inline>
        </w:drawing>
      </w:r>
    </w:p>
    <w:p w14:paraId="2621D764" w14:textId="16416EB7" w:rsidR="001A26AE" w:rsidRDefault="00AC3053" w:rsidP="00452A51">
      <w:pPr>
        <w:pStyle w:val="Caption"/>
      </w:pPr>
      <w:bookmarkStart w:id="144" w:name="_Toc146547322"/>
      <w:bookmarkStart w:id="145" w:name="_Toc147945365"/>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7</w:t>
      </w:r>
      <w:r w:rsidR="00C507D1">
        <w:fldChar w:fldCharType="end"/>
      </w:r>
      <w:r w:rsidRPr="00280F56">
        <w:t xml:space="preserve"> </w:t>
      </w:r>
      <w:bookmarkEnd w:id="144"/>
      <w:r w:rsidR="001A26AE">
        <w:t xml:space="preserve">Averaged results on varied motion </w:t>
      </w:r>
      <w:r w:rsidR="001A26AE" w:rsidRPr="00280F56">
        <w:t xml:space="preserve">with </w:t>
      </w:r>
      <w:r w:rsidR="001A26AE">
        <w:t xml:space="preserve">SR </w:t>
      </w:r>
      <w:r w:rsidR="001A26AE" w:rsidRPr="00280F56">
        <w:t>of 50</w:t>
      </w:r>
      <w:r w:rsidR="001A26AE">
        <w:t xml:space="preserve"> (CIMU): Samples 1-600.</w:t>
      </w:r>
      <w:bookmarkEnd w:id="145"/>
    </w:p>
    <w:p w14:paraId="3AB9E7F1" w14:textId="0CDB7F1E" w:rsidR="00BF6904" w:rsidRPr="00280F56" w:rsidRDefault="00BF6904" w:rsidP="00452A51">
      <w:pPr>
        <w:pStyle w:val="Caption"/>
      </w:pPr>
      <w:r w:rsidRPr="00280F56">
        <w:t xml:space="preserve">The interplay between sample rate and beta value </w:t>
      </w:r>
      <w:r w:rsidR="008F2D74">
        <w:t xml:space="preserve">is demonstrated </w:t>
      </w:r>
      <w:r w:rsidRPr="00280F56">
        <w:t xml:space="preserve">in Figures 4.18 and 4.19. The sample rate was left at 100 and the beta value was altered down from </w:t>
      </w:r>
      <w:r w:rsidR="00826969">
        <w:t xml:space="preserve">the previously configured value of </w:t>
      </w:r>
      <w:r w:rsidRPr="00280F56">
        <w:t xml:space="preserve">15 </w:t>
      </w:r>
      <w:r w:rsidR="00872662">
        <w:t xml:space="preserve">(previously </w:t>
      </w:r>
      <w:r w:rsidR="00826969">
        <w:t xml:space="preserve">determined </w:t>
      </w:r>
      <w:r w:rsidR="00872662">
        <w:t xml:space="preserve">in Section 4.5.3) </w:t>
      </w:r>
      <w:r w:rsidRPr="00280F56">
        <w:t xml:space="preserve">to the default </w:t>
      </w:r>
      <w:r w:rsidR="00826969">
        <w:t xml:space="preserve">value </w:t>
      </w:r>
      <w:r w:rsidRPr="00280F56">
        <w:t>of 0.5 (Figure 4.18), and to 1/3 of the previously</w:t>
      </w:r>
      <w:r w:rsidR="002E055D">
        <w:t xml:space="preserve"> </w:t>
      </w:r>
      <w:r w:rsidRPr="00280F56">
        <w:t>determined value of 15, which is 5.0 (Figure 4.19).</w:t>
      </w:r>
    </w:p>
    <w:p w14:paraId="02089FC5" w14:textId="6BB45655" w:rsidR="00BF6904" w:rsidRPr="00280F56" w:rsidRDefault="003527BD" w:rsidP="0009235C">
      <w:pPr>
        <w:pStyle w:val="BodyText"/>
      </w:pPr>
      <w:r>
        <w:rPr>
          <w:noProof/>
          <w:lang w:eastAsia="en-NZ"/>
        </w:rPr>
        <w:drawing>
          <wp:inline distT="0" distB="0" distL="0" distR="0" wp14:anchorId="0060E116" wp14:editId="1901887C">
            <wp:extent cx="5760085" cy="3143885"/>
            <wp:effectExtent l="0" t="0" r="0" b="0"/>
            <wp:docPr id="868440200" name="Picture 59"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440200" name="Picture 59" descr="A graph showing a graph&#10;&#10;Description automatically generated with medium confidenc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66C0EE76" w14:textId="437E4F27" w:rsidR="00BF6904" w:rsidRPr="00280F56" w:rsidRDefault="00BF6904" w:rsidP="00452A51">
      <w:pPr>
        <w:pStyle w:val="Caption"/>
      </w:pPr>
      <w:bookmarkStart w:id="146" w:name="_Toc147945366"/>
      <w:bookmarkStart w:id="147" w:name="_Toc146547325"/>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8</w:t>
      </w:r>
      <w:r w:rsidR="00C507D1">
        <w:fldChar w:fldCharType="end"/>
      </w:r>
      <w:r w:rsidRPr="00280F56">
        <w:t xml:space="preserve"> </w:t>
      </w:r>
      <w:r w:rsidR="00002ACC">
        <w:t xml:space="preserve">Filter results on varied motion </w:t>
      </w:r>
      <w:r w:rsidR="00002ACC" w:rsidRPr="00280F56">
        <w:t xml:space="preserve">with </w:t>
      </w:r>
      <w:r w:rsidR="00002ACC">
        <w:t xml:space="preserve">SR </w:t>
      </w:r>
      <w:r w:rsidR="00002ACC" w:rsidRPr="00280F56">
        <w:t xml:space="preserve">of </w:t>
      </w:r>
      <w:r w:rsidR="00002ACC">
        <w:t>10</w:t>
      </w:r>
      <w:r w:rsidR="00002ACC" w:rsidRPr="00280F56">
        <w:t>0</w:t>
      </w:r>
      <w:r w:rsidR="00002ACC">
        <w:t xml:space="preserve"> and beta of 0.5 (CIMU): Samples 1-600.</w:t>
      </w:r>
      <w:bookmarkEnd w:id="146"/>
      <w:r w:rsidRPr="00280F56">
        <w:t xml:space="preserve"> </w:t>
      </w:r>
      <w:bookmarkEnd w:id="147"/>
    </w:p>
    <w:p w14:paraId="362048B7" w14:textId="7C3C3AF6" w:rsidR="00BF6904" w:rsidRPr="00280F56" w:rsidRDefault="00080C1A" w:rsidP="0099441D">
      <w:pPr>
        <w:pStyle w:val="BodyText"/>
      </w:pPr>
      <w:r>
        <w:rPr>
          <w:noProof/>
          <w:lang w:eastAsia="en-NZ"/>
        </w:rPr>
        <w:lastRenderedPageBreak/>
        <w:drawing>
          <wp:inline distT="0" distB="0" distL="0" distR="0" wp14:anchorId="3D7D72BD" wp14:editId="4BD9D1CB">
            <wp:extent cx="5760085" cy="3143885"/>
            <wp:effectExtent l="0" t="0" r="0" b="0"/>
            <wp:docPr id="10905670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567014" name="Picture 1090567014"/>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561B0545" w14:textId="642983AD" w:rsidR="00BF6904" w:rsidRDefault="00BF6904" w:rsidP="00452A51">
      <w:pPr>
        <w:pStyle w:val="Caption"/>
      </w:pPr>
      <w:bookmarkStart w:id="148" w:name="_Toc147945367"/>
      <w:bookmarkStart w:id="149" w:name="_Toc146547327"/>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9</w:t>
      </w:r>
      <w:r w:rsidR="00C507D1">
        <w:fldChar w:fldCharType="end"/>
      </w:r>
      <w:r w:rsidRPr="00280F56">
        <w:t xml:space="preserve"> </w:t>
      </w:r>
      <w:r w:rsidR="00002ACC">
        <w:t xml:space="preserve">Filter results on varied motion </w:t>
      </w:r>
      <w:r w:rsidR="00002ACC" w:rsidRPr="00280F56">
        <w:t xml:space="preserve">with </w:t>
      </w:r>
      <w:r w:rsidR="00002ACC">
        <w:t xml:space="preserve">SR </w:t>
      </w:r>
      <w:r w:rsidR="00002ACC" w:rsidRPr="00280F56">
        <w:t xml:space="preserve">of </w:t>
      </w:r>
      <w:r w:rsidR="00002ACC">
        <w:t>10</w:t>
      </w:r>
      <w:r w:rsidR="00002ACC" w:rsidRPr="00280F56">
        <w:t>0</w:t>
      </w:r>
      <w:r w:rsidR="00002ACC">
        <w:t xml:space="preserve"> and beta of 5.0 (CIMU): Samples 1-600.</w:t>
      </w:r>
      <w:bookmarkEnd w:id="148"/>
      <w:r w:rsidRPr="00280F56">
        <w:t xml:space="preserve"> </w:t>
      </w:r>
      <w:bookmarkEnd w:id="149"/>
    </w:p>
    <w:p w14:paraId="60E66925" w14:textId="6903C15D" w:rsidR="003527BD" w:rsidRDefault="003527BD" w:rsidP="003527BD">
      <w:pPr>
        <w:pStyle w:val="BodyText"/>
      </w:pPr>
      <w:r>
        <w:t>Taking the average values across all IMUs</w:t>
      </w:r>
      <w:r w:rsidR="00C31B85">
        <w:t xml:space="preserve"> with the Madgwick SR set to </w:t>
      </w:r>
      <w:proofErr w:type="gramStart"/>
      <w:r w:rsidR="00C31B85">
        <w:t>100</w:t>
      </w:r>
      <w:proofErr w:type="gramEnd"/>
      <w:r w:rsidR="00C31B85">
        <w:t xml:space="preserve"> and the beta value set to 5.0 produced the output displayed in Figure 4.20.</w:t>
      </w:r>
    </w:p>
    <w:p w14:paraId="25F7F3E5" w14:textId="4C22AAD7" w:rsidR="00C31B85" w:rsidRDefault="00080C1A" w:rsidP="003527BD">
      <w:pPr>
        <w:pStyle w:val="BodyText"/>
      </w:pPr>
      <w:r>
        <w:rPr>
          <w:noProof/>
          <w:lang w:eastAsia="en-NZ"/>
        </w:rPr>
        <w:drawing>
          <wp:inline distT="0" distB="0" distL="0" distR="0" wp14:anchorId="6900D6B7" wp14:editId="4B6A660D">
            <wp:extent cx="5760085" cy="3143885"/>
            <wp:effectExtent l="0" t="0" r="0" b="0"/>
            <wp:docPr id="982961333" name="Picture 1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961333" name="Picture 11" descr="A graph of a graph&#10;&#10;Description automatically generated with medium confidenc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52C4C678" w14:textId="0F3B1397" w:rsidR="00C31B85" w:rsidRPr="003527BD" w:rsidRDefault="00C31B85" w:rsidP="00452A51">
      <w:pPr>
        <w:pStyle w:val="Caption"/>
      </w:pPr>
      <w:bookmarkStart w:id="150" w:name="_Toc14794536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0</w:t>
      </w:r>
      <w:r w:rsidR="00C507D1">
        <w:fldChar w:fldCharType="end"/>
      </w:r>
      <w:r>
        <w:t xml:space="preserve"> </w:t>
      </w:r>
      <w:r w:rsidR="00002ACC">
        <w:t xml:space="preserve">Averaged results on varied motion </w:t>
      </w:r>
      <w:r w:rsidR="00002ACC" w:rsidRPr="00280F56">
        <w:t xml:space="preserve">with </w:t>
      </w:r>
      <w:r w:rsidR="00002ACC">
        <w:t xml:space="preserve">SR </w:t>
      </w:r>
      <w:r w:rsidR="00002ACC" w:rsidRPr="00280F56">
        <w:t xml:space="preserve">of </w:t>
      </w:r>
      <w:r w:rsidR="00002ACC">
        <w:t>10</w:t>
      </w:r>
      <w:r w:rsidR="00002ACC" w:rsidRPr="00280F56">
        <w:t>0</w:t>
      </w:r>
      <w:r w:rsidR="00002ACC">
        <w:t xml:space="preserve"> and beta of 5.0 (CIMU): Samples 1-600.</w:t>
      </w:r>
      <w:bookmarkEnd w:id="150"/>
    </w:p>
    <w:p w14:paraId="2C1035A5" w14:textId="64EC2D1C" w:rsidR="00C31B85" w:rsidRDefault="00872662" w:rsidP="008F2D74">
      <w:pPr>
        <w:pStyle w:val="BodyText"/>
        <w:rPr>
          <w:rStyle w:val="Heading3Char"/>
          <w:b w:val="0"/>
          <w:bCs w:val="0"/>
          <w:iCs/>
          <w:noProof w:val="0"/>
        </w:rPr>
      </w:pPr>
      <w:r>
        <w:t xml:space="preserve">The interplay between beta value (convergence time and gradient-descent step size) and the sample rate (over how many samples will the algorithm integrate) is complex and depends on the situation. Both topology and vehicle speed are likely to be contributing factors to the correct setting of these </w:t>
      </w:r>
      <w:r>
        <w:lastRenderedPageBreak/>
        <w:t>values, and both factors are not static</w:t>
      </w:r>
      <w:r w:rsidR="008F2D74">
        <w:t xml:space="preserve"> in a rural environment</w:t>
      </w:r>
      <w:r>
        <w:t xml:space="preserve">. </w:t>
      </w:r>
      <w:r w:rsidR="008F2D74">
        <w:t xml:space="preserve">The correct settings of these values </w:t>
      </w:r>
      <w:r w:rsidR="00061399">
        <w:t>are</w:t>
      </w:r>
      <w:r w:rsidR="008F2D74">
        <w:t xml:space="preserve"> not in scope for this thesis and is left for future work.</w:t>
      </w:r>
    </w:p>
    <w:p w14:paraId="02CEE458" w14:textId="52A2CB0E" w:rsidR="008B7345" w:rsidRPr="00280F56" w:rsidRDefault="008B7345" w:rsidP="0017795A">
      <w:pPr>
        <w:pStyle w:val="Heading3"/>
        <w:rPr>
          <w:rStyle w:val="Heading3Char"/>
          <w:noProof w:val="0"/>
        </w:rPr>
      </w:pPr>
      <w:bookmarkStart w:id="151" w:name="_Toc147945606"/>
      <w:r w:rsidRPr="00280F56">
        <w:rPr>
          <w:rStyle w:val="Heading3Char"/>
          <w:noProof w:val="0"/>
        </w:rPr>
        <w:t>Neural network</w:t>
      </w:r>
      <w:r w:rsidR="0017795A">
        <w:rPr>
          <w:rStyle w:val="Heading3Char"/>
          <w:noProof w:val="0"/>
        </w:rPr>
        <w:t xml:space="preserve"> evaluation</w:t>
      </w:r>
      <w:r w:rsidRPr="00280F56">
        <w:rPr>
          <w:rStyle w:val="Heading3Char"/>
          <w:noProof w:val="0"/>
        </w:rPr>
        <w:t xml:space="preserve"> using </w:t>
      </w:r>
      <w:r w:rsidR="0017795A">
        <w:rPr>
          <w:rStyle w:val="Heading3Char"/>
          <w:noProof w:val="0"/>
        </w:rPr>
        <w:t>the C</w:t>
      </w:r>
      <w:r w:rsidR="00C97540">
        <w:rPr>
          <w:rStyle w:val="Heading3Char"/>
          <w:noProof w:val="0"/>
        </w:rPr>
        <w:t>IMU</w:t>
      </w:r>
      <w:r w:rsidRPr="00280F56">
        <w:rPr>
          <w:rStyle w:val="Heading3Char"/>
          <w:noProof w:val="0"/>
        </w:rPr>
        <w:t>.</w:t>
      </w:r>
      <w:bookmarkEnd w:id="151"/>
    </w:p>
    <w:p w14:paraId="597AD254" w14:textId="548BE56E" w:rsidR="00C31B85" w:rsidRDefault="00C31B85" w:rsidP="0050061E">
      <w:pPr>
        <w:pStyle w:val="BodyText"/>
      </w:pPr>
      <w:r>
        <w:br/>
        <w:t xml:space="preserve">To examine how effectively a neural network can obtain Euler angles from </w:t>
      </w:r>
      <w:r w:rsidR="00B10D91">
        <w:t xml:space="preserve">the single Central </w:t>
      </w:r>
      <w:r>
        <w:t xml:space="preserve">IMU </w:t>
      </w:r>
      <w:r w:rsidR="00B10D91">
        <w:t>measurements</w:t>
      </w:r>
      <w:r>
        <w:t>, we first need to decide on a neural network model to use.</w:t>
      </w:r>
    </w:p>
    <w:p w14:paraId="67D5491B" w14:textId="77777777" w:rsidR="00C31B85" w:rsidRDefault="00C31B85" w:rsidP="0050061E">
      <w:pPr>
        <w:pStyle w:val="BodyText"/>
      </w:pPr>
      <w:r>
        <w:t>The general best-practice approach is to use a simple model and then change this to more complex models if this proves insufficient for the task.</w:t>
      </w:r>
    </w:p>
    <w:p w14:paraId="488AA3D4" w14:textId="15ED9843" w:rsidR="0050061E" w:rsidRDefault="00872662" w:rsidP="0050061E">
      <w:pPr>
        <w:pStyle w:val="BodyText"/>
      </w:pPr>
      <w:r>
        <w:t>T</w:t>
      </w:r>
      <w:r w:rsidR="00A04174" w:rsidRPr="00280F56">
        <w:t xml:space="preserve">he </w:t>
      </w:r>
      <w:r w:rsidR="008F2D74">
        <w:t xml:space="preserve">central IMU (CIMU) </w:t>
      </w:r>
      <w:r w:rsidR="00A04174" w:rsidRPr="00280F56">
        <w:t xml:space="preserve">gyroscope and accelerometer </w:t>
      </w:r>
      <w:r w:rsidR="00B10D91">
        <w:t xml:space="preserve">measurement </w:t>
      </w:r>
      <w:r w:rsidR="00A04174" w:rsidRPr="00280F56">
        <w:t xml:space="preserve">data </w:t>
      </w:r>
      <w:r w:rsidR="008F2D74">
        <w:t xml:space="preserve">from the varied movement robotic arm pattern </w:t>
      </w:r>
      <w:r>
        <w:t xml:space="preserve">was fed </w:t>
      </w:r>
      <w:r w:rsidR="00A04174" w:rsidRPr="00280F56">
        <w:t xml:space="preserve">into the </w:t>
      </w:r>
      <w:r w:rsidR="00C97540">
        <w:t>initial design of the neural network</w:t>
      </w:r>
      <w:r w:rsidR="008F2D74">
        <w:t xml:space="preserve"> (NN)</w:t>
      </w:r>
      <w:r>
        <w:t xml:space="preserve">, specified in the Method section. </w:t>
      </w:r>
      <w:r w:rsidR="00B05DD5">
        <w:t xml:space="preserve">This design is a 10-layer MLP model with </w:t>
      </w:r>
      <w:proofErr w:type="gramStart"/>
      <w:r w:rsidR="00B05DD5">
        <w:t>10</w:t>
      </w:r>
      <w:proofErr w:type="gramEnd"/>
      <w:r w:rsidR="00B05DD5">
        <w:t xml:space="preserve"> hidden sigmoid layers and 2 linear output layers. T</w:t>
      </w:r>
      <w:r w:rsidR="00C97540">
        <w:t>aking all network defaults, the network was trained</w:t>
      </w:r>
      <w:r w:rsidR="002E055D">
        <w:t>,</w:t>
      </w:r>
      <w:r w:rsidR="00C97540">
        <w:t xml:space="preserve"> and </w:t>
      </w:r>
      <w:r w:rsidR="00A04174" w:rsidRPr="00280F56">
        <w:t xml:space="preserve">the results obtained </w:t>
      </w:r>
      <w:r w:rsidR="00C97540">
        <w:t xml:space="preserve">are </w:t>
      </w:r>
      <w:r w:rsidR="00A04174" w:rsidRPr="00280F56">
        <w:t xml:space="preserve">shown in </w:t>
      </w:r>
      <w:r w:rsidR="00C50C57" w:rsidRPr="00280F56">
        <w:t>Table</w:t>
      </w:r>
      <w:r w:rsidR="00AA7D6C">
        <w:t>s</w:t>
      </w:r>
      <w:r w:rsidR="00C50C57" w:rsidRPr="00280F56">
        <w:t xml:space="preserve"> 4.</w:t>
      </w:r>
      <w:r w:rsidR="006720F3">
        <w:t>2</w:t>
      </w:r>
      <w:r w:rsidR="00AA7D6C">
        <w:t xml:space="preserve"> and 4.</w:t>
      </w:r>
      <w:r w:rsidR="006720F3">
        <w:t>3</w:t>
      </w:r>
      <w:r w:rsidR="00655653">
        <w:t xml:space="preserve"> and </w:t>
      </w:r>
      <w:r w:rsidR="00655653" w:rsidRPr="00280F56">
        <w:t>Figures 4.2</w:t>
      </w:r>
      <w:r w:rsidR="00655653">
        <w:t>1</w:t>
      </w:r>
      <w:r w:rsidR="00655653" w:rsidRPr="00280F56">
        <w:t xml:space="preserve"> to 4.</w:t>
      </w:r>
      <w:r w:rsidR="00655653">
        <w:t>24</w:t>
      </w:r>
      <w:r w:rsidR="00A04174" w:rsidRPr="00280F56">
        <w:t>.</w:t>
      </w:r>
    </w:p>
    <w:p w14:paraId="7D463ADA" w14:textId="380B036E" w:rsidR="00AA7D6C" w:rsidRDefault="00AA7D6C" w:rsidP="00452A51">
      <w:pPr>
        <w:pStyle w:val="Caption"/>
      </w:pPr>
      <w:bookmarkStart w:id="152" w:name="_Toc147945461"/>
      <w:bookmarkStart w:id="153" w:name="_Toc146546627"/>
      <w:bookmarkStart w:id="154" w:name="_Toc146547328"/>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17795A">
        <w:t>2</w:t>
      </w:r>
      <w:r w:rsidR="00C5580D">
        <w:fldChar w:fldCharType="end"/>
      </w:r>
      <w:r>
        <w:t xml:space="preserve"> </w:t>
      </w:r>
      <w:r w:rsidR="00655653">
        <w:t xml:space="preserve">MLP </w:t>
      </w:r>
      <w:r>
        <w:t xml:space="preserve">NN training results </w:t>
      </w:r>
      <w:r w:rsidR="00655653">
        <w:t xml:space="preserve">(CIMU) </w:t>
      </w:r>
      <w:r>
        <w:t>on a varied-motion vehicle</w:t>
      </w:r>
      <w:r w:rsidR="00B05DD5">
        <w:t xml:space="preserve"> with default layer size of 10.</w:t>
      </w:r>
      <w:bookmarkEnd w:id="152"/>
    </w:p>
    <w:tbl>
      <w:tblPr>
        <w:tblStyle w:val="TableGrid"/>
        <w:tblW w:w="0" w:type="auto"/>
        <w:tblLook w:val="04A0" w:firstRow="1" w:lastRow="0" w:firstColumn="1" w:lastColumn="0" w:noHBand="0" w:noVBand="1"/>
      </w:tblPr>
      <w:tblGrid>
        <w:gridCol w:w="2265"/>
        <w:gridCol w:w="2265"/>
        <w:gridCol w:w="2265"/>
        <w:gridCol w:w="2266"/>
      </w:tblGrid>
      <w:tr w:rsidR="00AA7D6C" w14:paraId="22D0F3AA" w14:textId="77777777" w:rsidTr="00AA7D6C">
        <w:tc>
          <w:tcPr>
            <w:tcW w:w="2265" w:type="dxa"/>
          </w:tcPr>
          <w:p w14:paraId="0813BBBF" w14:textId="77777777" w:rsidR="00AA7D6C" w:rsidRDefault="00AA7D6C" w:rsidP="00AA7D6C">
            <w:pPr>
              <w:jc w:val="center"/>
            </w:pPr>
          </w:p>
        </w:tc>
        <w:tc>
          <w:tcPr>
            <w:tcW w:w="2265" w:type="dxa"/>
          </w:tcPr>
          <w:p w14:paraId="78163E7D" w14:textId="39D73BFD" w:rsidR="00AA7D6C" w:rsidRDefault="00AA7D6C" w:rsidP="00AA7D6C">
            <w:pPr>
              <w:jc w:val="center"/>
            </w:pPr>
            <w:r>
              <w:t>Observations</w:t>
            </w:r>
          </w:p>
        </w:tc>
        <w:tc>
          <w:tcPr>
            <w:tcW w:w="2265" w:type="dxa"/>
          </w:tcPr>
          <w:p w14:paraId="086832C8" w14:textId="2A754631" w:rsidR="00AA7D6C" w:rsidRDefault="00AA7D6C" w:rsidP="00AA7D6C">
            <w:pPr>
              <w:jc w:val="center"/>
            </w:pPr>
            <w:r>
              <w:t>MSE</w:t>
            </w:r>
          </w:p>
        </w:tc>
        <w:tc>
          <w:tcPr>
            <w:tcW w:w="2266" w:type="dxa"/>
          </w:tcPr>
          <w:p w14:paraId="2070CF64" w14:textId="70128723" w:rsidR="00AA7D6C" w:rsidRDefault="00AA7D6C" w:rsidP="00AA7D6C">
            <w:pPr>
              <w:jc w:val="center"/>
            </w:pPr>
            <w:r>
              <w:t>R</w:t>
            </w:r>
          </w:p>
        </w:tc>
      </w:tr>
      <w:tr w:rsidR="00AA7D6C" w14:paraId="173203AB" w14:textId="77777777" w:rsidTr="00AA7D6C">
        <w:tc>
          <w:tcPr>
            <w:tcW w:w="2265" w:type="dxa"/>
          </w:tcPr>
          <w:p w14:paraId="45208D69" w14:textId="626CC43D" w:rsidR="00AA7D6C" w:rsidRDefault="00AA7D6C" w:rsidP="00AA7D6C">
            <w:pPr>
              <w:jc w:val="center"/>
            </w:pPr>
            <w:r>
              <w:t>Training</w:t>
            </w:r>
          </w:p>
        </w:tc>
        <w:tc>
          <w:tcPr>
            <w:tcW w:w="2265" w:type="dxa"/>
          </w:tcPr>
          <w:p w14:paraId="0CDDC805" w14:textId="0B612428" w:rsidR="00AA7D6C" w:rsidRDefault="00AA7D6C" w:rsidP="00AA7D6C">
            <w:pPr>
              <w:jc w:val="center"/>
            </w:pPr>
            <w:r>
              <w:t>3499</w:t>
            </w:r>
          </w:p>
        </w:tc>
        <w:tc>
          <w:tcPr>
            <w:tcW w:w="2265" w:type="dxa"/>
          </w:tcPr>
          <w:p w14:paraId="334F173F" w14:textId="40CBECAA" w:rsidR="00AA7D6C" w:rsidRDefault="00AA7D6C" w:rsidP="00AA7D6C">
            <w:pPr>
              <w:jc w:val="center"/>
            </w:pPr>
            <w:r>
              <w:t>0.</w:t>
            </w:r>
            <w:r w:rsidR="00080C1A">
              <w:t>0033</w:t>
            </w:r>
          </w:p>
        </w:tc>
        <w:tc>
          <w:tcPr>
            <w:tcW w:w="2266" w:type="dxa"/>
          </w:tcPr>
          <w:p w14:paraId="7C3BA4E6" w14:textId="6B0CB8E9" w:rsidR="00AA7D6C" w:rsidRDefault="00AA7D6C" w:rsidP="00AA7D6C">
            <w:pPr>
              <w:jc w:val="center"/>
            </w:pPr>
            <w:r>
              <w:t>0.</w:t>
            </w:r>
            <w:r w:rsidR="00080C1A">
              <w:t>9943</w:t>
            </w:r>
          </w:p>
        </w:tc>
      </w:tr>
      <w:tr w:rsidR="00AA7D6C" w14:paraId="3A7533B2" w14:textId="77777777" w:rsidTr="00AA7D6C">
        <w:tc>
          <w:tcPr>
            <w:tcW w:w="2265" w:type="dxa"/>
          </w:tcPr>
          <w:p w14:paraId="71C22B76" w14:textId="44343C73" w:rsidR="00AA7D6C" w:rsidRDefault="00AA7D6C" w:rsidP="00AA7D6C">
            <w:pPr>
              <w:jc w:val="center"/>
            </w:pPr>
            <w:r>
              <w:t>Validation</w:t>
            </w:r>
          </w:p>
        </w:tc>
        <w:tc>
          <w:tcPr>
            <w:tcW w:w="2265" w:type="dxa"/>
          </w:tcPr>
          <w:p w14:paraId="410A3F3C" w14:textId="46402BA8" w:rsidR="00AA7D6C" w:rsidRDefault="00AA7D6C" w:rsidP="00AA7D6C">
            <w:pPr>
              <w:jc w:val="center"/>
            </w:pPr>
            <w:r>
              <w:t>750</w:t>
            </w:r>
          </w:p>
        </w:tc>
        <w:tc>
          <w:tcPr>
            <w:tcW w:w="2265" w:type="dxa"/>
          </w:tcPr>
          <w:p w14:paraId="4128B3E5" w14:textId="6A430D46" w:rsidR="00AA7D6C" w:rsidRDefault="00AA7D6C" w:rsidP="00AA7D6C">
            <w:pPr>
              <w:jc w:val="center"/>
            </w:pPr>
            <w:r>
              <w:t>0.</w:t>
            </w:r>
            <w:r w:rsidR="00080C1A">
              <w:t>0053</w:t>
            </w:r>
          </w:p>
        </w:tc>
        <w:tc>
          <w:tcPr>
            <w:tcW w:w="2266" w:type="dxa"/>
          </w:tcPr>
          <w:p w14:paraId="518A1C86" w14:textId="7B2E0A93" w:rsidR="00AA7D6C" w:rsidRDefault="00AA7D6C" w:rsidP="00AA7D6C">
            <w:pPr>
              <w:jc w:val="center"/>
            </w:pPr>
            <w:r>
              <w:t>0.</w:t>
            </w:r>
            <w:r w:rsidR="00080C1A">
              <w:t>9909</w:t>
            </w:r>
          </w:p>
        </w:tc>
      </w:tr>
      <w:tr w:rsidR="00AA7D6C" w14:paraId="53C60D7F" w14:textId="77777777" w:rsidTr="00AA7D6C">
        <w:tc>
          <w:tcPr>
            <w:tcW w:w="2265" w:type="dxa"/>
          </w:tcPr>
          <w:p w14:paraId="1954AF1D" w14:textId="459D0EC2" w:rsidR="00AA7D6C" w:rsidRDefault="00AA7D6C" w:rsidP="00AA7D6C">
            <w:pPr>
              <w:jc w:val="center"/>
            </w:pPr>
            <w:r>
              <w:t>Test</w:t>
            </w:r>
          </w:p>
        </w:tc>
        <w:tc>
          <w:tcPr>
            <w:tcW w:w="2265" w:type="dxa"/>
          </w:tcPr>
          <w:p w14:paraId="60CEB051" w14:textId="3BB83385" w:rsidR="00AA7D6C" w:rsidRDefault="00AA7D6C" w:rsidP="00AA7D6C">
            <w:pPr>
              <w:jc w:val="center"/>
            </w:pPr>
            <w:r>
              <w:t>750</w:t>
            </w:r>
          </w:p>
        </w:tc>
        <w:tc>
          <w:tcPr>
            <w:tcW w:w="2265" w:type="dxa"/>
          </w:tcPr>
          <w:p w14:paraId="744F09E2" w14:textId="29611644" w:rsidR="00AA7D6C" w:rsidRDefault="00AA7D6C" w:rsidP="00AA7D6C">
            <w:pPr>
              <w:jc w:val="center"/>
            </w:pPr>
            <w:r>
              <w:t>0.</w:t>
            </w:r>
            <w:r w:rsidR="00080C1A">
              <w:t>0065</w:t>
            </w:r>
          </w:p>
        </w:tc>
        <w:tc>
          <w:tcPr>
            <w:tcW w:w="2266" w:type="dxa"/>
          </w:tcPr>
          <w:p w14:paraId="173B29FA" w14:textId="543890AF" w:rsidR="00AA7D6C" w:rsidRDefault="00AA7D6C" w:rsidP="00AA7D6C">
            <w:pPr>
              <w:jc w:val="center"/>
            </w:pPr>
            <w:r>
              <w:t>0.</w:t>
            </w:r>
            <w:r w:rsidR="00080C1A">
              <w:t>9888</w:t>
            </w:r>
          </w:p>
        </w:tc>
      </w:tr>
    </w:tbl>
    <w:p w14:paraId="0C9FECB7" w14:textId="49FE2EFE" w:rsidR="00C50C57" w:rsidRPr="00280F56" w:rsidRDefault="00C50C57" w:rsidP="00452A51">
      <w:pPr>
        <w:pStyle w:val="Caption"/>
      </w:pPr>
      <w:bookmarkStart w:id="155" w:name="_Toc147945462"/>
      <w:r w:rsidRPr="00280F56">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3</w:t>
      </w:r>
      <w:r w:rsidR="00C5580D">
        <w:fldChar w:fldCharType="end"/>
      </w:r>
      <w:r w:rsidRPr="00280F56">
        <w:t xml:space="preserve"> </w:t>
      </w:r>
      <w:bookmarkEnd w:id="153"/>
      <w:bookmarkEnd w:id="154"/>
      <w:r w:rsidR="00655653">
        <w:t>MLP NN training progress (CIMU) on a varied-motion vehicle with default layer size of 10.</w:t>
      </w:r>
      <w:bookmarkEnd w:id="155"/>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79D507A4" w:rsidR="00C50C57" w:rsidRPr="00280F56" w:rsidRDefault="00080C1A" w:rsidP="0050061E">
            <w:r>
              <w:t>36</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33E846C8" w:rsidR="00C50C57" w:rsidRPr="00280F56" w:rsidRDefault="00080C1A" w:rsidP="0050061E">
            <w:r>
              <w:t>0.866</w:t>
            </w:r>
          </w:p>
        </w:tc>
        <w:tc>
          <w:tcPr>
            <w:tcW w:w="2265" w:type="dxa"/>
          </w:tcPr>
          <w:p w14:paraId="38FFB247" w14:textId="70F02585" w:rsidR="00C50C57" w:rsidRPr="00280F56" w:rsidRDefault="00C50C57" w:rsidP="0050061E">
            <w:r w:rsidRPr="00280F56">
              <w:t>0.</w:t>
            </w:r>
            <w:r w:rsidR="00AA7D6C">
              <w:t>0</w:t>
            </w:r>
            <w:r w:rsidR="00080C1A">
              <w:t>0322</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68D10B19" w:rsidR="00C50C57" w:rsidRPr="00280F56" w:rsidRDefault="00080C1A" w:rsidP="0050061E">
            <w:r>
              <w:t>1.28</w:t>
            </w:r>
          </w:p>
        </w:tc>
        <w:tc>
          <w:tcPr>
            <w:tcW w:w="2265" w:type="dxa"/>
          </w:tcPr>
          <w:p w14:paraId="56FCB660" w14:textId="36A3ACD4" w:rsidR="00C50C57" w:rsidRPr="00280F56" w:rsidRDefault="00AA7D6C" w:rsidP="0050061E">
            <w:r>
              <w:t>0.00</w:t>
            </w:r>
            <w:r w:rsidR="00080C1A">
              <w:t>048</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402A0653" w:rsidR="00C50C57" w:rsidRPr="00280F56" w:rsidRDefault="00C50C57" w:rsidP="0050061E">
            <w:r w:rsidRPr="00280F56">
              <w:t>1e-0</w:t>
            </w:r>
            <w:r w:rsidR="00080C1A">
              <w:t>6</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445E4FBA" w:rsidR="00C50C57" w:rsidRPr="00280F56" w:rsidRDefault="00C50C57" w:rsidP="0050061E">
      <w:pPr>
        <w:pStyle w:val="BodyText"/>
      </w:pPr>
      <w:r w:rsidRPr="00280F56">
        <w:lastRenderedPageBreak/>
        <w:br/>
      </w:r>
      <w:r w:rsidR="00080C1A">
        <w:rPr>
          <w:noProof/>
          <w:lang w:eastAsia="en-NZ"/>
        </w:rPr>
        <w:drawing>
          <wp:inline distT="0" distB="0" distL="0" distR="0" wp14:anchorId="71257CE4" wp14:editId="470308EE">
            <wp:extent cx="4852850" cy="3600450"/>
            <wp:effectExtent l="0" t="0" r="5080" b="0"/>
            <wp:docPr id="895531076"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531076" name="Picture 12" descr="A graph of a graph&#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858118" cy="3604359"/>
                    </a:xfrm>
                    <a:prstGeom prst="rect">
                      <a:avLst/>
                    </a:prstGeom>
                  </pic:spPr>
                </pic:pic>
              </a:graphicData>
            </a:graphic>
          </wp:inline>
        </w:drawing>
      </w:r>
    </w:p>
    <w:p w14:paraId="353364C4" w14:textId="3CD59B8E" w:rsidR="00C50C57" w:rsidRPr="00280F56" w:rsidRDefault="00C50C57" w:rsidP="00452A51">
      <w:pPr>
        <w:pStyle w:val="Caption"/>
      </w:pPr>
      <w:bookmarkStart w:id="156" w:name="_Toc146547329"/>
      <w:bookmarkStart w:id="157" w:name="_Toc147945369"/>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1</w:t>
      </w:r>
      <w:r w:rsidR="00C507D1">
        <w:fldChar w:fldCharType="end"/>
      </w:r>
      <w:r w:rsidRPr="00280F56">
        <w:t xml:space="preserve"> </w:t>
      </w:r>
      <w:bookmarkEnd w:id="156"/>
      <w:r w:rsidR="00655653">
        <w:t>MLP NN performance plot (CIMU) on varied-motion with default layer size of 10.</w:t>
      </w:r>
      <w:bookmarkEnd w:id="157"/>
    </w:p>
    <w:p w14:paraId="77886B76" w14:textId="0AABA6B0" w:rsidR="00C50C57" w:rsidRPr="00280F56" w:rsidRDefault="00080C1A" w:rsidP="00C50C57">
      <w:pPr>
        <w:pStyle w:val="BodyText"/>
      </w:pPr>
      <w:r>
        <w:rPr>
          <w:noProof/>
          <w:lang w:eastAsia="en-NZ"/>
        </w:rPr>
        <w:drawing>
          <wp:inline distT="0" distB="0" distL="0" distR="0" wp14:anchorId="76265306" wp14:editId="2E09BF77">
            <wp:extent cx="4966780" cy="3657600"/>
            <wp:effectExtent l="0" t="0" r="5715" b="0"/>
            <wp:docPr id="1056439365" name="Picture 13"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439365" name="Picture 13" descr="A graph with different colored squares&#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979061" cy="3666644"/>
                    </a:xfrm>
                    <a:prstGeom prst="rect">
                      <a:avLst/>
                    </a:prstGeom>
                  </pic:spPr>
                </pic:pic>
              </a:graphicData>
            </a:graphic>
          </wp:inline>
        </w:drawing>
      </w:r>
    </w:p>
    <w:p w14:paraId="27DCB8AC" w14:textId="24205B70" w:rsidR="00C50C57" w:rsidRPr="00280F56" w:rsidRDefault="00C50C57" w:rsidP="00452A51">
      <w:pPr>
        <w:pStyle w:val="Caption"/>
      </w:pPr>
      <w:bookmarkStart w:id="158" w:name="_Toc146547330"/>
      <w:bookmarkStart w:id="159" w:name="_Toc147945370"/>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2</w:t>
      </w:r>
      <w:r w:rsidR="00C507D1">
        <w:fldChar w:fldCharType="end"/>
      </w:r>
      <w:r w:rsidRPr="00280F56">
        <w:t xml:space="preserve"> </w:t>
      </w:r>
      <w:bookmarkEnd w:id="158"/>
      <w:r w:rsidR="00655653">
        <w:t>MLP NN Error histogram (CIMU) on varied-motion with default layer size of 10.</w:t>
      </w:r>
      <w:bookmarkEnd w:id="159"/>
    </w:p>
    <w:p w14:paraId="2355182D" w14:textId="133A1864" w:rsidR="00C17AD5" w:rsidRDefault="00D57197" w:rsidP="00C17AD5">
      <w:pPr>
        <w:pStyle w:val="BodyText"/>
        <w:rPr>
          <w:rStyle w:val="CaptionChar"/>
        </w:rPr>
      </w:pPr>
      <w:r>
        <w:rPr>
          <w:noProof/>
          <w:lang w:eastAsia="en-NZ"/>
        </w:rPr>
        <w:lastRenderedPageBreak/>
        <w:drawing>
          <wp:inline distT="0" distB="0" distL="0" distR="0" wp14:anchorId="36C670A5" wp14:editId="7B504D56">
            <wp:extent cx="4717794" cy="4005262"/>
            <wp:effectExtent l="0" t="0" r="6985" b="0"/>
            <wp:docPr id="40977230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772303" name="Picture 409772303"/>
                    <pic:cNvPicPr/>
                  </pic:nvPicPr>
                  <pic:blipFill>
                    <a:blip r:embed="rId58">
                      <a:extLst>
                        <a:ext uri="{28A0092B-C50C-407E-A947-70E740481C1C}">
                          <a14:useLocalDpi xmlns:a14="http://schemas.microsoft.com/office/drawing/2010/main" val="0"/>
                        </a:ext>
                      </a:extLst>
                    </a:blip>
                    <a:stretch>
                      <a:fillRect/>
                    </a:stretch>
                  </pic:blipFill>
                  <pic:spPr>
                    <a:xfrm>
                      <a:off x="0" y="0"/>
                      <a:ext cx="4723810" cy="4010370"/>
                    </a:xfrm>
                    <a:prstGeom prst="rect">
                      <a:avLst/>
                    </a:prstGeom>
                  </pic:spPr>
                </pic:pic>
              </a:graphicData>
            </a:graphic>
          </wp:inline>
        </w:drawing>
      </w:r>
    </w:p>
    <w:p w14:paraId="54A3F623" w14:textId="538B6802" w:rsidR="00896FCF" w:rsidRDefault="00C50C57" w:rsidP="00C17AD5">
      <w:pPr>
        <w:pStyle w:val="BodyText"/>
        <w:rPr>
          <w:rStyle w:val="CaptionChar"/>
        </w:rPr>
      </w:pPr>
      <w:bookmarkStart w:id="160" w:name="_Toc147945371"/>
      <w:r w:rsidRPr="0099441D">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4</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23</w:t>
      </w:r>
      <w:r w:rsidR="00C507D1">
        <w:rPr>
          <w:rStyle w:val="CaptionChar"/>
        </w:rPr>
        <w:fldChar w:fldCharType="end"/>
      </w:r>
      <w:r w:rsidRPr="0099441D">
        <w:rPr>
          <w:rStyle w:val="CaptionChar"/>
        </w:rPr>
        <w:t xml:space="preserve"> </w:t>
      </w:r>
      <w:bookmarkStart w:id="161" w:name="_Toc146546628"/>
      <w:r w:rsidR="00655653">
        <w:t xml:space="preserve">MLP NN regression plot (CIMU) on </w:t>
      </w:r>
      <w:r w:rsidR="00061399">
        <w:t>varied motion</w:t>
      </w:r>
      <w:r w:rsidR="00655653">
        <w:t xml:space="preserve"> with default layer size of </w:t>
      </w:r>
      <w:proofErr w:type="gramStart"/>
      <w:r w:rsidR="00655653">
        <w:t>10</w:t>
      </w:r>
      <w:proofErr w:type="gramEnd"/>
      <w:r w:rsidR="00655653">
        <w:t>.</w:t>
      </w:r>
      <w:bookmarkEnd w:id="160"/>
    </w:p>
    <w:p w14:paraId="57EB1A57" w14:textId="2B3FFEEE" w:rsidR="00AA7D6C" w:rsidRDefault="00D57197" w:rsidP="00C17AD5">
      <w:pPr>
        <w:pStyle w:val="BodyText"/>
      </w:pPr>
      <w:r>
        <w:rPr>
          <w:noProof/>
          <w:lang w:eastAsia="en-NZ"/>
        </w:rPr>
        <w:drawing>
          <wp:inline distT="0" distB="0" distL="0" distR="0" wp14:anchorId="5123C654" wp14:editId="4EDC2F59">
            <wp:extent cx="4738633" cy="3509963"/>
            <wp:effectExtent l="0" t="0" r="5080" b="0"/>
            <wp:docPr id="16191762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176228" name="Picture 1619176228"/>
                    <pic:cNvPicPr/>
                  </pic:nvPicPr>
                  <pic:blipFill>
                    <a:blip r:embed="rId59">
                      <a:extLst>
                        <a:ext uri="{28A0092B-C50C-407E-A947-70E740481C1C}">
                          <a14:useLocalDpi xmlns:a14="http://schemas.microsoft.com/office/drawing/2010/main" val="0"/>
                        </a:ext>
                      </a:extLst>
                    </a:blip>
                    <a:stretch>
                      <a:fillRect/>
                    </a:stretch>
                  </pic:blipFill>
                  <pic:spPr>
                    <a:xfrm>
                      <a:off x="0" y="0"/>
                      <a:ext cx="4744359" cy="3514204"/>
                    </a:xfrm>
                    <a:prstGeom prst="rect">
                      <a:avLst/>
                    </a:prstGeom>
                  </pic:spPr>
                </pic:pic>
              </a:graphicData>
            </a:graphic>
          </wp:inline>
        </w:drawing>
      </w:r>
    </w:p>
    <w:p w14:paraId="6CB719F0" w14:textId="3161CD39" w:rsidR="00B952CC" w:rsidRDefault="00B952CC" w:rsidP="00452A51">
      <w:pPr>
        <w:pStyle w:val="Caption"/>
      </w:pPr>
      <w:bookmarkStart w:id="162" w:name="_Toc147945372"/>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4</w:t>
      </w:r>
      <w:r w:rsidR="00C507D1">
        <w:fldChar w:fldCharType="end"/>
      </w:r>
      <w:r>
        <w:t xml:space="preserve"> </w:t>
      </w:r>
      <w:r w:rsidR="00655653">
        <w:t>MLP NN training state plot (CIMU) on varied-motion with default layer size of 10.</w:t>
      </w:r>
      <w:bookmarkEnd w:id="162"/>
    </w:p>
    <w:p w14:paraId="1943CBD9" w14:textId="6B4DB3BA" w:rsidR="00B05DD5" w:rsidRDefault="00B534B3" w:rsidP="00B534B3">
      <w:pPr>
        <w:pStyle w:val="BodyText"/>
        <w:rPr>
          <w:rStyle w:val="CaptionChar"/>
        </w:rPr>
      </w:pPr>
      <w:r>
        <w:t xml:space="preserve">The </w:t>
      </w:r>
      <w:r w:rsidR="0017795A">
        <w:t xml:space="preserve">training </w:t>
      </w:r>
      <w:r>
        <w:t xml:space="preserve">time taken as expressed in the MATLAB training window is too granular to be used and so a wrapper was made to run the same commands but with the training function timed. Using this </w:t>
      </w:r>
      <w:r>
        <w:lastRenderedPageBreak/>
        <w:t xml:space="preserve">wrapper, training took 1.5099 seconds. </w:t>
      </w:r>
      <w:r w:rsidR="00E04761" w:rsidRPr="00896FCF">
        <w:t>Doubling the number of layers from 10 to 20 produced the results shown in Table</w:t>
      </w:r>
      <w:r w:rsidR="00F7573E" w:rsidRPr="00896FCF">
        <w:t>s</w:t>
      </w:r>
      <w:r w:rsidR="00E04761" w:rsidRPr="00896FCF">
        <w:t xml:space="preserve"> 4.</w:t>
      </w:r>
      <w:r w:rsidR="006720F3">
        <w:t>4</w:t>
      </w:r>
      <w:r w:rsidR="00E04761" w:rsidRPr="00896FCF">
        <w:t xml:space="preserve"> </w:t>
      </w:r>
      <w:r w:rsidR="00F7573E" w:rsidRPr="00896FCF">
        <w:t>and 4.</w:t>
      </w:r>
      <w:r w:rsidR="006720F3">
        <w:t>5</w:t>
      </w:r>
      <w:r w:rsidR="00F7573E" w:rsidRPr="00896FCF">
        <w:t xml:space="preserve"> </w:t>
      </w:r>
      <w:r w:rsidR="00E04761" w:rsidRPr="00896FCF">
        <w:t>and Figures 4.25 to 4.2</w:t>
      </w:r>
      <w:r w:rsidR="00002ACC">
        <w:t>8</w:t>
      </w:r>
      <w:r w:rsidR="00E04761" w:rsidRPr="00896FCF">
        <w:t>.</w:t>
      </w:r>
      <w:r>
        <w:t xml:space="preserve"> Training took 3.2420 seconds.</w:t>
      </w:r>
    </w:p>
    <w:p w14:paraId="2C2D7744" w14:textId="72861427" w:rsidR="00E04761" w:rsidRPr="00280F56" w:rsidRDefault="00E04761" w:rsidP="006720F3">
      <w:pPr>
        <w:pStyle w:val="BodyText"/>
      </w:pPr>
      <w:bookmarkStart w:id="163" w:name="_Toc147945463"/>
      <w:r w:rsidRPr="0099441D">
        <w:rPr>
          <w:rStyle w:val="CaptionChar"/>
        </w:rPr>
        <w:t xml:space="preserve">Table </w:t>
      </w:r>
      <w:r w:rsidR="00C5580D">
        <w:rPr>
          <w:rStyle w:val="CaptionChar"/>
        </w:rPr>
        <w:fldChar w:fldCharType="begin"/>
      </w:r>
      <w:r w:rsidR="00C5580D">
        <w:rPr>
          <w:rStyle w:val="CaptionChar"/>
        </w:rPr>
        <w:instrText xml:space="preserve"> STYLEREF 1 \s </w:instrText>
      </w:r>
      <w:r w:rsidR="00C5580D">
        <w:rPr>
          <w:rStyle w:val="CaptionChar"/>
        </w:rPr>
        <w:fldChar w:fldCharType="separate"/>
      </w:r>
      <w:r w:rsidR="00C5580D">
        <w:rPr>
          <w:rStyle w:val="CaptionChar"/>
        </w:rPr>
        <w:t>4</w:t>
      </w:r>
      <w:r w:rsidR="00C5580D">
        <w:rPr>
          <w:rStyle w:val="CaptionChar"/>
        </w:rPr>
        <w:fldChar w:fldCharType="end"/>
      </w:r>
      <w:r w:rsidR="00C5580D">
        <w:rPr>
          <w:rStyle w:val="CaptionChar"/>
        </w:rPr>
        <w:t>.</w:t>
      </w:r>
      <w:r w:rsidR="00C5580D">
        <w:rPr>
          <w:rStyle w:val="CaptionChar"/>
        </w:rPr>
        <w:fldChar w:fldCharType="begin"/>
      </w:r>
      <w:r w:rsidR="00C5580D">
        <w:rPr>
          <w:rStyle w:val="CaptionChar"/>
        </w:rPr>
        <w:instrText xml:space="preserve"> SEQ Table \* ARABIC \s 1 </w:instrText>
      </w:r>
      <w:r w:rsidR="00C5580D">
        <w:rPr>
          <w:rStyle w:val="CaptionChar"/>
        </w:rPr>
        <w:fldChar w:fldCharType="separate"/>
      </w:r>
      <w:r w:rsidR="00C5580D">
        <w:rPr>
          <w:rStyle w:val="CaptionChar"/>
        </w:rPr>
        <w:t>4</w:t>
      </w:r>
      <w:r w:rsidR="00C5580D">
        <w:rPr>
          <w:rStyle w:val="CaptionChar"/>
        </w:rPr>
        <w:fldChar w:fldCharType="end"/>
      </w:r>
      <w:r w:rsidRPr="0099441D">
        <w:rPr>
          <w:rStyle w:val="CaptionChar"/>
        </w:rPr>
        <w:t xml:space="preserve"> </w:t>
      </w:r>
      <w:bookmarkEnd w:id="161"/>
      <w:r w:rsidR="00655653">
        <w:t xml:space="preserve">MLP NN training progress (CIMU) on a varied-motion vehicle with layer size of </w:t>
      </w:r>
      <w:proofErr w:type="gramStart"/>
      <w:r w:rsidR="00655653">
        <w:t>20</w:t>
      </w:r>
      <w:proofErr w:type="gramEnd"/>
      <w:r w:rsidR="00655653">
        <w:t>.</w:t>
      </w:r>
      <w:bookmarkEnd w:id="163"/>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1A02F7BD" w:rsidR="00E04761" w:rsidRPr="00280F56" w:rsidRDefault="00D57197" w:rsidP="00F7573E">
            <w:r>
              <w:t>37</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A963B4C" w:rsidR="00E04761" w:rsidRPr="00280F56" w:rsidRDefault="00E04761" w:rsidP="00F7573E">
            <w:r w:rsidRPr="00280F56">
              <w:t>00:00:0</w:t>
            </w:r>
            <w:r w:rsidR="00B534B3">
              <w:t>3</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3F425082" w:rsidR="00E04761" w:rsidRPr="00280F56" w:rsidRDefault="00D57197" w:rsidP="00F7573E">
            <w:r>
              <w:t>2.49</w:t>
            </w:r>
          </w:p>
        </w:tc>
        <w:tc>
          <w:tcPr>
            <w:tcW w:w="2265" w:type="dxa"/>
          </w:tcPr>
          <w:p w14:paraId="1E6EED14" w14:textId="6E1771A7" w:rsidR="00E04761" w:rsidRPr="00280F56" w:rsidRDefault="00E04761" w:rsidP="00F7573E">
            <w:r w:rsidRPr="00280F56">
              <w:t>0.</w:t>
            </w:r>
            <w:r w:rsidR="00B952CC">
              <w:t>0</w:t>
            </w:r>
            <w:r w:rsidR="00D57197">
              <w:t>023</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146FF920" w:rsidR="00E04761" w:rsidRPr="00280F56" w:rsidRDefault="00D57197" w:rsidP="00F7573E">
            <w:r>
              <w:t>5.49</w:t>
            </w:r>
          </w:p>
        </w:tc>
        <w:tc>
          <w:tcPr>
            <w:tcW w:w="2265" w:type="dxa"/>
          </w:tcPr>
          <w:p w14:paraId="1C29F056" w14:textId="26B4F201" w:rsidR="00E04761" w:rsidRPr="00280F56" w:rsidRDefault="00B952CC" w:rsidP="00F7573E">
            <w:r>
              <w:t>0.00</w:t>
            </w:r>
            <w:r w:rsidR="00D57197">
              <w:t>843</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6B4DEBE" w:rsidR="00E04761" w:rsidRPr="00280F56" w:rsidRDefault="00E04761" w:rsidP="00F7573E">
            <w:r w:rsidRPr="00280F56">
              <w:t>1e-0</w:t>
            </w:r>
            <w:r w:rsidR="00D57197">
              <w:t>6</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bl>
    <w:p w14:paraId="46EDA000" w14:textId="77777777" w:rsidR="00655653" w:rsidRDefault="00655653" w:rsidP="00655653">
      <w:pPr>
        <w:pStyle w:val="BodyText"/>
      </w:pPr>
      <w:bookmarkStart w:id="164" w:name="_Toc146546629"/>
    </w:p>
    <w:p w14:paraId="4B50344A" w14:textId="563680BC" w:rsidR="00F7573E" w:rsidRPr="00280F56" w:rsidRDefault="00F7573E" w:rsidP="00655653">
      <w:pPr>
        <w:pStyle w:val="BodyText"/>
      </w:pPr>
      <w:bookmarkStart w:id="165" w:name="_Toc147945464"/>
      <w:r w:rsidRPr="00280F56">
        <w:t xml:space="preserve">Table </w:t>
      </w:r>
      <w:fldSimple w:instr=" STYLEREF 1 \s ">
        <w:r w:rsidR="00C5580D">
          <w:rPr>
            <w:noProof/>
          </w:rPr>
          <w:t>4</w:t>
        </w:r>
      </w:fldSimple>
      <w:r w:rsidR="00C5580D">
        <w:t>.</w:t>
      </w:r>
      <w:fldSimple w:instr=" SEQ Table \* ARABIC \s 1 ">
        <w:r w:rsidR="00C5580D">
          <w:rPr>
            <w:noProof/>
          </w:rPr>
          <w:t>5</w:t>
        </w:r>
      </w:fldSimple>
      <w:r w:rsidRPr="00280F56">
        <w:t xml:space="preserve"> </w:t>
      </w:r>
      <w:bookmarkEnd w:id="164"/>
      <w:r w:rsidR="00655653">
        <w:t xml:space="preserve">MLP NN training results (CIMU) on a varied-motion vehicle with layer size of </w:t>
      </w:r>
      <w:proofErr w:type="gramStart"/>
      <w:r w:rsidR="00655653">
        <w:t>20</w:t>
      </w:r>
      <w:proofErr w:type="gramEnd"/>
      <w:r w:rsidR="00655653">
        <w:t>.</w:t>
      </w:r>
      <w:bookmarkEnd w:id="165"/>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4CAF1670" w:rsidR="00F7573E" w:rsidRPr="00280F56" w:rsidRDefault="00F7573E" w:rsidP="00F7573E">
            <w:pPr>
              <w:jc w:val="center"/>
            </w:pPr>
            <w:r w:rsidRPr="00280F56">
              <w:t>0.</w:t>
            </w:r>
            <w:r w:rsidR="00D57197">
              <w:t>0024</w:t>
            </w:r>
          </w:p>
        </w:tc>
        <w:tc>
          <w:tcPr>
            <w:tcW w:w="2266" w:type="dxa"/>
          </w:tcPr>
          <w:p w14:paraId="0C47509E" w14:textId="73FC980F" w:rsidR="00F7573E" w:rsidRPr="00280F56" w:rsidRDefault="00B952CC" w:rsidP="00F7573E">
            <w:pPr>
              <w:jc w:val="center"/>
            </w:pPr>
            <w:r>
              <w:t>0.</w:t>
            </w:r>
            <w:r w:rsidR="00D57197">
              <w:t>9960</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3C625B54" w:rsidR="00F7573E" w:rsidRPr="00280F56" w:rsidRDefault="00B952CC" w:rsidP="00F7573E">
            <w:pPr>
              <w:jc w:val="center"/>
            </w:pPr>
            <w:r>
              <w:t>0.</w:t>
            </w:r>
            <w:r w:rsidR="00D57197">
              <w:t>0053</w:t>
            </w:r>
          </w:p>
        </w:tc>
        <w:tc>
          <w:tcPr>
            <w:tcW w:w="2266" w:type="dxa"/>
          </w:tcPr>
          <w:p w14:paraId="05041773" w14:textId="2456844D" w:rsidR="00F7573E" w:rsidRPr="00280F56" w:rsidRDefault="00B952CC" w:rsidP="00F7573E">
            <w:pPr>
              <w:jc w:val="center"/>
            </w:pPr>
            <w:r>
              <w:t>0.</w:t>
            </w:r>
            <w:r w:rsidR="00D57197">
              <w:t>9908</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261E4F32" w:rsidR="00F7573E" w:rsidRPr="00280F56" w:rsidRDefault="00B952CC" w:rsidP="00F7573E">
            <w:pPr>
              <w:jc w:val="center"/>
            </w:pPr>
            <w:r>
              <w:t>0.</w:t>
            </w:r>
            <w:r w:rsidR="00D57197">
              <w:t>0027</w:t>
            </w:r>
          </w:p>
        </w:tc>
        <w:tc>
          <w:tcPr>
            <w:tcW w:w="2266" w:type="dxa"/>
          </w:tcPr>
          <w:p w14:paraId="7D7E65D0" w14:textId="73D1071B" w:rsidR="00F7573E" w:rsidRPr="00280F56" w:rsidRDefault="00B952CC" w:rsidP="00F7573E">
            <w:pPr>
              <w:jc w:val="center"/>
            </w:pPr>
            <w:r>
              <w:t>0.</w:t>
            </w:r>
            <w:r w:rsidR="00D57197">
              <w:t>9952</w:t>
            </w:r>
          </w:p>
        </w:tc>
      </w:tr>
    </w:tbl>
    <w:p w14:paraId="54DE87EB" w14:textId="77777777" w:rsidR="00B952CC" w:rsidRDefault="00B952CC" w:rsidP="00896FCF">
      <w:pPr>
        <w:pStyle w:val="BodyText"/>
      </w:pPr>
      <w:bookmarkStart w:id="166" w:name="_Toc146547331"/>
    </w:p>
    <w:p w14:paraId="26874781" w14:textId="2AFB21E3" w:rsidR="00896FCF" w:rsidRDefault="00D57197" w:rsidP="00896FCF">
      <w:pPr>
        <w:pStyle w:val="BodyText"/>
      </w:pPr>
      <w:r>
        <w:rPr>
          <w:noProof/>
          <w:lang w:eastAsia="en-NZ"/>
        </w:rPr>
        <w:drawing>
          <wp:inline distT="0" distB="0" distL="0" distR="0" wp14:anchorId="7F4FC439" wp14:editId="66C1A5FD">
            <wp:extent cx="4981232" cy="3695700"/>
            <wp:effectExtent l="0" t="0" r="0" b="0"/>
            <wp:docPr id="2010377118" name="Picture 16"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377118" name="Picture 16" descr="A graph of a graph&#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991425" cy="3703262"/>
                    </a:xfrm>
                    <a:prstGeom prst="rect">
                      <a:avLst/>
                    </a:prstGeom>
                  </pic:spPr>
                </pic:pic>
              </a:graphicData>
            </a:graphic>
          </wp:inline>
        </w:drawing>
      </w:r>
    </w:p>
    <w:p w14:paraId="276098FD" w14:textId="0117C39A" w:rsidR="00F7573E" w:rsidRPr="00280F56" w:rsidRDefault="00F7573E" w:rsidP="00452A51">
      <w:pPr>
        <w:pStyle w:val="Caption"/>
      </w:pPr>
      <w:bookmarkStart w:id="167" w:name="_Toc147945373"/>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5</w:t>
      </w:r>
      <w:r w:rsidR="00C507D1">
        <w:fldChar w:fldCharType="end"/>
      </w:r>
      <w:r w:rsidRPr="00280F56">
        <w:t xml:space="preserve"> </w:t>
      </w:r>
      <w:bookmarkEnd w:id="166"/>
      <w:r w:rsidR="00655653">
        <w:t>MLP NN performance plot (CIMU) on varied-motion with layer size of 20.</w:t>
      </w:r>
      <w:bookmarkEnd w:id="167"/>
    </w:p>
    <w:p w14:paraId="2EC4D38C" w14:textId="4D411519" w:rsidR="00896FCF" w:rsidRDefault="00D57197" w:rsidP="00896FCF">
      <w:pPr>
        <w:pStyle w:val="BodyText"/>
      </w:pPr>
      <w:bookmarkStart w:id="168" w:name="_Toc146547332"/>
      <w:r>
        <w:rPr>
          <w:noProof/>
          <w:lang w:eastAsia="en-NZ"/>
        </w:rPr>
        <w:lastRenderedPageBreak/>
        <w:drawing>
          <wp:inline distT="0" distB="0" distL="0" distR="0" wp14:anchorId="54D344DC" wp14:editId="64F3599C">
            <wp:extent cx="4960312" cy="3652837"/>
            <wp:effectExtent l="0" t="0" r="0" b="5080"/>
            <wp:docPr id="576614556" name="Picture 17"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614556" name="Picture 17" descr="A graph with different colored bars&#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71735" cy="3661249"/>
                    </a:xfrm>
                    <a:prstGeom prst="rect">
                      <a:avLst/>
                    </a:prstGeom>
                  </pic:spPr>
                </pic:pic>
              </a:graphicData>
            </a:graphic>
          </wp:inline>
        </w:drawing>
      </w:r>
    </w:p>
    <w:p w14:paraId="0A1E5C57" w14:textId="37DB1D03" w:rsidR="00F7573E" w:rsidRDefault="00F7573E" w:rsidP="00452A51">
      <w:pPr>
        <w:pStyle w:val="Caption"/>
      </w:pPr>
      <w:bookmarkStart w:id="169" w:name="_Toc147945374"/>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6</w:t>
      </w:r>
      <w:r w:rsidR="00C507D1">
        <w:fldChar w:fldCharType="end"/>
      </w:r>
      <w:r w:rsidRPr="00280F56">
        <w:t xml:space="preserve"> </w:t>
      </w:r>
      <w:bookmarkEnd w:id="168"/>
      <w:r w:rsidR="00655653">
        <w:t>MLP NN error histogram (CIMU) on varied-motion with layer size of 20.</w:t>
      </w:r>
      <w:bookmarkEnd w:id="169"/>
    </w:p>
    <w:p w14:paraId="68CB3C3E" w14:textId="1AACAB1E" w:rsidR="00C17AD5" w:rsidRDefault="00D57197" w:rsidP="00896FCF">
      <w:pPr>
        <w:pStyle w:val="BodyText"/>
      </w:pPr>
      <w:bookmarkStart w:id="170" w:name="_Toc146547333"/>
      <w:r>
        <w:rPr>
          <w:noProof/>
          <w:lang w:eastAsia="en-NZ"/>
        </w:rPr>
        <w:drawing>
          <wp:inline distT="0" distB="0" distL="0" distR="0" wp14:anchorId="6D2D653A" wp14:editId="35AA97EA">
            <wp:extent cx="4976164" cy="4276725"/>
            <wp:effectExtent l="0" t="0" r="0" b="0"/>
            <wp:docPr id="126077878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778780" name="Picture 1260778780"/>
                    <pic:cNvPicPr/>
                  </pic:nvPicPr>
                  <pic:blipFill>
                    <a:blip r:embed="rId62">
                      <a:extLst>
                        <a:ext uri="{28A0092B-C50C-407E-A947-70E740481C1C}">
                          <a14:useLocalDpi xmlns:a14="http://schemas.microsoft.com/office/drawing/2010/main" val="0"/>
                        </a:ext>
                      </a:extLst>
                    </a:blip>
                    <a:stretch>
                      <a:fillRect/>
                    </a:stretch>
                  </pic:blipFill>
                  <pic:spPr>
                    <a:xfrm>
                      <a:off x="0" y="0"/>
                      <a:ext cx="4984205" cy="4283636"/>
                    </a:xfrm>
                    <a:prstGeom prst="rect">
                      <a:avLst/>
                    </a:prstGeom>
                  </pic:spPr>
                </pic:pic>
              </a:graphicData>
            </a:graphic>
          </wp:inline>
        </w:drawing>
      </w:r>
    </w:p>
    <w:p w14:paraId="3D8DE7A7" w14:textId="2E6EFAC0" w:rsidR="00655653" w:rsidRDefault="00F7573E" w:rsidP="00452A51">
      <w:pPr>
        <w:pStyle w:val="Caption"/>
      </w:pPr>
      <w:bookmarkStart w:id="171" w:name="_Toc147945375"/>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7</w:t>
      </w:r>
      <w:r w:rsidR="00C507D1">
        <w:fldChar w:fldCharType="end"/>
      </w:r>
      <w:r w:rsidRPr="00280F56">
        <w:t xml:space="preserve"> </w:t>
      </w:r>
      <w:bookmarkEnd w:id="170"/>
      <w:r w:rsidR="00655653">
        <w:t>MLP NN regression plot (CIMU) on varied-motion with layer size of 20.</w:t>
      </w:r>
      <w:bookmarkEnd w:id="171"/>
    </w:p>
    <w:p w14:paraId="0A4AC5ED" w14:textId="07FCD88C" w:rsidR="00C17AD5" w:rsidRDefault="00F7573E" w:rsidP="00452A51">
      <w:pPr>
        <w:pStyle w:val="Caption"/>
      </w:pPr>
      <w:r w:rsidRPr="00280F56">
        <w:lastRenderedPageBreak/>
        <w:br/>
      </w:r>
      <w:bookmarkStart w:id="172" w:name="_Toc146547334"/>
      <w:r w:rsidR="00D57197">
        <w:rPr>
          <w:lang w:eastAsia="en-NZ"/>
        </w:rPr>
        <w:drawing>
          <wp:inline distT="0" distB="0" distL="0" distR="0" wp14:anchorId="1A1C1A06" wp14:editId="4F287CE2">
            <wp:extent cx="4971789" cy="3600450"/>
            <wp:effectExtent l="0" t="0" r="635" b="0"/>
            <wp:docPr id="589329097" name="Picture 1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329097" name="Picture 19" descr="A screenshot of a graph&#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975411" cy="3603073"/>
                    </a:xfrm>
                    <a:prstGeom prst="rect">
                      <a:avLst/>
                    </a:prstGeom>
                  </pic:spPr>
                </pic:pic>
              </a:graphicData>
            </a:graphic>
          </wp:inline>
        </w:drawing>
      </w:r>
    </w:p>
    <w:p w14:paraId="6D562F9B" w14:textId="41129FCC" w:rsidR="00F7573E" w:rsidRDefault="00F7573E" w:rsidP="00452A51">
      <w:pPr>
        <w:pStyle w:val="Caption"/>
      </w:pPr>
      <w:bookmarkStart w:id="173" w:name="_Toc147945376"/>
      <w:r w:rsidRPr="00280F56">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8</w:t>
      </w:r>
      <w:r w:rsidR="00C507D1">
        <w:fldChar w:fldCharType="end"/>
      </w:r>
      <w:r w:rsidRPr="00280F56">
        <w:t xml:space="preserve"> </w:t>
      </w:r>
      <w:bookmarkEnd w:id="172"/>
      <w:r w:rsidR="00655653">
        <w:t>MLP NN training state plot (CIMU) on varied-motion with layer size of 20.</w:t>
      </w:r>
      <w:bookmarkEnd w:id="173"/>
    </w:p>
    <w:p w14:paraId="3070054D" w14:textId="274D9AFB" w:rsidR="00C7118D" w:rsidRDefault="00BF2B96" w:rsidP="00744898">
      <w:pPr>
        <w:pStyle w:val="BodyText"/>
      </w:pPr>
      <w:r w:rsidRPr="002E1D35">
        <w:rPr>
          <w:rStyle w:val="BodyTextChar"/>
        </w:rPr>
        <w:t>The regression plot of Figure 4.</w:t>
      </w:r>
      <w:r w:rsidR="005B2D7B">
        <w:rPr>
          <w:rStyle w:val="BodyTextChar"/>
        </w:rPr>
        <w:t>2</w:t>
      </w:r>
      <w:r w:rsidR="00002ACC">
        <w:rPr>
          <w:rStyle w:val="BodyTextChar"/>
        </w:rPr>
        <w:t>7</w:t>
      </w:r>
      <w:r w:rsidRPr="002E1D35">
        <w:rPr>
          <w:rStyle w:val="BodyTextChar"/>
        </w:rPr>
        <w:t xml:space="preserve"> show</w:t>
      </w:r>
      <w:r w:rsidR="0017795A">
        <w:rPr>
          <w:rStyle w:val="BodyTextChar"/>
        </w:rPr>
        <w:t>s</w:t>
      </w:r>
      <w:r w:rsidRPr="002E1D35">
        <w:rPr>
          <w:rStyle w:val="BodyTextChar"/>
        </w:rPr>
        <w:t xml:space="preserve"> the fitting line in the middle of a pleasing random balance of data points on either side, indicating that the fit line is a good representation of the dataset. This good fit result occurs despite the presence of outlying data values.</w:t>
      </w:r>
    </w:p>
    <w:p w14:paraId="7361E618" w14:textId="5A59139E" w:rsidR="00002ACC" w:rsidRPr="002E1D35" w:rsidRDefault="00724C2F" w:rsidP="00744898">
      <w:pPr>
        <w:pStyle w:val="BodyText"/>
      </w:pPr>
      <w:bookmarkStart w:id="174" w:name="_Toc146547347"/>
      <w:r w:rsidRPr="002E1D35">
        <w:t xml:space="preserve">Dropping the number of layers down to </w:t>
      </w:r>
      <w:proofErr w:type="gramStart"/>
      <w:r w:rsidRPr="002E1D35">
        <w:t>5</w:t>
      </w:r>
      <w:proofErr w:type="gramEnd"/>
      <w:r w:rsidRPr="002E1D35">
        <w:t xml:space="preserve"> gave the training results shown in Tables 4.</w:t>
      </w:r>
      <w:r w:rsidR="006720F3">
        <w:t>6</w:t>
      </w:r>
      <w:r w:rsidRPr="002E1D35">
        <w:t xml:space="preserve"> and 4.</w:t>
      </w:r>
      <w:r w:rsidR="006720F3">
        <w:t>7</w:t>
      </w:r>
      <w:r w:rsidR="002E1D35" w:rsidRPr="002E1D35">
        <w:t xml:space="preserve">. </w:t>
      </w:r>
      <w:r w:rsidR="00B534B3">
        <w:t xml:space="preserve">Training took 0.8577 seconds. </w:t>
      </w:r>
      <w:r w:rsidRPr="002E1D35">
        <w:t xml:space="preserve">These are </w:t>
      </w:r>
      <w:r w:rsidR="00F57603" w:rsidRPr="002E1D35">
        <w:t>satisfactory results</w:t>
      </w:r>
      <w:r w:rsidRPr="002E1D35">
        <w:t xml:space="preserve"> and only slightly less</w:t>
      </w:r>
      <w:r w:rsidR="00BF2B96" w:rsidRPr="002E1D35">
        <w:t xml:space="preserve"> </w:t>
      </w:r>
      <w:r w:rsidRPr="002E1D35">
        <w:t>performant than the 10</w:t>
      </w:r>
      <w:r w:rsidR="002E1D35">
        <w:t>-</w:t>
      </w:r>
      <w:r w:rsidRPr="002E1D35">
        <w:t xml:space="preserve">layer model, showing that this problem is a </w:t>
      </w:r>
      <w:r w:rsidR="000E34AE" w:rsidRPr="002E1D35">
        <w:t>simple</w:t>
      </w:r>
      <w:r w:rsidRPr="002E1D35">
        <w:t xml:space="preserve"> problem for a neural network to solve.</w:t>
      </w:r>
      <w:bookmarkEnd w:id="174"/>
    </w:p>
    <w:p w14:paraId="44699478" w14:textId="59211F95" w:rsidR="00724C2F" w:rsidRPr="00280F56" w:rsidRDefault="00724C2F" w:rsidP="00452A51">
      <w:pPr>
        <w:pStyle w:val="Caption"/>
      </w:pPr>
      <w:bookmarkStart w:id="175" w:name="_Toc146546632"/>
      <w:bookmarkStart w:id="176" w:name="_Toc146547348"/>
      <w:bookmarkStart w:id="177" w:name="_Toc147945465"/>
      <w:r w:rsidRPr="00280F56">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6</w:t>
      </w:r>
      <w:r w:rsidR="00C5580D">
        <w:fldChar w:fldCharType="end"/>
      </w:r>
      <w:r w:rsidRPr="00280F56">
        <w:t xml:space="preserve"> </w:t>
      </w:r>
      <w:bookmarkEnd w:id="175"/>
      <w:bookmarkEnd w:id="176"/>
      <w:r w:rsidR="000120B4">
        <w:t>MLP NN training progress (CIMU) on a varied-motion vehicle with layer size of 5.</w:t>
      </w:r>
      <w:bookmarkEnd w:id="177"/>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B05DD5">
            <w:pPr>
              <w:jc w:val="center"/>
            </w:pPr>
            <w:r w:rsidRPr="00280F56">
              <w:t>Unit</w:t>
            </w:r>
          </w:p>
        </w:tc>
        <w:tc>
          <w:tcPr>
            <w:tcW w:w="2265" w:type="dxa"/>
          </w:tcPr>
          <w:p w14:paraId="722C274B" w14:textId="769DF47D" w:rsidR="00724C2F" w:rsidRPr="00280F56" w:rsidRDefault="00724C2F" w:rsidP="00B05DD5">
            <w:pPr>
              <w:jc w:val="center"/>
            </w:pPr>
            <w:r w:rsidRPr="00280F56">
              <w:t>Initial Value</w:t>
            </w:r>
          </w:p>
        </w:tc>
        <w:tc>
          <w:tcPr>
            <w:tcW w:w="2265" w:type="dxa"/>
          </w:tcPr>
          <w:p w14:paraId="22EC4A54" w14:textId="02573E37" w:rsidR="00724C2F" w:rsidRPr="00280F56" w:rsidRDefault="00724C2F" w:rsidP="00B05DD5">
            <w:pPr>
              <w:jc w:val="center"/>
            </w:pPr>
            <w:r w:rsidRPr="00280F56">
              <w:t>Stopped Value</w:t>
            </w:r>
          </w:p>
        </w:tc>
        <w:tc>
          <w:tcPr>
            <w:tcW w:w="2266" w:type="dxa"/>
          </w:tcPr>
          <w:p w14:paraId="5DEC4983" w14:textId="6A3BC989" w:rsidR="00724C2F" w:rsidRPr="00280F56" w:rsidRDefault="00724C2F" w:rsidP="00B05DD5">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B05DD5">
            <w:pPr>
              <w:jc w:val="center"/>
            </w:pPr>
            <w:r w:rsidRPr="00280F56">
              <w:t>Epoch</w:t>
            </w:r>
          </w:p>
        </w:tc>
        <w:tc>
          <w:tcPr>
            <w:tcW w:w="2265" w:type="dxa"/>
          </w:tcPr>
          <w:p w14:paraId="6BF5F773" w14:textId="7CC0991E" w:rsidR="00724C2F" w:rsidRPr="00280F56" w:rsidRDefault="00724C2F" w:rsidP="00B05DD5">
            <w:pPr>
              <w:jc w:val="center"/>
            </w:pPr>
            <w:r w:rsidRPr="00280F56">
              <w:t>0</w:t>
            </w:r>
          </w:p>
        </w:tc>
        <w:tc>
          <w:tcPr>
            <w:tcW w:w="2265" w:type="dxa"/>
          </w:tcPr>
          <w:p w14:paraId="5622E299" w14:textId="73EFD537" w:rsidR="00724C2F" w:rsidRPr="00280F56" w:rsidRDefault="00D57197" w:rsidP="00B05DD5">
            <w:pPr>
              <w:jc w:val="center"/>
            </w:pPr>
            <w:r>
              <w:t>5</w:t>
            </w:r>
            <w:r w:rsidR="005B2D7B">
              <w:t>5</w:t>
            </w:r>
          </w:p>
        </w:tc>
        <w:tc>
          <w:tcPr>
            <w:tcW w:w="2266" w:type="dxa"/>
          </w:tcPr>
          <w:p w14:paraId="135BF01C" w14:textId="1BF17081" w:rsidR="00724C2F" w:rsidRPr="00280F56" w:rsidRDefault="00724C2F" w:rsidP="00B05DD5">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B05DD5">
            <w:pPr>
              <w:jc w:val="center"/>
            </w:pPr>
            <w:r w:rsidRPr="00280F56">
              <w:t>Elapsed Time</w:t>
            </w:r>
          </w:p>
        </w:tc>
        <w:tc>
          <w:tcPr>
            <w:tcW w:w="2265" w:type="dxa"/>
          </w:tcPr>
          <w:p w14:paraId="3FD9D56A" w14:textId="5BE40473" w:rsidR="00724C2F" w:rsidRPr="00280F56" w:rsidRDefault="00724C2F" w:rsidP="00B05DD5">
            <w:pPr>
              <w:jc w:val="center"/>
            </w:pPr>
            <w:r w:rsidRPr="00280F56">
              <w:t>-</w:t>
            </w:r>
          </w:p>
        </w:tc>
        <w:tc>
          <w:tcPr>
            <w:tcW w:w="2265" w:type="dxa"/>
          </w:tcPr>
          <w:p w14:paraId="22DD2D02" w14:textId="53F5329B" w:rsidR="00724C2F" w:rsidRPr="00280F56" w:rsidRDefault="00724C2F" w:rsidP="00B05DD5">
            <w:pPr>
              <w:jc w:val="center"/>
            </w:pPr>
            <w:r w:rsidRPr="00280F56">
              <w:t>00:00:0</w:t>
            </w:r>
            <w:r w:rsidR="00B534B3">
              <w:t>0</w:t>
            </w:r>
          </w:p>
        </w:tc>
        <w:tc>
          <w:tcPr>
            <w:tcW w:w="2266" w:type="dxa"/>
          </w:tcPr>
          <w:p w14:paraId="1A1475FA" w14:textId="301012E0" w:rsidR="00724C2F" w:rsidRPr="00280F56" w:rsidRDefault="00724C2F" w:rsidP="00B05DD5">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B05DD5">
            <w:pPr>
              <w:jc w:val="center"/>
            </w:pPr>
            <w:r w:rsidRPr="00280F56">
              <w:t>Performance</w:t>
            </w:r>
          </w:p>
        </w:tc>
        <w:tc>
          <w:tcPr>
            <w:tcW w:w="2265" w:type="dxa"/>
          </w:tcPr>
          <w:p w14:paraId="012509E1" w14:textId="1897C1F7" w:rsidR="00724C2F" w:rsidRPr="00280F56" w:rsidRDefault="005B2D7B" w:rsidP="00B05DD5">
            <w:pPr>
              <w:jc w:val="center"/>
            </w:pPr>
            <w:r>
              <w:t>0.</w:t>
            </w:r>
            <w:r w:rsidR="00D57197">
              <w:t>344</w:t>
            </w:r>
          </w:p>
        </w:tc>
        <w:tc>
          <w:tcPr>
            <w:tcW w:w="2265" w:type="dxa"/>
          </w:tcPr>
          <w:p w14:paraId="04F8B577" w14:textId="10F8E884" w:rsidR="00724C2F" w:rsidRPr="00280F56" w:rsidRDefault="005B2D7B" w:rsidP="00B05DD5">
            <w:pPr>
              <w:jc w:val="center"/>
            </w:pPr>
            <w:r>
              <w:t>0.</w:t>
            </w:r>
            <w:r w:rsidR="00D57197">
              <w:t>00714</w:t>
            </w:r>
          </w:p>
        </w:tc>
        <w:tc>
          <w:tcPr>
            <w:tcW w:w="2266" w:type="dxa"/>
          </w:tcPr>
          <w:p w14:paraId="5456369A" w14:textId="0738050C" w:rsidR="00724C2F" w:rsidRPr="00280F56" w:rsidRDefault="00724C2F" w:rsidP="00B05DD5">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B05DD5">
            <w:pPr>
              <w:jc w:val="center"/>
            </w:pPr>
            <w:r w:rsidRPr="00280F56">
              <w:t>Gradient</w:t>
            </w:r>
          </w:p>
        </w:tc>
        <w:tc>
          <w:tcPr>
            <w:tcW w:w="2265" w:type="dxa"/>
          </w:tcPr>
          <w:p w14:paraId="34972761" w14:textId="37FCC3E1" w:rsidR="00724C2F" w:rsidRPr="00280F56" w:rsidRDefault="005B2D7B" w:rsidP="00B05DD5">
            <w:pPr>
              <w:jc w:val="center"/>
            </w:pPr>
            <w:r>
              <w:t>0.</w:t>
            </w:r>
            <w:r w:rsidR="00D57197">
              <w:t>714</w:t>
            </w:r>
          </w:p>
        </w:tc>
        <w:tc>
          <w:tcPr>
            <w:tcW w:w="2265" w:type="dxa"/>
          </w:tcPr>
          <w:p w14:paraId="25CE96EC" w14:textId="76F363DB" w:rsidR="00724C2F" w:rsidRPr="00280F56" w:rsidRDefault="000F6767" w:rsidP="00B05DD5">
            <w:pPr>
              <w:jc w:val="center"/>
            </w:pPr>
            <w:r>
              <w:t>3/63e-05</w:t>
            </w:r>
          </w:p>
        </w:tc>
        <w:tc>
          <w:tcPr>
            <w:tcW w:w="2266" w:type="dxa"/>
          </w:tcPr>
          <w:p w14:paraId="018097AE" w14:textId="5AFE78C2" w:rsidR="00724C2F" w:rsidRPr="00280F56" w:rsidRDefault="00724C2F" w:rsidP="00B05DD5">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B05DD5">
            <w:pPr>
              <w:jc w:val="center"/>
            </w:pPr>
            <w:r w:rsidRPr="00280F56">
              <w:t>Mu</w:t>
            </w:r>
          </w:p>
        </w:tc>
        <w:tc>
          <w:tcPr>
            <w:tcW w:w="2265" w:type="dxa"/>
          </w:tcPr>
          <w:p w14:paraId="390DCED7" w14:textId="1F64FBD9" w:rsidR="00724C2F" w:rsidRPr="00280F56" w:rsidRDefault="00724C2F" w:rsidP="00B05DD5">
            <w:pPr>
              <w:jc w:val="center"/>
            </w:pPr>
            <w:r w:rsidRPr="00280F56">
              <w:t>0.001</w:t>
            </w:r>
          </w:p>
        </w:tc>
        <w:tc>
          <w:tcPr>
            <w:tcW w:w="2265" w:type="dxa"/>
          </w:tcPr>
          <w:p w14:paraId="61C4E6BE" w14:textId="24B02FB3" w:rsidR="00724C2F" w:rsidRPr="00280F56" w:rsidRDefault="00724C2F" w:rsidP="00B05DD5">
            <w:pPr>
              <w:jc w:val="center"/>
            </w:pPr>
            <w:r w:rsidRPr="00280F56">
              <w:t>1e-06</w:t>
            </w:r>
          </w:p>
        </w:tc>
        <w:tc>
          <w:tcPr>
            <w:tcW w:w="2266" w:type="dxa"/>
          </w:tcPr>
          <w:p w14:paraId="59D502A7" w14:textId="4A3C7DAE" w:rsidR="00724C2F" w:rsidRPr="00280F56" w:rsidRDefault="00724C2F" w:rsidP="00B05DD5">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B05DD5">
            <w:pPr>
              <w:jc w:val="center"/>
            </w:pPr>
            <w:r w:rsidRPr="00280F56">
              <w:t>Validation Checks</w:t>
            </w:r>
          </w:p>
        </w:tc>
        <w:tc>
          <w:tcPr>
            <w:tcW w:w="2265" w:type="dxa"/>
          </w:tcPr>
          <w:p w14:paraId="2E3B0FC1" w14:textId="0DD00972" w:rsidR="00724C2F" w:rsidRPr="00280F56" w:rsidRDefault="00724C2F" w:rsidP="00B05DD5">
            <w:pPr>
              <w:jc w:val="center"/>
            </w:pPr>
            <w:r w:rsidRPr="00280F56">
              <w:t>0</w:t>
            </w:r>
          </w:p>
        </w:tc>
        <w:tc>
          <w:tcPr>
            <w:tcW w:w="2265" w:type="dxa"/>
          </w:tcPr>
          <w:p w14:paraId="2AD81B5B" w14:textId="5C303666" w:rsidR="00724C2F" w:rsidRPr="00280F56" w:rsidRDefault="00724C2F" w:rsidP="00B05DD5">
            <w:pPr>
              <w:jc w:val="center"/>
            </w:pPr>
            <w:r w:rsidRPr="00280F56">
              <w:t>6</w:t>
            </w:r>
          </w:p>
        </w:tc>
        <w:tc>
          <w:tcPr>
            <w:tcW w:w="2266" w:type="dxa"/>
          </w:tcPr>
          <w:p w14:paraId="3F9E4D66" w14:textId="3F04478D" w:rsidR="00724C2F" w:rsidRPr="00280F56" w:rsidRDefault="00724C2F" w:rsidP="00B05DD5">
            <w:pPr>
              <w:jc w:val="center"/>
            </w:pPr>
            <w:r w:rsidRPr="00280F56">
              <w:t>6</w:t>
            </w:r>
          </w:p>
        </w:tc>
      </w:tr>
    </w:tbl>
    <w:p w14:paraId="61611CDA" w14:textId="77777777" w:rsidR="00002ACC" w:rsidRDefault="00002ACC" w:rsidP="00452A51">
      <w:pPr>
        <w:pStyle w:val="Caption"/>
      </w:pPr>
      <w:bookmarkStart w:id="178" w:name="_Toc146546633"/>
      <w:bookmarkStart w:id="179" w:name="_Toc146547349"/>
    </w:p>
    <w:p w14:paraId="49A4BC65" w14:textId="77777777" w:rsidR="00002ACC" w:rsidRDefault="00002ACC">
      <w:pPr>
        <w:rPr>
          <w:rFonts w:ascii="Calibri" w:hAnsi="Calibri"/>
          <w:noProof/>
          <w:szCs w:val="20"/>
        </w:rPr>
      </w:pPr>
      <w:r>
        <w:br w:type="page"/>
      </w:r>
    </w:p>
    <w:p w14:paraId="15765EF9" w14:textId="7C61501F" w:rsidR="000120B4" w:rsidRPr="00280F56" w:rsidRDefault="00724C2F" w:rsidP="00452A51">
      <w:pPr>
        <w:pStyle w:val="Caption"/>
      </w:pPr>
      <w:bookmarkStart w:id="180" w:name="_Toc147945466"/>
      <w:r w:rsidRPr="00280F56">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7</w:t>
      </w:r>
      <w:r w:rsidR="00C5580D">
        <w:fldChar w:fldCharType="end"/>
      </w:r>
      <w:r w:rsidRPr="00280F56">
        <w:t xml:space="preserve"> </w:t>
      </w:r>
      <w:bookmarkEnd w:id="178"/>
      <w:bookmarkEnd w:id="179"/>
      <w:r w:rsidR="000120B4">
        <w:t>MLP NN training results (CIMU) on a varied-motion vehicle with layer size of 5.</w:t>
      </w:r>
      <w:bookmarkEnd w:id="180"/>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296EDF4D" w:rsidR="00724C2F" w:rsidRPr="00280F56" w:rsidRDefault="00724C2F" w:rsidP="00286A9C">
            <w:pPr>
              <w:jc w:val="center"/>
            </w:pPr>
            <w:r w:rsidRPr="00280F56">
              <w:t>0.0</w:t>
            </w:r>
            <w:r w:rsidR="000F6767">
              <w:t>071</w:t>
            </w:r>
          </w:p>
        </w:tc>
        <w:tc>
          <w:tcPr>
            <w:tcW w:w="2266" w:type="dxa"/>
          </w:tcPr>
          <w:p w14:paraId="037BD21C" w14:textId="546756DF" w:rsidR="00724C2F" w:rsidRPr="00280F56" w:rsidRDefault="00724C2F" w:rsidP="00286A9C">
            <w:pPr>
              <w:jc w:val="center"/>
            </w:pPr>
            <w:r w:rsidRPr="00280F56">
              <w:t>0.</w:t>
            </w:r>
            <w:r w:rsidR="000F6767" w:rsidRPr="00280F56">
              <w:t>9</w:t>
            </w:r>
            <w:r w:rsidR="000F6767">
              <w:t>877</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167A8B6B" w:rsidR="00724C2F" w:rsidRPr="00280F56" w:rsidRDefault="00724C2F" w:rsidP="00724C2F">
            <w:pPr>
              <w:jc w:val="center"/>
            </w:pPr>
            <w:r w:rsidRPr="00280F56">
              <w:t>0.0</w:t>
            </w:r>
            <w:r w:rsidR="000F6767">
              <w:t>063</w:t>
            </w:r>
          </w:p>
        </w:tc>
        <w:tc>
          <w:tcPr>
            <w:tcW w:w="2266" w:type="dxa"/>
          </w:tcPr>
          <w:p w14:paraId="14E12631" w14:textId="0BAD5DFE" w:rsidR="00724C2F" w:rsidRPr="00280F56" w:rsidRDefault="00724C2F" w:rsidP="00724C2F">
            <w:pPr>
              <w:jc w:val="center"/>
            </w:pPr>
            <w:r w:rsidRPr="00280F56">
              <w:t>0.</w:t>
            </w:r>
            <w:r w:rsidR="000F6767" w:rsidRPr="00280F56">
              <w:t>9</w:t>
            </w:r>
            <w:r w:rsidR="000F6767">
              <w:t>892</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101D0164" w:rsidR="00724C2F" w:rsidRPr="00280F56" w:rsidRDefault="00724C2F" w:rsidP="00724C2F">
            <w:pPr>
              <w:jc w:val="center"/>
            </w:pPr>
            <w:r w:rsidRPr="00280F56">
              <w:t>0.</w:t>
            </w:r>
            <w:r w:rsidR="000F6767" w:rsidRPr="00280F56">
              <w:t>0</w:t>
            </w:r>
            <w:r w:rsidR="000F6767">
              <w:t>062</w:t>
            </w:r>
          </w:p>
        </w:tc>
        <w:tc>
          <w:tcPr>
            <w:tcW w:w="2266" w:type="dxa"/>
          </w:tcPr>
          <w:p w14:paraId="2A2B7E27" w14:textId="631B2573" w:rsidR="00724C2F" w:rsidRPr="00280F56" w:rsidRDefault="00724C2F" w:rsidP="00724C2F">
            <w:pPr>
              <w:jc w:val="center"/>
            </w:pPr>
            <w:r w:rsidRPr="00280F56">
              <w:t>0.</w:t>
            </w:r>
            <w:r w:rsidR="000F6767" w:rsidRPr="00280F56">
              <w:t>9</w:t>
            </w:r>
            <w:r w:rsidR="000F6767">
              <w:t>892</w:t>
            </w:r>
          </w:p>
        </w:tc>
      </w:tr>
    </w:tbl>
    <w:p w14:paraId="03A889F0" w14:textId="116948EC" w:rsidR="00002ACC" w:rsidRDefault="00002ACC" w:rsidP="00FF2C0F">
      <w:pPr>
        <w:pStyle w:val="BodyText"/>
      </w:pPr>
      <w:r>
        <w:br/>
        <w:t>Results from training with other layer amounts is shown in Tables 4.8 to 4.1</w:t>
      </w:r>
      <w:r w:rsidR="00655653">
        <w:t>0</w:t>
      </w:r>
      <w:r>
        <w:t>.</w:t>
      </w:r>
    </w:p>
    <w:p w14:paraId="3D88584E" w14:textId="1EBC0A3A" w:rsidR="005B2D7B" w:rsidRPr="00280F56" w:rsidRDefault="005B2D7B" w:rsidP="00FF2C0F">
      <w:pPr>
        <w:pStyle w:val="BodyText"/>
      </w:pPr>
      <w:bookmarkStart w:id="181" w:name="_Toc147945467"/>
      <w:r w:rsidRPr="00280F56">
        <w:t xml:space="preserve">Table </w:t>
      </w:r>
      <w:fldSimple w:instr=" STYLEREF 1 \s ">
        <w:r w:rsidR="00C5580D">
          <w:rPr>
            <w:noProof/>
          </w:rPr>
          <w:t>4</w:t>
        </w:r>
      </w:fldSimple>
      <w:r w:rsidR="00C5580D">
        <w:t>.</w:t>
      </w:r>
      <w:fldSimple w:instr=" SEQ Table \* ARABIC \s 1 ">
        <w:r w:rsidR="00C5580D">
          <w:rPr>
            <w:noProof/>
          </w:rPr>
          <w:t>8</w:t>
        </w:r>
      </w:fldSimple>
      <w:r w:rsidRPr="00280F56">
        <w:t xml:space="preserve"> Training results on </w:t>
      </w:r>
      <w:r w:rsidR="00A655D5">
        <w:t>CIMU</w:t>
      </w:r>
      <w:r w:rsidR="000120B4">
        <w:t xml:space="preserve"> MLP</w:t>
      </w:r>
      <w:r w:rsidR="00A655D5">
        <w:t xml:space="preserve"> </w:t>
      </w:r>
      <w:r w:rsidR="00A655D5" w:rsidRPr="00280F56">
        <w:t>N</w:t>
      </w:r>
      <w:r w:rsidR="00A655D5">
        <w:t>N with three layers.</w:t>
      </w:r>
      <w:r w:rsidR="00A002F0">
        <w:t xml:space="preserve"> Training took 0.8999 seconds.</w:t>
      </w:r>
      <w:bookmarkEnd w:id="181"/>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18A6BA2" w14:textId="77777777" w:rsidTr="000120B4">
        <w:tc>
          <w:tcPr>
            <w:tcW w:w="2265" w:type="dxa"/>
          </w:tcPr>
          <w:p w14:paraId="32B0877F" w14:textId="77777777" w:rsidR="005B2D7B" w:rsidRPr="00280F56" w:rsidRDefault="005B2D7B" w:rsidP="000120B4">
            <w:pPr>
              <w:jc w:val="center"/>
            </w:pPr>
          </w:p>
        </w:tc>
        <w:tc>
          <w:tcPr>
            <w:tcW w:w="2265" w:type="dxa"/>
          </w:tcPr>
          <w:p w14:paraId="394AE0D7" w14:textId="77777777" w:rsidR="005B2D7B" w:rsidRPr="00280F56" w:rsidRDefault="005B2D7B" w:rsidP="000120B4">
            <w:pPr>
              <w:jc w:val="center"/>
            </w:pPr>
            <w:r w:rsidRPr="00280F56">
              <w:t>Observations</w:t>
            </w:r>
          </w:p>
        </w:tc>
        <w:tc>
          <w:tcPr>
            <w:tcW w:w="2265" w:type="dxa"/>
          </w:tcPr>
          <w:p w14:paraId="08A05972" w14:textId="77777777" w:rsidR="005B2D7B" w:rsidRPr="00280F56" w:rsidRDefault="005B2D7B" w:rsidP="000120B4">
            <w:pPr>
              <w:jc w:val="center"/>
            </w:pPr>
            <w:r w:rsidRPr="00280F56">
              <w:t>MSE</w:t>
            </w:r>
          </w:p>
        </w:tc>
        <w:tc>
          <w:tcPr>
            <w:tcW w:w="2266" w:type="dxa"/>
          </w:tcPr>
          <w:p w14:paraId="0A942CE1" w14:textId="77777777" w:rsidR="005B2D7B" w:rsidRPr="00280F56" w:rsidRDefault="005B2D7B" w:rsidP="000120B4">
            <w:pPr>
              <w:jc w:val="center"/>
            </w:pPr>
            <w:r w:rsidRPr="00280F56">
              <w:t>R</w:t>
            </w:r>
          </w:p>
        </w:tc>
      </w:tr>
      <w:tr w:rsidR="005B2D7B" w:rsidRPr="00280F56" w14:paraId="6F89A29A" w14:textId="77777777" w:rsidTr="000120B4">
        <w:tc>
          <w:tcPr>
            <w:tcW w:w="2265" w:type="dxa"/>
          </w:tcPr>
          <w:p w14:paraId="66501305" w14:textId="77777777" w:rsidR="005B2D7B" w:rsidRPr="00280F56" w:rsidRDefault="005B2D7B" w:rsidP="000120B4">
            <w:pPr>
              <w:jc w:val="center"/>
            </w:pPr>
            <w:r w:rsidRPr="00280F56">
              <w:t>Training</w:t>
            </w:r>
          </w:p>
        </w:tc>
        <w:tc>
          <w:tcPr>
            <w:tcW w:w="2265" w:type="dxa"/>
          </w:tcPr>
          <w:p w14:paraId="28F699AF" w14:textId="77777777" w:rsidR="005B2D7B" w:rsidRPr="00280F56" w:rsidRDefault="005B2D7B" w:rsidP="000120B4">
            <w:pPr>
              <w:jc w:val="center"/>
            </w:pPr>
            <w:r w:rsidRPr="00280F56">
              <w:t>3499</w:t>
            </w:r>
          </w:p>
        </w:tc>
        <w:tc>
          <w:tcPr>
            <w:tcW w:w="2265" w:type="dxa"/>
          </w:tcPr>
          <w:p w14:paraId="17729383" w14:textId="2A831CD6" w:rsidR="005B2D7B" w:rsidRPr="00280F56" w:rsidRDefault="005B2D7B" w:rsidP="000120B4">
            <w:pPr>
              <w:jc w:val="center"/>
            </w:pPr>
            <w:r w:rsidRPr="00280F56">
              <w:t>0.0</w:t>
            </w:r>
            <w:r w:rsidR="000F6767">
              <w:t>137</w:t>
            </w:r>
          </w:p>
        </w:tc>
        <w:tc>
          <w:tcPr>
            <w:tcW w:w="2266" w:type="dxa"/>
          </w:tcPr>
          <w:p w14:paraId="2191C044" w14:textId="359784F1" w:rsidR="005B2D7B" w:rsidRPr="00280F56" w:rsidRDefault="005B2D7B" w:rsidP="000120B4">
            <w:pPr>
              <w:jc w:val="center"/>
            </w:pPr>
            <w:r w:rsidRPr="00280F56">
              <w:t>0.9</w:t>
            </w:r>
            <w:r w:rsidR="000F6767">
              <w:t>760</w:t>
            </w:r>
          </w:p>
        </w:tc>
      </w:tr>
      <w:tr w:rsidR="005B2D7B" w:rsidRPr="00280F56" w14:paraId="0C878EC3" w14:textId="77777777" w:rsidTr="000120B4">
        <w:tc>
          <w:tcPr>
            <w:tcW w:w="2265" w:type="dxa"/>
          </w:tcPr>
          <w:p w14:paraId="0E2FED1A" w14:textId="77777777" w:rsidR="005B2D7B" w:rsidRPr="00280F56" w:rsidRDefault="005B2D7B" w:rsidP="000120B4">
            <w:pPr>
              <w:jc w:val="center"/>
            </w:pPr>
            <w:r w:rsidRPr="00280F56">
              <w:t>Validation</w:t>
            </w:r>
          </w:p>
        </w:tc>
        <w:tc>
          <w:tcPr>
            <w:tcW w:w="2265" w:type="dxa"/>
          </w:tcPr>
          <w:p w14:paraId="5FA7BB5C" w14:textId="77777777" w:rsidR="005B2D7B" w:rsidRPr="00280F56" w:rsidRDefault="005B2D7B" w:rsidP="000120B4">
            <w:pPr>
              <w:jc w:val="center"/>
            </w:pPr>
            <w:r w:rsidRPr="00280F56">
              <w:t>750</w:t>
            </w:r>
          </w:p>
        </w:tc>
        <w:tc>
          <w:tcPr>
            <w:tcW w:w="2265" w:type="dxa"/>
          </w:tcPr>
          <w:p w14:paraId="40CBAC1D" w14:textId="29AD2A07" w:rsidR="005B2D7B" w:rsidRPr="00280F56" w:rsidRDefault="005B2D7B" w:rsidP="000120B4">
            <w:pPr>
              <w:jc w:val="center"/>
            </w:pPr>
            <w:r w:rsidRPr="00280F56">
              <w:t>0.0</w:t>
            </w:r>
            <w:r w:rsidR="000F6767">
              <w:t>126</w:t>
            </w:r>
          </w:p>
        </w:tc>
        <w:tc>
          <w:tcPr>
            <w:tcW w:w="2266" w:type="dxa"/>
          </w:tcPr>
          <w:p w14:paraId="60969965" w14:textId="73320ED4" w:rsidR="005B2D7B" w:rsidRPr="00280F56" w:rsidRDefault="005B2D7B" w:rsidP="000120B4">
            <w:pPr>
              <w:jc w:val="center"/>
            </w:pPr>
            <w:r w:rsidRPr="00280F56">
              <w:t>0.9</w:t>
            </w:r>
            <w:r w:rsidR="000F6767">
              <w:t>785</w:t>
            </w:r>
          </w:p>
        </w:tc>
      </w:tr>
      <w:tr w:rsidR="005B2D7B" w:rsidRPr="00280F56" w14:paraId="0165E460" w14:textId="77777777" w:rsidTr="000120B4">
        <w:tc>
          <w:tcPr>
            <w:tcW w:w="2265" w:type="dxa"/>
          </w:tcPr>
          <w:p w14:paraId="477C84DD" w14:textId="77777777" w:rsidR="005B2D7B" w:rsidRPr="00280F56" w:rsidRDefault="005B2D7B" w:rsidP="000120B4">
            <w:pPr>
              <w:jc w:val="center"/>
            </w:pPr>
            <w:r w:rsidRPr="00280F56">
              <w:t>Test</w:t>
            </w:r>
          </w:p>
        </w:tc>
        <w:tc>
          <w:tcPr>
            <w:tcW w:w="2265" w:type="dxa"/>
          </w:tcPr>
          <w:p w14:paraId="0F01EAB4" w14:textId="77777777" w:rsidR="005B2D7B" w:rsidRPr="00280F56" w:rsidRDefault="005B2D7B" w:rsidP="000120B4">
            <w:pPr>
              <w:jc w:val="center"/>
            </w:pPr>
            <w:r w:rsidRPr="00280F56">
              <w:t>750</w:t>
            </w:r>
          </w:p>
        </w:tc>
        <w:tc>
          <w:tcPr>
            <w:tcW w:w="2265" w:type="dxa"/>
          </w:tcPr>
          <w:p w14:paraId="5795BBC1" w14:textId="626FD55F" w:rsidR="005B2D7B" w:rsidRPr="00280F56" w:rsidRDefault="005B2D7B" w:rsidP="000120B4">
            <w:pPr>
              <w:jc w:val="center"/>
            </w:pPr>
            <w:r w:rsidRPr="00280F56">
              <w:t>0.0</w:t>
            </w:r>
            <w:r w:rsidR="000F6767">
              <w:t>121</w:t>
            </w:r>
          </w:p>
        </w:tc>
        <w:tc>
          <w:tcPr>
            <w:tcW w:w="2266" w:type="dxa"/>
          </w:tcPr>
          <w:p w14:paraId="2650B614" w14:textId="77598F2D" w:rsidR="005B2D7B" w:rsidRPr="00280F56" w:rsidRDefault="005B2D7B" w:rsidP="000120B4">
            <w:pPr>
              <w:jc w:val="center"/>
            </w:pPr>
            <w:r w:rsidRPr="00280F56">
              <w:t>0.9</w:t>
            </w:r>
            <w:r w:rsidR="000F6767">
              <w:t>802</w:t>
            </w:r>
          </w:p>
        </w:tc>
      </w:tr>
    </w:tbl>
    <w:p w14:paraId="70D827E7" w14:textId="46AB8DED" w:rsidR="005B2D7B" w:rsidRPr="00280F56" w:rsidRDefault="005B2D7B" w:rsidP="00452A51">
      <w:pPr>
        <w:pStyle w:val="Caption"/>
      </w:pPr>
      <w:r>
        <w:br/>
      </w:r>
      <w:bookmarkStart w:id="182" w:name="_Toc147945468"/>
      <w:r w:rsidRPr="00280F56">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9</w:t>
      </w:r>
      <w:r w:rsidR="00C5580D">
        <w:fldChar w:fldCharType="end"/>
      </w:r>
      <w:r w:rsidRPr="00280F56">
        <w:t xml:space="preserve"> Training results on </w:t>
      </w:r>
      <w:r w:rsidR="00A655D5">
        <w:t xml:space="preserve">CIMU </w:t>
      </w:r>
      <w:r w:rsidR="000120B4">
        <w:t xml:space="preserve">MLP </w:t>
      </w:r>
      <w:r w:rsidR="00A655D5" w:rsidRPr="00280F56">
        <w:t>N</w:t>
      </w:r>
      <w:r w:rsidR="00A655D5">
        <w:t>N with two layers.</w:t>
      </w:r>
      <w:r w:rsidR="00A002F0">
        <w:t xml:space="preserve"> Training took 0.6931 seconds.</w:t>
      </w:r>
      <w:bookmarkEnd w:id="182"/>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7B4CFFEF" w14:textId="77777777" w:rsidTr="000120B4">
        <w:tc>
          <w:tcPr>
            <w:tcW w:w="2265" w:type="dxa"/>
          </w:tcPr>
          <w:p w14:paraId="2F7FB38B" w14:textId="77777777" w:rsidR="005B2D7B" w:rsidRPr="00280F56" w:rsidRDefault="005B2D7B" w:rsidP="000120B4">
            <w:pPr>
              <w:jc w:val="center"/>
            </w:pPr>
          </w:p>
        </w:tc>
        <w:tc>
          <w:tcPr>
            <w:tcW w:w="2265" w:type="dxa"/>
          </w:tcPr>
          <w:p w14:paraId="5117A141" w14:textId="77777777" w:rsidR="005B2D7B" w:rsidRPr="00280F56" w:rsidRDefault="005B2D7B" w:rsidP="000120B4">
            <w:pPr>
              <w:jc w:val="center"/>
            </w:pPr>
            <w:r w:rsidRPr="00280F56">
              <w:t>Observations</w:t>
            </w:r>
          </w:p>
        </w:tc>
        <w:tc>
          <w:tcPr>
            <w:tcW w:w="2265" w:type="dxa"/>
          </w:tcPr>
          <w:p w14:paraId="12921894" w14:textId="77777777" w:rsidR="005B2D7B" w:rsidRPr="00280F56" w:rsidRDefault="005B2D7B" w:rsidP="000120B4">
            <w:pPr>
              <w:jc w:val="center"/>
            </w:pPr>
            <w:r w:rsidRPr="00280F56">
              <w:t>MSE</w:t>
            </w:r>
          </w:p>
        </w:tc>
        <w:tc>
          <w:tcPr>
            <w:tcW w:w="2266" w:type="dxa"/>
          </w:tcPr>
          <w:p w14:paraId="09C590B4" w14:textId="77777777" w:rsidR="005B2D7B" w:rsidRPr="00280F56" w:rsidRDefault="005B2D7B" w:rsidP="000120B4">
            <w:pPr>
              <w:jc w:val="center"/>
            </w:pPr>
            <w:r w:rsidRPr="00280F56">
              <w:t>R</w:t>
            </w:r>
          </w:p>
        </w:tc>
      </w:tr>
      <w:tr w:rsidR="005B2D7B" w:rsidRPr="00280F56" w14:paraId="65E61DE5" w14:textId="77777777" w:rsidTr="000120B4">
        <w:tc>
          <w:tcPr>
            <w:tcW w:w="2265" w:type="dxa"/>
          </w:tcPr>
          <w:p w14:paraId="54037D04" w14:textId="77777777" w:rsidR="005B2D7B" w:rsidRPr="00280F56" w:rsidRDefault="005B2D7B" w:rsidP="000120B4">
            <w:pPr>
              <w:jc w:val="center"/>
            </w:pPr>
            <w:r w:rsidRPr="00280F56">
              <w:t>Training</w:t>
            </w:r>
          </w:p>
        </w:tc>
        <w:tc>
          <w:tcPr>
            <w:tcW w:w="2265" w:type="dxa"/>
          </w:tcPr>
          <w:p w14:paraId="24DFF2C6" w14:textId="77777777" w:rsidR="005B2D7B" w:rsidRPr="00280F56" w:rsidRDefault="005B2D7B" w:rsidP="000120B4">
            <w:pPr>
              <w:jc w:val="center"/>
            </w:pPr>
            <w:r w:rsidRPr="00280F56">
              <w:t>3499</w:t>
            </w:r>
          </w:p>
        </w:tc>
        <w:tc>
          <w:tcPr>
            <w:tcW w:w="2265" w:type="dxa"/>
          </w:tcPr>
          <w:p w14:paraId="3E71541F" w14:textId="21B5179C" w:rsidR="005B2D7B" w:rsidRPr="00280F56" w:rsidRDefault="005B2D7B" w:rsidP="000120B4">
            <w:pPr>
              <w:jc w:val="center"/>
            </w:pPr>
            <w:r w:rsidRPr="00280F56">
              <w:t>0.0</w:t>
            </w:r>
            <w:r w:rsidR="000F6767">
              <w:t>154</w:t>
            </w:r>
          </w:p>
        </w:tc>
        <w:tc>
          <w:tcPr>
            <w:tcW w:w="2266" w:type="dxa"/>
          </w:tcPr>
          <w:p w14:paraId="1CB4F9F6" w14:textId="25248CE9" w:rsidR="005B2D7B" w:rsidRPr="00280F56" w:rsidRDefault="005B2D7B" w:rsidP="000120B4">
            <w:pPr>
              <w:jc w:val="center"/>
            </w:pPr>
            <w:r w:rsidRPr="00280F56">
              <w:t>0.9</w:t>
            </w:r>
            <w:r w:rsidR="000F6767">
              <w:t>731</w:t>
            </w:r>
          </w:p>
        </w:tc>
      </w:tr>
      <w:tr w:rsidR="005B2D7B" w:rsidRPr="00280F56" w14:paraId="38A3E2F1" w14:textId="77777777" w:rsidTr="000120B4">
        <w:tc>
          <w:tcPr>
            <w:tcW w:w="2265" w:type="dxa"/>
          </w:tcPr>
          <w:p w14:paraId="4815B7A0" w14:textId="77777777" w:rsidR="005B2D7B" w:rsidRPr="00280F56" w:rsidRDefault="005B2D7B" w:rsidP="000120B4">
            <w:pPr>
              <w:jc w:val="center"/>
            </w:pPr>
            <w:r w:rsidRPr="00280F56">
              <w:t>Validation</w:t>
            </w:r>
          </w:p>
        </w:tc>
        <w:tc>
          <w:tcPr>
            <w:tcW w:w="2265" w:type="dxa"/>
          </w:tcPr>
          <w:p w14:paraId="04326260" w14:textId="77777777" w:rsidR="005B2D7B" w:rsidRPr="00280F56" w:rsidRDefault="005B2D7B" w:rsidP="000120B4">
            <w:pPr>
              <w:jc w:val="center"/>
            </w:pPr>
            <w:r w:rsidRPr="00280F56">
              <w:t>750</w:t>
            </w:r>
          </w:p>
        </w:tc>
        <w:tc>
          <w:tcPr>
            <w:tcW w:w="2265" w:type="dxa"/>
          </w:tcPr>
          <w:p w14:paraId="1BF4A9E9" w14:textId="26194659" w:rsidR="005B2D7B" w:rsidRPr="00280F56" w:rsidRDefault="005B2D7B" w:rsidP="000120B4">
            <w:pPr>
              <w:jc w:val="center"/>
            </w:pPr>
            <w:r w:rsidRPr="00280F56">
              <w:t>0.0</w:t>
            </w:r>
            <w:r w:rsidR="000F6767">
              <w:t>151</w:t>
            </w:r>
          </w:p>
        </w:tc>
        <w:tc>
          <w:tcPr>
            <w:tcW w:w="2266" w:type="dxa"/>
          </w:tcPr>
          <w:p w14:paraId="1427097E" w14:textId="32AC9807" w:rsidR="005B2D7B" w:rsidRPr="00280F56" w:rsidRDefault="005B2D7B" w:rsidP="000120B4">
            <w:pPr>
              <w:jc w:val="center"/>
            </w:pPr>
            <w:r w:rsidRPr="00280F56">
              <w:t>0.9</w:t>
            </w:r>
            <w:r w:rsidR="000F6767">
              <w:t>743</w:t>
            </w:r>
          </w:p>
        </w:tc>
      </w:tr>
      <w:tr w:rsidR="005B2D7B" w:rsidRPr="00280F56" w14:paraId="0A9CCBB4" w14:textId="77777777" w:rsidTr="000120B4">
        <w:tc>
          <w:tcPr>
            <w:tcW w:w="2265" w:type="dxa"/>
          </w:tcPr>
          <w:p w14:paraId="02460BED" w14:textId="77777777" w:rsidR="005B2D7B" w:rsidRPr="00280F56" w:rsidRDefault="005B2D7B" w:rsidP="000120B4">
            <w:pPr>
              <w:jc w:val="center"/>
            </w:pPr>
            <w:r w:rsidRPr="00280F56">
              <w:t>Test</w:t>
            </w:r>
          </w:p>
        </w:tc>
        <w:tc>
          <w:tcPr>
            <w:tcW w:w="2265" w:type="dxa"/>
          </w:tcPr>
          <w:p w14:paraId="54442471" w14:textId="77777777" w:rsidR="005B2D7B" w:rsidRPr="00280F56" w:rsidRDefault="005B2D7B" w:rsidP="000120B4">
            <w:pPr>
              <w:jc w:val="center"/>
            </w:pPr>
            <w:r w:rsidRPr="00280F56">
              <w:t>750</w:t>
            </w:r>
          </w:p>
        </w:tc>
        <w:tc>
          <w:tcPr>
            <w:tcW w:w="2265" w:type="dxa"/>
          </w:tcPr>
          <w:p w14:paraId="5536D65F" w14:textId="22511A43" w:rsidR="005B2D7B" w:rsidRPr="00280F56" w:rsidRDefault="005B2D7B" w:rsidP="000120B4">
            <w:pPr>
              <w:jc w:val="center"/>
            </w:pPr>
            <w:r w:rsidRPr="00280F56">
              <w:t>0.0</w:t>
            </w:r>
            <w:r w:rsidR="000F6767">
              <w:t>153</w:t>
            </w:r>
          </w:p>
        </w:tc>
        <w:tc>
          <w:tcPr>
            <w:tcW w:w="2266" w:type="dxa"/>
          </w:tcPr>
          <w:p w14:paraId="33CAEAC1" w14:textId="1C694E64" w:rsidR="005B2D7B" w:rsidRPr="00280F56" w:rsidRDefault="005B2D7B" w:rsidP="000120B4">
            <w:pPr>
              <w:jc w:val="center"/>
            </w:pPr>
            <w:r w:rsidRPr="00280F56">
              <w:t>0.9</w:t>
            </w:r>
            <w:r w:rsidR="000F6767">
              <w:t>736</w:t>
            </w:r>
          </w:p>
        </w:tc>
      </w:tr>
    </w:tbl>
    <w:p w14:paraId="7EC5DB46" w14:textId="3C3F66D9" w:rsidR="005B2D7B" w:rsidRDefault="005B2D7B" w:rsidP="00744898">
      <w:pPr>
        <w:pStyle w:val="BodyText"/>
      </w:pPr>
    </w:p>
    <w:p w14:paraId="71513024" w14:textId="3C066603" w:rsidR="005B2D7B" w:rsidRPr="00280F56" w:rsidRDefault="005B2D7B" w:rsidP="00452A51">
      <w:pPr>
        <w:pStyle w:val="Caption"/>
      </w:pPr>
      <w:bookmarkStart w:id="183" w:name="_Toc147945469"/>
      <w:r w:rsidRPr="00280F56">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0</w:t>
      </w:r>
      <w:r w:rsidR="00C5580D">
        <w:fldChar w:fldCharType="end"/>
      </w:r>
      <w:r w:rsidRPr="00280F56">
        <w:t xml:space="preserve"> Training results on </w:t>
      </w:r>
      <w:r w:rsidR="00A655D5">
        <w:t xml:space="preserve">CIMU </w:t>
      </w:r>
      <w:r w:rsidR="000120B4">
        <w:t xml:space="preserve">MLP </w:t>
      </w:r>
      <w:r w:rsidR="00A655D5" w:rsidRPr="00280F56">
        <w:t>N</w:t>
      </w:r>
      <w:r w:rsidR="00A655D5">
        <w:t>N with one layer.</w:t>
      </w:r>
      <w:r w:rsidR="00A002F0">
        <w:t xml:space="preserve"> Training took 0.6315 seconds.</w:t>
      </w:r>
      <w:bookmarkEnd w:id="183"/>
    </w:p>
    <w:tbl>
      <w:tblPr>
        <w:tblStyle w:val="TableGrid"/>
        <w:tblW w:w="0" w:type="auto"/>
        <w:tblLook w:val="04A0" w:firstRow="1" w:lastRow="0" w:firstColumn="1" w:lastColumn="0" w:noHBand="0" w:noVBand="1"/>
      </w:tblPr>
      <w:tblGrid>
        <w:gridCol w:w="2265"/>
        <w:gridCol w:w="2265"/>
        <w:gridCol w:w="2265"/>
        <w:gridCol w:w="2266"/>
      </w:tblGrid>
      <w:tr w:rsidR="005B2D7B" w:rsidRPr="00280F56" w14:paraId="47DDCB5E" w14:textId="77777777" w:rsidTr="000120B4">
        <w:tc>
          <w:tcPr>
            <w:tcW w:w="2265" w:type="dxa"/>
          </w:tcPr>
          <w:p w14:paraId="52B0DC53" w14:textId="77777777" w:rsidR="005B2D7B" w:rsidRPr="00280F56" w:rsidRDefault="005B2D7B" w:rsidP="000120B4">
            <w:pPr>
              <w:jc w:val="center"/>
            </w:pPr>
          </w:p>
        </w:tc>
        <w:tc>
          <w:tcPr>
            <w:tcW w:w="2265" w:type="dxa"/>
          </w:tcPr>
          <w:p w14:paraId="660130BF" w14:textId="77777777" w:rsidR="005B2D7B" w:rsidRPr="00280F56" w:rsidRDefault="005B2D7B" w:rsidP="000120B4">
            <w:pPr>
              <w:jc w:val="center"/>
            </w:pPr>
            <w:r w:rsidRPr="00280F56">
              <w:t>Observations</w:t>
            </w:r>
          </w:p>
        </w:tc>
        <w:tc>
          <w:tcPr>
            <w:tcW w:w="2265" w:type="dxa"/>
          </w:tcPr>
          <w:p w14:paraId="56B7EBFF" w14:textId="77777777" w:rsidR="005B2D7B" w:rsidRPr="00280F56" w:rsidRDefault="005B2D7B" w:rsidP="000120B4">
            <w:pPr>
              <w:jc w:val="center"/>
            </w:pPr>
            <w:r w:rsidRPr="00280F56">
              <w:t>MSE</w:t>
            </w:r>
          </w:p>
        </w:tc>
        <w:tc>
          <w:tcPr>
            <w:tcW w:w="2266" w:type="dxa"/>
          </w:tcPr>
          <w:p w14:paraId="68E582F4" w14:textId="77777777" w:rsidR="005B2D7B" w:rsidRPr="00280F56" w:rsidRDefault="005B2D7B" w:rsidP="000120B4">
            <w:pPr>
              <w:jc w:val="center"/>
            </w:pPr>
            <w:r w:rsidRPr="00280F56">
              <w:t>R</w:t>
            </w:r>
          </w:p>
        </w:tc>
      </w:tr>
      <w:tr w:rsidR="005B2D7B" w:rsidRPr="00280F56" w14:paraId="78433377" w14:textId="77777777" w:rsidTr="000120B4">
        <w:tc>
          <w:tcPr>
            <w:tcW w:w="2265" w:type="dxa"/>
          </w:tcPr>
          <w:p w14:paraId="22CFB13D" w14:textId="77777777" w:rsidR="005B2D7B" w:rsidRPr="00280F56" w:rsidRDefault="005B2D7B" w:rsidP="000120B4">
            <w:pPr>
              <w:jc w:val="center"/>
            </w:pPr>
            <w:r w:rsidRPr="00280F56">
              <w:t>Training</w:t>
            </w:r>
          </w:p>
        </w:tc>
        <w:tc>
          <w:tcPr>
            <w:tcW w:w="2265" w:type="dxa"/>
          </w:tcPr>
          <w:p w14:paraId="14CF2DB5" w14:textId="77777777" w:rsidR="005B2D7B" w:rsidRPr="00280F56" w:rsidRDefault="005B2D7B" w:rsidP="000120B4">
            <w:pPr>
              <w:jc w:val="center"/>
            </w:pPr>
            <w:r w:rsidRPr="00280F56">
              <w:t>3499</w:t>
            </w:r>
          </w:p>
        </w:tc>
        <w:tc>
          <w:tcPr>
            <w:tcW w:w="2265" w:type="dxa"/>
          </w:tcPr>
          <w:p w14:paraId="6B19233C" w14:textId="26CE312E" w:rsidR="005B2D7B" w:rsidRPr="00280F56" w:rsidRDefault="005B2D7B" w:rsidP="000120B4">
            <w:pPr>
              <w:jc w:val="center"/>
            </w:pPr>
            <w:r w:rsidRPr="00280F56">
              <w:t>0.0</w:t>
            </w:r>
            <w:r w:rsidR="000F6767">
              <w:t>751</w:t>
            </w:r>
          </w:p>
        </w:tc>
        <w:tc>
          <w:tcPr>
            <w:tcW w:w="2266" w:type="dxa"/>
          </w:tcPr>
          <w:p w14:paraId="3E69B4A0" w14:textId="4F416C61" w:rsidR="005B2D7B" w:rsidRPr="00280F56" w:rsidRDefault="005B2D7B" w:rsidP="000120B4">
            <w:pPr>
              <w:jc w:val="center"/>
            </w:pPr>
            <w:r w:rsidRPr="00280F56">
              <w:t>0.</w:t>
            </w:r>
            <w:r>
              <w:t>8</w:t>
            </w:r>
            <w:r w:rsidR="000F6767">
              <w:t>639</w:t>
            </w:r>
          </w:p>
        </w:tc>
      </w:tr>
      <w:tr w:rsidR="005B2D7B" w:rsidRPr="00280F56" w14:paraId="60331AB1" w14:textId="77777777" w:rsidTr="000120B4">
        <w:tc>
          <w:tcPr>
            <w:tcW w:w="2265" w:type="dxa"/>
          </w:tcPr>
          <w:p w14:paraId="451A5829" w14:textId="77777777" w:rsidR="005B2D7B" w:rsidRPr="00280F56" w:rsidRDefault="005B2D7B" w:rsidP="000120B4">
            <w:pPr>
              <w:jc w:val="center"/>
            </w:pPr>
            <w:r w:rsidRPr="00280F56">
              <w:t>Validation</w:t>
            </w:r>
          </w:p>
        </w:tc>
        <w:tc>
          <w:tcPr>
            <w:tcW w:w="2265" w:type="dxa"/>
          </w:tcPr>
          <w:p w14:paraId="1EB50785" w14:textId="77777777" w:rsidR="005B2D7B" w:rsidRPr="00280F56" w:rsidRDefault="005B2D7B" w:rsidP="000120B4">
            <w:pPr>
              <w:jc w:val="center"/>
            </w:pPr>
            <w:r w:rsidRPr="00280F56">
              <w:t>750</w:t>
            </w:r>
          </w:p>
        </w:tc>
        <w:tc>
          <w:tcPr>
            <w:tcW w:w="2265" w:type="dxa"/>
          </w:tcPr>
          <w:p w14:paraId="21EE3F00" w14:textId="1BE7A7B2" w:rsidR="005B2D7B" w:rsidRPr="00280F56" w:rsidRDefault="005B2D7B" w:rsidP="000120B4">
            <w:pPr>
              <w:jc w:val="center"/>
            </w:pPr>
            <w:r w:rsidRPr="00280F56">
              <w:t>0.0</w:t>
            </w:r>
            <w:r w:rsidR="000F6767">
              <w:t>756</w:t>
            </w:r>
          </w:p>
        </w:tc>
        <w:tc>
          <w:tcPr>
            <w:tcW w:w="2266" w:type="dxa"/>
          </w:tcPr>
          <w:p w14:paraId="4BF3B9FE" w14:textId="21192511" w:rsidR="005B2D7B" w:rsidRPr="00280F56" w:rsidRDefault="005B2D7B" w:rsidP="000120B4">
            <w:pPr>
              <w:jc w:val="center"/>
            </w:pPr>
            <w:r w:rsidRPr="00280F56">
              <w:t>0.</w:t>
            </w:r>
            <w:r>
              <w:t>8</w:t>
            </w:r>
            <w:r w:rsidR="000F6767">
              <w:t>527</w:t>
            </w:r>
          </w:p>
        </w:tc>
      </w:tr>
      <w:tr w:rsidR="005B2D7B" w:rsidRPr="00280F56" w14:paraId="4AB0833E" w14:textId="77777777" w:rsidTr="000120B4">
        <w:tc>
          <w:tcPr>
            <w:tcW w:w="2265" w:type="dxa"/>
          </w:tcPr>
          <w:p w14:paraId="2393D4D7" w14:textId="77777777" w:rsidR="005B2D7B" w:rsidRPr="00280F56" w:rsidRDefault="005B2D7B" w:rsidP="000120B4">
            <w:pPr>
              <w:jc w:val="center"/>
            </w:pPr>
            <w:r w:rsidRPr="00280F56">
              <w:t>Test</w:t>
            </w:r>
          </w:p>
        </w:tc>
        <w:tc>
          <w:tcPr>
            <w:tcW w:w="2265" w:type="dxa"/>
          </w:tcPr>
          <w:p w14:paraId="7958FC17" w14:textId="77777777" w:rsidR="005B2D7B" w:rsidRPr="00280F56" w:rsidRDefault="005B2D7B" w:rsidP="000120B4">
            <w:pPr>
              <w:jc w:val="center"/>
            </w:pPr>
            <w:r w:rsidRPr="00280F56">
              <w:t>750</w:t>
            </w:r>
          </w:p>
        </w:tc>
        <w:tc>
          <w:tcPr>
            <w:tcW w:w="2265" w:type="dxa"/>
          </w:tcPr>
          <w:p w14:paraId="65CC0334" w14:textId="5CAFC900" w:rsidR="005B2D7B" w:rsidRPr="00280F56" w:rsidRDefault="005B2D7B" w:rsidP="000120B4">
            <w:pPr>
              <w:jc w:val="center"/>
            </w:pPr>
            <w:r w:rsidRPr="00280F56">
              <w:t>0.0</w:t>
            </w:r>
            <w:r w:rsidR="000F6767">
              <w:t>748</w:t>
            </w:r>
          </w:p>
        </w:tc>
        <w:tc>
          <w:tcPr>
            <w:tcW w:w="2266" w:type="dxa"/>
          </w:tcPr>
          <w:p w14:paraId="5EA3BDAD" w14:textId="5EBEFE4F" w:rsidR="005B2D7B" w:rsidRPr="00280F56" w:rsidRDefault="005B2D7B" w:rsidP="000120B4">
            <w:pPr>
              <w:jc w:val="center"/>
            </w:pPr>
            <w:r w:rsidRPr="00280F56">
              <w:t>0.</w:t>
            </w:r>
            <w:r>
              <w:t>8</w:t>
            </w:r>
            <w:r w:rsidR="000F6767">
              <w:t>610</w:t>
            </w:r>
          </w:p>
        </w:tc>
      </w:tr>
    </w:tbl>
    <w:p w14:paraId="3785085C" w14:textId="77777777" w:rsidR="00655653" w:rsidRDefault="00ED1C9C" w:rsidP="00452A51">
      <w:pPr>
        <w:pStyle w:val="Caption"/>
      </w:pPr>
      <w:r>
        <w:br/>
      </w:r>
      <w:r w:rsidR="006720F3">
        <w:t>As seen in Tables 4.8 through 4.1</w:t>
      </w:r>
      <w:r w:rsidR="00655653">
        <w:t>0</w:t>
      </w:r>
      <w:r w:rsidR="006720F3">
        <w:t>, t</w:t>
      </w:r>
      <w:r w:rsidR="00724C2F" w:rsidRPr="00744898">
        <w:t xml:space="preserve">he </w:t>
      </w:r>
      <w:r w:rsidR="005B2D7B">
        <w:t xml:space="preserve">test </w:t>
      </w:r>
      <w:r w:rsidR="00724C2F" w:rsidRPr="00744898">
        <w:t>R values did not significantly drop (from 0.</w:t>
      </w:r>
      <w:r w:rsidR="005B2D7B">
        <w:t>9</w:t>
      </w:r>
      <w:r w:rsidR="000F6767">
        <w:t>736</w:t>
      </w:r>
      <w:r w:rsidR="005B2D7B">
        <w:t xml:space="preserve"> </w:t>
      </w:r>
      <w:r w:rsidR="00264867" w:rsidRPr="00744898">
        <w:t xml:space="preserve">at 2 layers </w:t>
      </w:r>
      <w:r w:rsidR="00724C2F" w:rsidRPr="00744898">
        <w:t>to 0.8</w:t>
      </w:r>
      <w:r w:rsidR="000F6767">
        <w:t>610</w:t>
      </w:r>
      <w:r w:rsidR="00264867" w:rsidRPr="00744898">
        <w:t xml:space="preserve"> at 1 layer</w:t>
      </w:r>
      <w:r w:rsidR="00724C2F" w:rsidRPr="00744898">
        <w:t xml:space="preserve">) until the number of layers was lowered to 1 although the testing phase showed an increase </w:t>
      </w:r>
      <w:r w:rsidR="00286A9C" w:rsidRPr="00744898">
        <w:t xml:space="preserve">in MSE errors </w:t>
      </w:r>
      <w:r w:rsidR="00724C2F" w:rsidRPr="00744898">
        <w:t>(0.</w:t>
      </w:r>
      <w:r w:rsidR="005B2D7B">
        <w:t>0</w:t>
      </w:r>
      <w:r w:rsidR="000F6767">
        <w:t>121</w:t>
      </w:r>
      <w:r w:rsidR="00724C2F" w:rsidRPr="00744898">
        <w:t xml:space="preserve"> </w:t>
      </w:r>
      <w:r w:rsidR="00286A9C" w:rsidRPr="00744898">
        <w:t xml:space="preserve">with 3 layers from </w:t>
      </w:r>
      <w:r w:rsidR="00724C2F" w:rsidRPr="00744898">
        <w:t>0.</w:t>
      </w:r>
      <w:r w:rsidR="000F6767">
        <w:t>065</w:t>
      </w:r>
      <w:r w:rsidR="00286A9C" w:rsidRPr="00744898">
        <w:t xml:space="preserve"> at 10 layers</w:t>
      </w:r>
      <w:r w:rsidR="00724C2F" w:rsidRPr="00744898">
        <w:t xml:space="preserve">) when the </w:t>
      </w:r>
      <w:r w:rsidR="00286A9C" w:rsidRPr="00744898">
        <w:t xml:space="preserve">number of </w:t>
      </w:r>
      <w:r w:rsidR="00724C2F" w:rsidRPr="00744898">
        <w:t xml:space="preserve">layers </w:t>
      </w:r>
      <w:r w:rsidR="00286A9C" w:rsidRPr="00744898">
        <w:t xml:space="preserve">was reduced </w:t>
      </w:r>
      <w:r w:rsidR="00724C2F" w:rsidRPr="00744898">
        <w:t xml:space="preserve">to </w:t>
      </w:r>
      <w:r w:rsidR="000F6767">
        <w:t>3</w:t>
      </w:r>
      <w:r w:rsidR="00724C2F" w:rsidRPr="00744898">
        <w:t>.</w:t>
      </w:r>
      <w:r w:rsidR="00264867" w:rsidRPr="00744898">
        <w:t xml:space="preserve"> This indicates that the data matching </w:t>
      </w:r>
      <w:r w:rsidR="00286A9C" w:rsidRPr="00744898">
        <w:t xml:space="preserve">element of the problem </w:t>
      </w:r>
      <w:r w:rsidR="00264867" w:rsidRPr="00744898">
        <w:t xml:space="preserve">is </w:t>
      </w:r>
      <w:r w:rsidR="007816F2" w:rsidRPr="00744898">
        <w:t xml:space="preserve">relatively </w:t>
      </w:r>
      <w:r w:rsidR="00264867" w:rsidRPr="00744898">
        <w:t xml:space="preserve">simple </w:t>
      </w:r>
      <w:r w:rsidR="007816F2" w:rsidRPr="00744898">
        <w:t xml:space="preserve">for the model </w:t>
      </w:r>
      <w:r w:rsidR="00264867" w:rsidRPr="00744898">
        <w:t xml:space="preserve">but that understanding the </w:t>
      </w:r>
      <w:r w:rsidR="005275F2" w:rsidRPr="00744898">
        <w:t xml:space="preserve">data </w:t>
      </w:r>
      <w:r w:rsidR="00264867" w:rsidRPr="00744898">
        <w:t>relationship</w:t>
      </w:r>
      <w:r w:rsidR="005275F2" w:rsidRPr="00744898">
        <w:t>s</w:t>
      </w:r>
      <w:r w:rsidR="00264867" w:rsidRPr="00744898">
        <w:t xml:space="preserve"> </w:t>
      </w:r>
      <w:r w:rsidR="00286A9C" w:rsidRPr="00744898">
        <w:t xml:space="preserve">requires </w:t>
      </w:r>
      <w:r w:rsidR="00264867" w:rsidRPr="00744898">
        <w:t xml:space="preserve">at least </w:t>
      </w:r>
      <w:r w:rsidR="000F6767">
        <w:t>3</w:t>
      </w:r>
      <w:r w:rsidR="00264867" w:rsidRPr="00744898">
        <w:t xml:space="preserve"> layers.</w:t>
      </w:r>
      <w:r w:rsidR="00EA06E2" w:rsidRPr="00744898">
        <w:t xml:space="preserve"> This finding matches the theorem of universal approximators proposed by Hornik </w:t>
      </w:r>
      <w:r w:rsidR="0029296F" w:rsidRPr="00744898">
        <w:fldChar w:fldCharType="begin" w:fldLock="1"/>
      </w:r>
      <w:r w:rsidR="00D65503">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eviouslyFormattedCitation":"(Hornik et al., 1989)"},"properties":{"noteIndex":0},"schema":"https://github.com/citation-style-language/schema/raw/master/csl-citation.json"}</w:instrText>
      </w:r>
      <w:r w:rsidR="0029296F" w:rsidRPr="00744898">
        <w:fldChar w:fldCharType="separate"/>
      </w:r>
      <w:r w:rsidR="0029296F" w:rsidRPr="00744898">
        <w:t>(Hornik et al., 1989)</w:t>
      </w:r>
      <w:r w:rsidR="0029296F" w:rsidRPr="00744898">
        <w:fldChar w:fldCharType="end"/>
      </w:r>
      <w:r w:rsidR="0029296F" w:rsidRPr="00744898">
        <w:t xml:space="preserve"> that any multi-layer perceptron network of a depth of at least 1 for simple problems and a depth of 3 for more difficult problems can</w:t>
      </w:r>
      <w:r w:rsidR="005B2D7B">
        <w:t xml:space="preserve"> </w:t>
      </w:r>
      <w:r w:rsidR="0029296F" w:rsidRPr="00744898">
        <w:t>perform as a universal approximator.</w:t>
      </w:r>
    </w:p>
    <w:p w14:paraId="32C48D2B" w14:textId="5C74ED47" w:rsidR="00655653" w:rsidRDefault="00655653" w:rsidP="00452A51">
      <w:pPr>
        <w:pStyle w:val="Caption"/>
      </w:pPr>
      <w:r>
        <w:t xml:space="preserve">Table 4.11 shows the results from feeding the 10-layer MLP NN accelerometer and gryoscope values that have not been used for training. </w:t>
      </w:r>
    </w:p>
    <w:p w14:paraId="2CB08DC4" w14:textId="3D3813D1" w:rsidR="00655653" w:rsidRDefault="00655653" w:rsidP="00452A51">
      <w:pPr>
        <w:pStyle w:val="Caption"/>
      </w:pPr>
      <w:bookmarkStart w:id="184" w:name="_Toc147945470"/>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1</w:t>
      </w:r>
      <w:r w:rsidR="00C5580D">
        <w:fldChar w:fldCharType="end"/>
      </w:r>
      <w:r>
        <w:t xml:space="preserve"> </w:t>
      </w:r>
      <w:r w:rsidRPr="00A70F52">
        <w:t xml:space="preserve">CIMU 10-layer </w:t>
      </w:r>
      <w:r w:rsidR="000120B4">
        <w:t xml:space="preserve">MLP </w:t>
      </w:r>
      <w:r w:rsidRPr="00A70F52">
        <w:t xml:space="preserve">NN Training </w:t>
      </w:r>
      <w:r>
        <w:t>Results</w:t>
      </w:r>
      <w:r w:rsidRPr="00A70F52">
        <w:t xml:space="preserve"> </w:t>
      </w:r>
      <w:r>
        <w:t>from</w:t>
      </w:r>
      <w:r w:rsidRPr="00A70F52">
        <w:t xml:space="preserve"> Untrained </w:t>
      </w:r>
      <w:r>
        <w:t xml:space="preserve">Varied angle </w:t>
      </w:r>
      <w:r w:rsidRPr="00A70F52">
        <w:t>movements</w:t>
      </w:r>
      <w:r>
        <w:t>.</w:t>
      </w:r>
      <w:bookmarkEnd w:id="184"/>
    </w:p>
    <w:tbl>
      <w:tblPr>
        <w:tblStyle w:val="TableGrid"/>
        <w:tblW w:w="0" w:type="auto"/>
        <w:tblLook w:val="04A0" w:firstRow="1" w:lastRow="0" w:firstColumn="1" w:lastColumn="0" w:noHBand="0" w:noVBand="1"/>
      </w:tblPr>
      <w:tblGrid>
        <w:gridCol w:w="2265"/>
        <w:gridCol w:w="2265"/>
        <w:gridCol w:w="2265"/>
        <w:gridCol w:w="2266"/>
      </w:tblGrid>
      <w:tr w:rsidR="00655653" w14:paraId="10833B65" w14:textId="77777777" w:rsidTr="000120B4">
        <w:tc>
          <w:tcPr>
            <w:tcW w:w="2265" w:type="dxa"/>
          </w:tcPr>
          <w:p w14:paraId="0C3B6156" w14:textId="77777777" w:rsidR="00655653" w:rsidRDefault="00655653" w:rsidP="000120B4">
            <w:pPr>
              <w:jc w:val="center"/>
            </w:pPr>
          </w:p>
        </w:tc>
        <w:tc>
          <w:tcPr>
            <w:tcW w:w="2265" w:type="dxa"/>
          </w:tcPr>
          <w:p w14:paraId="5D11DE82" w14:textId="77777777" w:rsidR="00655653" w:rsidRDefault="00655653" w:rsidP="000120B4">
            <w:pPr>
              <w:jc w:val="center"/>
            </w:pPr>
            <w:r>
              <w:t>Observations</w:t>
            </w:r>
          </w:p>
        </w:tc>
        <w:tc>
          <w:tcPr>
            <w:tcW w:w="2265" w:type="dxa"/>
          </w:tcPr>
          <w:p w14:paraId="1191F8E5" w14:textId="77777777" w:rsidR="00655653" w:rsidRDefault="00655653" w:rsidP="000120B4">
            <w:pPr>
              <w:jc w:val="center"/>
            </w:pPr>
            <w:r>
              <w:t>MSE</w:t>
            </w:r>
          </w:p>
        </w:tc>
        <w:tc>
          <w:tcPr>
            <w:tcW w:w="2266" w:type="dxa"/>
          </w:tcPr>
          <w:p w14:paraId="2806309A" w14:textId="77777777" w:rsidR="00655653" w:rsidRDefault="00655653" w:rsidP="000120B4">
            <w:pPr>
              <w:jc w:val="center"/>
            </w:pPr>
            <w:r>
              <w:t>R</w:t>
            </w:r>
          </w:p>
        </w:tc>
      </w:tr>
      <w:tr w:rsidR="00655653" w14:paraId="18204DE7" w14:textId="77777777" w:rsidTr="000120B4">
        <w:tc>
          <w:tcPr>
            <w:tcW w:w="2265" w:type="dxa"/>
          </w:tcPr>
          <w:p w14:paraId="158A550E" w14:textId="77777777" w:rsidR="00655653" w:rsidRDefault="00655653" w:rsidP="000120B4">
            <w:pPr>
              <w:jc w:val="center"/>
            </w:pPr>
            <w:r>
              <w:t>Additional Test</w:t>
            </w:r>
          </w:p>
        </w:tc>
        <w:tc>
          <w:tcPr>
            <w:tcW w:w="2265" w:type="dxa"/>
          </w:tcPr>
          <w:p w14:paraId="76EDB8DF" w14:textId="77777777" w:rsidR="00655653" w:rsidRDefault="00655653" w:rsidP="000120B4">
            <w:pPr>
              <w:jc w:val="center"/>
            </w:pPr>
            <w:r>
              <w:t>6054</w:t>
            </w:r>
          </w:p>
        </w:tc>
        <w:tc>
          <w:tcPr>
            <w:tcW w:w="2265" w:type="dxa"/>
          </w:tcPr>
          <w:p w14:paraId="18DA4B75" w14:textId="77777777" w:rsidR="00655653" w:rsidRDefault="00655653" w:rsidP="000120B4">
            <w:pPr>
              <w:jc w:val="center"/>
            </w:pPr>
            <w:r>
              <w:t>1.0968</w:t>
            </w:r>
          </w:p>
        </w:tc>
        <w:tc>
          <w:tcPr>
            <w:tcW w:w="2266" w:type="dxa"/>
          </w:tcPr>
          <w:p w14:paraId="098D9881" w14:textId="77777777" w:rsidR="00655653" w:rsidRDefault="00655653" w:rsidP="000120B4">
            <w:pPr>
              <w:jc w:val="center"/>
            </w:pPr>
            <w:r>
              <w:t>-0.8768</w:t>
            </w:r>
          </w:p>
        </w:tc>
      </w:tr>
    </w:tbl>
    <w:p w14:paraId="454578DF" w14:textId="77777777" w:rsidR="00EF46C6" w:rsidRDefault="00EF46C6" w:rsidP="00EF46C6">
      <w:pPr>
        <w:pStyle w:val="BodyText"/>
      </w:pPr>
    </w:p>
    <w:p w14:paraId="3D8D7F3C" w14:textId="4FA7E7B3" w:rsidR="00340AF8" w:rsidRDefault="00C0346E" w:rsidP="00340AF8">
      <w:pPr>
        <w:pStyle w:val="BodyText"/>
        <w:rPr>
          <w:rStyle w:val="BodyTextChar"/>
        </w:rPr>
      </w:pPr>
      <w:r>
        <w:t xml:space="preserve">The poor untrained results </w:t>
      </w:r>
      <w:r w:rsidR="00A002F0">
        <w:t xml:space="preserve">(negative R values indicate that the model is performing worse than just taking average values) </w:t>
      </w:r>
      <w:r>
        <w:t xml:space="preserve">along with </w:t>
      </w:r>
      <w:r w:rsidR="00F57603">
        <w:t>particularly good</w:t>
      </w:r>
      <w:r w:rsidR="00340AF8">
        <w:t>,</w:t>
      </w:r>
      <w:r>
        <w:t xml:space="preserve"> trained results indicates overtraining where the neural network has specialised in deciphering the training data to the detriment of understanding the relationships between the data.</w:t>
      </w:r>
      <w:r w:rsidR="000120B4">
        <w:t xml:space="preserve"> </w:t>
      </w:r>
      <w:r w:rsidR="003A560A">
        <w:t>This is most likely because the input data was not normalised to values of -1 to 1, which is what the sigmoid neurons expect.</w:t>
      </w:r>
      <w:r w:rsidR="00340AF8">
        <w:rPr>
          <w:rStyle w:val="BodyTextChar"/>
        </w:rPr>
        <w:t xml:space="preserve"> </w:t>
      </w:r>
    </w:p>
    <w:p w14:paraId="3E028E18" w14:textId="37F19521" w:rsidR="00340AF8" w:rsidRDefault="003A560A" w:rsidP="00340AF8">
      <w:pPr>
        <w:pStyle w:val="BodyText"/>
        <w:rPr>
          <w:rStyle w:val="BodyTextChar"/>
        </w:rPr>
      </w:pPr>
      <w:r w:rsidRPr="00EF46C6">
        <w:rPr>
          <w:rStyle w:val="BodyTextChar"/>
        </w:rPr>
        <w:t xml:space="preserve">Re-training with normalised values for the CIMU and Robot arm measurements produced the results shown in Tables </w:t>
      </w:r>
      <w:r w:rsidR="00002ACC" w:rsidRPr="00EF46C6">
        <w:rPr>
          <w:rStyle w:val="BodyTextChar"/>
        </w:rPr>
        <w:t>4.12</w:t>
      </w:r>
      <w:r w:rsidRPr="00EF46C6">
        <w:rPr>
          <w:rStyle w:val="BodyTextChar"/>
        </w:rPr>
        <w:t xml:space="preserve"> </w:t>
      </w:r>
      <w:r w:rsidR="00002ACC" w:rsidRPr="00EF46C6">
        <w:rPr>
          <w:rStyle w:val="BodyTextChar"/>
        </w:rPr>
        <w:t>to 4.1</w:t>
      </w:r>
      <w:r w:rsidR="000120B4" w:rsidRPr="00EF46C6">
        <w:rPr>
          <w:rStyle w:val="BodyTextChar"/>
        </w:rPr>
        <w:t>4</w:t>
      </w:r>
      <w:r w:rsidRPr="00EF46C6">
        <w:rPr>
          <w:rStyle w:val="BodyTextChar"/>
        </w:rPr>
        <w:t>.</w:t>
      </w:r>
      <w:r w:rsidR="006B2881" w:rsidRPr="00EF46C6">
        <w:rPr>
          <w:rStyle w:val="BodyTextChar"/>
        </w:rPr>
        <w:t xml:space="preserve"> The R values have improved but the untrained test value is still </w:t>
      </w:r>
      <w:r w:rsidR="00F57603" w:rsidRPr="00EF46C6">
        <w:rPr>
          <w:rStyle w:val="BodyTextChar"/>
        </w:rPr>
        <w:t>exceptionally low</w:t>
      </w:r>
      <w:r w:rsidR="006B2881" w:rsidRPr="00EF46C6">
        <w:rPr>
          <w:rStyle w:val="BodyTextChar"/>
        </w:rPr>
        <w:t>.</w:t>
      </w:r>
      <w:r w:rsidR="00002ACC" w:rsidRPr="00EF46C6">
        <w:rPr>
          <w:rStyle w:val="BodyTextChar"/>
        </w:rPr>
        <w:t xml:space="preserve"> </w:t>
      </w:r>
      <w:r w:rsidR="000120B4" w:rsidRPr="00EF46C6">
        <w:rPr>
          <w:rStyle w:val="BodyTextChar"/>
        </w:rPr>
        <w:t>The negative figure for R indicates that the model performs worse than just taking average values.</w:t>
      </w:r>
    </w:p>
    <w:p w14:paraId="1ED43C40" w14:textId="5A4A0A0F" w:rsidR="003F37B5" w:rsidRDefault="00002ACC" w:rsidP="00452A51">
      <w:pPr>
        <w:pStyle w:val="Caption"/>
      </w:pPr>
      <w:r>
        <w:br/>
      </w:r>
      <w:bookmarkStart w:id="185" w:name="_Toc147945471"/>
      <w:r w:rsidR="003A560A">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40AF8">
        <w:t>12</w:t>
      </w:r>
      <w:r w:rsidR="00C5580D">
        <w:fldChar w:fldCharType="end"/>
      </w:r>
      <w:r w:rsidR="003A560A">
        <w:t xml:space="preserve"> </w:t>
      </w:r>
      <w:r w:rsidR="002E7344">
        <w:t xml:space="preserve">Normalised </w:t>
      </w:r>
      <w:r w:rsidR="002E7344" w:rsidRPr="00A70F52">
        <w:t xml:space="preserve">CIMU 10-layer </w:t>
      </w:r>
      <w:r w:rsidR="002E7344">
        <w:t xml:space="preserve">MLP </w:t>
      </w:r>
      <w:r w:rsidR="002E7344" w:rsidRPr="00A70F52">
        <w:t xml:space="preserve">NN Training </w:t>
      </w:r>
      <w:r w:rsidR="002E7344">
        <w:t>Results</w:t>
      </w:r>
      <w:r w:rsidR="002E7344" w:rsidRPr="00A70F52">
        <w:t xml:space="preserve"> </w:t>
      </w:r>
      <w:r w:rsidR="002E7344">
        <w:t>from</w:t>
      </w:r>
      <w:r w:rsidR="002E7344" w:rsidRPr="00A70F52">
        <w:t xml:space="preserve"> </w:t>
      </w:r>
      <w:r w:rsidR="002E7344">
        <w:t>varied motion.</w:t>
      </w:r>
      <w:bookmarkEnd w:id="185"/>
    </w:p>
    <w:tbl>
      <w:tblPr>
        <w:tblStyle w:val="TableGrid"/>
        <w:tblW w:w="0" w:type="auto"/>
        <w:tblLook w:val="04A0" w:firstRow="1" w:lastRow="0" w:firstColumn="1" w:lastColumn="0" w:noHBand="0" w:noVBand="1"/>
      </w:tblPr>
      <w:tblGrid>
        <w:gridCol w:w="2265"/>
        <w:gridCol w:w="2265"/>
        <w:gridCol w:w="2265"/>
        <w:gridCol w:w="2266"/>
      </w:tblGrid>
      <w:tr w:rsidR="003A560A" w:rsidRPr="00280F56" w14:paraId="25031202" w14:textId="77777777" w:rsidTr="000120B4">
        <w:tc>
          <w:tcPr>
            <w:tcW w:w="2265" w:type="dxa"/>
          </w:tcPr>
          <w:p w14:paraId="0A6D356C" w14:textId="77777777" w:rsidR="003A560A" w:rsidRPr="00280F56" w:rsidRDefault="003A560A" w:rsidP="000120B4">
            <w:pPr>
              <w:jc w:val="center"/>
            </w:pPr>
          </w:p>
        </w:tc>
        <w:tc>
          <w:tcPr>
            <w:tcW w:w="2265" w:type="dxa"/>
          </w:tcPr>
          <w:p w14:paraId="1AA72523" w14:textId="77777777" w:rsidR="003A560A" w:rsidRPr="00280F56" w:rsidRDefault="003A560A" w:rsidP="000120B4">
            <w:pPr>
              <w:jc w:val="center"/>
            </w:pPr>
            <w:r w:rsidRPr="00280F56">
              <w:t>Observations</w:t>
            </w:r>
          </w:p>
        </w:tc>
        <w:tc>
          <w:tcPr>
            <w:tcW w:w="2265" w:type="dxa"/>
          </w:tcPr>
          <w:p w14:paraId="19486C56" w14:textId="77777777" w:rsidR="003A560A" w:rsidRPr="00280F56" w:rsidRDefault="003A560A" w:rsidP="000120B4">
            <w:pPr>
              <w:jc w:val="center"/>
            </w:pPr>
            <w:r w:rsidRPr="00280F56">
              <w:t>MSE</w:t>
            </w:r>
          </w:p>
        </w:tc>
        <w:tc>
          <w:tcPr>
            <w:tcW w:w="2266" w:type="dxa"/>
          </w:tcPr>
          <w:p w14:paraId="0A70D0B3" w14:textId="77777777" w:rsidR="003A560A" w:rsidRPr="00280F56" w:rsidRDefault="003A560A" w:rsidP="000120B4">
            <w:pPr>
              <w:jc w:val="center"/>
            </w:pPr>
            <w:r w:rsidRPr="00280F56">
              <w:t>R</w:t>
            </w:r>
          </w:p>
        </w:tc>
      </w:tr>
      <w:tr w:rsidR="003A560A" w:rsidRPr="00280F56" w14:paraId="7DE75056" w14:textId="77777777" w:rsidTr="000120B4">
        <w:tc>
          <w:tcPr>
            <w:tcW w:w="2265" w:type="dxa"/>
          </w:tcPr>
          <w:p w14:paraId="01D6AC4C" w14:textId="77777777" w:rsidR="003A560A" w:rsidRPr="00280F56" w:rsidRDefault="003A560A" w:rsidP="000120B4">
            <w:pPr>
              <w:jc w:val="center"/>
            </w:pPr>
            <w:r w:rsidRPr="00280F56">
              <w:t>Training</w:t>
            </w:r>
          </w:p>
        </w:tc>
        <w:tc>
          <w:tcPr>
            <w:tcW w:w="2265" w:type="dxa"/>
          </w:tcPr>
          <w:p w14:paraId="239CA3B9" w14:textId="77777777" w:rsidR="003A560A" w:rsidRPr="00280F56" w:rsidRDefault="003A560A" w:rsidP="000120B4">
            <w:pPr>
              <w:jc w:val="center"/>
            </w:pPr>
            <w:r w:rsidRPr="00280F56">
              <w:t>3499</w:t>
            </w:r>
          </w:p>
        </w:tc>
        <w:tc>
          <w:tcPr>
            <w:tcW w:w="2265" w:type="dxa"/>
          </w:tcPr>
          <w:p w14:paraId="4B41A7F5" w14:textId="1E486E43" w:rsidR="003A560A" w:rsidRPr="00280F56" w:rsidRDefault="003A560A" w:rsidP="000120B4">
            <w:pPr>
              <w:jc w:val="center"/>
            </w:pPr>
            <w:r>
              <w:t>2.3675e-06</w:t>
            </w:r>
          </w:p>
        </w:tc>
        <w:tc>
          <w:tcPr>
            <w:tcW w:w="2266" w:type="dxa"/>
          </w:tcPr>
          <w:p w14:paraId="30D531E1" w14:textId="13458736" w:rsidR="003A560A" w:rsidRPr="00280F56" w:rsidRDefault="003A560A" w:rsidP="000120B4">
            <w:pPr>
              <w:jc w:val="center"/>
            </w:pPr>
            <w:r w:rsidRPr="00280F56">
              <w:t>0.</w:t>
            </w:r>
            <w:r>
              <w:t>9934</w:t>
            </w:r>
          </w:p>
        </w:tc>
      </w:tr>
      <w:tr w:rsidR="003A560A" w:rsidRPr="00280F56" w14:paraId="76B58BDE" w14:textId="77777777" w:rsidTr="000120B4">
        <w:tc>
          <w:tcPr>
            <w:tcW w:w="2265" w:type="dxa"/>
          </w:tcPr>
          <w:p w14:paraId="2E01FE03" w14:textId="77777777" w:rsidR="003A560A" w:rsidRPr="00280F56" w:rsidRDefault="003A560A" w:rsidP="000120B4">
            <w:pPr>
              <w:jc w:val="center"/>
            </w:pPr>
            <w:r w:rsidRPr="00280F56">
              <w:t>Validation</w:t>
            </w:r>
          </w:p>
        </w:tc>
        <w:tc>
          <w:tcPr>
            <w:tcW w:w="2265" w:type="dxa"/>
          </w:tcPr>
          <w:p w14:paraId="1D7A7BDA" w14:textId="77777777" w:rsidR="003A560A" w:rsidRPr="00280F56" w:rsidRDefault="003A560A" w:rsidP="000120B4">
            <w:pPr>
              <w:jc w:val="center"/>
            </w:pPr>
            <w:r w:rsidRPr="00280F56">
              <w:t>750</w:t>
            </w:r>
          </w:p>
        </w:tc>
        <w:tc>
          <w:tcPr>
            <w:tcW w:w="2265" w:type="dxa"/>
          </w:tcPr>
          <w:p w14:paraId="7EEE2DF6" w14:textId="2B8F8ABB" w:rsidR="003A560A" w:rsidRPr="00280F56" w:rsidRDefault="003A560A" w:rsidP="000120B4">
            <w:pPr>
              <w:jc w:val="center"/>
            </w:pPr>
            <w:r>
              <w:t>3.2994e-06</w:t>
            </w:r>
          </w:p>
        </w:tc>
        <w:tc>
          <w:tcPr>
            <w:tcW w:w="2266" w:type="dxa"/>
          </w:tcPr>
          <w:p w14:paraId="1266396B" w14:textId="4131F864" w:rsidR="003A560A" w:rsidRPr="00280F56" w:rsidRDefault="003A560A" w:rsidP="000120B4">
            <w:pPr>
              <w:jc w:val="center"/>
            </w:pPr>
            <w:r>
              <w:t>0.9909</w:t>
            </w:r>
          </w:p>
        </w:tc>
      </w:tr>
      <w:tr w:rsidR="003A560A" w:rsidRPr="00280F56" w14:paraId="4379C548" w14:textId="77777777" w:rsidTr="000120B4">
        <w:tc>
          <w:tcPr>
            <w:tcW w:w="2265" w:type="dxa"/>
          </w:tcPr>
          <w:p w14:paraId="2DC3C739" w14:textId="77777777" w:rsidR="003A560A" w:rsidRPr="00280F56" w:rsidRDefault="003A560A" w:rsidP="000120B4">
            <w:pPr>
              <w:jc w:val="center"/>
            </w:pPr>
            <w:r w:rsidRPr="00280F56">
              <w:t>Test</w:t>
            </w:r>
          </w:p>
        </w:tc>
        <w:tc>
          <w:tcPr>
            <w:tcW w:w="2265" w:type="dxa"/>
          </w:tcPr>
          <w:p w14:paraId="4ABEAE0C" w14:textId="77777777" w:rsidR="003A560A" w:rsidRPr="00280F56" w:rsidRDefault="003A560A" w:rsidP="000120B4">
            <w:pPr>
              <w:jc w:val="center"/>
            </w:pPr>
            <w:r w:rsidRPr="00280F56">
              <w:t>750</w:t>
            </w:r>
          </w:p>
        </w:tc>
        <w:tc>
          <w:tcPr>
            <w:tcW w:w="2265" w:type="dxa"/>
          </w:tcPr>
          <w:p w14:paraId="1027E21F" w14:textId="68DC6DAB" w:rsidR="003A560A" w:rsidRPr="00280F56" w:rsidRDefault="003A560A" w:rsidP="000120B4">
            <w:pPr>
              <w:jc w:val="center"/>
            </w:pPr>
            <w:r>
              <w:t>3.0495e-06</w:t>
            </w:r>
          </w:p>
        </w:tc>
        <w:tc>
          <w:tcPr>
            <w:tcW w:w="2266" w:type="dxa"/>
          </w:tcPr>
          <w:p w14:paraId="651A77FB" w14:textId="5DA7B4F4" w:rsidR="003A560A" w:rsidRPr="00280F56" w:rsidRDefault="003A560A" w:rsidP="000120B4">
            <w:pPr>
              <w:jc w:val="center"/>
            </w:pPr>
            <w:r>
              <w:t>0.9916</w:t>
            </w:r>
          </w:p>
        </w:tc>
      </w:tr>
    </w:tbl>
    <w:p w14:paraId="5371385B" w14:textId="50E61C95" w:rsidR="003A560A" w:rsidRDefault="003A560A" w:rsidP="00452A51">
      <w:pPr>
        <w:pStyle w:val="Caption"/>
      </w:pPr>
      <w:bookmarkStart w:id="186" w:name="_Toc14794547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3</w:t>
      </w:r>
      <w:r w:rsidR="00C5580D">
        <w:fldChar w:fldCharType="end"/>
      </w:r>
      <w:r>
        <w:t xml:space="preserve"> </w:t>
      </w:r>
      <w:r w:rsidR="002E7344">
        <w:t xml:space="preserve">Normalised </w:t>
      </w:r>
      <w:r w:rsidR="002E7344" w:rsidRPr="00A70F52">
        <w:t xml:space="preserve">CIMU 10-layer </w:t>
      </w:r>
      <w:r w:rsidR="002E7344">
        <w:t xml:space="preserve">MLP </w:t>
      </w:r>
      <w:r w:rsidR="002E7344" w:rsidRPr="00A70F52">
        <w:t xml:space="preserve">NN Training </w:t>
      </w:r>
      <w:r w:rsidR="002E7344">
        <w:t>progress</w:t>
      </w:r>
      <w:r w:rsidR="002E7344" w:rsidRPr="00A70F52">
        <w:t xml:space="preserve"> </w:t>
      </w:r>
      <w:r w:rsidR="002E7344">
        <w:t>from</w:t>
      </w:r>
      <w:r w:rsidR="002E7344" w:rsidRPr="00A70F52">
        <w:t xml:space="preserve"> </w:t>
      </w:r>
      <w:r w:rsidR="002E7344">
        <w:t>varied motion.</w:t>
      </w:r>
      <w:bookmarkEnd w:id="186"/>
    </w:p>
    <w:tbl>
      <w:tblPr>
        <w:tblStyle w:val="TableGrid"/>
        <w:tblW w:w="0" w:type="auto"/>
        <w:tblLook w:val="04A0" w:firstRow="1" w:lastRow="0" w:firstColumn="1" w:lastColumn="0" w:noHBand="0" w:noVBand="1"/>
      </w:tblPr>
      <w:tblGrid>
        <w:gridCol w:w="2265"/>
        <w:gridCol w:w="2265"/>
        <w:gridCol w:w="2265"/>
        <w:gridCol w:w="2266"/>
      </w:tblGrid>
      <w:tr w:rsidR="003A560A" w:rsidRPr="00280F56" w14:paraId="30D81518" w14:textId="77777777" w:rsidTr="000120B4">
        <w:tc>
          <w:tcPr>
            <w:tcW w:w="2265" w:type="dxa"/>
          </w:tcPr>
          <w:p w14:paraId="50668479" w14:textId="77777777" w:rsidR="003A560A" w:rsidRPr="00280F56" w:rsidRDefault="003A560A" w:rsidP="000120B4">
            <w:pPr>
              <w:jc w:val="center"/>
            </w:pPr>
            <w:r w:rsidRPr="00280F56">
              <w:t>Unit</w:t>
            </w:r>
          </w:p>
        </w:tc>
        <w:tc>
          <w:tcPr>
            <w:tcW w:w="2265" w:type="dxa"/>
          </w:tcPr>
          <w:p w14:paraId="07F4E7DB" w14:textId="77777777" w:rsidR="003A560A" w:rsidRPr="00280F56" w:rsidRDefault="003A560A" w:rsidP="000120B4">
            <w:pPr>
              <w:jc w:val="center"/>
            </w:pPr>
            <w:r w:rsidRPr="00280F56">
              <w:t>Initial Value</w:t>
            </w:r>
          </w:p>
        </w:tc>
        <w:tc>
          <w:tcPr>
            <w:tcW w:w="2265" w:type="dxa"/>
          </w:tcPr>
          <w:p w14:paraId="596F847D" w14:textId="77777777" w:rsidR="003A560A" w:rsidRPr="00280F56" w:rsidRDefault="003A560A" w:rsidP="000120B4">
            <w:pPr>
              <w:jc w:val="center"/>
            </w:pPr>
            <w:r w:rsidRPr="00280F56">
              <w:t>Stopped Value</w:t>
            </w:r>
          </w:p>
        </w:tc>
        <w:tc>
          <w:tcPr>
            <w:tcW w:w="2266" w:type="dxa"/>
          </w:tcPr>
          <w:p w14:paraId="263A97A3" w14:textId="77777777" w:rsidR="003A560A" w:rsidRPr="00280F56" w:rsidRDefault="003A560A" w:rsidP="000120B4">
            <w:pPr>
              <w:jc w:val="center"/>
            </w:pPr>
            <w:r w:rsidRPr="00280F56">
              <w:t>Target Value</w:t>
            </w:r>
          </w:p>
        </w:tc>
      </w:tr>
      <w:tr w:rsidR="003A560A" w:rsidRPr="00280F56" w14:paraId="14DE8D27" w14:textId="77777777" w:rsidTr="000120B4">
        <w:tc>
          <w:tcPr>
            <w:tcW w:w="2265" w:type="dxa"/>
          </w:tcPr>
          <w:p w14:paraId="6CADFB21" w14:textId="77777777" w:rsidR="003A560A" w:rsidRPr="00280F56" w:rsidRDefault="003A560A" w:rsidP="000120B4">
            <w:pPr>
              <w:jc w:val="center"/>
            </w:pPr>
            <w:r w:rsidRPr="00280F56">
              <w:t>Epoch</w:t>
            </w:r>
          </w:p>
        </w:tc>
        <w:tc>
          <w:tcPr>
            <w:tcW w:w="2265" w:type="dxa"/>
          </w:tcPr>
          <w:p w14:paraId="698810C7" w14:textId="77777777" w:rsidR="003A560A" w:rsidRPr="00280F56" w:rsidRDefault="003A560A" w:rsidP="000120B4">
            <w:pPr>
              <w:jc w:val="center"/>
            </w:pPr>
            <w:r w:rsidRPr="00280F56">
              <w:t>0</w:t>
            </w:r>
          </w:p>
        </w:tc>
        <w:tc>
          <w:tcPr>
            <w:tcW w:w="2265" w:type="dxa"/>
          </w:tcPr>
          <w:p w14:paraId="23F8A2CC" w14:textId="77777777" w:rsidR="003A560A" w:rsidRPr="00280F56" w:rsidRDefault="003A560A" w:rsidP="000120B4">
            <w:pPr>
              <w:jc w:val="center"/>
            </w:pPr>
            <w:r>
              <w:t>55</w:t>
            </w:r>
          </w:p>
        </w:tc>
        <w:tc>
          <w:tcPr>
            <w:tcW w:w="2266" w:type="dxa"/>
          </w:tcPr>
          <w:p w14:paraId="148A334B" w14:textId="77777777" w:rsidR="003A560A" w:rsidRPr="00280F56" w:rsidRDefault="003A560A" w:rsidP="000120B4">
            <w:pPr>
              <w:jc w:val="center"/>
            </w:pPr>
            <w:r w:rsidRPr="00280F56">
              <w:t>1000</w:t>
            </w:r>
          </w:p>
        </w:tc>
      </w:tr>
      <w:tr w:rsidR="003A560A" w:rsidRPr="00280F56" w14:paraId="4A396684" w14:textId="77777777" w:rsidTr="000120B4">
        <w:tc>
          <w:tcPr>
            <w:tcW w:w="2265" w:type="dxa"/>
          </w:tcPr>
          <w:p w14:paraId="38D9E0E4" w14:textId="77777777" w:rsidR="003A560A" w:rsidRPr="00280F56" w:rsidRDefault="003A560A" w:rsidP="000120B4">
            <w:pPr>
              <w:jc w:val="center"/>
            </w:pPr>
            <w:r w:rsidRPr="00280F56">
              <w:t>Elapsed Time</w:t>
            </w:r>
          </w:p>
        </w:tc>
        <w:tc>
          <w:tcPr>
            <w:tcW w:w="2265" w:type="dxa"/>
          </w:tcPr>
          <w:p w14:paraId="19956EDC" w14:textId="77777777" w:rsidR="003A560A" w:rsidRPr="00280F56" w:rsidRDefault="003A560A" w:rsidP="000120B4">
            <w:pPr>
              <w:jc w:val="center"/>
            </w:pPr>
            <w:r w:rsidRPr="00280F56">
              <w:t>-</w:t>
            </w:r>
          </w:p>
        </w:tc>
        <w:tc>
          <w:tcPr>
            <w:tcW w:w="2265" w:type="dxa"/>
          </w:tcPr>
          <w:p w14:paraId="14CAB435" w14:textId="77777777" w:rsidR="003A560A" w:rsidRPr="00280F56" w:rsidRDefault="003A560A" w:rsidP="000120B4">
            <w:pPr>
              <w:jc w:val="center"/>
            </w:pPr>
            <w:r w:rsidRPr="00280F56">
              <w:t>00:00:0</w:t>
            </w:r>
            <w:r>
              <w:t>1</w:t>
            </w:r>
          </w:p>
        </w:tc>
        <w:tc>
          <w:tcPr>
            <w:tcW w:w="2266" w:type="dxa"/>
          </w:tcPr>
          <w:p w14:paraId="3F701744" w14:textId="77777777" w:rsidR="003A560A" w:rsidRPr="00280F56" w:rsidRDefault="003A560A" w:rsidP="000120B4">
            <w:pPr>
              <w:jc w:val="center"/>
            </w:pPr>
            <w:r w:rsidRPr="00280F56">
              <w:t>-</w:t>
            </w:r>
          </w:p>
        </w:tc>
      </w:tr>
      <w:tr w:rsidR="003A560A" w:rsidRPr="00280F56" w14:paraId="37BC7079" w14:textId="77777777" w:rsidTr="000120B4">
        <w:tc>
          <w:tcPr>
            <w:tcW w:w="2265" w:type="dxa"/>
          </w:tcPr>
          <w:p w14:paraId="171EB57D" w14:textId="77777777" w:rsidR="003A560A" w:rsidRPr="00280F56" w:rsidRDefault="003A560A" w:rsidP="000120B4">
            <w:pPr>
              <w:jc w:val="center"/>
            </w:pPr>
            <w:r w:rsidRPr="00280F56">
              <w:t>Performance</w:t>
            </w:r>
          </w:p>
        </w:tc>
        <w:tc>
          <w:tcPr>
            <w:tcW w:w="2265" w:type="dxa"/>
          </w:tcPr>
          <w:p w14:paraId="10254698" w14:textId="1DCD8987" w:rsidR="003A560A" w:rsidRPr="00280F56" w:rsidRDefault="003A560A" w:rsidP="000120B4">
            <w:pPr>
              <w:jc w:val="center"/>
            </w:pPr>
            <w:r>
              <w:t>0.000441</w:t>
            </w:r>
          </w:p>
        </w:tc>
        <w:tc>
          <w:tcPr>
            <w:tcW w:w="2265" w:type="dxa"/>
          </w:tcPr>
          <w:p w14:paraId="0111E1F5" w14:textId="764294DF" w:rsidR="003A560A" w:rsidRPr="00280F56" w:rsidRDefault="003A560A" w:rsidP="000120B4">
            <w:pPr>
              <w:jc w:val="center"/>
            </w:pPr>
            <w:r>
              <w:t>2.29e-06</w:t>
            </w:r>
          </w:p>
        </w:tc>
        <w:tc>
          <w:tcPr>
            <w:tcW w:w="2266" w:type="dxa"/>
          </w:tcPr>
          <w:p w14:paraId="261611FA" w14:textId="77777777" w:rsidR="003A560A" w:rsidRPr="00280F56" w:rsidRDefault="003A560A" w:rsidP="000120B4">
            <w:pPr>
              <w:jc w:val="center"/>
            </w:pPr>
            <w:r w:rsidRPr="00280F56">
              <w:t>0</w:t>
            </w:r>
          </w:p>
        </w:tc>
      </w:tr>
      <w:tr w:rsidR="003A560A" w:rsidRPr="00280F56" w14:paraId="267F6D79" w14:textId="77777777" w:rsidTr="000120B4">
        <w:tc>
          <w:tcPr>
            <w:tcW w:w="2265" w:type="dxa"/>
          </w:tcPr>
          <w:p w14:paraId="5333B054" w14:textId="77777777" w:rsidR="003A560A" w:rsidRPr="00280F56" w:rsidRDefault="003A560A" w:rsidP="000120B4">
            <w:pPr>
              <w:jc w:val="center"/>
            </w:pPr>
            <w:r w:rsidRPr="00280F56">
              <w:t>Gradient</w:t>
            </w:r>
          </w:p>
        </w:tc>
        <w:tc>
          <w:tcPr>
            <w:tcW w:w="2265" w:type="dxa"/>
          </w:tcPr>
          <w:p w14:paraId="01006AEC" w14:textId="31A4ADE3" w:rsidR="003A560A" w:rsidRPr="00280F56" w:rsidRDefault="003A560A" w:rsidP="000120B4">
            <w:pPr>
              <w:jc w:val="center"/>
            </w:pPr>
            <w:r>
              <w:t>0.000913</w:t>
            </w:r>
          </w:p>
        </w:tc>
        <w:tc>
          <w:tcPr>
            <w:tcW w:w="2265" w:type="dxa"/>
          </w:tcPr>
          <w:p w14:paraId="0812A280" w14:textId="731474BB" w:rsidR="003A560A" w:rsidRPr="00280F56" w:rsidRDefault="003A560A" w:rsidP="000120B4">
            <w:pPr>
              <w:jc w:val="center"/>
            </w:pPr>
            <w:r>
              <w:t>4.01e-06</w:t>
            </w:r>
          </w:p>
        </w:tc>
        <w:tc>
          <w:tcPr>
            <w:tcW w:w="2266" w:type="dxa"/>
          </w:tcPr>
          <w:p w14:paraId="4DF0B5E8" w14:textId="77777777" w:rsidR="003A560A" w:rsidRPr="00280F56" w:rsidRDefault="003A560A" w:rsidP="000120B4">
            <w:pPr>
              <w:jc w:val="center"/>
            </w:pPr>
            <w:r w:rsidRPr="00280F56">
              <w:t>1e-07</w:t>
            </w:r>
          </w:p>
        </w:tc>
      </w:tr>
      <w:tr w:rsidR="003A560A" w:rsidRPr="00280F56" w14:paraId="3EBC7D28" w14:textId="77777777" w:rsidTr="000120B4">
        <w:tc>
          <w:tcPr>
            <w:tcW w:w="2265" w:type="dxa"/>
          </w:tcPr>
          <w:p w14:paraId="01977136" w14:textId="77777777" w:rsidR="003A560A" w:rsidRPr="00280F56" w:rsidRDefault="003A560A" w:rsidP="000120B4">
            <w:pPr>
              <w:jc w:val="center"/>
            </w:pPr>
            <w:r w:rsidRPr="00280F56">
              <w:t>Mu</w:t>
            </w:r>
          </w:p>
        </w:tc>
        <w:tc>
          <w:tcPr>
            <w:tcW w:w="2265" w:type="dxa"/>
          </w:tcPr>
          <w:p w14:paraId="29DEC536" w14:textId="77777777" w:rsidR="003A560A" w:rsidRPr="00280F56" w:rsidRDefault="003A560A" w:rsidP="000120B4">
            <w:pPr>
              <w:jc w:val="center"/>
            </w:pPr>
            <w:r w:rsidRPr="00280F56">
              <w:t>0.001</w:t>
            </w:r>
          </w:p>
        </w:tc>
        <w:tc>
          <w:tcPr>
            <w:tcW w:w="2265" w:type="dxa"/>
          </w:tcPr>
          <w:p w14:paraId="624082FB" w14:textId="1C10A863" w:rsidR="003A560A" w:rsidRPr="00280F56" w:rsidRDefault="003A560A" w:rsidP="000120B4">
            <w:pPr>
              <w:jc w:val="center"/>
            </w:pPr>
            <w:r w:rsidRPr="00280F56">
              <w:t>1e-</w:t>
            </w:r>
            <w:r>
              <w:t>10</w:t>
            </w:r>
          </w:p>
        </w:tc>
        <w:tc>
          <w:tcPr>
            <w:tcW w:w="2266" w:type="dxa"/>
          </w:tcPr>
          <w:p w14:paraId="5FEDBEC5" w14:textId="77777777" w:rsidR="003A560A" w:rsidRPr="00280F56" w:rsidRDefault="003A560A" w:rsidP="000120B4">
            <w:pPr>
              <w:jc w:val="center"/>
            </w:pPr>
            <w:r w:rsidRPr="00280F56">
              <w:t>1e+10</w:t>
            </w:r>
          </w:p>
        </w:tc>
      </w:tr>
      <w:tr w:rsidR="003A560A" w:rsidRPr="00280F56" w14:paraId="4791EF80" w14:textId="77777777" w:rsidTr="000120B4">
        <w:tc>
          <w:tcPr>
            <w:tcW w:w="2265" w:type="dxa"/>
          </w:tcPr>
          <w:p w14:paraId="601A4F75" w14:textId="77777777" w:rsidR="003A560A" w:rsidRPr="00280F56" w:rsidRDefault="003A560A" w:rsidP="000120B4">
            <w:pPr>
              <w:jc w:val="center"/>
            </w:pPr>
            <w:r w:rsidRPr="00280F56">
              <w:t>Validation Checks</w:t>
            </w:r>
          </w:p>
        </w:tc>
        <w:tc>
          <w:tcPr>
            <w:tcW w:w="2265" w:type="dxa"/>
          </w:tcPr>
          <w:p w14:paraId="6C6712DE" w14:textId="77777777" w:rsidR="003A560A" w:rsidRPr="00280F56" w:rsidRDefault="003A560A" w:rsidP="000120B4">
            <w:pPr>
              <w:jc w:val="center"/>
            </w:pPr>
            <w:r w:rsidRPr="00280F56">
              <w:t>0</w:t>
            </w:r>
          </w:p>
        </w:tc>
        <w:tc>
          <w:tcPr>
            <w:tcW w:w="2265" w:type="dxa"/>
          </w:tcPr>
          <w:p w14:paraId="494BC6E8" w14:textId="77777777" w:rsidR="003A560A" w:rsidRPr="00280F56" w:rsidRDefault="003A560A" w:rsidP="000120B4">
            <w:pPr>
              <w:jc w:val="center"/>
            </w:pPr>
            <w:r w:rsidRPr="00280F56">
              <w:t>6</w:t>
            </w:r>
          </w:p>
        </w:tc>
        <w:tc>
          <w:tcPr>
            <w:tcW w:w="2266" w:type="dxa"/>
          </w:tcPr>
          <w:p w14:paraId="7B1AA0A6" w14:textId="77777777" w:rsidR="003A560A" w:rsidRPr="00280F56" w:rsidRDefault="003A560A" w:rsidP="000120B4">
            <w:pPr>
              <w:jc w:val="center"/>
            </w:pPr>
            <w:r w:rsidRPr="00280F56">
              <w:t>6</w:t>
            </w:r>
          </w:p>
        </w:tc>
      </w:tr>
    </w:tbl>
    <w:p w14:paraId="071969EE" w14:textId="58B3E6CA" w:rsidR="003A560A" w:rsidRDefault="003A560A" w:rsidP="00452A51">
      <w:pPr>
        <w:pStyle w:val="Caption"/>
      </w:pPr>
      <w:bookmarkStart w:id="187" w:name="_Toc147945473"/>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4</w:t>
      </w:r>
      <w:r w:rsidR="00C5580D">
        <w:fldChar w:fldCharType="end"/>
      </w:r>
      <w:r>
        <w:t xml:space="preserve"> </w:t>
      </w:r>
      <w:r w:rsidR="002E7344">
        <w:t xml:space="preserve">Normalised </w:t>
      </w:r>
      <w:r w:rsidR="002E7344" w:rsidRPr="00A70F52">
        <w:t xml:space="preserve">CIMU 10-layer </w:t>
      </w:r>
      <w:r w:rsidR="002E7344">
        <w:t xml:space="preserve">MLP </w:t>
      </w:r>
      <w:r w:rsidR="002E7344" w:rsidRPr="00A70F52">
        <w:t xml:space="preserve">NN </w:t>
      </w:r>
      <w:r w:rsidR="002E7344">
        <w:t>results from</w:t>
      </w:r>
      <w:r w:rsidR="002E7344" w:rsidRPr="00A70F52">
        <w:t xml:space="preserve"> Untrained </w:t>
      </w:r>
      <w:r w:rsidR="002E7344">
        <w:t>motion.</w:t>
      </w:r>
      <w:bookmarkEnd w:id="187"/>
    </w:p>
    <w:tbl>
      <w:tblPr>
        <w:tblStyle w:val="TableGrid"/>
        <w:tblW w:w="0" w:type="auto"/>
        <w:tblLook w:val="04A0" w:firstRow="1" w:lastRow="0" w:firstColumn="1" w:lastColumn="0" w:noHBand="0" w:noVBand="1"/>
      </w:tblPr>
      <w:tblGrid>
        <w:gridCol w:w="2265"/>
        <w:gridCol w:w="2265"/>
        <w:gridCol w:w="2265"/>
        <w:gridCol w:w="2266"/>
      </w:tblGrid>
      <w:tr w:rsidR="003A560A" w14:paraId="0CEFE245" w14:textId="77777777" w:rsidTr="000120B4">
        <w:tc>
          <w:tcPr>
            <w:tcW w:w="2265" w:type="dxa"/>
          </w:tcPr>
          <w:p w14:paraId="2E7024F1" w14:textId="77777777" w:rsidR="003A560A" w:rsidRDefault="003A560A" w:rsidP="000120B4">
            <w:pPr>
              <w:jc w:val="center"/>
            </w:pPr>
          </w:p>
        </w:tc>
        <w:tc>
          <w:tcPr>
            <w:tcW w:w="2265" w:type="dxa"/>
          </w:tcPr>
          <w:p w14:paraId="1F45F8CF" w14:textId="77777777" w:rsidR="003A560A" w:rsidRDefault="003A560A" w:rsidP="000120B4">
            <w:pPr>
              <w:jc w:val="center"/>
            </w:pPr>
            <w:r>
              <w:t>Observations</w:t>
            </w:r>
          </w:p>
        </w:tc>
        <w:tc>
          <w:tcPr>
            <w:tcW w:w="2265" w:type="dxa"/>
          </w:tcPr>
          <w:p w14:paraId="5A66ED12" w14:textId="77777777" w:rsidR="003A560A" w:rsidRDefault="003A560A" w:rsidP="000120B4">
            <w:pPr>
              <w:jc w:val="center"/>
            </w:pPr>
            <w:r>
              <w:t>MSE</w:t>
            </w:r>
          </w:p>
        </w:tc>
        <w:tc>
          <w:tcPr>
            <w:tcW w:w="2266" w:type="dxa"/>
          </w:tcPr>
          <w:p w14:paraId="39A1BD81" w14:textId="77777777" w:rsidR="003A560A" w:rsidRDefault="003A560A" w:rsidP="000120B4">
            <w:pPr>
              <w:jc w:val="center"/>
            </w:pPr>
            <w:r>
              <w:t>R</w:t>
            </w:r>
          </w:p>
        </w:tc>
      </w:tr>
      <w:tr w:rsidR="003A560A" w14:paraId="2A79B075" w14:textId="77777777" w:rsidTr="000120B4">
        <w:tc>
          <w:tcPr>
            <w:tcW w:w="2265" w:type="dxa"/>
          </w:tcPr>
          <w:p w14:paraId="69C833D3" w14:textId="77777777" w:rsidR="003A560A" w:rsidRDefault="003A560A" w:rsidP="000120B4">
            <w:pPr>
              <w:jc w:val="center"/>
            </w:pPr>
            <w:r>
              <w:t>Additional Test</w:t>
            </w:r>
          </w:p>
        </w:tc>
        <w:tc>
          <w:tcPr>
            <w:tcW w:w="2265" w:type="dxa"/>
          </w:tcPr>
          <w:p w14:paraId="40791FC9" w14:textId="77777777" w:rsidR="003A560A" w:rsidRDefault="003A560A" w:rsidP="000120B4">
            <w:pPr>
              <w:jc w:val="center"/>
            </w:pPr>
            <w:r>
              <w:t>6054</w:t>
            </w:r>
          </w:p>
        </w:tc>
        <w:tc>
          <w:tcPr>
            <w:tcW w:w="2265" w:type="dxa"/>
          </w:tcPr>
          <w:p w14:paraId="01C53EB6" w14:textId="33C39640" w:rsidR="003A560A" w:rsidRDefault="006B2881" w:rsidP="000120B4">
            <w:pPr>
              <w:jc w:val="center"/>
            </w:pPr>
            <w:r>
              <w:t>5.1523e-04</w:t>
            </w:r>
          </w:p>
        </w:tc>
        <w:tc>
          <w:tcPr>
            <w:tcW w:w="2266" w:type="dxa"/>
          </w:tcPr>
          <w:p w14:paraId="070373AF" w14:textId="78B92C88" w:rsidR="003A560A" w:rsidRDefault="006B2881" w:rsidP="000120B4">
            <w:pPr>
              <w:jc w:val="center"/>
            </w:pPr>
            <w:r>
              <w:t>-0.7906</w:t>
            </w:r>
          </w:p>
        </w:tc>
      </w:tr>
    </w:tbl>
    <w:p w14:paraId="2A63081F" w14:textId="42504827" w:rsidR="000120B4" w:rsidRDefault="007A5A14" w:rsidP="00452A51">
      <w:pPr>
        <w:pStyle w:val="Caption"/>
      </w:pPr>
      <w:r>
        <w:br/>
      </w:r>
      <w:r w:rsidR="00E233FB">
        <w:t xml:space="preserve">The MATLAB </w:t>
      </w:r>
      <w:r w:rsidR="00395DD4">
        <w:t>NARXNET</w:t>
      </w:r>
      <w:r w:rsidR="00E233FB">
        <w:t xml:space="preserve"> NN model was selected with default settings.</w:t>
      </w:r>
      <w:r w:rsidR="00395DD4">
        <w:t xml:space="preserve"> The NN network model is </w:t>
      </w:r>
      <w:r w:rsidR="00B76E2D">
        <w:t xml:space="preserve">shown </w:t>
      </w:r>
      <w:r w:rsidR="00395DD4">
        <w:t xml:space="preserve">in Figure </w:t>
      </w:r>
      <w:r w:rsidR="00B76E2D">
        <w:t xml:space="preserve">2.2. </w:t>
      </w:r>
      <w:r w:rsidR="001F0054">
        <w:t xml:space="preserve">The results from this </w:t>
      </w:r>
      <w:r w:rsidR="007D7BA7">
        <w:t xml:space="preserve">10-layer NARXNET </w:t>
      </w:r>
      <w:r w:rsidR="001F0054">
        <w:t xml:space="preserve">training </w:t>
      </w:r>
      <w:r w:rsidR="00E233FB">
        <w:t xml:space="preserve">(using LVM training to be consistent with the MLP approach) </w:t>
      </w:r>
      <w:r w:rsidR="001F0054">
        <w:t xml:space="preserve">are shown in Tables </w:t>
      </w:r>
      <w:r w:rsidR="00B76E2D">
        <w:t>4.15 to 4.17</w:t>
      </w:r>
      <w:r w:rsidR="00E233FB">
        <w:t xml:space="preserve"> and Figures </w:t>
      </w:r>
      <w:r w:rsidR="00B76E2D">
        <w:t>4.</w:t>
      </w:r>
      <w:r w:rsidR="004B7EEA">
        <w:t>29</w:t>
      </w:r>
      <w:r w:rsidR="00B76E2D">
        <w:t xml:space="preserve"> to 4.3</w:t>
      </w:r>
      <w:r w:rsidR="004B7EEA">
        <w:t>4</w:t>
      </w:r>
      <w:r w:rsidR="00B76E2D">
        <w:t>.</w:t>
      </w:r>
      <w:r w:rsidR="00395DD4">
        <w:t xml:space="preserve"> </w:t>
      </w:r>
      <w:r w:rsidR="000120B4">
        <w:t xml:space="preserve">Using a script, the time taken was 3.1137 seconds. </w:t>
      </w:r>
      <w:r w:rsidR="000120B4">
        <w:br w:type="page"/>
      </w:r>
    </w:p>
    <w:p w14:paraId="36E84105" w14:textId="1F047769" w:rsidR="001F0054" w:rsidRDefault="001F0054" w:rsidP="00452A51">
      <w:pPr>
        <w:pStyle w:val="Caption"/>
      </w:pPr>
      <w:bookmarkStart w:id="188" w:name="_Toc147945474"/>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5</w:t>
      </w:r>
      <w:r w:rsidR="00C5580D">
        <w:fldChar w:fldCharType="end"/>
      </w:r>
      <w:r>
        <w:t xml:space="preserve"> </w:t>
      </w:r>
      <w:r w:rsidR="002E7344">
        <w:t xml:space="preserve">Normalised </w:t>
      </w:r>
      <w:r w:rsidR="002E7344" w:rsidRPr="00A70F52">
        <w:t xml:space="preserve">CIMU 10-layer </w:t>
      </w:r>
      <w:r w:rsidR="002E7344">
        <w:t xml:space="preserve">NARXNET </w:t>
      </w:r>
      <w:r w:rsidR="002E7344" w:rsidRPr="00A70F52">
        <w:t xml:space="preserve">NN Training </w:t>
      </w:r>
      <w:r w:rsidR="002E7344">
        <w:t>results from</w:t>
      </w:r>
      <w:r w:rsidR="002E7344" w:rsidRPr="00A70F52">
        <w:t xml:space="preserve"> </w:t>
      </w:r>
      <w:r w:rsidR="002E7344">
        <w:t>varied motion.</w:t>
      </w:r>
      <w:bookmarkEnd w:id="188"/>
    </w:p>
    <w:tbl>
      <w:tblPr>
        <w:tblStyle w:val="TableGrid"/>
        <w:tblW w:w="0" w:type="auto"/>
        <w:tblLook w:val="04A0" w:firstRow="1" w:lastRow="0" w:firstColumn="1" w:lastColumn="0" w:noHBand="0" w:noVBand="1"/>
      </w:tblPr>
      <w:tblGrid>
        <w:gridCol w:w="2265"/>
        <w:gridCol w:w="2265"/>
        <w:gridCol w:w="2265"/>
        <w:gridCol w:w="2266"/>
      </w:tblGrid>
      <w:tr w:rsidR="001F0054" w:rsidRPr="00280F56" w14:paraId="0D064176" w14:textId="77777777" w:rsidTr="000120B4">
        <w:tc>
          <w:tcPr>
            <w:tcW w:w="2265" w:type="dxa"/>
          </w:tcPr>
          <w:p w14:paraId="1B5FBD26" w14:textId="77777777" w:rsidR="001F0054" w:rsidRPr="00280F56" w:rsidRDefault="001F0054" w:rsidP="000120B4">
            <w:pPr>
              <w:jc w:val="center"/>
            </w:pPr>
          </w:p>
        </w:tc>
        <w:tc>
          <w:tcPr>
            <w:tcW w:w="2265" w:type="dxa"/>
          </w:tcPr>
          <w:p w14:paraId="42E8255C" w14:textId="77777777" w:rsidR="001F0054" w:rsidRPr="00280F56" w:rsidRDefault="001F0054" w:rsidP="000120B4">
            <w:pPr>
              <w:jc w:val="center"/>
            </w:pPr>
            <w:r w:rsidRPr="00280F56">
              <w:t>Observations</w:t>
            </w:r>
          </w:p>
        </w:tc>
        <w:tc>
          <w:tcPr>
            <w:tcW w:w="2265" w:type="dxa"/>
          </w:tcPr>
          <w:p w14:paraId="5EEE09FF" w14:textId="77777777" w:rsidR="001F0054" w:rsidRPr="00280F56" w:rsidRDefault="001F0054" w:rsidP="000120B4">
            <w:pPr>
              <w:jc w:val="center"/>
            </w:pPr>
            <w:r w:rsidRPr="00280F56">
              <w:t>MSE</w:t>
            </w:r>
          </w:p>
        </w:tc>
        <w:tc>
          <w:tcPr>
            <w:tcW w:w="2266" w:type="dxa"/>
          </w:tcPr>
          <w:p w14:paraId="6D0251BA" w14:textId="77777777" w:rsidR="001F0054" w:rsidRPr="00280F56" w:rsidRDefault="001F0054" w:rsidP="000120B4">
            <w:pPr>
              <w:jc w:val="center"/>
            </w:pPr>
            <w:r w:rsidRPr="00280F56">
              <w:t>R</w:t>
            </w:r>
          </w:p>
        </w:tc>
      </w:tr>
      <w:tr w:rsidR="001F0054" w:rsidRPr="00280F56" w14:paraId="4CD4F970" w14:textId="77777777" w:rsidTr="000120B4">
        <w:tc>
          <w:tcPr>
            <w:tcW w:w="2265" w:type="dxa"/>
          </w:tcPr>
          <w:p w14:paraId="440A0D21" w14:textId="77777777" w:rsidR="001F0054" w:rsidRPr="00280F56" w:rsidRDefault="001F0054" w:rsidP="000120B4">
            <w:pPr>
              <w:jc w:val="center"/>
            </w:pPr>
            <w:r w:rsidRPr="00280F56">
              <w:t>Training</w:t>
            </w:r>
          </w:p>
        </w:tc>
        <w:tc>
          <w:tcPr>
            <w:tcW w:w="2265" w:type="dxa"/>
          </w:tcPr>
          <w:p w14:paraId="50A68CD8" w14:textId="7549CEB5" w:rsidR="001F0054" w:rsidRPr="00280F56" w:rsidRDefault="001F0054" w:rsidP="000120B4">
            <w:pPr>
              <w:jc w:val="center"/>
            </w:pPr>
            <w:r w:rsidRPr="00280F56">
              <w:t>349</w:t>
            </w:r>
            <w:r>
              <w:t>7</w:t>
            </w:r>
          </w:p>
        </w:tc>
        <w:tc>
          <w:tcPr>
            <w:tcW w:w="2265" w:type="dxa"/>
          </w:tcPr>
          <w:p w14:paraId="20761CDA" w14:textId="2AF2CE82" w:rsidR="001F0054" w:rsidRPr="00280F56" w:rsidRDefault="00395DD4" w:rsidP="000120B4">
            <w:pPr>
              <w:jc w:val="center"/>
            </w:pPr>
            <w:r>
              <w:t>3.5433e-08</w:t>
            </w:r>
          </w:p>
        </w:tc>
        <w:tc>
          <w:tcPr>
            <w:tcW w:w="2266" w:type="dxa"/>
          </w:tcPr>
          <w:p w14:paraId="6E3D9DA0" w14:textId="6CE7576B" w:rsidR="001F0054" w:rsidRPr="00280F56" w:rsidRDefault="00395DD4" w:rsidP="000120B4">
            <w:pPr>
              <w:jc w:val="center"/>
            </w:pPr>
            <w:r>
              <w:t>0.9999</w:t>
            </w:r>
          </w:p>
        </w:tc>
      </w:tr>
      <w:tr w:rsidR="001F0054" w:rsidRPr="00280F56" w14:paraId="3600117D" w14:textId="77777777" w:rsidTr="000120B4">
        <w:tc>
          <w:tcPr>
            <w:tcW w:w="2265" w:type="dxa"/>
          </w:tcPr>
          <w:p w14:paraId="21721056" w14:textId="77777777" w:rsidR="001F0054" w:rsidRPr="00280F56" w:rsidRDefault="001F0054" w:rsidP="000120B4">
            <w:pPr>
              <w:jc w:val="center"/>
            </w:pPr>
            <w:r w:rsidRPr="00280F56">
              <w:t>Validation</w:t>
            </w:r>
          </w:p>
        </w:tc>
        <w:tc>
          <w:tcPr>
            <w:tcW w:w="2265" w:type="dxa"/>
          </w:tcPr>
          <w:p w14:paraId="2FE97422" w14:textId="77777777" w:rsidR="001F0054" w:rsidRPr="00280F56" w:rsidRDefault="001F0054" w:rsidP="000120B4">
            <w:pPr>
              <w:jc w:val="center"/>
            </w:pPr>
            <w:r w:rsidRPr="00280F56">
              <w:t>750</w:t>
            </w:r>
          </w:p>
        </w:tc>
        <w:tc>
          <w:tcPr>
            <w:tcW w:w="2265" w:type="dxa"/>
          </w:tcPr>
          <w:p w14:paraId="2A18FB5E" w14:textId="5C380969" w:rsidR="001F0054" w:rsidRPr="00280F56" w:rsidRDefault="00395DD4" w:rsidP="000120B4">
            <w:pPr>
              <w:jc w:val="center"/>
            </w:pPr>
            <w:r>
              <w:t>3.5455e-08</w:t>
            </w:r>
          </w:p>
        </w:tc>
        <w:tc>
          <w:tcPr>
            <w:tcW w:w="2266" w:type="dxa"/>
          </w:tcPr>
          <w:p w14:paraId="1B7015C6" w14:textId="7279D965" w:rsidR="001F0054" w:rsidRPr="00280F56" w:rsidRDefault="00395DD4" w:rsidP="000120B4">
            <w:pPr>
              <w:jc w:val="center"/>
            </w:pPr>
            <w:r>
              <w:t>0.9999</w:t>
            </w:r>
          </w:p>
        </w:tc>
      </w:tr>
      <w:tr w:rsidR="001F0054" w:rsidRPr="00280F56" w14:paraId="056C4BF5" w14:textId="77777777" w:rsidTr="000120B4">
        <w:tc>
          <w:tcPr>
            <w:tcW w:w="2265" w:type="dxa"/>
          </w:tcPr>
          <w:p w14:paraId="3BABC9F8" w14:textId="77777777" w:rsidR="001F0054" w:rsidRPr="00280F56" w:rsidRDefault="001F0054" w:rsidP="000120B4">
            <w:pPr>
              <w:jc w:val="center"/>
            </w:pPr>
            <w:r w:rsidRPr="00280F56">
              <w:t>Test</w:t>
            </w:r>
          </w:p>
        </w:tc>
        <w:tc>
          <w:tcPr>
            <w:tcW w:w="2265" w:type="dxa"/>
          </w:tcPr>
          <w:p w14:paraId="486FF59A" w14:textId="77777777" w:rsidR="001F0054" w:rsidRPr="00280F56" w:rsidRDefault="001F0054" w:rsidP="000120B4">
            <w:pPr>
              <w:jc w:val="center"/>
            </w:pPr>
            <w:r w:rsidRPr="00280F56">
              <w:t>750</w:t>
            </w:r>
          </w:p>
        </w:tc>
        <w:tc>
          <w:tcPr>
            <w:tcW w:w="2265" w:type="dxa"/>
          </w:tcPr>
          <w:p w14:paraId="0A2DEBDE" w14:textId="7562A3C2" w:rsidR="001F0054" w:rsidRPr="00280F56" w:rsidRDefault="00395DD4" w:rsidP="00395DD4">
            <w:pPr>
              <w:jc w:val="center"/>
            </w:pPr>
            <w:r>
              <w:t>4.1173e-08</w:t>
            </w:r>
          </w:p>
        </w:tc>
        <w:tc>
          <w:tcPr>
            <w:tcW w:w="2266" w:type="dxa"/>
          </w:tcPr>
          <w:p w14:paraId="1EBE4BBD" w14:textId="178F1EC0" w:rsidR="001F0054" w:rsidRPr="00280F56" w:rsidRDefault="00395DD4" w:rsidP="000120B4">
            <w:pPr>
              <w:jc w:val="center"/>
            </w:pPr>
            <w:r>
              <w:t>0.9999</w:t>
            </w:r>
          </w:p>
        </w:tc>
      </w:tr>
    </w:tbl>
    <w:p w14:paraId="4C5A0367" w14:textId="32781E7B" w:rsidR="00E233FB" w:rsidRDefault="00E233FB" w:rsidP="00452A51">
      <w:pPr>
        <w:pStyle w:val="Caption"/>
      </w:pPr>
      <w:bookmarkStart w:id="189" w:name="_Toc147945475"/>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6</w:t>
      </w:r>
      <w:r w:rsidR="00C5580D">
        <w:fldChar w:fldCharType="end"/>
      </w:r>
      <w:r>
        <w:t xml:space="preserve"> </w:t>
      </w:r>
      <w:r w:rsidR="002E7344">
        <w:t xml:space="preserve">Normalised </w:t>
      </w:r>
      <w:r w:rsidR="002E7344" w:rsidRPr="00A70F52">
        <w:t xml:space="preserve">CIMU 10-layer </w:t>
      </w:r>
      <w:r w:rsidR="002E7344">
        <w:t xml:space="preserve">NARXNET </w:t>
      </w:r>
      <w:r w:rsidR="002E7344" w:rsidRPr="00A70F52">
        <w:t xml:space="preserve">NN Training </w:t>
      </w:r>
      <w:r w:rsidR="002E7344">
        <w:t>progress</w:t>
      </w:r>
      <w:r w:rsidR="002E7344" w:rsidRPr="00A70F52">
        <w:t xml:space="preserve"> </w:t>
      </w:r>
      <w:r w:rsidR="002E7344">
        <w:t>from</w:t>
      </w:r>
      <w:r w:rsidR="002E7344" w:rsidRPr="00A70F52">
        <w:t xml:space="preserve"> </w:t>
      </w:r>
      <w:r w:rsidR="002E7344">
        <w:t>varied motion.</w:t>
      </w:r>
      <w:bookmarkEnd w:id="189"/>
    </w:p>
    <w:tbl>
      <w:tblPr>
        <w:tblStyle w:val="TableGrid"/>
        <w:tblW w:w="0" w:type="auto"/>
        <w:tblLook w:val="04A0" w:firstRow="1" w:lastRow="0" w:firstColumn="1" w:lastColumn="0" w:noHBand="0" w:noVBand="1"/>
      </w:tblPr>
      <w:tblGrid>
        <w:gridCol w:w="2265"/>
        <w:gridCol w:w="2265"/>
        <w:gridCol w:w="2265"/>
        <w:gridCol w:w="2266"/>
      </w:tblGrid>
      <w:tr w:rsidR="00E233FB" w:rsidRPr="00280F56" w14:paraId="50FE986D" w14:textId="77777777" w:rsidTr="000120B4">
        <w:tc>
          <w:tcPr>
            <w:tcW w:w="2265" w:type="dxa"/>
          </w:tcPr>
          <w:p w14:paraId="53826FE3" w14:textId="77777777" w:rsidR="00E233FB" w:rsidRPr="00280F56" w:rsidRDefault="00E233FB" w:rsidP="000120B4">
            <w:pPr>
              <w:jc w:val="center"/>
            </w:pPr>
            <w:r w:rsidRPr="00280F56">
              <w:t>Unit</w:t>
            </w:r>
          </w:p>
        </w:tc>
        <w:tc>
          <w:tcPr>
            <w:tcW w:w="2265" w:type="dxa"/>
          </w:tcPr>
          <w:p w14:paraId="4E0B398C" w14:textId="77777777" w:rsidR="00E233FB" w:rsidRPr="00280F56" w:rsidRDefault="00E233FB" w:rsidP="000120B4">
            <w:pPr>
              <w:jc w:val="center"/>
            </w:pPr>
            <w:r w:rsidRPr="00280F56">
              <w:t>Initial Value</w:t>
            </w:r>
          </w:p>
        </w:tc>
        <w:tc>
          <w:tcPr>
            <w:tcW w:w="2265" w:type="dxa"/>
          </w:tcPr>
          <w:p w14:paraId="1FAB80C9" w14:textId="77777777" w:rsidR="00E233FB" w:rsidRPr="00280F56" w:rsidRDefault="00E233FB" w:rsidP="000120B4">
            <w:pPr>
              <w:jc w:val="center"/>
            </w:pPr>
            <w:r w:rsidRPr="00280F56">
              <w:t>Stopped Value</w:t>
            </w:r>
          </w:p>
        </w:tc>
        <w:tc>
          <w:tcPr>
            <w:tcW w:w="2266" w:type="dxa"/>
          </w:tcPr>
          <w:p w14:paraId="11785918" w14:textId="77777777" w:rsidR="00E233FB" w:rsidRPr="00280F56" w:rsidRDefault="00E233FB" w:rsidP="000120B4">
            <w:pPr>
              <w:jc w:val="center"/>
            </w:pPr>
            <w:r w:rsidRPr="00280F56">
              <w:t>Target Value</w:t>
            </w:r>
          </w:p>
        </w:tc>
      </w:tr>
      <w:tr w:rsidR="00E233FB" w:rsidRPr="00280F56" w14:paraId="02B7543F" w14:textId="77777777" w:rsidTr="000120B4">
        <w:tc>
          <w:tcPr>
            <w:tcW w:w="2265" w:type="dxa"/>
          </w:tcPr>
          <w:p w14:paraId="522A7BF7" w14:textId="77777777" w:rsidR="00E233FB" w:rsidRPr="00280F56" w:rsidRDefault="00E233FB" w:rsidP="000120B4">
            <w:pPr>
              <w:jc w:val="center"/>
            </w:pPr>
            <w:r w:rsidRPr="00280F56">
              <w:t>Epoch</w:t>
            </w:r>
          </w:p>
        </w:tc>
        <w:tc>
          <w:tcPr>
            <w:tcW w:w="2265" w:type="dxa"/>
          </w:tcPr>
          <w:p w14:paraId="42E2A1ED" w14:textId="77777777" w:rsidR="00E233FB" w:rsidRPr="00280F56" w:rsidRDefault="00E233FB" w:rsidP="000120B4">
            <w:pPr>
              <w:jc w:val="center"/>
            </w:pPr>
            <w:r w:rsidRPr="00280F56">
              <w:t>0</w:t>
            </w:r>
          </w:p>
        </w:tc>
        <w:tc>
          <w:tcPr>
            <w:tcW w:w="2265" w:type="dxa"/>
          </w:tcPr>
          <w:p w14:paraId="0B6AC9DB" w14:textId="6F88E1D4" w:rsidR="00E233FB" w:rsidRPr="00280F56" w:rsidRDefault="00395DD4" w:rsidP="000120B4">
            <w:pPr>
              <w:jc w:val="center"/>
            </w:pPr>
            <w:r>
              <w:t>28</w:t>
            </w:r>
          </w:p>
        </w:tc>
        <w:tc>
          <w:tcPr>
            <w:tcW w:w="2266" w:type="dxa"/>
          </w:tcPr>
          <w:p w14:paraId="1ACE9859" w14:textId="77777777" w:rsidR="00E233FB" w:rsidRPr="00280F56" w:rsidRDefault="00E233FB" w:rsidP="000120B4">
            <w:pPr>
              <w:jc w:val="center"/>
            </w:pPr>
            <w:r w:rsidRPr="00280F56">
              <w:t>1000</w:t>
            </w:r>
          </w:p>
        </w:tc>
      </w:tr>
      <w:tr w:rsidR="00E233FB" w:rsidRPr="00280F56" w14:paraId="0FBF2D10" w14:textId="77777777" w:rsidTr="000120B4">
        <w:tc>
          <w:tcPr>
            <w:tcW w:w="2265" w:type="dxa"/>
          </w:tcPr>
          <w:p w14:paraId="4E27940E" w14:textId="77777777" w:rsidR="00E233FB" w:rsidRPr="00280F56" w:rsidRDefault="00E233FB" w:rsidP="000120B4">
            <w:pPr>
              <w:jc w:val="center"/>
            </w:pPr>
            <w:r w:rsidRPr="00280F56">
              <w:t>Elapsed Time</w:t>
            </w:r>
          </w:p>
        </w:tc>
        <w:tc>
          <w:tcPr>
            <w:tcW w:w="2265" w:type="dxa"/>
          </w:tcPr>
          <w:p w14:paraId="5F67CC81" w14:textId="77777777" w:rsidR="00E233FB" w:rsidRPr="00280F56" w:rsidRDefault="00E233FB" w:rsidP="000120B4">
            <w:pPr>
              <w:jc w:val="center"/>
            </w:pPr>
            <w:r w:rsidRPr="00280F56">
              <w:t>-</w:t>
            </w:r>
          </w:p>
        </w:tc>
        <w:tc>
          <w:tcPr>
            <w:tcW w:w="2265" w:type="dxa"/>
          </w:tcPr>
          <w:p w14:paraId="2C1D6587" w14:textId="6E7B39B7" w:rsidR="00E233FB" w:rsidRPr="00280F56" w:rsidRDefault="00E233FB" w:rsidP="000120B4">
            <w:pPr>
              <w:jc w:val="center"/>
            </w:pPr>
            <w:r w:rsidRPr="00280F56">
              <w:t>00:00:0</w:t>
            </w:r>
            <w:r w:rsidR="00395DD4">
              <w:t>1</w:t>
            </w:r>
          </w:p>
        </w:tc>
        <w:tc>
          <w:tcPr>
            <w:tcW w:w="2266" w:type="dxa"/>
          </w:tcPr>
          <w:p w14:paraId="7ECCBEC3" w14:textId="77777777" w:rsidR="00E233FB" w:rsidRPr="00280F56" w:rsidRDefault="00E233FB" w:rsidP="000120B4">
            <w:pPr>
              <w:jc w:val="center"/>
            </w:pPr>
            <w:r w:rsidRPr="00280F56">
              <w:t>-</w:t>
            </w:r>
          </w:p>
        </w:tc>
      </w:tr>
      <w:tr w:rsidR="00E233FB" w:rsidRPr="00280F56" w14:paraId="2EF18403" w14:textId="77777777" w:rsidTr="000120B4">
        <w:tc>
          <w:tcPr>
            <w:tcW w:w="2265" w:type="dxa"/>
          </w:tcPr>
          <w:p w14:paraId="343079C8" w14:textId="77777777" w:rsidR="00E233FB" w:rsidRPr="00280F56" w:rsidRDefault="00E233FB" w:rsidP="000120B4">
            <w:pPr>
              <w:jc w:val="center"/>
            </w:pPr>
            <w:r w:rsidRPr="00280F56">
              <w:t>Performance</w:t>
            </w:r>
          </w:p>
        </w:tc>
        <w:tc>
          <w:tcPr>
            <w:tcW w:w="2265" w:type="dxa"/>
          </w:tcPr>
          <w:p w14:paraId="42BCC59F" w14:textId="65962670" w:rsidR="00E233FB" w:rsidRPr="00280F56" w:rsidRDefault="00395DD4" w:rsidP="000120B4">
            <w:pPr>
              <w:jc w:val="center"/>
            </w:pPr>
            <w:r>
              <w:t>0.00131</w:t>
            </w:r>
          </w:p>
        </w:tc>
        <w:tc>
          <w:tcPr>
            <w:tcW w:w="2265" w:type="dxa"/>
          </w:tcPr>
          <w:p w14:paraId="5EF6480A" w14:textId="0800C7E6" w:rsidR="00E233FB" w:rsidRPr="00280F56" w:rsidRDefault="00395DD4" w:rsidP="000120B4">
            <w:pPr>
              <w:jc w:val="center"/>
            </w:pPr>
            <w:r>
              <w:t>3.54</w:t>
            </w:r>
            <w:r w:rsidR="00E233FB">
              <w:t>e-0</w:t>
            </w:r>
            <w:r>
              <w:t>8</w:t>
            </w:r>
          </w:p>
        </w:tc>
        <w:tc>
          <w:tcPr>
            <w:tcW w:w="2266" w:type="dxa"/>
          </w:tcPr>
          <w:p w14:paraId="29369B53" w14:textId="77777777" w:rsidR="00E233FB" w:rsidRPr="00280F56" w:rsidRDefault="00E233FB" w:rsidP="000120B4">
            <w:pPr>
              <w:jc w:val="center"/>
            </w:pPr>
            <w:r w:rsidRPr="00280F56">
              <w:t>0</w:t>
            </w:r>
          </w:p>
        </w:tc>
      </w:tr>
      <w:tr w:rsidR="00E233FB" w:rsidRPr="00280F56" w14:paraId="0D9E6AA6" w14:textId="77777777" w:rsidTr="000120B4">
        <w:tc>
          <w:tcPr>
            <w:tcW w:w="2265" w:type="dxa"/>
          </w:tcPr>
          <w:p w14:paraId="02623E29" w14:textId="77777777" w:rsidR="00E233FB" w:rsidRPr="00280F56" w:rsidRDefault="00E233FB" w:rsidP="000120B4">
            <w:pPr>
              <w:jc w:val="center"/>
            </w:pPr>
            <w:r w:rsidRPr="00280F56">
              <w:t>Gradient</w:t>
            </w:r>
          </w:p>
        </w:tc>
        <w:tc>
          <w:tcPr>
            <w:tcW w:w="2265" w:type="dxa"/>
          </w:tcPr>
          <w:p w14:paraId="0DF760EC" w14:textId="6D90285B" w:rsidR="00E233FB" w:rsidRPr="00280F56" w:rsidRDefault="00395DD4" w:rsidP="000120B4">
            <w:pPr>
              <w:jc w:val="center"/>
            </w:pPr>
            <w:r>
              <w:t>0.00269</w:t>
            </w:r>
          </w:p>
        </w:tc>
        <w:tc>
          <w:tcPr>
            <w:tcW w:w="2265" w:type="dxa"/>
          </w:tcPr>
          <w:p w14:paraId="664DEFC9" w14:textId="58A9FF06" w:rsidR="00E233FB" w:rsidRPr="00280F56" w:rsidRDefault="00395DD4" w:rsidP="000120B4">
            <w:pPr>
              <w:jc w:val="center"/>
            </w:pPr>
            <w:r>
              <w:t>8.28</w:t>
            </w:r>
            <w:r w:rsidR="00E233FB">
              <w:t>e-0</w:t>
            </w:r>
            <w:r>
              <w:t>8</w:t>
            </w:r>
          </w:p>
        </w:tc>
        <w:tc>
          <w:tcPr>
            <w:tcW w:w="2266" w:type="dxa"/>
          </w:tcPr>
          <w:p w14:paraId="56F4EFC0" w14:textId="77777777" w:rsidR="00E233FB" w:rsidRPr="00280F56" w:rsidRDefault="00E233FB" w:rsidP="000120B4">
            <w:pPr>
              <w:jc w:val="center"/>
            </w:pPr>
            <w:r w:rsidRPr="00280F56">
              <w:t>1e-07</w:t>
            </w:r>
          </w:p>
        </w:tc>
      </w:tr>
      <w:tr w:rsidR="00E233FB" w:rsidRPr="00280F56" w14:paraId="147D3AB8" w14:textId="77777777" w:rsidTr="000120B4">
        <w:tc>
          <w:tcPr>
            <w:tcW w:w="2265" w:type="dxa"/>
          </w:tcPr>
          <w:p w14:paraId="116E2A3D" w14:textId="77777777" w:rsidR="00E233FB" w:rsidRPr="00280F56" w:rsidRDefault="00E233FB" w:rsidP="000120B4">
            <w:pPr>
              <w:jc w:val="center"/>
            </w:pPr>
            <w:r w:rsidRPr="00280F56">
              <w:t>Mu</w:t>
            </w:r>
          </w:p>
        </w:tc>
        <w:tc>
          <w:tcPr>
            <w:tcW w:w="2265" w:type="dxa"/>
          </w:tcPr>
          <w:p w14:paraId="4A572806" w14:textId="77777777" w:rsidR="00E233FB" w:rsidRPr="00280F56" w:rsidRDefault="00E233FB" w:rsidP="000120B4">
            <w:pPr>
              <w:jc w:val="center"/>
            </w:pPr>
            <w:r w:rsidRPr="00280F56">
              <w:t>0.001</w:t>
            </w:r>
          </w:p>
        </w:tc>
        <w:tc>
          <w:tcPr>
            <w:tcW w:w="2265" w:type="dxa"/>
          </w:tcPr>
          <w:p w14:paraId="0CA73B0F" w14:textId="22C3E32E" w:rsidR="00E233FB" w:rsidRPr="00280F56" w:rsidRDefault="00E233FB" w:rsidP="000120B4">
            <w:pPr>
              <w:jc w:val="center"/>
            </w:pPr>
            <w:r w:rsidRPr="00280F56">
              <w:t>1e-</w:t>
            </w:r>
            <w:r>
              <w:t>0</w:t>
            </w:r>
            <w:r w:rsidR="00395DD4">
              <w:t>8</w:t>
            </w:r>
          </w:p>
        </w:tc>
        <w:tc>
          <w:tcPr>
            <w:tcW w:w="2266" w:type="dxa"/>
          </w:tcPr>
          <w:p w14:paraId="06916FDE" w14:textId="77777777" w:rsidR="00E233FB" w:rsidRPr="00280F56" w:rsidRDefault="00E233FB" w:rsidP="000120B4">
            <w:pPr>
              <w:jc w:val="center"/>
            </w:pPr>
            <w:r w:rsidRPr="00280F56">
              <w:t>1e+10</w:t>
            </w:r>
          </w:p>
        </w:tc>
      </w:tr>
      <w:tr w:rsidR="00E233FB" w:rsidRPr="00280F56" w14:paraId="18CAC51F" w14:textId="77777777" w:rsidTr="000120B4">
        <w:tc>
          <w:tcPr>
            <w:tcW w:w="2265" w:type="dxa"/>
          </w:tcPr>
          <w:p w14:paraId="2342589F" w14:textId="77777777" w:rsidR="00E233FB" w:rsidRPr="00280F56" w:rsidRDefault="00E233FB" w:rsidP="000120B4">
            <w:pPr>
              <w:jc w:val="center"/>
            </w:pPr>
            <w:r w:rsidRPr="00280F56">
              <w:t>Validation Checks</w:t>
            </w:r>
          </w:p>
        </w:tc>
        <w:tc>
          <w:tcPr>
            <w:tcW w:w="2265" w:type="dxa"/>
          </w:tcPr>
          <w:p w14:paraId="434E92F2" w14:textId="77777777" w:rsidR="00E233FB" w:rsidRPr="00280F56" w:rsidRDefault="00E233FB" w:rsidP="000120B4">
            <w:pPr>
              <w:jc w:val="center"/>
            </w:pPr>
            <w:r w:rsidRPr="00280F56">
              <w:t>0</w:t>
            </w:r>
          </w:p>
        </w:tc>
        <w:tc>
          <w:tcPr>
            <w:tcW w:w="2265" w:type="dxa"/>
          </w:tcPr>
          <w:p w14:paraId="386816D2" w14:textId="247C9302" w:rsidR="00E233FB" w:rsidRPr="00280F56" w:rsidRDefault="00395DD4" w:rsidP="000120B4">
            <w:pPr>
              <w:jc w:val="center"/>
            </w:pPr>
            <w:r>
              <w:t>0</w:t>
            </w:r>
          </w:p>
        </w:tc>
        <w:tc>
          <w:tcPr>
            <w:tcW w:w="2266" w:type="dxa"/>
          </w:tcPr>
          <w:p w14:paraId="0C404604" w14:textId="77777777" w:rsidR="00E233FB" w:rsidRPr="00280F56" w:rsidRDefault="00E233FB" w:rsidP="000120B4">
            <w:pPr>
              <w:jc w:val="center"/>
            </w:pPr>
            <w:r w:rsidRPr="00280F56">
              <w:t>6</w:t>
            </w:r>
          </w:p>
        </w:tc>
      </w:tr>
    </w:tbl>
    <w:p w14:paraId="4BE30F71" w14:textId="23D9DBC7" w:rsidR="001F0054" w:rsidRDefault="00E233FB" w:rsidP="00452A51">
      <w:pPr>
        <w:pStyle w:val="Caption"/>
      </w:pPr>
      <w:bookmarkStart w:id="190" w:name="_Toc147945476"/>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7</w:t>
      </w:r>
      <w:r w:rsidR="00C5580D">
        <w:fldChar w:fldCharType="end"/>
      </w:r>
      <w:r>
        <w:t xml:space="preserve"> </w:t>
      </w:r>
      <w:r w:rsidR="002E7344">
        <w:t xml:space="preserve">Normalised </w:t>
      </w:r>
      <w:r w:rsidR="002E7344" w:rsidRPr="00A70F52">
        <w:t xml:space="preserve">CIMU 10-layer </w:t>
      </w:r>
      <w:r w:rsidR="002E7344">
        <w:t>NARXNET NN results from</w:t>
      </w:r>
      <w:r w:rsidR="002E7344" w:rsidRPr="00A70F52">
        <w:t xml:space="preserve"> </w:t>
      </w:r>
      <w:r w:rsidR="002E7344">
        <w:t>untrained motion.</w:t>
      </w:r>
      <w:bookmarkEnd w:id="190"/>
    </w:p>
    <w:tbl>
      <w:tblPr>
        <w:tblStyle w:val="TableGrid"/>
        <w:tblW w:w="0" w:type="auto"/>
        <w:tblLook w:val="04A0" w:firstRow="1" w:lastRow="0" w:firstColumn="1" w:lastColumn="0" w:noHBand="0" w:noVBand="1"/>
      </w:tblPr>
      <w:tblGrid>
        <w:gridCol w:w="2265"/>
        <w:gridCol w:w="2265"/>
        <w:gridCol w:w="2265"/>
        <w:gridCol w:w="2266"/>
      </w:tblGrid>
      <w:tr w:rsidR="00E233FB" w14:paraId="639F8ED5" w14:textId="77777777" w:rsidTr="000120B4">
        <w:tc>
          <w:tcPr>
            <w:tcW w:w="2265" w:type="dxa"/>
          </w:tcPr>
          <w:p w14:paraId="73123BD7" w14:textId="77777777" w:rsidR="00E233FB" w:rsidRDefault="00E233FB" w:rsidP="000120B4">
            <w:pPr>
              <w:jc w:val="center"/>
            </w:pPr>
          </w:p>
        </w:tc>
        <w:tc>
          <w:tcPr>
            <w:tcW w:w="2265" w:type="dxa"/>
          </w:tcPr>
          <w:p w14:paraId="1D8EA9C8" w14:textId="77777777" w:rsidR="00E233FB" w:rsidRDefault="00E233FB" w:rsidP="000120B4">
            <w:pPr>
              <w:jc w:val="center"/>
            </w:pPr>
            <w:r>
              <w:t>Observations</w:t>
            </w:r>
          </w:p>
        </w:tc>
        <w:tc>
          <w:tcPr>
            <w:tcW w:w="2265" w:type="dxa"/>
          </w:tcPr>
          <w:p w14:paraId="05142F1B" w14:textId="77777777" w:rsidR="00E233FB" w:rsidRDefault="00E233FB" w:rsidP="000120B4">
            <w:pPr>
              <w:jc w:val="center"/>
            </w:pPr>
            <w:r>
              <w:t>MSE</w:t>
            </w:r>
          </w:p>
        </w:tc>
        <w:tc>
          <w:tcPr>
            <w:tcW w:w="2266" w:type="dxa"/>
          </w:tcPr>
          <w:p w14:paraId="725FE34A" w14:textId="77777777" w:rsidR="00E233FB" w:rsidRDefault="00E233FB" w:rsidP="000120B4">
            <w:pPr>
              <w:jc w:val="center"/>
            </w:pPr>
            <w:r>
              <w:t>R</w:t>
            </w:r>
          </w:p>
        </w:tc>
      </w:tr>
      <w:tr w:rsidR="00E233FB" w14:paraId="47FE1BCE" w14:textId="77777777" w:rsidTr="000120B4">
        <w:tc>
          <w:tcPr>
            <w:tcW w:w="2265" w:type="dxa"/>
          </w:tcPr>
          <w:p w14:paraId="7B377271" w14:textId="77777777" w:rsidR="00E233FB" w:rsidRDefault="00E233FB" w:rsidP="000120B4">
            <w:pPr>
              <w:jc w:val="center"/>
            </w:pPr>
            <w:r>
              <w:t>Additional Test</w:t>
            </w:r>
          </w:p>
        </w:tc>
        <w:tc>
          <w:tcPr>
            <w:tcW w:w="2265" w:type="dxa"/>
          </w:tcPr>
          <w:p w14:paraId="192E5CED" w14:textId="77777777" w:rsidR="00E233FB" w:rsidRDefault="00E233FB" w:rsidP="000120B4">
            <w:pPr>
              <w:jc w:val="center"/>
            </w:pPr>
            <w:r>
              <w:t>6054</w:t>
            </w:r>
          </w:p>
        </w:tc>
        <w:tc>
          <w:tcPr>
            <w:tcW w:w="2265" w:type="dxa"/>
          </w:tcPr>
          <w:p w14:paraId="22AFBDF3" w14:textId="2880FA36" w:rsidR="00E233FB" w:rsidRDefault="00E156A4" w:rsidP="000120B4">
            <w:pPr>
              <w:jc w:val="center"/>
            </w:pPr>
            <w:r>
              <w:t>4.5808e-06</w:t>
            </w:r>
          </w:p>
        </w:tc>
        <w:tc>
          <w:tcPr>
            <w:tcW w:w="2266" w:type="dxa"/>
          </w:tcPr>
          <w:p w14:paraId="4B16E28D" w14:textId="32E4A26E" w:rsidR="00E233FB" w:rsidRDefault="00E233FB" w:rsidP="000120B4">
            <w:pPr>
              <w:jc w:val="center"/>
            </w:pPr>
            <w:r>
              <w:t>0.99</w:t>
            </w:r>
            <w:r w:rsidR="00E156A4">
              <w:t>02</w:t>
            </w:r>
          </w:p>
        </w:tc>
      </w:tr>
    </w:tbl>
    <w:p w14:paraId="2C228C62" w14:textId="77777777" w:rsidR="000F1BE1" w:rsidRDefault="000F1BE1" w:rsidP="00E233FB">
      <w:pPr>
        <w:pStyle w:val="BodyText"/>
      </w:pPr>
    </w:p>
    <w:p w14:paraId="58D83716" w14:textId="77777777" w:rsidR="000F1BE1" w:rsidRDefault="000F1BE1" w:rsidP="00E233FB">
      <w:pPr>
        <w:pStyle w:val="BodyText"/>
      </w:pPr>
      <w:r>
        <w:rPr>
          <w:noProof/>
          <w:lang w:eastAsia="en-NZ"/>
        </w:rPr>
        <w:drawing>
          <wp:inline distT="0" distB="0" distL="0" distR="0" wp14:anchorId="42C0D687" wp14:editId="0E285CC5">
            <wp:extent cx="5228420" cy="3813386"/>
            <wp:effectExtent l="0" t="0" r="0" b="0"/>
            <wp:docPr id="447360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360262" name="Picture 447360262"/>
                    <pic:cNvPicPr/>
                  </pic:nvPicPr>
                  <pic:blipFill>
                    <a:blip r:embed="rId64">
                      <a:extLst>
                        <a:ext uri="{28A0092B-C50C-407E-A947-70E740481C1C}">
                          <a14:useLocalDpi xmlns:a14="http://schemas.microsoft.com/office/drawing/2010/main" val="0"/>
                        </a:ext>
                      </a:extLst>
                    </a:blip>
                    <a:stretch>
                      <a:fillRect/>
                    </a:stretch>
                  </pic:blipFill>
                  <pic:spPr>
                    <a:xfrm>
                      <a:off x="0" y="0"/>
                      <a:ext cx="5241264" cy="3822754"/>
                    </a:xfrm>
                    <a:prstGeom prst="rect">
                      <a:avLst/>
                    </a:prstGeom>
                  </pic:spPr>
                </pic:pic>
              </a:graphicData>
            </a:graphic>
          </wp:inline>
        </w:drawing>
      </w:r>
    </w:p>
    <w:p w14:paraId="14891077" w14:textId="1E9E641A" w:rsidR="000F1BE1" w:rsidRDefault="000F1BE1" w:rsidP="00452A51">
      <w:pPr>
        <w:pStyle w:val="Caption"/>
      </w:pPr>
      <w:bookmarkStart w:id="191" w:name="_Toc14794537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9</w:t>
      </w:r>
      <w:r w:rsidR="00C507D1">
        <w:fldChar w:fldCharType="end"/>
      </w:r>
      <w:r>
        <w:t xml:space="preserve"> </w:t>
      </w:r>
      <w:r w:rsidR="002E7344">
        <w:t>Normalised NARXNET NN training state (CIMU) on varied-motion with layer size of 10.</w:t>
      </w:r>
      <w:bookmarkEnd w:id="191"/>
    </w:p>
    <w:p w14:paraId="5F8F5DE8" w14:textId="77777777" w:rsidR="000F1BE1" w:rsidRDefault="000F1BE1" w:rsidP="00452A51">
      <w:pPr>
        <w:pStyle w:val="Caption"/>
      </w:pPr>
      <w:r>
        <w:rPr>
          <w:lang w:eastAsia="en-NZ"/>
        </w:rPr>
        <w:lastRenderedPageBreak/>
        <w:drawing>
          <wp:inline distT="0" distB="0" distL="0" distR="0" wp14:anchorId="42144C78" wp14:editId="6BE25568">
            <wp:extent cx="5240280" cy="3887894"/>
            <wp:effectExtent l="0" t="0" r="0" b="0"/>
            <wp:docPr id="729208865" name="Picture 2"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208865" name="Picture 2" descr="A graph of a number of people&#10;&#10;Description automatically generated with medium confidenc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252388" cy="3896877"/>
                    </a:xfrm>
                    <a:prstGeom prst="rect">
                      <a:avLst/>
                    </a:prstGeom>
                  </pic:spPr>
                </pic:pic>
              </a:graphicData>
            </a:graphic>
          </wp:inline>
        </w:drawing>
      </w:r>
    </w:p>
    <w:p w14:paraId="65AE6536" w14:textId="61129EC8" w:rsidR="00E05061" w:rsidRDefault="000F1BE1" w:rsidP="00452A51">
      <w:pPr>
        <w:pStyle w:val="Caption"/>
      </w:pPr>
      <w:bookmarkStart w:id="192" w:name="_Toc14794537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0</w:t>
      </w:r>
      <w:r w:rsidR="00C507D1">
        <w:fldChar w:fldCharType="end"/>
      </w:r>
      <w:r>
        <w:t xml:space="preserve"> </w:t>
      </w:r>
      <w:r w:rsidR="004B7EEA">
        <w:t>Normalised NARXNET NN performance (CIMU) on varied</w:t>
      </w:r>
      <w:r w:rsidR="00E05061">
        <w:t>-</w:t>
      </w:r>
      <w:r w:rsidR="004B7EEA">
        <w:t>motion with layer size of 10.</w:t>
      </w:r>
      <w:bookmarkEnd w:id="192"/>
    </w:p>
    <w:p w14:paraId="140AE7C4" w14:textId="0888082D" w:rsidR="000F1BE1" w:rsidRDefault="000F1BE1" w:rsidP="00E05061">
      <w:pPr>
        <w:pStyle w:val="BodyText"/>
      </w:pPr>
      <w:r>
        <w:rPr>
          <w:noProof/>
          <w:lang w:eastAsia="en-NZ"/>
        </w:rPr>
        <w:drawing>
          <wp:inline distT="0" distB="0" distL="0" distR="0" wp14:anchorId="6BAA6257" wp14:editId="739D12AC">
            <wp:extent cx="5201920" cy="3830760"/>
            <wp:effectExtent l="0" t="0" r="0" b="0"/>
            <wp:docPr id="830904783" name="Picture 3"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904783" name="Picture 3" descr="A graph of a bar graph&#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205925" cy="3833709"/>
                    </a:xfrm>
                    <a:prstGeom prst="rect">
                      <a:avLst/>
                    </a:prstGeom>
                  </pic:spPr>
                </pic:pic>
              </a:graphicData>
            </a:graphic>
          </wp:inline>
        </w:drawing>
      </w:r>
    </w:p>
    <w:p w14:paraId="4ACD8418" w14:textId="417A2340" w:rsidR="000F1BE1" w:rsidRDefault="000F1BE1" w:rsidP="00452A51">
      <w:pPr>
        <w:pStyle w:val="Caption"/>
      </w:pPr>
      <w:bookmarkStart w:id="193" w:name="_Toc14794537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1</w:t>
      </w:r>
      <w:r w:rsidR="00C507D1">
        <w:fldChar w:fldCharType="end"/>
      </w:r>
      <w:r>
        <w:t xml:space="preserve"> </w:t>
      </w:r>
      <w:r w:rsidR="004B7EEA">
        <w:t>Normalised NARXNET NN error histogram (CIMU) on varied-motion with layer size of 10.</w:t>
      </w:r>
      <w:bookmarkEnd w:id="193"/>
    </w:p>
    <w:p w14:paraId="61529665" w14:textId="6235A40A" w:rsidR="000F1BE1" w:rsidRDefault="000F1BE1" w:rsidP="000F1BE1">
      <w:pPr>
        <w:pStyle w:val="BodyText"/>
      </w:pPr>
      <w:r>
        <w:rPr>
          <w:noProof/>
          <w:lang w:eastAsia="en-NZ"/>
        </w:rPr>
        <w:lastRenderedPageBreak/>
        <w:drawing>
          <wp:inline distT="0" distB="0" distL="0" distR="0" wp14:anchorId="3EE31196" wp14:editId="510DD926">
            <wp:extent cx="5262880" cy="3933671"/>
            <wp:effectExtent l="0" t="0" r="0" b="0"/>
            <wp:docPr id="577557352" name="Picture 4"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557352" name="Picture 4" descr="A screen shot of a graph&#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274434" cy="3942307"/>
                    </a:xfrm>
                    <a:prstGeom prst="rect">
                      <a:avLst/>
                    </a:prstGeom>
                  </pic:spPr>
                </pic:pic>
              </a:graphicData>
            </a:graphic>
          </wp:inline>
        </w:drawing>
      </w:r>
    </w:p>
    <w:p w14:paraId="02C7CBE6" w14:textId="1EF1F089" w:rsidR="000F1BE1" w:rsidRDefault="000F1BE1" w:rsidP="00452A51">
      <w:pPr>
        <w:pStyle w:val="Caption"/>
      </w:pPr>
      <w:bookmarkStart w:id="194" w:name="_Toc14794538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2</w:t>
      </w:r>
      <w:r w:rsidR="00C507D1">
        <w:fldChar w:fldCharType="end"/>
      </w:r>
      <w:r>
        <w:t xml:space="preserve"> </w:t>
      </w:r>
      <w:r w:rsidR="004B7EEA">
        <w:t>Normalised NARXNET NN time-series state (CIMU) on varied-motion with layer size of 10.</w:t>
      </w:r>
      <w:bookmarkEnd w:id="194"/>
    </w:p>
    <w:p w14:paraId="7B4A3E9B" w14:textId="26B181A8" w:rsidR="000F1BE1" w:rsidRDefault="000F1BE1" w:rsidP="000F1BE1">
      <w:pPr>
        <w:pStyle w:val="BodyText"/>
      </w:pPr>
      <w:r>
        <w:rPr>
          <w:noProof/>
          <w:lang w:eastAsia="en-NZ"/>
        </w:rPr>
        <w:drawing>
          <wp:inline distT="0" distB="0" distL="0" distR="0" wp14:anchorId="5292890B" wp14:editId="395B035E">
            <wp:extent cx="5235787" cy="3918038"/>
            <wp:effectExtent l="0" t="0" r="3175" b="6350"/>
            <wp:docPr id="1283481923" name="Picture 5"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481923" name="Picture 5" descr="A graph with blue lines&#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42117" cy="3922775"/>
                    </a:xfrm>
                    <a:prstGeom prst="rect">
                      <a:avLst/>
                    </a:prstGeom>
                  </pic:spPr>
                </pic:pic>
              </a:graphicData>
            </a:graphic>
          </wp:inline>
        </w:drawing>
      </w:r>
    </w:p>
    <w:p w14:paraId="034D2CB0" w14:textId="4F4E2859" w:rsidR="000F1BE1" w:rsidRDefault="000F1BE1" w:rsidP="00452A51">
      <w:pPr>
        <w:pStyle w:val="Caption"/>
      </w:pPr>
      <w:bookmarkStart w:id="195" w:name="_Toc14794538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3</w:t>
      </w:r>
      <w:r w:rsidR="00C507D1">
        <w:fldChar w:fldCharType="end"/>
      </w:r>
      <w:r>
        <w:t xml:space="preserve"> </w:t>
      </w:r>
      <w:r w:rsidR="004B7EEA">
        <w:t>Normalised NARXNET NN autocorrelation (CIMU) on varied-motion with layer size of 10.</w:t>
      </w:r>
      <w:bookmarkEnd w:id="195"/>
    </w:p>
    <w:p w14:paraId="4D6A8149" w14:textId="77777777" w:rsidR="000F1BE1" w:rsidRDefault="000F1BE1" w:rsidP="000F1BE1">
      <w:pPr>
        <w:pStyle w:val="BodyText"/>
        <w:rPr>
          <w:noProof/>
        </w:rPr>
      </w:pPr>
    </w:p>
    <w:p w14:paraId="023FD4B9" w14:textId="02CEAA5E" w:rsidR="000F1BE1" w:rsidRPr="000F1BE1" w:rsidRDefault="000F1BE1" w:rsidP="00056E04">
      <w:pPr>
        <w:pStyle w:val="BodyText"/>
      </w:pPr>
      <w:r>
        <w:rPr>
          <w:noProof/>
          <w:lang w:eastAsia="en-NZ"/>
        </w:rPr>
        <w:drawing>
          <wp:inline distT="0" distB="0" distL="0" distR="0" wp14:anchorId="41DA6CE1" wp14:editId="25B8B095">
            <wp:extent cx="5235787" cy="3927850"/>
            <wp:effectExtent l="0" t="0" r="3175" b="0"/>
            <wp:docPr id="632213524"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213524" name="Picture 6" descr="A screenshot of a graph&#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244747" cy="3934572"/>
                    </a:xfrm>
                    <a:prstGeom prst="rect">
                      <a:avLst/>
                    </a:prstGeom>
                  </pic:spPr>
                </pic:pic>
              </a:graphicData>
            </a:graphic>
          </wp:inline>
        </w:drawing>
      </w:r>
    </w:p>
    <w:p w14:paraId="492A51FE" w14:textId="55576A60" w:rsidR="000F1BE1" w:rsidRDefault="000F1BE1" w:rsidP="00452A51">
      <w:pPr>
        <w:pStyle w:val="Caption"/>
      </w:pPr>
      <w:bookmarkStart w:id="196" w:name="_Toc147945382"/>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4</w:t>
      </w:r>
      <w:r w:rsidR="00C507D1">
        <w:fldChar w:fldCharType="end"/>
      </w:r>
      <w:r>
        <w:t xml:space="preserve"> </w:t>
      </w:r>
      <w:r w:rsidR="004B7EEA">
        <w:t>Normalised NARXNET NN input-error plot (CIMU) on varied-motion with layer size of 10.</w:t>
      </w:r>
      <w:bookmarkEnd w:id="196"/>
    </w:p>
    <w:p w14:paraId="6225F289" w14:textId="3B29A01E" w:rsidR="00F6186B" w:rsidRPr="005270DE" w:rsidRDefault="00E233FB" w:rsidP="00452A51">
      <w:pPr>
        <w:pStyle w:val="Caption"/>
      </w:pPr>
      <w:r>
        <w:t>Th</w:t>
      </w:r>
      <w:r w:rsidR="000F1BE1">
        <w:t>e NARXNET</w:t>
      </w:r>
      <w:r>
        <w:t xml:space="preserve"> </w:t>
      </w:r>
      <w:r w:rsidR="0017795A">
        <w:t xml:space="preserve">neural </w:t>
      </w:r>
      <w:r>
        <w:t xml:space="preserve">network model </w:t>
      </w:r>
      <w:r w:rsidR="00CE52B4">
        <w:t xml:space="preserve">using 10 layers </w:t>
      </w:r>
      <w:r>
        <w:t xml:space="preserve">gave excellent </w:t>
      </w:r>
      <w:r w:rsidR="000E2B13">
        <w:t xml:space="preserve">training </w:t>
      </w:r>
      <w:r>
        <w:t>results</w:t>
      </w:r>
      <w:r w:rsidR="000E2B13">
        <w:t>,</w:t>
      </w:r>
      <w:r>
        <w:t xml:space="preserve"> </w:t>
      </w:r>
      <w:r w:rsidR="00F6186B">
        <w:t xml:space="preserve">but processing took approximately twice as long </w:t>
      </w:r>
      <w:r w:rsidR="00A002F0">
        <w:t>(</w:t>
      </w:r>
      <w:r w:rsidR="00F6186B">
        <w:t>3.1137 seconds</w:t>
      </w:r>
      <w:r w:rsidR="00A002F0">
        <w:t xml:space="preserve">) </w:t>
      </w:r>
      <w:r w:rsidR="00F6186B">
        <w:t xml:space="preserve">compared to </w:t>
      </w:r>
      <w:r w:rsidR="00E156A4">
        <w:t>the MLP model</w:t>
      </w:r>
      <w:r w:rsidR="00145B2C">
        <w:t xml:space="preserve"> </w:t>
      </w:r>
      <w:r w:rsidR="00A002F0">
        <w:t xml:space="preserve">(1.5099 seconds). </w:t>
      </w:r>
      <w:r>
        <w:t xml:space="preserve"> </w:t>
      </w:r>
      <w:r w:rsidR="004B7EEA">
        <w:br/>
      </w:r>
      <w:r w:rsidR="00395DD4">
        <w:t>On r</w:t>
      </w:r>
      <w:r w:rsidR="000F1BE1">
        <w:t xml:space="preserve">educing the layer size to </w:t>
      </w:r>
      <w:r w:rsidR="00E156A4">
        <w:t>five</w:t>
      </w:r>
      <w:r w:rsidR="00395DD4">
        <w:t>,</w:t>
      </w:r>
      <w:r w:rsidR="000F1BE1">
        <w:t xml:space="preserve"> </w:t>
      </w:r>
      <w:r w:rsidR="00395DD4">
        <w:t xml:space="preserve">all training </w:t>
      </w:r>
      <w:r w:rsidR="000F1BE1">
        <w:t>R values reduced slightly to 0.999</w:t>
      </w:r>
      <w:r w:rsidR="00E156A4">
        <w:t>8</w:t>
      </w:r>
      <w:r w:rsidR="000F1BE1">
        <w:t xml:space="preserve"> and untrained test data R scores </w:t>
      </w:r>
      <w:r w:rsidR="00E156A4">
        <w:t xml:space="preserve">reduced to </w:t>
      </w:r>
      <w:r w:rsidR="00395DD4">
        <w:t>0.99</w:t>
      </w:r>
      <w:r w:rsidR="00E156A4">
        <w:t xml:space="preserve">68. </w:t>
      </w:r>
      <w:r w:rsidR="00145B2C">
        <w:t xml:space="preserve">Processing </w:t>
      </w:r>
      <w:r w:rsidR="005270DE">
        <w:t xml:space="preserve">the </w:t>
      </w:r>
      <w:r w:rsidR="00145B2C">
        <w:t xml:space="preserve">five layers took 2.4845 seconds. </w:t>
      </w:r>
    </w:p>
    <w:p w14:paraId="571B5767" w14:textId="358FCC0C" w:rsidR="003F2777" w:rsidRDefault="00E156A4" w:rsidP="00452A51">
      <w:pPr>
        <w:pStyle w:val="Caption"/>
      </w:pPr>
      <w:r>
        <w:t xml:space="preserve">Reducing the layers further did not change training R values but the test values dropped to 0.9974 at three layers and 0.8945 at two layers. </w:t>
      </w:r>
      <w:r w:rsidR="00FD11EB">
        <w:t xml:space="preserve">With three layers, the time taken to process the CIMU measurements was </w:t>
      </w:r>
      <w:r w:rsidR="00F6186B">
        <w:t>1.5774</w:t>
      </w:r>
      <w:r w:rsidR="00FD11EB">
        <w:t xml:space="preserve"> seconds.</w:t>
      </w:r>
      <w:r w:rsidR="003F2777">
        <w:t xml:space="preserve"> </w:t>
      </w:r>
    </w:p>
    <w:p w14:paraId="07C08307" w14:textId="02FAA52B" w:rsidR="00E233FB" w:rsidRDefault="00E156A4" w:rsidP="00452A51">
      <w:pPr>
        <w:pStyle w:val="Caption"/>
      </w:pPr>
      <w:r>
        <w:t xml:space="preserve">From this, it can be deduced that </w:t>
      </w:r>
      <w:r w:rsidR="00340FC5">
        <w:t xml:space="preserve">three </w:t>
      </w:r>
      <w:r>
        <w:t>layers is the minimum viable layer size for th</w:t>
      </w:r>
      <w:r w:rsidR="000120B4">
        <w:t>e NARXNET NN</w:t>
      </w:r>
      <w:r>
        <w:t xml:space="preserve"> model to perform well</w:t>
      </w:r>
      <w:r w:rsidR="003B6104">
        <w:t>.</w:t>
      </w:r>
      <w:r w:rsidR="00F6186B">
        <w:t xml:space="preserve"> </w:t>
      </w:r>
      <w:r w:rsidR="00340FC5">
        <w:t xml:space="preserve">A 3-layer NARXNET NN model took 1.5774 seconds to process the CIMU data. The MLP model could not understand the relationships in that timeframe and the Kalman filter results are similar with an average Kalman </w:t>
      </w:r>
      <w:r w:rsidR="003E2F8B">
        <w:t xml:space="preserve">CIMU </w:t>
      </w:r>
      <w:r w:rsidR="00340FC5">
        <w:t>processing time of 1.8195 seconds.</w:t>
      </w:r>
    </w:p>
    <w:p w14:paraId="7751D73B" w14:textId="77777777" w:rsidR="00FE0A40" w:rsidRPr="00FE0A40" w:rsidRDefault="00FE0A40" w:rsidP="0004036D">
      <w:pPr>
        <w:pStyle w:val="BodyText"/>
      </w:pPr>
    </w:p>
    <w:p w14:paraId="199BFE27" w14:textId="516FF5F1" w:rsidR="001E3FF0" w:rsidRDefault="006A6630" w:rsidP="00CE52B4">
      <w:pPr>
        <w:pStyle w:val="BodyText"/>
      </w:pPr>
      <w:r>
        <w:lastRenderedPageBreak/>
        <w:t>An</w:t>
      </w:r>
      <w:r w:rsidR="006E013A">
        <w:t xml:space="preserve"> RBF </w:t>
      </w:r>
      <w:r w:rsidR="001A35A9">
        <w:t xml:space="preserve">NN </w:t>
      </w:r>
      <w:r w:rsidR="006E013A">
        <w:t>implemented was designed using the MATLAB NEWRB function.</w:t>
      </w:r>
      <w:r w:rsidR="0051651C">
        <w:t xml:space="preserve"> This function was run on the training data with a target MSE value of 6.96e-06 (evaluated as the lowest of the MSE values when the function was run without specifying a MSE value). </w:t>
      </w:r>
      <w:r w:rsidR="001E3FF0">
        <w:t>(See Figure</w:t>
      </w:r>
      <w:r w:rsidR="00403943">
        <w:t xml:space="preserve"> 4.</w:t>
      </w:r>
      <w:r w:rsidR="004B7EEA">
        <w:t>35</w:t>
      </w:r>
      <w:r w:rsidR="001E3FF0">
        <w:t>).</w:t>
      </w:r>
    </w:p>
    <w:p w14:paraId="3EDA46F5" w14:textId="699CD9A8" w:rsidR="001E3FF0" w:rsidRDefault="001E3FF0" w:rsidP="00CE52B4">
      <w:pPr>
        <w:pStyle w:val="BodyText"/>
      </w:pPr>
      <w:r>
        <w:rPr>
          <w:noProof/>
          <w:lang w:eastAsia="en-NZ"/>
        </w:rPr>
        <w:drawing>
          <wp:inline distT="0" distB="0" distL="0" distR="0" wp14:anchorId="4156E9E2" wp14:editId="0E3154E0">
            <wp:extent cx="5144218" cy="3458058"/>
            <wp:effectExtent l="0" t="0" r="0" b="9525"/>
            <wp:docPr id="2146546797"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546797" name="Picture 12" descr="A screenshot of a computer&#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144218" cy="3458058"/>
                    </a:xfrm>
                    <a:prstGeom prst="rect">
                      <a:avLst/>
                    </a:prstGeom>
                  </pic:spPr>
                </pic:pic>
              </a:graphicData>
            </a:graphic>
          </wp:inline>
        </w:drawing>
      </w:r>
    </w:p>
    <w:p w14:paraId="48FCDB3E" w14:textId="315D2B4A" w:rsidR="001E3FF0" w:rsidRDefault="001E3FF0" w:rsidP="00452A51">
      <w:pPr>
        <w:pStyle w:val="Caption"/>
      </w:pPr>
      <w:bookmarkStart w:id="197" w:name="_Toc14794538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5</w:t>
      </w:r>
      <w:r w:rsidR="00C507D1">
        <w:fldChar w:fldCharType="end"/>
      </w:r>
      <w:r>
        <w:t xml:space="preserve"> Determining minimal MSE values for RBF network.</w:t>
      </w:r>
      <w:bookmarkEnd w:id="197"/>
    </w:p>
    <w:p w14:paraId="4BFCBAF6" w14:textId="374EE3DA" w:rsidR="001E3FF0" w:rsidRPr="00F05E4A" w:rsidRDefault="001E3FF0" w:rsidP="00174AC2">
      <w:pPr>
        <w:pStyle w:val="BodyText"/>
      </w:pPr>
      <w:r>
        <w:t>The Spread value was left at the default of 1.0. This resulted in an RBF NN of 4</w:t>
      </w:r>
      <w:r w:rsidR="00CB3DDE">
        <w:t>0</w:t>
      </w:r>
      <w:r>
        <w:t xml:space="preserve">0 neurons with a performance displayed in Figure </w:t>
      </w:r>
      <w:r w:rsidR="004B7EEA">
        <w:t>4.</w:t>
      </w:r>
      <w:r w:rsidR="00403943">
        <w:t>3</w:t>
      </w:r>
      <w:r w:rsidR="004B7EEA">
        <w:t>6</w:t>
      </w:r>
      <w:r>
        <w:t>.</w:t>
      </w:r>
      <w:r w:rsidR="00A161DA">
        <w:t xml:space="preserve"> Training time took 8.6869</w:t>
      </w:r>
      <w:r w:rsidR="006A6630">
        <w:t xml:space="preserve"> seconds</w:t>
      </w:r>
      <w:r w:rsidR="00A161DA">
        <w:t>.</w:t>
      </w:r>
    </w:p>
    <w:p w14:paraId="7A4CD49E" w14:textId="52F9D27F" w:rsidR="001E3FF0" w:rsidRDefault="001E3FF0" w:rsidP="001E3FF0">
      <w:pPr>
        <w:pStyle w:val="BodyText"/>
      </w:pPr>
      <w:r>
        <w:rPr>
          <w:noProof/>
          <w:lang w:eastAsia="en-NZ"/>
        </w:rPr>
        <w:drawing>
          <wp:inline distT="0" distB="0" distL="0" distR="0" wp14:anchorId="550D3843" wp14:editId="1B870432">
            <wp:extent cx="4829655" cy="2782469"/>
            <wp:effectExtent l="0" t="0" r="0" b="0"/>
            <wp:docPr id="800297935" name="Picture 13"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97935" name="Picture 13" descr="A screen shot of a graph&#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835815" cy="2786018"/>
                    </a:xfrm>
                    <a:prstGeom prst="rect">
                      <a:avLst/>
                    </a:prstGeom>
                  </pic:spPr>
                </pic:pic>
              </a:graphicData>
            </a:graphic>
          </wp:inline>
        </w:drawing>
      </w:r>
    </w:p>
    <w:p w14:paraId="4EA8CEE8" w14:textId="1B0461AE" w:rsidR="001E3FF0" w:rsidRPr="001E3FF0" w:rsidRDefault="001E3FF0" w:rsidP="00452A51">
      <w:pPr>
        <w:pStyle w:val="Caption"/>
      </w:pPr>
      <w:bookmarkStart w:id="198" w:name="_Toc147945384"/>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6</w:t>
      </w:r>
      <w:r w:rsidR="00C507D1">
        <w:fldChar w:fldCharType="end"/>
      </w:r>
      <w:r>
        <w:t xml:space="preserve"> RBF NN Performance Plot</w:t>
      </w:r>
      <w:r w:rsidR="00F05E4A">
        <w:t xml:space="preserve"> from CIMU</w:t>
      </w:r>
      <w:r w:rsidR="002E7344">
        <w:t xml:space="preserve"> on varied motion</w:t>
      </w:r>
      <w:r w:rsidR="004B7EEA">
        <w:t>. Spread=1 and Neurons=400.</w:t>
      </w:r>
      <w:bookmarkEnd w:id="198"/>
    </w:p>
    <w:p w14:paraId="303BB162" w14:textId="77777777" w:rsidR="00E05061" w:rsidRDefault="0017795A" w:rsidP="0037069E">
      <w:pPr>
        <w:pStyle w:val="BodyText"/>
      </w:pPr>
      <w:r>
        <w:lastRenderedPageBreak/>
        <w:t xml:space="preserve">The RBF NN design does not perform testing, so the </w:t>
      </w:r>
      <w:r w:rsidR="001E3FF0">
        <w:t xml:space="preserve">untrained measurement set was used </w:t>
      </w:r>
      <w:r>
        <w:t xml:space="preserve">with the MATLAB sim operation </w:t>
      </w:r>
      <w:r w:rsidR="001E3FF0">
        <w:t xml:space="preserve">to evaluate the </w:t>
      </w:r>
      <w:r w:rsidR="00853F68">
        <w:t>RBF NN</w:t>
      </w:r>
      <w:r w:rsidR="001E3FF0">
        <w:t>’s performance with the following results</w:t>
      </w:r>
      <w:r w:rsidR="004B7EEA">
        <w:t xml:space="preserve"> as seen in Figure</w:t>
      </w:r>
      <w:r w:rsidR="00A075C2">
        <w:t>s</w:t>
      </w:r>
      <w:r w:rsidR="004B7EEA">
        <w:t xml:space="preserve"> 4.3</w:t>
      </w:r>
      <w:r w:rsidR="00A075C2">
        <w:t>7 and 4.38</w:t>
      </w:r>
      <w:r w:rsidR="004B7EEA">
        <w:t>.</w:t>
      </w:r>
      <w:r w:rsidR="00403943">
        <w:br/>
      </w:r>
      <w:r w:rsidR="001234A6">
        <w:rPr>
          <w:noProof/>
        </w:rPr>
        <w:drawing>
          <wp:inline distT="0" distB="0" distL="0" distR="0" wp14:anchorId="594CE05F" wp14:editId="595B382D">
            <wp:extent cx="5760085" cy="3128645"/>
            <wp:effectExtent l="0" t="0" r="0" b="0"/>
            <wp:docPr id="63303634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036349" name="Picture 633036349"/>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5B026F4E" w14:textId="4F80B69C" w:rsidR="00A075C2" w:rsidRDefault="00A075C2" w:rsidP="0037069E">
      <w:pPr>
        <w:pStyle w:val="BodyText"/>
        <w:rPr>
          <w:rStyle w:val="CaptionChar"/>
        </w:rPr>
      </w:pPr>
      <w:bookmarkStart w:id="199" w:name="_Toc147945385"/>
      <w:r w:rsidRPr="00E05061">
        <w:rPr>
          <w:rStyle w:val="CaptionChar"/>
        </w:rPr>
        <w:t xml:space="preserve">Figure </w:t>
      </w:r>
      <w:r w:rsidR="00C507D1" w:rsidRPr="00E05061">
        <w:rPr>
          <w:rStyle w:val="CaptionChar"/>
        </w:rPr>
        <w:fldChar w:fldCharType="begin"/>
      </w:r>
      <w:r w:rsidR="00C507D1" w:rsidRPr="00E05061">
        <w:rPr>
          <w:rStyle w:val="CaptionChar"/>
        </w:rPr>
        <w:instrText xml:space="preserve"> STYLEREF 1 \s </w:instrText>
      </w:r>
      <w:r w:rsidR="00C507D1" w:rsidRPr="00E05061">
        <w:rPr>
          <w:rStyle w:val="CaptionChar"/>
        </w:rPr>
        <w:fldChar w:fldCharType="separate"/>
      </w:r>
      <w:r w:rsidR="00C507D1" w:rsidRPr="00E05061">
        <w:rPr>
          <w:rStyle w:val="CaptionChar"/>
        </w:rPr>
        <w:t>4</w:t>
      </w:r>
      <w:r w:rsidR="00C507D1" w:rsidRPr="00E05061">
        <w:rPr>
          <w:rStyle w:val="CaptionChar"/>
        </w:rPr>
        <w:fldChar w:fldCharType="end"/>
      </w:r>
      <w:r w:rsidR="00C507D1" w:rsidRPr="00E05061">
        <w:rPr>
          <w:rStyle w:val="CaptionChar"/>
        </w:rPr>
        <w:t>.</w:t>
      </w:r>
      <w:r w:rsidR="00C507D1" w:rsidRPr="00E05061">
        <w:rPr>
          <w:rStyle w:val="CaptionChar"/>
        </w:rPr>
        <w:fldChar w:fldCharType="begin"/>
      </w:r>
      <w:r w:rsidR="00C507D1" w:rsidRPr="00E05061">
        <w:rPr>
          <w:rStyle w:val="CaptionChar"/>
        </w:rPr>
        <w:instrText xml:space="preserve"> SEQ Figure \* ARABIC \s 1 </w:instrText>
      </w:r>
      <w:r w:rsidR="00C507D1" w:rsidRPr="00E05061">
        <w:rPr>
          <w:rStyle w:val="CaptionChar"/>
        </w:rPr>
        <w:fldChar w:fldCharType="separate"/>
      </w:r>
      <w:r w:rsidR="00C507D1" w:rsidRPr="00E05061">
        <w:rPr>
          <w:rStyle w:val="CaptionChar"/>
        </w:rPr>
        <w:t>37</w:t>
      </w:r>
      <w:r w:rsidR="00C507D1" w:rsidRPr="00E05061">
        <w:rPr>
          <w:rStyle w:val="CaptionChar"/>
        </w:rPr>
        <w:fldChar w:fldCharType="end"/>
      </w:r>
      <w:r w:rsidRPr="00E05061">
        <w:rPr>
          <w:rStyle w:val="CaptionChar"/>
        </w:rPr>
        <w:t xml:space="preserve"> </w:t>
      </w:r>
      <w:r w:rsidR="0037069E" w:rsidRPr="00E05061">
        <w:rPr>
          <w:rStyle w:val="CaptionChar"/>
        </w:rPr>
        <w:t>RBF Roll Plot using untrained varied motion (CIMU). MSE=6.96e-06, SF=1.</w:t>
      </w:r>
      <w:bookmarkEnd w:id="199"/>
    </w:p>
    <w:p w14:paraId="5171403B" w14:textId="144514C8" w:rsidR="00A075C2" w:rsidRDefault="001234A6" w:rsidP="00E05061">
      <w:pPr>
        <w:pStyle w:val="BodyText"/>
      </w:pPr>
      <w:r w:rsidRPr="00E05061">
        <w:rPr>
          <w:noProof/>
        </w:rPr>
        <w:drawing>
          <wp:inline distT="0" distB="0" distL="0" distR="0" wp14:anchorId="393AFED2" wp14:editId="39A0654E">
            <wp:extent cx="5760085" cy="3128645"/>
            <wp:effectExtent l="0" t="0" r="0" b="0"/>
            <wp:docPr id="732129566" name="Picture 2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129566" name="Picture 20" descr="A graph of a graph&#10;&#10;Description automatically generated with medium confidenc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54F496B0" w14:textId="64F535EB" w:rsidR="00A615AE" w:rsidRDefault="00A075C2" w:rsidP="00452A51">
      <w:pPr>
        <w:pStyle w:val="Caption"/>
      </w:pPr>
      <w:bookmarkStart w:id="200" w:name="_Toc14794538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8</w:t>
      </w:r>
      <w:r w:rsidR="00C507D1">
        <w:fldChar w:fldCharType="end"/>
      </w:r>
      <w:r>
        <w:t xml:space="preserve"> </w:t>
      </w:r>
      <w:r w:rsidR="0037069E" w:rsidRPr="003B66F1">
        <w:t xml:space="preserve">RBF </w:t>
      </w:r>
      <w:r w:rsidR="0037069E">
        <w:t>Pitch</w:t>
      </w:r>
      <w:r w:rsidR="0037069E" w:rsidRPr="003B66F1">
        <w:t xml:space="preserve"> Plot using untrained varied motion (</w:t>
      </w:r>
      <w:r w:rsidR="0037069E">
        <w:t>C</w:t>
      </w:r>
      <w:r w:rsidR="0037069E" w:rsidRPr="003B66F1">
        <w:t>IMU)</w:t>
      </w:r>
      <w:r w:rsidR="0037069E">
        <w:t>. MSE=6.96e-06, SF=1</w:t>
      </w:r>
      <w:r w:rsidR="0037069E" w:rsidRPr="003B66F1">
        <w:t>.</w:t>
      </w:r>
      <w:bookmarkEnd w:id="200"/>
    </w:p>
    <w:p w14:paraId="0A38354D" w14:textId="4E9B210A" w:rsidR="0037069E" w:rsidRDefault="001234A6" w:rsidP="00E05061">
      <w:pPr>
        <w:pStyle w:val="BodyText"/>
      </w:pPr>
      <w:r>
        <w:t xml:space="preserve">Experimenting with </w:t>
      </w:r>
      <w:r w:rsidR="00CC2FCD">
        <w:t xml:space="preserve">doubling the spread factor (SF) to </w:t>
      </w:r>
      <w:proofErr w:type="gramStart"/>
      <w:r w:rsidR="00CC2FCD">
        <w:t>2</w:t>
      </w:r>
      <w:proofErr w:type="gramEnd"/>
      <w:r w:rsidR="00CC2FCD">
        <w:t xml:space="preserve"> produced the following results</w:t>
      </w:r>
      <w:r w:rsidR="0037069E">
        <w:t xml:space="preserve"> shown in Figures 4.39 and 4.40</w:t>
      </w:r>
      <w:r w:rsidR="00CC2FCD">
        <w:t>.</w:t>
      </w:r>
      <w:r w:rsidR="00CC2FCD" w:rsidDel="001234A6">
        <w:t xml:space="preserve"> </w:t>
      </w:r>
      <w:r w:rsidR="00CC2FCD">
        <w:t xml:space="preserve">Training took </w:t>
      </w:r>
      <w:r w:rsidR="00BE3A9B">
        <w:t xml:space="preserve">11.1187 </w:t>
      </w:r>
      <w:r w:rsidR="00CC2FCD">
        <w:t xml:space="preserve">seconds </w:t>
      </w:r>
      <w:r w:rsidR="00BE3A9B">
        <w:t xml:space="preserve">using an MSE of 9.49e-06 </w:t>
      </w:r>
      <w:r w:rsidR="00CC2FCD">
        <w:t xml:space="preserve">to produce a </w:t>
      </w:r>
      <w:r w:rsidR="00061399">
        <w:t>40-neuron</w:t>
      </w:r>
      <w:r w:rsidR="00CC2FCD">
        <w:t xml:space="preserve"> network.</w:t>
      </w:r>
    </w:p>
    <w:p w14:paraId="5F38E8D6" w14:textId="77777777" w:rsidR="0037069E" w:rsidRDefault="0037069E" w:rsidP="00E05061">
      <w:pPr>
        <w:pStyle w:val="BodyText"/>
      </w:pPr>
      <w:r>
        <w:rPr>
          <w:noProof/>
        </w:rPr>
        <w:lastRenderedPageBreak/>
        <w:drawing>
          <wp:inline distT="0" distB="0" distL="0" distR="0" wp14:anchorId="520C2E14" wp14:editId="457F244D">
            <wp:extent cx="5760085" cy="3128645"/>
            <wp:effectExtent l="0" t="0" r="0" b="0"/>
            <wp:docPr id="1046432878" name="Picture 2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32878" name="Picture 22" descr="A graph of a graph&#10;&#10;Description automatically generated with medium confidenc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0F734DBC" w14:textId="77777777" w:rsidR="00E05061" w:rsidRDefault="0037069E" w:rsidP="00452A51">
      <w:pPr>
        <w:pStyle w:val="Caption"/>
      </w:pPr>
      <w:bookmarkStart w:id="201" w:name="_Toc14794538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9</w:t>
      </w:r>
      <w:r w:rsidR="00C507D1">
        <w:fldChar w:fldCharType="end"/>
      </w:r>
      <w:r>
        <w:t xml:space="preserve"> </w:t>
      </w:r>
      <w:r w:rsidRPr="004C5EB6">
        <w:t xml:space="preserve">RBF </w:t>
      </w:r>
      <w:r>
        <w:t>Roll</w:t>
      </w:r>
      <w:r w:rsidRPr="004C5EB6">
        <w:t xml:space="preserve"> Plot using untrained varied motion (CIMU). MSE=9.49e-06, SF=2.</w:t>
      </w:r>
      <w:bookmarkEnd w:id="201"/>
    </w:p>
    <w:p w14:paraId="7FF2C4F9" w14:textId="12271709" w:rsidR="0037069E" w:rsidRDefault="0037069E" w:rsidP="00E05061">
      <w:pPr>
        <w:pStyle w:val="BodyText"/>
      </w:pPr>
      <w:r>
        <w:br/>
      </w:r>
      <w:r>
        <w:rPr>
          <w:noProof/>
        </w:rPr>
        <w:drawing>
          <wp:inline distT="0" distB="0" distL="0" distR="0" wp14:anchorId="49EECF50" wp14:editId="08C3401C">
            <wp:extent cx="5760085" cy="3128645"/>
            <wp:effectExtent l="0" t="0" r="0" b="0"/>
            <wp:docPr id="154202029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020290" name="Picture 1542020290"/>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C246017" w14:textId="7F5AA45B" w:rsidR="0037069E" w:rsidRPr="0037069E" w:rsidRDefault="0037069E" w:rsidP="00452A51">
      <w:pPr>
        <w:pStyle w:val="Caption"/>
      </w:pPr>
      <w:bookmarkStart w:id="202" w:name="_Toc14794538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0</w:t>
      </w:r>
      <w:r w:rsidR="00C507D1">
        <w:fldChar w:fldCharType="end"/>
      </w:r>
      <w:r>
        <w:t xml:space="preserve"> </w:t>
      </w:r>
      <w:r w:rsidRPr="00B875C8">
        <w:t>RBF Pitch Plot using untrained varied motion (CIMU). MSE=9.49e-06, SF=2.</w:t>
      </w:r>
      <w:bookmarkEnd w:id="202"/>
    </w:p>
    <w:p w14:paraId="1207FA17" w14:textId="1F003ADA" w:rsidR="0037069E" w:rsidRDefault="0037069E" w:rsidP="00452A51">
      <w:pPr>
        <w:pStyle w:val="Caption"/>
      </w:pPr>
      <w:r>
        <w:t xml:space="preserve">Halving the SF to 0.5 with the same MSE of 9.49e-06 produced the results shown in Figures 4.41 and 4.42. </w:t>
      </w:r>
      <w:r w:rsidR="004A734D">
        <w:t>Training took 4.4361 seconds to produce a 15 neuron network.</w:t>
      </w:r>
    </w:p>
    <w:p w14:paraId="6A69D157" w14:textId="7D287AC4" w:rsidR="0037069E" w:rsidRDefault="004A734D" w:rsidP="0037069E">
      <w:pPr>
        <w:pStyle w:val="BodyText"/>
      </w:pPr>
      <w:r>
        <w:rPr>
          <w:noProof/>
        </w:rPr>
        <w:lastRenderedPageBreak/>
        <w:drawing>
          <wp:inline distT="0" distB="0" distL="0" distR="0" wp14:anchorId="14FABB60" wp14:editId="63853807">
            <wp:extent cx="5760085" cy="3128645"/>
            <wp:effectExtent l="0" t="0" r="0" b="0"/>
            <wp:docPr id="446478187" name="Picture 2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78187" name="Picture 23" descr="A graph of a graph&#10;&#10;Description automatically generated with medium confidenc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04A60B4A" w14:textId="53247D90" w:rsidR="004A734D" w:rsidRDefault="004A734D" w:rsidP="00452A51">
      <w:pPr>
        <w:pStyle w:val="Caption"/>
      </w:pPr>
      <w:bookmarkStart w:id="203" w:name="_Toc14794538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1</w:t>
      </w:r>
      <w:r w:rsidR="00C507D1">
        <w:fldChar w:fldCharType="end"/>
      </w:r>
      <w:r>
        <w:t xml:space="preserve"> </w:t>
      </w:r>
      <w:r w:rsidRPr="000A5238">
        <w:t xml:space="preserve">RBF </w:t>
      </w:r>
      <w:r>
        <w:t>Roll</w:t>
      </w:r>
      <w:r w:rsidRPr="000A5238">
        <w:t xml:space="preserve"> Plot using untrained varied motion (CIMU). MSE=9.49e-06, SF=</w:t>
      </w:r>
      <w:r>
        <w:t>0.5</w:t>
      </w:r>
      <w:bookmarkEnd w:id="203"/>
    </w:p>
    <w:p w14:paraId="739F7B21" w14:textId="6BF529B5" w:rsidR="004A734D" w:rsidRDefault="004A734D" w:rsidP="0037069E">
      <w:pPr>
        <w:pStyle w:val="BodyText"/>
      </w:pPr>
      <w:r>
        <w:rPr>
          <w:noProof/>
        </w:rPr>
        <w:drawing>
          <wp:inline distT="0" distB="0" distL="0" distR="0" wp14:anchorId="374DED6E" wp14:editId="3E51CF29">
            <wp:extent cx="5760085" cy="3128645"/>
            <wp:effectExtent l="0" t="0" r="0" b="0"/>
            <wp:docPr id="1249200040" name="Picture 2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200040" name="Picture 24" descr="A graph of a graph&#10;&#10;Description automatically generated with medium confidence"/>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6FBB8703" w14:textId="1C18CED6" w:rsidR="004A734D" w:rsidRPr="0037069E" w:rsidRDefault="004A734D" w:rsidP="00452A51">
      <w:pPr>
        <w:pStyle w:val="Caption"/>
      </w:pPr>
      <w:bookmarkStart w:id="204" w:name="_Toc14794539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2</w:t>
      </w:r>
      <w:r w:rsidR="00C507D1">
        <w:fldChar w:fldCharType="end"/>
      </w:r>
      <w:r>
        <w:t xml:space="preserve"> </w:t>
      </w:r>
      <w:r w:rsidRPr="0089288C">
        <w:t xml:space="preserve">RBF </w:t>
      </w:r>
      <w:r>
        <w:t>Pitch</w:t>
      </w:r>
      <w:r w:rsidRPr="0089288C">
        <w:t xml:space="preserve"> Plot using untrained varied motion (CIMU). MSE=9.49e-06, SF=0.5</w:t>
      </w:r>
      <w:bookmarkEnd w:id="204"/>
    </w:p>
    <w:p w14:paraId="576C0BC3" w14:textId="3BDD3D9D" w:rsidR="0037069E" w:rsidRDefault="004A734D" w:rsidP="00452A51">
      <w:pPr>
        <w:pStyle w:val="Caption"/>
      </w:pPr>
      <w:r>
        <w:t xml:space="preserve">Using a spread of 0.5 but lowering the MSE to 6.49e-06 produced the results shown in Figures 4.43 and 4.44. </w:t>
      </w:r>
      <w:r w:rsidR="00FE0A40">
        <w:t>T</w:t>
      </w:r>
      <w:r>
        <w:t>raining took 15.9957 seconds to produce a network of 61 neurons.</w:t>
      </w:r>
    </w:p>
    <w:p w14:paraId="2631BDFD" w14:textId="77777777" w:rsidR="00B65905" w:rsidRPr="00B65905" w:rsidRDefault="00B65905" w:rsidP="00FE0A40">
      <w:pPr>
        <w:pStyle w:val="BodyText"/>
      </w:pPr>
    </w:p>
    <w:p w14:paraId="1DFEFFE2" w14:textId="52E91712" w:rsidR="004A734D" w:rsidRDefault="004A734D" w:rsidP="004A734D">
      <w:pPr>
        <w:pStyle w:val="BodyText"/>
      </w:pPr>
      <w:r>
        <w:rPr>
          <w:noProof/>
        </w:rPr>
        <w:lastRenderedPageBreak/>
        <w:drawing>
          <wp:inline distT="0" distB="0" distL="0" distR="0" wp14:anchorId="5326F2B1" wp14:editId="7E7735A4">
            <wp:extent cx="5760085" cy="3128645"/>
            <wp:effectExtent l="0" t="0" r="0" b="0"/>
            <wp:docPr id="295705025" name="Picture 2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05025" name="Picture 25" descr="A graph of a graph&#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757E42B" w14:textId="3F06E59A" w:rsidR="004A734D" w:rsidRDefault="004A734D" w:rsidP="00452A51">
      <w:pPr>
        <w:pStyle w:val="Caption"/>
      </w:pPr>
      <w:bookmarkStart w:id="205" w:name="_Toc14794539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3</w:t>
      </w:r>
      <w:r w:rsidR="00C507D1">
        <w:fldChar w:fldCharType="end"/>
      </w:r>
      <w:r>
        <w:t xml:space="preserve"> </w:t>
      </w:r>
      <w:r w:rsidRPr="00D81D23">
        <w:t xml:space="preserve">RBF </w:t>
      </w:r>
      <w:r>
        <w:t>Roll</w:t>
      </w:r>
      <w:r w:rsidRPr="00D81D23">
        <w:t xml:space="preserve"> Plot using untrained varied motion (CIMU). MSE=</w:t>
      </w:r>
      <w:r>
        <w:t>6</w:t>
      </w:r>
      <w:r w:rsidRPr="00D81D23">
        <w:t>.49e-06, SF=0.5</w:t>
      </w:r>
      <w:bookmarkEnd w:id="205"/>
    </w:p>
    <w:p w14:paraId="6826E5D9" w14:textId="72F87A61" w:rsidR="004A734D" w:rsidRDefault="004A734D" w:rsidP="004A734D">
      <w:pPr>
        <w:pStyle w:val="BodyText"/>
      </w:pPr>
      <w:r>
        <w:rPr>
          <w:noProof/>
        </w:rPr>
        <w:drawing>
          <wp:inline distT="0" distB="0" distL="0" distR="0" wp14:anchorId="417BD06D" wp14:editId="1BAAB1E4">
            <wp:extent cx="5760085" cy="3128645"/>
            <wp:effectExtent l="0" t="0" r="0" b="0"/>
            <wp:docPr id="1450079851" name="Picture 2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79851" name="Picture 26" descr="A graph of a graph&#10;&#10;Description automatically generated with medium confidence"/>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1AA9D935" w14:textId="5941C8D1" w:rsidR="004A734D" w:rsidRDefault="004A734D" w:rsidP="00452A51">
      <w:pPr>
        <w:pStyle w:val="Caption"/>
      </w:pPr>
      <w:bookmarkStart w:id="206" w:name="_Toc147945392"/>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4</w:t>
      </w:r>
      <w:r w:rsidR="00C507D1">
        <w:fldChar w:fldCharType="end"/>
      </w:r>
      <w:r>
        <w:t xml:space="preserve"> </w:t>
      </w:r>
      <w:r w:rsidRPr="00637051">
        <w:t xml:space="preserve">RBF </w:t>
      </w:r>
      <w:r>
        <w:t>Pitch</w:t>
      </w:r>
      <w:r w:rsidRPr="00637051">
        <w:t xml:space="preserve"> Plot using untrained varied motion (CIMU). MSE=6.49e-06, SF=0.5</w:t>
      </w:r>
      <w:r>
        <w:t>.</w:t>
      </w:r>
      <w:bookmarkEnd w:id="206"/>
    </w:p>
    <w:p w14:paraId="0F322781" w14:textId="70106DA8" w:rsidR="00E2018E" w:rsidRDefault="00E2018E" w:rsidP="00E2018E">
      <w:pPr>
        <w:pStyle w:val="BodyText"/>
      </w:pPr>
      <w:r>
        <w:t xml:space="preserve">Lowering the SF rate introduces noise and increasing the SF reduces overshooting. Increasing the SF to </w:t>
      </w:r>
      <w:r w:rsidR="003B6104">
        <w:t>four</w:t>
      </w:r>
      <w:r>
        <w:t xml:space="preserve"> could not reduce errors to the 6.49e-06 or 9.49e-06 targets. Increasing the MSE to 1.037e-05 produced a network of </w:t>
      </w:r>
      <w:proofErr w:type="gramStart"/>
      <w:r>
        <w:t>62</w:t>
      </w:r>
      <w:proofErr w:type="gramEnd"/>
      <w:r>
        <w:t xml:space="preserve"> neurons in 15.5886 seconds and produced the results shown in Figures </w:t>
      </w:r>
      <w:r>
        <w:lastRenderedPageBreak/>
        <w:t>4.4</w:t>
      </w:r>
      <w:r w:rsidR="00FE0A40">
        <w:t>5</w:t>
      </w:r>
      <w:r>
        <w:t xml:space="preserve"> and 4.4</w:t>
      </w:r>
      <w:r w:rsidR="00FE0A40">
        <w:t>6</w:t>
      </w:r>
      <w:r>
        <w:t>.</w:t>
      </w:r>
      <w:r>
        <w:br/>
      </w:r>
      <w:r>
        <w:rPr>
          <w:noProof/>
        </w:rPr>
        <w:drawing>
          <wp:inline distT="0" distB="0" distL="0" distR="0" wp14:anchorId="2FFA627A" wp14:editId="6B6BA520">
            <wp:extent cx="5760085" cy="3128645"/>
            <wp:effectExtent l="0" t="0" r="0" b="0"/>
            <wp:docPr id="261874712" name="Picture 2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874712" name="Picture 27" descr="A graph of a graph&#10;&#10;Description automatically generated with medium confidence"/>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122232AB" w14:textId="118FE070" w:rsidR="00E2018E" w:rsidRDefault="00E2018E" w:rsidP="00452A51">
      <w:pPr>
        <w:pStyle w:val="Caption"/>
      </w:pPr>
      <w:bookmarkStart w:id="207" w:name="_Toc14794539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5</w:t>
      </w:r>
      <w:r w:rsidR="00C507D1">
        <w:fldChar w:fldCharType="end"/>
      </w:r>
      <w:r>
        <w:t xml:space="preserve"> </w:t>
      </w:r>
      <w:r w:rsidRPr="0089288C">
        <w:t xml:space="preserve">RBF </w:t>
      </w:r>
      <w:r>
        <w:t>Roll</w:t>
      </w:r>
      <w:r w:rsidRPr="0089288C">
        <w:t xml:space="preserve"> Plot using untrained varied motion (CIMU). MSE=</w:t>
      </w:r>
      <w:r>
        <w:t>1.037-e05</w:t>
      </w:r>
      <w:r w:rsidRPr="0089288C">
        <w:t>, SF=</w:t>
      </w:r>
      <w:r>
        <w:t>4.</w:t>
      </w:r>
      <w:bookmarkEnd w:id="207"/>
    </w:p>
    <w:p w14:paraId="44FE8371" w14:textId="77777777" w:rsidR="00E2018E" w:rsidRDefault="00E2018E" w:rsidP="00E2018E">
      <w:pPr>
        <w:pStyle w:val="BodyText"/>
      </w:pPr>
      <w:r>
        <w:rPr>
          <w:noProof/>
        </w:rPr>
        <w:drawing>
          <wp:inline distT="0" distB="0" distL="0" distR="0" wp14:anchorId="3545E643" wp14:editId="55319D48">
            <wp:extent cx="5760085" cy="3128645"/>
            <wp:effectExtent l="0" t="0" r="0" b="0"/>
            <wp:docPr id="952296685" name="Picture 28"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96685" name="Picture 28" descr="A graph of a wave&#10;&#10;Description automatically generated with medium confidenc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3055E2A" w14:textId="7187BC17" w:rsidR="00E2018E" w:rsidRPr="00E2018E" w:rsidRDefault="00E2018E" w:rsidP="00452A51">
      <w:pPr>
        <w:pStyle w:val="Caption"/>
      </w:pPr>
      <w:bookmarkStart w:id="208" w:name="_Toc147945394"/>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6</w:t>
      </w:r>
      <w:r w:rsidR="00C507D1">
        <w:fldChar w:fldCharType="end"/>
      </w:r>
      <w:r>
        <w:t xml:space="preserve"> </w:t>
      </w:r>
      <w:r w:rsidRPr="00F46BF7">
        <w:t xml:space="preserve">RBF </w:t>
      </w:r>
      <w:r>
        <w:t>Pitch</w:t>
      </w:r>
      <w:r w:rsidRPr="00F46BF7">
        <w:t xml:space="preserve"> Plot using untrained varied motion (CIMU). MSE=1.037-e05, SF=4.</w:t>
      </w:r>
      <w:bookmarkEnd w:id="208"/>
    </w:p>
    <w:p w14:paraId="11BE03E3" w14:textId="57A4A01C" w:rsidR="004A734D" w:rsidRDefault="00FE0A40" w:rsidP="00FE0A40">
      <w:pPr>
        <w:pStyle w:val="BodyText"/>
      </w:pPr>
      <w:r>
        <w:t xml:space="preserve">The best RBF results </w:t>
      </w:r>
      <w:r w:rsidR="0017795A">
        <w:t xml:space="preserve">occurred when </w:t>
      </w:r>
      <w:r>
        <w:t xml:space="preserve">using a SF of </w:t>
      </w:r>
      <w:r w:rsidR="003B6104">
        <w:t>one</w:t>
      </w:r>
      <w:r>
        <w:t xml:space="preserve"> and selecting the lowest MSE that the network could resolve but the processing time is </w:t>
      </w:r>
      <w:r w:rsidR="00742E8C">
        <w:t>longer</w:t>
      </w:r>
      <w:r w:rsidR="0017795A">
        <w:t xml:space="preserve"> than any of the other methods evaluated</w:t>
      </w:r>
      <w:r>
        <w:t>.</w:t>
      </w:r>
      <w:r w:rsidR="0017795A">
        <w:t xml:space="preserve"> This is a surprising result </w:t>
      </w:r>
      <w:r w:rsidR="00BA0CF8">
        <w:t xml:space="preserve">as RBF NN are promoted as being quick to train. </w:t>
      </w:r>
    </w:p>
    <w:p w14:paraId="1E9F0220" w14:textId="79B35924" w:rsidR="00B10D91" w:rsidRPr="004A734D" w:rsidRDefault="00B10D91" w:rsidP="00FE0A40">
      <w:pPr>
        <w:pStyle w:val="BodyText"/>
      </w:pPr>
      <w:r>
        <w:t xml:space="preserve">In summary, the Kalman filter performed better than the Madgwick filter but took </w:t>
      </w:r>
      <w:r w:rsidR="003B6104">
        <w:t>seven</w:t>
      </w:r>
      <w:r>
        <w:t xml:space="preserve"> times longer to do so. The MLP NN was not able to recognise the data relationships with any practical </w:t>
      </w:r>
      <w:r w:rsidR="00061399">
        <w:t>number</w:t>
      </w:r>
      <w:r>
        <w:t xml:space="preserve"> of </w:t>
      </w:r>
      <w:r>
        <w:lastRenderedPageBreak/>
        <w:t xml:space="preserve">layers and the RBF NN could achieve results </w:t>
      </w:r>
      <w:r w:rsidR="00742E8C">
        <w:t>like</w:t>
      </w:r>
      <w:r>
        <w:t xml:space="preserve"> the Madgwick filter but took too long to do so. The </w:t>
      </w:r>
      <w:r w:rsidR="003B6104">
        <w:t>three</w:t>
      </w:r>
      <w:r>
        <w:t xml:space="preserve">-layer NARX NN performed well with similar times to the Kalman filter. It was initially </w:t>
      </w:r>
      <w:r w:rsidR="00061399">
        <w:t>suspected</w:t>
      </w:r>
      <w:r>
        <w:t xml:space="preserve"> that the NARX implementation in MATLAB had floating-point assistance as the RBF filter is promoted as a fast-training NN but other research has shown that a NARX-style NN has lower processor overhead compared to a RBF NN</w:t>
      </w:r>
      <w:r w:rsidR="00BA0CF8">
        <w:t xml:space="preserve"> so the results of this experiment are valid</w:t>
      </w:r>
      <w:r>
        <w:t xml:space="preserve"> </w:t>
      </w:r>
      <w:r w:rsidR="00BA0CF8">
        <w:fldChar w:fldCharType="begin" w:fldLock="1"/>
      </w:r>
      <w:r w:rsidR="00667DE4">
        <w:instrText>ADDIN CSL_CITATION {"citationItems":[{"id":"ITEM-1","itemData":{"DOI":"10.1364/OE.27.036953","ISSN":"1094-4087","PMID":"31873466","abstract":"The computational complexity and system bit-error-rate (BER) performance of four types of neural-network-based nonlinear equalizers are analyzed for a 50-Gb/s pulse amplitude modulation (PAM)-4 direct-detection (DD) optical link. The four types are feedforward neural networks (F-NN), radial basis function neural networks (RBF-NN), auto-regressive recurrent neural networks (AR-RNN) and layer-recurrent neural networks (L-RNN). Numerical results show that, for a fixed BER threshold, the AR-RNN-based equalizers have the lowest computational complexity. Amongst all the nonlinear NN-based equalizers with the same number of inputs and hidden neurons, F-NN-based equalizers have the lowest computational complexity while the AR-RNN-based equalizers exhibit the best BER performance. Compared with F-NN or RNN, RBF-NN tends to require more hidden neurons with the increase of the number of inputs, making it not suitable for long fiber transmission distance. We also demonstrate that only a few tens of multiplications per symbol are needed for NN-based equalizers to guarantee a good BER performance. This relatively low computational complexity signifies that various NN-based equalizers can be potentially implemented in real time. More broadly, this paper provides guidelines for selecting a suitable NN-based equalizer based on BER and computational complexity requirements.","author":[{"dropping-particle":"","family":"Xu","given":"Zhaopeng","non-dropping-particle":"","parse-names":false,"suffix":""},{"dropping-particle":"","family":"Sun","given":"Chuanbowen","non-dropping-particle":"","parse-names":false,"suffix":""},{"dropping-particle":"","family":"Ji","given":"Tonghui","non-dropping-particle":"","parse-names":false,"suffix":""},{"dropping-particle":"","family":"Manton","given":"Jonathan H.","non-dropping-particle":"","parse-names":false,"suffix":""},{"dropping-particle":"","family":"Shieh","given":"William","non-dropping-particle":"","parse-names":false,"suffix":""}],"container-title":"Optics express","id":"ITEM-1","issue":"25","issued":{"date-parts":[["2019","12","9"]]},"page":"36953","publisher":"Opt Express","title":"Computational complexity comparison of feedforward/radial basis function/recurrent neural network-based equalizer for a 50-Gb/s PAM4 direct-detection optical link","type":"article-journal","volume":"27"},"uris":["http://www.mendeley.com/documents/?uuid=ecc0271f-acbb-37fb-b1b3-01cb19fd31d3"]}],"mendeley":{"formattedCitation":"(Xu et al., 2019)","plainTextFormattedCitation":"(Xu et al., 2019)","previouslyFormattedCitation":"(Xu et al., 2019)"},"properties":{"noteIndex":0},"schema":"https://github.com/citation-style-language/schema/raw/master/csl-citation.json"}</w:instrText>
      </w:r>
      <w:r w:rsidR="00BA0CF8">
        <w:fldChar w:fldCharType="separate"/>
      </w:r>
      <w:r w:rsidR="00BA0CF8" w:rsidRPr="00BA0CF8">
        <w:rPr>
          <w:noProof/>
        </w:rPr>
        <w:t>(Xu et al., 2019)</w:t>
      </w:r>
      <w:r w:rsidR="00BA0CF8">
        <w:fldChar w:fldCharType="end"/>
      </w:r>
      <w:r w:rsidR="00BA0CF8">
        <w:t>.</w:t>
      </w:r>
    </w:p>
    <w:p w14:paraId="1074FA87" w14:textId="2BC1A8B5" w:rsidR="00744898" w:rsidRDefault="00744898" w:rsidP="00452A51">
      <w:pPr>
        <w:pStyle w:val="Caption"/>
      </w:pPr>
    </w:p>
    <w:p w14:paraId="6C8D03A6" w14:textId="123625C7" w:rsidR="00550C7C" w:rsidRDefault="002C0374" w:rsidP="003F37B5">
      <w:pPr>
        <w:pStyle w:val="Heading3"/>
      </w:pPr>
      <w:bookmarkStart w:id="209" w:name="_Toc147945607"/>
      <w:r>
        <w:t xml:space="preserve">Filter and </w:t>
      </w:r>
      <w:r w:rsidR="00550C7C" w:rsidRPr="00280F56">
        <w:t>N</w:t>
      </w:r>
      <w:r w:rsidR="00325301" w:rsidRPr="00280F56">
        <w:t xml:space="preserve">eural network </w:t>
      </w:r>
      <w:r>
        <w:t xml:space="preserve">performance with </w:t>
      </w:r>
      <w:r w:rsidR="00D21A1F">
        <w:t xml:space="preserve">the </w:t>
      </w:r>
      <w:r>
        <w:t>t</w:t>
      </w:r>
      <w:r w:rsidR="00325301" w:rsidRPr="00280F56">
        <w:t xml:space="preserve">hree </w:t>
      </w:r>
      <w:r w:rsidR="00D21A1F">
        <w:t xml:space="preserve">Front </w:t>
      </w:r>
      <w:r>
        <w:t>IMU</w:t>
      </w:r>
      <w:r w:rsidR="00325301" w:rsidRPr="00280F56">
        <w:t>s</w:t>
      </w:r>
      <w:bookmarkEnd w:id="209"/>
    </w:p>
    <w:p w14:paraId="142C7F1E" w14:textId="5F4B2AE9" w:rsidR="00E729BB" w:rsidRDefault="00D42099" w:rsidP="00452A51">
      <w:pPr>
        <w:pStyle w:val="Caption"/>
        <w:rPr>
          <w:rStyle w:val="BodyTextChar"/>
        </w:rPr>
      </w:pPr>
      <w:r w:rsidRPr="00E729BB">
        <w:rPr>
          <w:rStyle w:val="BodyTextChar"/>
        </w:rPr>
        <w:t>Using the inputs of all three front IMUs</w:t>
      </w:r>
      <w:r w:rsidR="005E766F" w:rsidRPr="00E729BB">
        <w:rPr>
          <w:rStyle w:val="BodyTextChar"/>
        </w:rPr>
        <w:t>,</w:t>
      </w:r>
      <w:r w:rsidRPr="00E729BB">
        <w:rPr>
          <w:rStyle w:val="BodyTextChar"/>
        </w:rPr>
        <w:t xml:space="preserve"> the </w:t>
      </w:r>
      <w:r w:rsidR="005E766F" w:rsidRPr="00E729BB">
        <w:rPr>
          <w:rStyle w:val="BodyTextChar"/>
        </w:rPr>
        <w:t xml:space="preserve">10-layer </w:t>
      </w:r>
      <w:r w:rsidR="00E233FB">
        <w:rPr>
          <w:rStyle w:val="BodyTextChar"/>
        </w:rPr>
        <w:t xml:space="preserve">MLP NN </w:t>
      </w:r>
      <w:r w:rsidRPr="00E729BB">
        <w:rPr>
          <w:rStyle w:val="BodyTextChar"/>
        </w:rPr>
        <w:t xml:space="preserve">trained with the Levenberg-Marquardt method performed as outlined in Tables </w:t>
      </w:r>
      <w:r w:rsidR="003744E0" w:rsidRPr="00E729BB">
        <w:rPr>
          <w:rStyle w:val="BodyTextChar"/>
        </w:rPr>
        <w:t>4.1</w:t>
      </w:r>
      <w:r w:rsidR="002E7344">
        <w:rPr>
          <w:rStyle w:val="BodyTextChar"/>
        </w:rPr>
        <w:t>8</w:t>
      </w:r>
      <w:r w:rsidR="004B7EEA">
        <w:rPr>
          <w:rStyle w:val="BodyTextChar"/>
        </w:rPr>
        <w:t xml:space="preserve"> to </w:t>
      </w:r>
      <w:r w:rsidR="003744E0" w:rsidRPr="00E729BB">
        <w:rPr>
          <w:rStyle w:val="BodyTextChar"/>
        </w:rPr>
        <w:t>4.</w:t>
      </w:r>
      <w:r w:rsidR="004B7EEA">
        <w:rPr>
          <w:rStyle w:val="BodyTextChar"/>
        </w:rPr>
        <w:t>20</w:t>
      </w:r>
      <w:r w:rsidRPr="00E729BB">
        <w:rPr>
          <w:rStyle w:val="BodyTextChar"/>
        </w:rPr>
        <w:t>.</w:t>
      </w:r>
    </w:p>
    <w:p w14:paraId="4D5BA77A" w14:textId="51B05357" w:rsidR="00D42099" w:rsidRPr="00C645EE" w:rsidRDefault="004A7D9B" w:rsidP="00452A51">
      <w:pPr>
        <w:pStyle w:val="Caption"/>
      </w:pPr>
      <w:bookmarkStart w:id="210" w:name="_Toc147945477"/>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18</w:t>
      </w:r>
      <w:r w:rsidR="00C5580D">
        <w:fldChar w:fldCharType="end"/>
      </w:r>
      <w:r>
        <w:t xml:space="preserve"> </w:t>
      </w:r>
      <w:r w:rsidR="004B7EEA">
        <w:t xml:space="preserve">Normalised Front </w:t>
      </w:r>
      <w:r w:rsidR="004B7EEA" w:rsidRPr="00A70F52">
        <w:t>IMU</w:t>
      </w:r>
      <w:r w:rsidR="00766E6A">
        <w:t>s</w:t>
      </w:r>
      <w:r w:rsidR="004B7EEA" w:rsidRPr="00A70F52">
        <w:t xml:space="preserve"> 10-layer </w:t>
      </w:r>
      <w:r w:rsidR="004B7EEA">
        <w:t xml:space="preserve">MLP </w:t>
      </w:r>
      <w:r w:rsidR="004B7EEA" w:rsidRPr="00A70F52">
        <w:t xml:space="preserve">NN Training </w:t>
      </w:r>
      <w:r w:rsidR="004B7EEA">
        <w:t>progress</w:t>
      </w:r>
      <w:r w:rsidR="004B7EEA" w:rsidRPr="00A70F52">
        <w:t xml:space="preserve"> </w:t>
      </w:r>
      <w:r w:rsidR="004B7EEA">
        <w:t>from</w:t>
      </w:r>
      <w:r w:rsidR="004B7EEA" w:rsidRPr="00A70F52">
        <w:t xml:space="preserve"> </w:t>
      </w:r>
      <w:r w:rsidR="004B7EEA">
        <w:t>varied motion.</w:t>
      </w:r>
      <w:bookmarkEnd w:id="210"/>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402391B8" w:rsidR="00D42099" w:rsidRDefault="000F6767" w:rsidP="00D42099">
            <w:pPr>
              <w:jc w:val="center"/>
            </w:pPr>
            <w:r>
              <w:t>56</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2F9A08D3" w:rsidR="00D42099" w:rsidRDefault="00D42099" w:rsidP="00D42099">
            <w:pPr>
              <w:jc w:val="center"/>
            </w:pPr>
            <w:r>
              <w:t>00:00:0</w:t>
            </w:r>
            <w:r w:rsidR="000F6767">
              <w:t>1</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43515D58" w:rsidR="00D42099" w:rsidRDefault="000F6767" w:rsidP="00D42099">
            <w:pPr>
              <w:jc w:val="center"/>
            </w:pPr>
            <w:r>
              <w:t>1.05</w:t>
            </w:r>
          </w:p>
        </w:tc>
        <w:tc>
          <w:tcPr>
            <w:tcW w:w="2265" w:type="dxa"/>
          </w:tcPr>
          <w:p w14:paraId="722FB339" w14:textId="216AF666" w:rsidR="00D42099" w:rsidRDefault="00076D12" w:rsidP="00D42099">
            <w:pPr>
              <w:jc w:val="center"/>
            </w:pPr>
            <w:r>
              <w:t>0.0</w:t>
            </w:r>
            <w:r w:rsidR="000F6767">
              <w:t>0185</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1F7B658C" w:rsidR="00D42099" w:rsidRDefault="000F6767" w:rsidP="00D42099">
            <w:pPr>
              <w:jc w:val="center"/>
            </w:pPr>
            <w:r>
              <w:t>2.27</w:t>
            </w:r>
          </w:p>
        </w:tc>
        <w:tc>
          <w:tcPr>
            <w:tcW w:w="2265" w:type="dxa"/>
          </w:tcPr>
          <w:p w14:paraId="31BB768D" w14:textId="5BF37211" w:rsidR="00D42099" w:rsidRDefault="00D42099" w:rsidP="00D42099">
            <w:pPr>
              <w:jc w:val="center"/>
            </w:pPr>
            <w:r>
              <w:t>0.0</w:t>
            </w:r>
            <w:r w:rsidR="000B6208">
              <w:t>0</w:t>
            </w:r>
            <w:r w:rsidR="000F6767">
              <w:t>0444</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256BD796" w:rsidR="00D42099" w:rsidRDefault="00D42099" w:rsidP="00D42099">
            <w:pPr>
              <w:jc w:val="center"/>
            </w:pPr>
            <w:r>
              <w:t>1e-0</w:t>
            </w:r>
            <w:r w:rsidR="000F6767">
              <w:t>7</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4CE142F8" w:rsidR="00076D12" w:rsidRDefault="00D42099" w:rsidP="00452A51">
      <w:pPr>
        <w:pStyle w:val="Caption"/>
      </w:pPr>
      <w:r>
        <w:br/>
      </w:r>
      <w:bookmarkStart w:id="211" w:name="_Toc147945478"/>
      <w:r w:rsidR="004A7D9B">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9</w:t>
      </w:r>
      <w:r w:rsidR="00C5580D">
        <w:fldChar w:fldCharType="end"/>
      </w:r>
      <w:r w:rsidR="004A7D9B">
        <w:t xml:space="preserve"> </w:t>
      </w:r>
      <w:r w:rsidR="004B7EEA">
        <w:t xml:space="preserve">Normalised Front </w:t>
      </w:r>
      <w:r w:rsidR="004B7EEA" w:rsidRPr="00A70F52">
        <w:t>IMU</w:t>
      </w:r>
      <w:r w:rsidR="00766E6A">
        <w:t>s</w:t>
      </w:r>
      <w:r w:rsidR="004B7EEA" w:rsidRPr="00A70F52">
        <w:t xml:space="preserve"> 10-layer </w:t>
      </w:r>
      <w:r w:rsidR="004B7EEA">
        <w:t xml:space="preserve">MLP </w:t>
      </w:r>
      <w:r w:rsidR="004B7EEA" w:rsidRPr="00A70F52">
        <w:t xml:space="preserve">NN Training </w:t>
      </w:r>
      <w:r w:rsidR="004B7EEA">
        <w:t>results from</w:t>
      </w:r>
      <w:r w:rsidR="004B7EEA" w:rsidRPr="00A70F52">
        <w:t xml:space="preserve"> </w:t>
      </w:r>
      <w:r w:rsidR="004B7EEA">
        <w:t>varied motion.</w:t>
      </w:r>
      <w:bookmarkEnd w:id="211"/>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t>Training</w:t>
            </w:r>
          </w:p>
        </w:tc>
        <w:tc>
          <w:tcPr>
            <w:tcW w:w="2265" w:type="dxa"/>
          </w:tcPr>
          <w:p w14:paraId="46A167EF" w14:textId="575AFBE2" w:rsidR="00076D12" w:rsidRDefault="00076D12" w:rsidP="00076D12">
            <w:pPr>
              <w:jc w:val="center"/>
            </w:pPr>
            <w:r>
              <w:t>3499</w:t>
            </w:r>
          </w:p>
        </w:tc>
        <w:tc>
          <w:tcPr>
            <w:tcW w:w="2265" w:type="dxa"/>
          </w:tcPr>
          <w:p w14:paraId="391D1C8F" w14:textId="61F18619" w:rsidR="00076D12" w:rsidRDefault="00076D12" w:rsidP="00076D12">
            <w:pPr>
              <w:jc w:val="center"/>
            </w:pPr>
            <w:r>
              <w:t>0.0</w:t>
            </w:r>
            <w:r w:rsidR="000F6767">
              <w:t>019</w:t>
            </w:r>
          </w:p>
        </w:tc>
        <w:tc>
          <w:tcPr>
            <w:tcW w:w="2266" w:type="dxa"/>
          </w:tcPr>
          <w:p w14:paraId="2CDD6088" w14:textId="1712A083" w:rsidR="00076D12" w:rsidRDefault="00076D12" w:rsidP="00076D12">
            <w:pPr>
              <w:jc w:val="center"/>
            </w:pPr>
            <w:r>
              <w:t>0.9</w:t>
            </w:r>
            <w:r w:rsidR="000F6767">
              <w:t>968</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036D7959" w:rsidR="00076D12" w:rsidRDefault="00076D12" w:rsidP="00076D12">
            <w:pPr>
              <w:jc w:val="center"/>
            </w:pPr>
            <w:r>
              <w:t>0.0</w:t>
            </w:r>
            <w:r w:rsidR="000F6767">
              <w:t>020</w:t>
            </w:r>
          </w:p>
        </w:tc>
        <w:tc>
          <w:tcPr>
            <w:tcW w:w="2266" w:type="dxa"/>
          </w:tcPr>
          <w:p w14:paraId="3F51BCBD" w14:textId="19D4F884" w:rsidR="00076D12" w:rsidRDefault="00076D12" w:rsidP="00076D12">
            <w:pPr>
              <w:jc w:val="center"/>
            </w:pPr>
            <w:r>
              <w:t>0.9</w:t>
            </w:r>
            <w:r w:rsidR="000F6767">
              <w:t>964</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5685B196" w:rsidR="00076D12" w:rsidRDefault="00076D12" w:rsidP="00076D12">
            <w:pPr>
              <w:jc w:val="center"/>
            </w:pPr>
            <w:r>
              <w:t>0.0</w:t>
            </w:r>
            <w:r w:rsidR="000F6767">
              <w:t>022</w:t>
            </w:r>
          </w:p>
        </w:tc>
        <w:tc>
          <w:tcPr>
            <w:tcW w:w="2266" w:type="dxa"/>
          </w:tcPr>
          <w:p w14:paraId="44C369A1" w14:textId="6656F3B2" w:rsidR="00076D12" w:rsidRDefault="00076D12" w:rsidP="00076D12">
            <w:pPr>
              <w:jc w:val="center"/>
            </w:pPr>
            <w:r>
              <w:t>0.9</w:t>
            </w:r>
            <w:r w:rsidR="000F6767">
              <w:t>962</w:t>
            </w:r>
          </w:p>
        </w:tc>
      </w:tr>
    </w:tbl>
    <w:p w14:paraId="168B88D9" w14:textId="4B5D37B9" w:rsidR="006A6630" w:rsidRDefault="006A6630" w:rsidP="00452A51">
      <w:pPr>
        <w:pStyle w:val="Caption"/>
      </w:pPr>
      <w:r>
        <w:br/>
      </w:r>
      <w:bookmarkStart w:id="212" w:name="_Toc147945479"/>
      <w:r w:rsidR="004B7EEA">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0</w:t>
      </w:r>
      <w:r w:rsidR="00C5580D">
        <w:fldChar w:fldCharType="end"/>
      </w:r>
      <w:r w:rsidR="004B7EEA">
        <w:t xml:space="preserve"> </w:t>
      </w:r>
      <w:r w:rsidR="004B7EEA" w:rsidRPr="00CA1663">
        <w:t>Normalised Front IMU</w:t>
      </w:r>
      <w:r w:rsidR="00766E6A">
        <w:t>s</w:t>
      </w:r>
      <w:r w:rsidR="004B7EEA" w:rsidRPr="00CA1663">
        <w:t xml:space="preserve"> 10-layer MLP NN results from untrained motion.</w:t>
      </w:r>
      <w:bookmarkEnd w:id="212"/>
    </w:p>
    <w:tbl>
      <w:tblPr>
        <w:tblStyle w:val="TableGrid"/>
        <w:tblW w:w="0" w:type="auto"/>
        <w:tblLook w:val="04A0" w:firstRow="1" w:lastRow="0" w:firstColumn="1" w:lastColumn="0" w:noHBand="0" w:noVBand="1"/>
      </w:tblPr>
      <w:tblGrid>
        <w:gridCol w:w="2265"/>
        <w:gridCol w:w="2265"/>
        <w:gridCol w:w="2265"/>
        <w:gridCol w:w="2266"/>
      </w:tblGrid>
      <w:tr w:rsidR="006A6630" w14:paraId="331BFA24" w14:textId="77777777" w:rsidTr="006A6630">
        <w:tc>
          <w:tcPr>
            <w:tcW w:w="2265" w:type="dxa"/>
          </w:tcPr>
          <w:p w14:paraId="1D012474" w14:textId="77777777" w:rsidR="006A6630" w:rsidRDefault="006A6630" w:rsidP="00AD0AA3">
            <w:pPr>
              <w:jc w:val="center"/>
            </w:pPr>
          </w:p>
        </w:tc>
        <w:tc>
          <w:tcPr>
            <w:tcW w:w="2265" w:type="dxa"/>
          </w:tcPr>
          <w:p w14:paraId="4FE040B2" w14:textId="2795B31B" w:rsidR="006A6630" w:rsidRDefault="006A6630" w:rsidP="00AD0AA3">
            <w:pPr>
              <w:jc w:val="center"/>
            </w:pPr>
            <w:r>
              <w:t>Observations</w:t>
            </w:r>
          </w:p>
        </w:tc>
        <w:tc>
          <w:tcPr>
            <w:tcW w:w="2265" w:type="dxa"/>
          </w:tcPr>
          <w:p w14:paraId="691EBC3C" w14:textId="2FD0BBAF" w:rsidR="006A6630" w:rsidRDefault="006A6630" w:rsidP="00AD0AA3">
            <w:pPr>
              <w:jc w:val="center"/>
            </w:pPr>
            <w:r>
              <w:t>MSE</w:t>
            </w:r>
          </w:p>
        </w:tc>
        <w:tc>
          <w:tcPr>
            <w:tcW w:w="2266" w:type="dxa"/>
          </w:tcPr>
          <w:p w14:paraId="5B284640" w14:textId="1D1DCF50" w:rsidR="006A6630" w:rsidRDefault="006A6630" w:rsidP="00AD0AA3">
            <w:pPr>
              <w:jc w:val="center"/>
            </w:pPr>
            <w:r>
              <w:t>R</w:t>
            </w:r>
          </w:p>
        </w:tc>
      </w:tr>
      <w:tr w:rsidR="006A6630" w14:paraId="36D79A65" w14:textId="77777777" w:rsidTr="006A6630">
        <w:tc>
          <w:tcPr>
            <w:tcW w:w="2265" w:type="dxa"/>
          </w:tcPr>
          <w:p w14:paraId="5357F857" w14:textId="078A4862" w:rsidR="006A6630" w:rsidRDefault="006A6630" w:rsidP="00AD0AA3">
            <w:pPr>
              <w:jc w:val="center"/>
            </w:pPr>
            <w:r>
              <w:t>Additional Test</w:t>
            </w:r>
          </w:p>
        </w:tc>
        <w:tc>
          <w:tcPr>
            <w:tcW w:w="2265" w:type="dxa"/>
          </w:tcPr>
          <w:p w14:paraId="70DF0376" w14:textId="6635F0B1" w:rsidR="006A6630" w:rsidRDefault="006A6630" w:rsidP="00AD0AA3">
            <w:pPr>
              <w:jc w:val="center"/>
            </w:pPr>
            <w:r>
              <w:t>6054</w:t>
            </w:r>
          </w:p>
        </w:tc>
        <w:tc>
          <w:tcPr>
            <w:tcW w:w="2265" w:type="dxa"/>
          </w:tcPr>
          <w:p w14:paraId="3694A840" w14:textId="46509E6F" w:rsidR="006A6630" w:rsidRDefault="006A6630" w:rsidP="00AD0AA3">
            <w:pPr>
              <w:jc w:val="center"/>
            </w:pPr>
            <w:r>
              <w:t>5.2511e-04</w:t>
            </w:r>
          </w:p>
        </w:tc>
        <w:tc>
          <w:tcPr>
            <w:tcW w:w="2266" w:type="dxa"/>
          </w:tcPr>
          <w:p w14:paraId="000765C3" w14:textId="7FD5798E" w:rsidR="006A6630" w:rsidRDefault="006A6630" w:rsidP="00AD0AA3">
            <w:pPr>
              <w:jc w:val="center"/>
            </w:pPr>
            <w:r>
              <w:t>-0.7424</w:t>
            </w:r>
          </w:p>
        </w:tc>
      </w:tr>
    </w:tbl>
    <w:p w14:paraId="4FAA5D9F" w14:textId="4D67CEBC" w:rsidR="00B9383E" w:rsidRDefault="00D42099" w:rsidP="00526583">
      <w:pPr>
        <w:pStyle w:val="BodyText"/>
        <w:spacing w:line="240" w:lineRule="auto"/>
      </w:pPr>
      <w:r>
        <w:br/>
      </w:r>
      <w:r w:rsidR="000F6767">
        <w:t xml:space="preserve">Decreasing </w:t>
      </w:r>
      <w:r w:rsidR="005E766F">
        <w:t xml:space="preserve">the layers to </w:t>
      </w:r>
      <w:r w:rsidR="000F6767">
        <w:t>five</w:t>
      </w:r>
      <w:r w:rsidR="005E766F">
        <w:t xml:space="preserve"> produced t</w:t>
      </w:r>
      <w:r w:rsidR="003744E0">
        <w:t xml:space="preserve">he tabulated outcomes shown in </w:t>
      </w:r>
      <w:r w:rsidR="00853F68">
        <w:t>Tables</w:t>
      </w:r>
      <w:r w:rsidR="003744E0">
        <w:t xml:space="preserve"> 4.</w:t>
      </w:r>
      <w:r w:rsidR="00B9383E">
        <w:t>21</w:t>
      </w:r>
      <w:r w:rsidR="003744E0">
        <w:t xml:space="preserve"> </w:t>
      </w:r>
      <w:r w:rsidR="00853F68">
        <w:t xml:space="preserve">to </w:t>
      </w:r>
      <w:r w:rsidR="003744E0">
        <w:t>4.</w:t>
      </w:r>
      <w:r w:rsidR="00B9383E">
        <w:t>2</w:t>
      </w:r>
      <w:r w:rsidR="00853F68">
        <w:t>3</w:t>
      </w:r>
      <w:r w:rsidR="003744E0">
        <w:t>.</w:t>
      </w:r>
    </w:p>
    <w:p w14:paraId="6DA7B300" w14:textId="77777777" w:rsidR="003B6104" w:rsidRDefault="003B6104">
      <w:pPr>
        <w:rPr>
          <w:rFonts w:ascii="Calibri" w:hAnsi="Calibri"/>
        </w:rPr>
      </w:pPr>
      <w:r>
        <w:br w:type="page"/>
      </w:r>
    </w:p>
    <w:p w14:paraId="04148651" w14:textId="1F89344A" w:rsidR="005E766F" w:rsidRDefault="004A7D9B" w:rsidP="00526583">
      <w:pPr>
        <w:pStyle w:val="BodyText"/>
        <w:spacing w:line="240" w:lineRule="auto"/>
      </w:pPr>
      <w:bookmarkStart w:id="213" w:name="_Toc147945480"/>
      <w:r>
        <w:lastRenderedPageBreak/>
        <w:t xml:space="preserve">Table </w:t>
      </w:r>
      <w:fldSimple w:instr=" STYLEREF 1 \s ">
        <w:r w:rsidR="00C5580D">
          <w:rPr>
            <w:noProof/>
          </w:rPr>
          <w:t>4</w:t>
        </w:r>
      </w:fldSimple>
      <w:r w:rsidR="00C5580D">
        <w:t>.</w:t>
      </w:r>
      <w:fldSimple w:instr=" SEQ Table \* ARABIC \s 1 ">
        <w:r w:rsidR="003B22E3">
          <w:rPr>
            <w:noProof/>
          </w:rPr>
          <w:t>21</w:t>
        </w:r>
      </w:fldSimple>
      <w:r>
        <w:t xml:space="preserve"> </w:t>
      </w:r>
      <w:r w:rsidR="00B9383E" w:rsidRPr="00CA1663">
        <w:t>Normalised Front IMU</w:t>
      </w:r>
      <w:r w:rsidR="00766E6A">
        <w:t>s</w:t>
      </w:r>
      <w:r w:rsidR="00B9383E" w:rsidRPr="00CA1663">
        <w:t xml:space="preserve"> </w:t>
      </w:r>
      <w:r w:rsidR="00B9383E">
        <w:t>5</w:t>
      </w:r>
      <w:r w:rsidR="00B9383E" w:rsidRPr="00CA1663">
        <w:t xml:space="preserve">-layer MLP NN </w:t>
      </w:r>
      <w:r w:rsidR="006046F8">
        <w:t>training progress</w:t>
      </w:r>
      <w:r w:rsidR="00B9383E" w:rsidRPr="00CA1663">
        <w:t xml:space="preserve"> from </w:t>
      </w:r>
      <w:r w:rsidR="006046F8">
        <w:t xml:space="preserve">varied </w:t>
      </w:r>
      <w:r w:rsidR="00B9383E" w:rsidRPr="00CA1663">
        <w:t>motion.</w:t>
      </w:r>
      <w:bookmarkEnd w:id="213"/>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0120B4">
        <w:tc>
          <w:tcPr>
            <w:tcW w:w="2265" w:type="dxa"/>
          </w:tcPr>
          <w:p w14:paraId="47F9D06F" w14:textId="77777777" w:rsidR="005E766F" w:rsidRDefault="005E766F" w:rsidP="000120B4">
            <w:pPr>
              <w:jc w:val="center"/>
            </w:pPr>
            <w:r>
              <w:t>Unit</w:t>
            </w:r>
          </w:p>
        </w:tc>
        <w:tc>
          <w:tcPr>
            <w:tcW w:w="2265" w:type="dxa"/>
          </w:tcPr>
          <w:p w14:paraId="55BE0AD0" w14:textId="77777777" w:rsidR="005E766F" w:rsidRDefault="005E766F" w:rsidP="000120B4">
            <w:pPr>
              <w:jc w:val="center"/>
            </w:pPr>
            <w:r>
              <w:t>Initial Value</w:t>
            </w:r>
          </w:p>
        </w:tc>
        <w:tc>
          <w:tcPr>
            <w:tcW w:w="2265" w:type="dxa"/>
          </w:tcPr>
          <w:p w14:paraId="76B1BB41" w14:textId="77777777" w:rsidR="005E766F" w:rsidRDefault="005E766F" w:rsidP="000120B4">
            <w:pPr>
              <w:jc w:val="center"/>
            </w:pPr>
            <w:r>
              <w:t>Stopped Value</w:t>
            </w:r>
          </w:p>
        </w:tc>
        <w:tc>
          <w:tcPr>
            <w:tcW w:w="2266" w:type="dxa"/>
          </w:tcPr>
          <w:p w14:paraId="1B69A9D2" w14:textId="77777777" w:rsidR="005E766F" w:rsidRDefault="005E766F" w:rsidP="000120B4">
            <w:pPr>
              <w:jc w:val="center"/>
            </w:pPr>
            <w:r>
              <w:t>Target Value</w:t>
            </w:r>
          </w:p>
        </w:tc>
      </w:tr>
      <w:tr w:rsidR="005E766F" w14:paraId="174BF563" w14:textId="77777777" w:rsidTr="000120B4">
        <w:tc>
          <w:tcPr>
            <w:tcW w:w="2265" w:type="dxa"/>
          </w:tcPr>
          <w:p w14:paraId="2A54DE38" w14:textId="77777777" w:rsidR="005E766F" w:rsidRDefault="005E766F" w:rsidP="000120B4">
            <w:pPr>
              <w:jc w:val="center"/>
            </w:pPr>
            <w:r>
              <w:t>Epoch</w:t>
            </w:r>
          </w:p>
        </w:tc>
        <w:tc>
          <w:tcPr>
            <w:tcW w:w="2265" w:type="dxa"/>
          </w:tcPr>
          <w:p w14:paraId="14DDC577" w14:textId="77777777" w:rsidR="005E766F" w:rsidRDefault="005E766F" w:rsidP="000120B4">
            <w:pPr>
              <w:jc w:val="center"/>
            </w:pPr>
            <w:r>
              <w:t>0</w:t>
            </w:r>
          </w:p>
        </w:tc>
        <w:tc>
          <w:tcPr>
            <w:tcW w:w="2265" w:type="dxa"/>
          </w:tcPr>
          <w:p w14:paraId="1AED25C6" w14:textId="20279520" w:rsidR="005E766F" w:rsidRDefault="000F6767" w:rsidP="000120B4">
            <w:pPr>
              <w:jc w:val="center"/>
            </w:pPr>
            <w:r>
              <w:t>46</w:t>
            </w:r>
          </w:p>
        </w:tc>
        <w:tc>
          <w:tcPr>
            <w:tcW w:w="2266" w:type="dxa"/>
          </w:tcPr>
          <w:p w14:paraId="16CED19B" w14:textId="77777777" w:rsidR="005E766F" w:rsidRDefault="005E766F" w:rsidP="000120B4">
            <w:pPr>
              <w:jc w:val="center"/>
            </w:pPr>
            <w:r>
              <w:t>1000</w:t>
            </w:r>
          </w:p>
        </w:tc>
      </w:tr>
      <w:tr w:rsidR="005E766F" w14:paraId="46ADE4E0" w14:textId="77777777" w:rsidTr="000120B4">
        <w:tc>
          <w:tcPr>
            <w:tcW w:w="2265" w:type="dxa"/>
          </w:tcPr>
          <w:p w14:paraId="581194C8" w14:textId="77777777" w:rsidR="005E766F" w:rsidRDefault="005E766F" w:rsidP="000120B4">
            <w:pPr>
              <w:jc w:val="center"/>
            </w:pPr>
            <w:r>
              <w:t>Elapsed Time</w:t>
            </w:r>
          </w:p>
        </w:tc>
        <w:tc>
          <w:tcPr>
            <w:tcW w:w="2265" w:type="dxa"/>
          </w:tcPr>
          <w:p w14:paraId="358590E0" w14:textId="77777777" w:rsidR="005E766F" w:rsidRDefault="005E766F" w:rsidP="000120B4">
            <w:pPr>
              <w:jc w:val="center"/>
            </w:pPr>
            <w:r>
              <w:t>-</w:t>
            </w:r>
          </w:p>
        </w:tc>
        <w:tc>
          <w:tcPr>
            <w:tcW w:w="2265" w:type="dxa"/>
          </w:tcPr>
          <w:p w14:paraId="6013C182" w14:textId="77777777" w:rsidR="005E766F" w:rsidRDefault="005E766F" w:rsidP="000120B4">
            <w:pPr>
              <w:jc w:val="center"/>
            </w:pPr>
            <w:r>
              <w:t>00:00:00</w:t>
            </w:r>
          </w:p>
        </w:tc>
        <w:tc>
          <w:tcPr>
            <w:tcW w:w="2266" w:type="dxa"/>
          </w:tcPr>
          <w:p w14:paraId="70F373C9" w14:textId="77777777" w:rsidR="005E766F" w:rsidRDefault="005E766F" w:rsidP="000120B4">
            <w:pPr>
              <w:jc w:val="center"/>
            </w:pPr>
            <w:r>
              <w:t>-</w:t>
            </w:r>
          </w:p>
        </w:tc>
      </w:tr>
      <w:tr w:rsidR="005E766F" w14:paraId="649A16D3" w14:textId="77777777" w:rsidTr="000120B4">
        <w:tc>
          <w:tcPr>
            <w:tcW w:w="2265" w:type="dxa"/>
          </w:tcPr>
          <w:p w14:paraId="18322CC9" w14:textId="77777777" w:rsidR="005E766F" w:rsidRDefault="005E766F" w:rsidP="000120B4">
            <w:pPr>
              <w:jc w:val="center"/>
            </w:pPr>
            <w:r>
              <w:t>Performance</w:t>
            </w:r>
          </w:p>
        </w:tc>
        <w:tc>
          <w:tcPr>
            <w:tcW w:w="2265" w:type="dxa"/>
          </w:tcPr>
          <w:p w14:paraId="57ECD277" w14:textId="2990B7C8" w:rsidR="005E766F" w:rsidRDefault="000F6767" w:rsidP="000120B4">
            <w:pPr>
              <w:jc w:val="center"/>
            </w:pPr>
            <w:r>
              <w:t>0.922</w:t>
            </w:r>
          </w:p>
        </w:tc>
        <w:tc>
          <w:tcPr>
            <w:tcW w:w="2265" w:type="dxa"/>
          </w:tcPr>
          <w:p w14:paraId="335308F5" w14:textId="52E628BD" w:rsidR="005E766F" w:rsidRDefault="005E766F" w:rsidP="000120B4">
            <w:pPr>
              <w:jc w:val="center"/>
            </w:pPr>
            <w:r>
              <w:t>0.0</w:t>
            </w:r>
            <w:r w:rsidR="000F6767">
              <w:t>0414</w:t>
            </w:r>
          </w:p>
        </w:tc>
        <w:tc>
          <w:tcPr>
            <w:tcW w:w="2266" w:type="dxa"/>
          </w:tcPr>
          <w:p w14:paraId="138B5DCC" w14:textId="77777777" w:rsidR="005E766F" w:rsidRDefault="005E766F" w:rsidP="000120B4">
            <w:pPr>
              <w:jc w:val="center"/>
            </w:pPr>
            <w:r>
              <w:t>0</w:t>
            </w:r>
          </w:p>
        </w:tc>
      </w:tr>
      <w:tr w:rsidR="005E766F" w14:paraId="3E965D95" w14:textId="77777777" w:rsidTr="000120B4">
        <w:tc>
          <w:tcPr>
            <w:tcW w:w="2265" w:type="dxa"/>
          </w:tcPr>
          <w:p w14:paraId="066A93F1" w14:textId="77777777" w:rsidR="005E766F" w:rsidRDefault="005E766F" w:rsidP="000120B4">
            <w:pPr>
              <w:jc w:val="center"/>
            </w:pPr>
            <w:r>
              <w:t>Gradient</w:t>
            </w:r>
          </w:p>
        </w:tc>
        <w:tc>
          <w:tcPr>
            <w:tcW w:w="2265" w:type="dxa"/>
          </w:tcPr>
          <w:p w14:paraId="41BA3E9F" w14:textId="62B5AC2E" w:rsidR="005E766F" w:rsidRDefault="000F6767" w:rsidP="000120B4">
            <w:pPr>
              <w:jc w:val="center"/>
            </w:pPr>
            <w:r>
              <w:t>1.5</w:t>
            </w:r>
          </w:p>
        </w:tc>
        <w:tc>
          <w:tcPr>
            <w:tcW w:w="2265" w:type="dxa"/>
          </w:tcPr>
          <w:p w14:paraId="21012AD6" w14:textId="6E9B5286" w:rsidR="005E766F" w:rsidRDefault="005E766F" w:rsidP="000120B4">
            <w:pPr>
              <w:jc w:val="center"/>
            </w:pPr>
            <w:r>
              <w:t>0.00</w:t>
            </w:r>
            <w:r w:rsidR="000F6767">
              <w:t>183</w:t>
            </w:r>
          </w:p>
        </w:tc>
        <w:tc>
          <w:tcPr>
            <w:tcW w:w="2266" w:type="dxa"/>
          </w:tcPr>
          <w:p w14:paraId="44D51BC0" w14:textId="77777777" w:rsidR="005E766F" w:rsidRDefault="005E766F" w:rsidP="000120B4">
            <w:pPr>
              <w:jc w:val="center"/>
            </w:pPr>
            <w:r>
              <w:t>1e -07</w:t>
            </w:r>
          </w:p>
        </w:tc>
      </w:tr>
      <w:tr w:rsidR="005E766F" w14:paraId="16CBE70A" w14:textId="77777777" w:rsidTr="000120B4">
        <w:tc>
          <w:tcPr>
            <w:tcW w:w="2265" w:type="dxa"/>
          </w:tcPr>
          <w:p w14:paraId="2990E5E3" w14:textId="77777777" w:rsidR="005E766F" w:rsidRDefault="005E766F" w:rsidP="000120B4">
            <w:pPr>
              <w:jc w:val="center"/>
            </w:pPr>
            <w:r>
              <w:t>Mu</w:t>
            </w:r>
          </w:p>
        </w:tc>
        <w:tc>
          <w:tcPr>
            <w:tcW w:w="2265" w:type="dxa"/>
          </w:tcPr>
          <w:p w14:paraId="36CFF741" w14:textId="77777777" w:rsidR="005E766F" w:rsidRDefault="005E766F" w:rsidP="000120B4">
            <w:pPr>
              <w:jc w:val="center"/>
            </w:pPr>
            <w:r>
              <w:t>0.001</w:t>
            </w:r>
          </w:p>
        </w:tc>
        <w:tc>
          <w:tcPr>
            <w:tcW w:w="2265" w:type="dxa"/>
          </w:tcPr>
          <w:p w14:paraId="634D3E85" w14:textId="3ED9759D" w:rsidR="005E766F" w:rsidRDefault="005E766F" w:rsidP="000120B4">
            <w:pPr>
              <w:jc w:val="center"/>
            </w:pPr>
            <w:r>
              <w:t>1e-06</w:t>
            </w:r>
          </w:p>
        </w:tc>
        <w:tc>
          <w:tcPr>
            <w:tcW w:w="2266" w:type="dxa"/>
          </w:tcPr>
          <w:p w14:paraId="25646037" w14:textId="77777777" w:rsidR="005E766F" w:rsidRDefault="005E766F" w:rsidP="000120B4">
            <w:pPr>
              <w:jc w:val="center"/>
            </w:pPr>
            <w:r>
              <w:t>1e+10</w:t>
            </w:r>
          </w:p>
        </w:tc>
      </w:tr>
      <w:tr w:rsidR="005E766F" w14:paraId="2B700F61" w14:textId="77777777" w:rsidTr="000120B4">
        <w:tc>
          <w:tcPr>
            <w:tcW w:w="2265" w:type="dxa"/>
          </w:tcPr>
          <w:p w14:paraId="276B21EF" w14:textId="77777777" w:rsidR="005E766F" w:rsidRDefault="005E766F" w:rsidP="000120B4">
            <w:pPr>
              <w:jc w:val="center"/>
            </w:pPr>
            <w:r>
              <w:t>Validation Checks</w:t>
            </w:r>
          </w:p>
        </w:tc>
        <w:tc>
          <w:tcPr>
            <w:tcW w:w="2265" w:type="dxa"/>
          </w:tcPr>
          <w:p w14:paraId="5401833F" w14:textId="77777777" w:rsidR="005E766F" w:rsidRDefault="005E766F" w:rsidP="000120B4">
            <w:pPr>
              <w:jc w:val="center"/>
            </w:pPr>
            <w:r>
              <w:t>0</w:t>
            </w:r>
          </w:p>
        </w:tc>
        <w:tc>
          <w:tcPr>
            <w:tcW w:w="2265" w:type="dxa"/>
          </w:tcPr>
          <w:p w14:paraId="5914F548" w14:textId="77777777" w:rsidR="005E766F" w:rsidRDefault="005E766F" w:rsidP="000120B4">
            <w:pPr>
              <w:jc w:val="center"/>
            </w:pPr>
            <w:r>
              <w:t>6</w:t>
            </w:r>
          </w:p>
        </w:tc>
        <w:tc>
          <w:tcPr>
            <w:tcW w:w="2266" w:type="dxa"/>
          </w:tcPr>
          <w:p w14:paraId="1412AC7E" w14:textId="77777777" w:rsidR="005E766F" w:rsidRDefault="005E766F" w:rsidP="000120B4">
            <w:pPr>
              <w:jc w:val="center"/>
            </w:pPr>
            <w:r>
              <w:t>6</w:t>
            </w:r>
          </w:p>
        </w:tc>
      </w:tr>
    </w:tbl>
    <w:p w14:paraId="050AB929" w14:textId="6F0174C4" w:rsidR="005E766F" w:rsidRDefault="004A7D9B" w:rsidP="00452A51">
      <w:pPr>
        <w:pStyle w:val="Caption"/>
      </w:pPr>
      <w:bookmarkStart w:id="214" w:name="_Toc147945481"/>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2</w:t>
      </w:r>
      <w:r w:rsidR="00C5580D">
        <w:fldChar w:fldCharType="end"/>
      </w:r>
      <w:r>
        <w:t xml:space="preserve"> </w:t>
      </w:r>
      <w:r w:rsidR="00B9383E" w:rsidRPr="00CA1663">
        <w:t>Normalised Front IMU</w:t>
      </w:r>
      <w:r w:rsidR="00766E6A">
        <w:t>s</w:t>
      </w:r>
      <w:r w:rsidR="00B9383E" w:rsidRPr="00CA1663">
        <w:t xml:space="preserve"> </w:t>
      </w:r>
      <w:r w:rsidR="00B9383E">
        <w:t>5</w:t>
      </w:r>
      <w:r w:rsidR="00B9383E" w:rsidRPr="00CA1663">
        <w:t xml:space="preserve">-layer MLP NN </w:t>
      </w:r>
      <w:r w:rsidR="006046F8">
        <w:t xml:space="preserve">training </w:t>
      </w:r>
      <w:r w:rsidR="00B9383E" w:rsidRPr="00CA1663">
        <w:t xml:space="preserve">results from </w:t>
      </w:r>
      <w:r w:rsidR="006046F8">
        <w:t xml:space="preserve">varied </w:t>
      </w:r>
      <w:r w:rsidR="00B9383E" w:rsidRPr="00CA1663">
        <w:t>motion.</w:t>
      </w:r>
      <w:bookmarkEnd w:id="214"/>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0120B4">
        <w:tc>
          <w:tcPr>
            <w:tcW w:w="2265" w:type="dxa"/>
          </w:tcPr>
          <w:p w14:paraId="076E00DC" w14:textId="77777777" w:rsidR="005E766F" w:rsidRDefault="005E766F" w:rsidP="000120B4">
            <w:pPr>
              <w:jc w:val="center"/>
            </w:pPr>
          </w:p>
        </w:tc>
        <w:tc>
          <w:tcPr>
            <w:tcW w:w="2265" w:type="dxa"/>
          </w:tcPr>
          <w:p w14:paraId="2223BCC8" w14:textId="7FB003BE" w:rsidR="005E766F" w:rsidRDefault="005E766F" w:rsidP="000120B4">
            <w:pPr>
              <w:jc w:val="center"/>
            </w:pPr>
            <w:r>
              <w:t>Observations</w:t>
            </w:r>
          </w:p>
        </w:tc>
        <w:tc>
          <w:tcPr>
            <w:tcW w:w="2265" w:type="dxa"/>
          </w:tcPr>
          <w:p w14:paraId="500E1BB9" w14:textId="77777777" w:rsidR="005E766F" w:rsidRDefault="005E766F" w:rsidP="000120B4">
            <w:pPr>
              <w:jc w:val="center"/>
            </w:pPr>
            <w:r>
              <w:t>MSE</w:t>
            </w:r>
          </w:p>
        </w:tc>
        <w:tc>
          <w:tcPr>
            <w:tcW w:w="2266" w:type="dxa"/>
          </w:tcPr>
          <w:p w14:paraId="484A6498" w14:textId="77777777" w:rsidR="005E766F" w:rsidRDefault="005E766F" w:rsidP="000120B4">
            <w:pPr>
              <w:jc w:val="center"/>
            </w:pPr>
            <w:r>
              <w:t>R</w:t>
            </w:r>
          </w:p>
        </w:tc>
      </w:tr>
      <w:tr w:rsidR="005E766F" w14:paraId="03BDE0AC" w14:textId="77777777" w:rsidTr="000120B4">
        <w:tc>
          <w:tcPr>
            <w:tcW w:w="2265" w:type="dxa"/>
          </w:tcPr>
          <w:p w14:paraId="0AEC7495" w14:textId="77777777" w:rsidR="005E766F" w:rsidRDefault="005E766F" w:rsidP="000120B4">
            <w:pPr>
              <w:jc w:val="center"/>
            </w:pPr>
            <w:r>
              <w:t>Training</w:t>
            </w:r>
          </w:p>
        </w:tc>
        <w:tc>
          <w:tcPr>
            <w:tcW w:w="2265" w:type="dxa"/>
          </w:tcPr>
          <w:p w14:paraId="2C412CBB" w14:textId="77777777" w:rsidR="005E766F" w:rsidRDefault="005E766F" w:rsidP="000120B4">
            <w:pPr>
              <w:jc w:val="center"/>
            </w:pPr>
            <w:r>
              <w:t>3499</w:t>
            </w:r>
          </w:p>
        </w:tc>
        <w:tc>
          <w:tcPr>
            <w:tcW w:w="2265" w:type="dxa"/>
          </w:tcPr>
          <w:p w14:paraId="5B5DC90A" w14:textId="5283333B" w:rsidR="005E766F" w:rsidRDefault="005E766F" w:rsidP="000120B4">
            <w:pPr>
              <w:jc w:val="center"/>
            </w:pPr>
            <w:r>
              <w:t>0.0</w:t>
            </w:r>
            <w:r w:rsidR="000F6767">
              <w:t>041</w:t>
            </w:r>
          </w:p>
        </w:tc>
        <w:tc>
          <w:tcPr>
            <w:tcW w:w="2266" w:type="dxa"/>
          </w:tcPr>
          <w:p w14:paraId="37F66CEF" w14:textId="5B8CD6C0" w:rsidR="005E766F" w:rsidRDefault="005E766F" w:rsidP="000120B4">
            <w:pPr>
              <w:jc w:val="center"/>
            </w:pPr>
            <w:r>
              <w:t>0.9</w:t>
            </w:r>
            <w:r w:rsidR="000F6767">
              <w:t>929</w:t>
            </w:r>
          </w:p>
        </w:tc>
      </w:tr>
      <w:tr w:rsidR="005E766F" w14:paraId="1B266FE0" w14:textId="77777777" w:rsidTr="000120B4">
        <w:tc>
          <w:tcPr>
            <w:tcW w:w="2265" w:type="dxa"/>
          </w:tcPr>
          <w:p w14:paraId="2660E3C7" w14:textId="77777777" w:rsidR="005E766F" w:rsidRDefault="005E766F" w:rsidP="000120B4">
            <w:pPr>
              <w:jc w:val="center"/>
            </w:pPr>
            <w:r>
              <w:t>Validation</w:t>
            </w:r>
          </w:p>
        </w:tc>
        <w:tc>
          <w:tcPr>
            <w:tcW w:w="2265" w:type="dxa"/>
          </w:tcPr>
          <w:p w14:paraId="6E0F1318" w14:textId="77777777" w:rsidR="005E766F" w:rsidRDefault="005E766F" w:rsidP="000120B4">
            <w:pPr>
              <w:jc w:val="center"/>
            </w:pPr>
            <w:r>
              <w:t>750</w:t>
            </w:r>
          </w:p>
        </w:tc>
        <w:tc>
          <w:tcPr>
            <w:tcW w:w="2265" w:type="dxa"/>
          </w:tcPr>
          <w:p w14:paraId="535C7CB3" w14:textId="2C5A1C6F" w:rsidR="005E766F" w:rsidRDefault="005E766F" w:rsidP="000120B4">
            <w:pPr>
              <w:jc w:val="center"/>
            </w:pPr>
            <w:r>
              <w:t>0.0</w:t>
            </w:r>
            <w:r w:rsidR="000F6767">
              <w:t>039</w:t>
            </w:r>
          </w:p>
        </w:tc>
        <w:tc>
          <w:tcPr>
            <w:tcW w:w="2266" w:type="dxa"/>
          </w:tcPr>
          <w:p w14:paraId="1E28B7F8" w14:textId="111ED622" w:rsidR="005E766F" w:rsidRDefault="005E766F" w:rsidP="000120B4">
            <w:pPr>
              <w:jc w:val="center"/>
            </w:pPr>
            <w:r>
              <w:t>0.9</w:t>
            </w:r>
            <w:r w:rsidR="000F6767">
              <w:t>933</w:t>
            </w:r>
          </w:p>
        </w:tc>
      </w:tr>
      <w:tr w:rsidR="005E766F" w14:paraId="625E7412" w14:textId="77777777" w:rsidTr="000120B4">
        <w:tc>
          <w:tcPr>
            <w:tcW w:w="2265" w:type="dxa"/>
          </w:tcPr>
          <w:p w14:paraId="2C9EA27E" w14:textId="77777777" w:rsidR="005E766F" w:rsidRDefault="005E766F" w:rsidP="000120B4">
            <w:pPr>
              <w:jc w:val="center"/>
            </w:pPr>
            <w:r>
              <w:t>Test</w:t>
            </w:r>
          </w:p>
        </w:tc>
        <w:tc>
          <w:tcPr>
            <w:tcW w:w="2265" w:type="dxa"/>
          </w:tcPr>
          <w:p w14:paraId="5CCC8580" w14:textId="77777777" w:rsidR="005E766F" w:rsidRDefault="005E766F" w:rsidP="000120B4">
            <w:pPr>
              <w:jc w:val="center"/>
            </w:pPr>
            <w:r>
              <w:t>750</w:t>
            </w:r>
          </w:p>
        </w:tc>
        <w:tc>
          <w:tcPr>
            <w:tcW w:w="2265" w:type="dxa"/>
          </w:tcPr>
          <w:p w14:paraId="2D2A7583" w14:textId="758EA973" w:rsidR="005E766F" w:rsidRDefault="005E766F" w:rsidP="000120B4">
            <w:pPr>
              <w:jc w:val="center"/>
            </w:pPr>
            <w:r>
              <w:t>0.0</w:t>
            </w:r>
            <w:r w:rsidR="000F6767">
              <w:t>052</w:t>
            </w:r>
          </w:p>
        </w:tc>
        <w:tc>
          <w:tcPr>
            <w:tcW w:w="2266" w:type="dxa"/>
          </w:tcPr>
          <w:p w14:paraId="50EAFFA6" w14:textId="27CEB97C" w:rsidR="005E766F" w:rsidRDefault="005E766F" w:rsidP="000120B4">
            <w:pPr>
              <w:jc w:val="center"/>
            </w:pPr>
            <w:r>
              <w:t>0.9</w:t>
            </w:r>
            <w:r w:rsidR="000F6767">
              <w:t>908</w:t>
            </w:r>
          </w:p>
        </w:tc>
      </w:tr>
    </w:tbl>
    <w:p w14:paraId="0A4836B3" w14:textId="50E41075" w:rsidR="006A6630" w:rsidRDefault="00853F68" w:rsidP="00452A51">
      <w:pPr>
        <w:pStyle w:val="Caption"/>
      </w:pPr>
      <w:bookmarkStart w:id="215" w:name="_Toc14794548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3</w:t>
      </w:r>
      <w:r w:rsidR="00C5580D">
        <w:fldChar w:fldCharType="end"/>
      </w:r>
      <w:r>
        <w:t xml:space="preserve"> </w:t>
      </w:r>
      <w:r w:rsidRPr="00B867DD">
        <w:t>Normalised Front IMU</w:t>
      </w:r>
      <w:r w:rsidR="00766E6A">
        <w:t>s</w:t>
      </w:r>
      <w:r w:rsidRPr="00B867DD">
        <w:t xml:space="preserve"> 5-layer MLP NN results from untrained </w:t>
      </w:r>
      <w:r w:rsidR="006547AD">
        <w:t xml:space="preserve">varied </w:t>
      </w:r>
      <w:r w:rsidRPr="00B867DD">
        <w:t>motion.</w:t>
      </w:r>
      <w:bookmarkEnd w:id="215"/>
    </w:p>
    <w:tbl>
      <w:tblPr>
        <w:tblStyle w:val="TableGrid"/>
        <w:tblW w:w="0" w:type="auto"/>
        <w:tblLook w:val="04A0" w:firstRow="1" w:lastRow="0" w:firstColumn="1" w:lastColumn="0" w:noHBand="0" w:noVBand="1"/>
      </w:tblPr>
      <w:tblGrid>
        <w:gridCol w:w="2265"/>
        <w:gridCol w:w="2265"/>
        <w:gridCol w:w="2265"/>
        <w:gridCol w:w="2266"/>
      </w:tblGrid>
      <w:tr w:rsidR="006A6630" w14:paraId="4ADAC773" w14:textId="77777777" w:rsidTr="000120B4">
        <w:tc>
          <w:tcPr>
            <w:tcW w:w="2265" w:type="dxa"/>
          </w:tcPr>
          <w:p w14:paraId="565B885F" w14:textId="77777777" w:rsidR="006A6630" w:rsidRDefault="006A6630" w:rsidP="000120B4">
            <w:pPr>
              <w:jc w:val="center"/>
            </w:pPr>
          </w:p>
        </w:tc>
        <w:tc>
          <w:tcPr>
            <w:tcW w:w="2265" w:type="dxa"/>
          </w:tcPr>
          <w:p w14:paraId="108B8BB1" w14:textId="77777777" w:rsidR="006A6630" w:rsidRDefault="006A6630" w:rsidP="000120B4">
            <w:pPr>
              <w:jc w:val="center"/>
            </w:pPr>
            <w:r>
              <w:t>Observations</w:t>
            </w:r>
          </w:p>
        </w:tc>
        <w:tc>
          <w:tcPr>
            <w:tcW w:w="2265" w:type="dxa"/>
          </w:tcPr>
          <w:p w14:paraId="547ABD59" w14:textId="77777777" w:rsidR="006A6630" w:rsidRDefault="006A6630" w:rsidP="000120B4">
            <w:pPr>
              <w:jc w:val="center"/>
            </w:pPr>
            <w:r>
              <w:t>MSE</w:t>
            </w:r>
          </w:p>
        </w:tc>
        <w:tc>
          <w:tcPr>
            <w:tcW w:w="2266" w:type="dxa"/>
          </w:tcPr>
          <w:p w14:paraId="03BED414" w14:textId="77777777" w:rsidR="006A6630" w:rsidRDefault="006A6630" w:rsidP="000120B4">
            <w:pPr>
              <w:jc w:val="center"/>
            </w:pPr>
            <w:r>
              <w:t>R</w:t>
            </w:r>
          </w:p>
        </w:tc>
      </w:tr>
      <w:tr w:rsidR="006A6630" w14:paraId="4C42F30A" w14:textId="77777777" w:rsidTr="000120B4">
        <w:tc>
          <w:tcPr>
            <w:tcW w:w="2265" w:type="dxa"/>
          </w:tcPr>
          <w:p w14:paraId="46226BDB" w14:textId="77777777" w:rsidR="006A6630" w:rsidRDefault="006A6630" w:rsidP="000120B4">
            <w:pPr>
              <w:jc w:val="center"/>
            </w:pPr>
            <w:r>
              <w:t>Additional Test</w:t>
            </w:r>
          </w:p>
        </w:tc>
        <w:tc>
          <w:tcPr>
            <w:tcW w:w="2265" w:type="dxa"/>
          </w:tcPr>
          <w:p w14:paraId="31908BAC" w14:textId="77777777" w:rsidR="006A6630" w:rsidRDefault="006A6630" w:rsidP="000120B4">
            <w:pPr>
              <w:jc w:val="center"/>
            </w:pPr>
            <w:r>
              <w:t>6054</w:t>
            </w:r>
          </w:p>
        </w:tc>
        <w:tc>
          <w:tcPr>
            <w:tcW w:w="2265" w:type="dxa"/>
          </w:tcPr>
          <w:p w14:paraId="114B1A88" w14:textId="15B2ACCC" w:rsidR="006A6630" w:rsidRDefault="006A6630" w:rsidP="000120B4">
            <w:pPr>
              <w:jc w:val="center"/>
            </w:pPr>
            <w:r>
              <w:t>7.0035e-04</w:t>
            </w:r>
          </w:p>
        </w:tc>
        <w:tc>
          <w:tcPr>
            <w:tcW w:w="2266" w:type="dxa"/>
          </w:tcPr>
          <w:p w14:paraId="09458D1B" w14:textId="5EE949EB" w:rsidR="006A6630" w:rsidRDefault="006A6630" w:rsidP="000120B4">
            <w:pPr>
              <w:jc w:val="center"/>
            </w:pPr>
            <w:r>
              <w:t>-0.8881</w:t>
            </w:r>
          </w:p>
        </w:tc>
      </w:tr>
    </w:tbl>
    <w:p w14:paraId="3E724B3F" w14:textId="77777777" w:rsidR="00806D15" w:rsidRDefault="00806D15" w:rsidP="00741172">
      <w:pPr>
        <w:pStyle w:val="BodyText"/>
      </w:pPr>
    </w:p>
    <w:p w14:paraId="30B7340B" w14:textId="70CB330C" w:rsidR="00741172" w:rsidRPr="00741172" w:rsidRDefault="00A655D5" w:rsidP="00741172">
      <w:pPr>
        <w:pStyle w:val="BodyText"/>
      </w:pPr>
      <w:r w:rsidRPr="00741172">
        <w:t xml:space="preserve">The results show that there is little statistically significant improvement between using the front three IMUs and the central IMU. This is likely because they are on a rigid board and the difference in spacing between the IMUs is too small to detect any differences. </w:t>
      </w:r>
      <w:r w:rsidR="006A6630" w:rsidRPr="00741172">
        <w:t>The untrained data tests show that the MLP model is not capable of</w:t>
      </w:r>
      <w:r w:rsidR="00B9383E" w:rsidRPr="00741172">
        <w:t xml:space="preserve"> understanding the relationships</w:t>
      </w:r>
      <w:r w:rsidR="00F711C8" w:rsidRPr="00741172">
        <w:t>, even with the assistance of extra IMU input data</w:t>
      </w:r>
      <w:r w:rsidR="006A6630" w:rsidRPr="00741172">
        <w:t xml:space="preserve">. </w:t>
      </w:r>
      <w:r w:rsidR="006A6630" w:rsidRPr="00741172">
        <w:br/>
      </w:r>
      <w:r w:rsidR="006A6630" w:rsidRPr="00741172">
        <w:br/>
        <w:t xml:space="preserve">As a NARXNET </w:t>
      </w:r>
      <w:r w:rsidR="006046F8" w:rsidRPr="00741172">
        <w:t xml:space="preserve">NN produced </w:t>
      </w:r>
      <w:r w:rsidR="006A6630" w:rsidRPr="00741172">
        <w:t>the best performance per processing time</w:t>
      </w:r>
      <w:r w:rsidR="006046F8" w:rsidRPr="00741172">
        <w:t xml:space="preserve"> when using the central IMU</w:t>
      </w:r>
      <w:r w:rsidR="006A6630" w:rsidRPr="00741172">
        <w:t xml:space="preserve"> </w:t>
      </w:r>
      <w:r w:rsidR="006046F8" w:rsidRPr="00741172">
        <w:t xml:space="preserve">alone </w:t>
      </w:r>
      <w:r w:rsidR="006A6630" w:rsidRPr="00741172">
        <w:t>(Section 4.4), this model was evaluated</w:t>
      </w:r>
      <w:r w:rsidR="006046F8" w:rsidRPr="00741172">
        <w:t xml:space="preserve"> over the front IMUs</w:t>
      </w:r>
      <w:r w:rsidR="006A6630" w:rsidRPr="00741172">
        <w:t>. The results are shown in Table</w:t>
      </w:r>
      <w:r w:rsidR="00C5580D" w:rsidRPr="00741172">
        <w:t>s</w:t>
      </w:r>
      <w:r w:rsidR="006A6630" w:rsidRPr="00741172">
        <w:t xml:space="preserve"> </w:t>
      </w:r>
      <w:r w:rsidR="006046F8" w:rsidRPr="00741172">
        <w:t>4.</w:t>
      </w:r>
      <w:r w:rsidR="00C5580D" w:rsidRPr="00741172">
        <w:t>24 to 4.26</w:t>
      </w:r>
      <w:r w:rsidR="006A6630" w:rsidRPr="00741172">
        <w:t>.</w:t>
      </w:r>
    </w:p>
    <w:p w14:paraId="4AD2AFC8" w14:textId="71AD2070" w:rsidR="006A6630" w:rsidRDefault="006547AD" w:rsidP="00452A51">
      <w:pPr>
        <w:pStyle w:val="Caption"/>
      </w:pPr>
      <w:bookmarkStart w:id="216" w:name="_Toc147945483"/>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24</w:t>
      </w:r>
      <w:r w:rsidR="00C5580D">
        <w:fldChar w:fldCharType="end"/>
      </w:r>
      <w:r>
        <w:t xml:space="preserve"> </w:t>
      </w:r>
      <w:r w:rsidRPr="00403F4F">
        <w:t xml:space="preserve">Normalised Front IMU 10-layer NARXNET NN training </w:t>
      </w:r>
      <w:r w:rsidR="00C5580D">
        <w:t>progress</w:t>
      </w:r>
      <w:r w:rsidRPr="00403F4F">
        <w:t xml:space="preserve"> from varied motion.</w:t>
      </w:r>
      <w:bookmarkEnd w:id="216"/>
    </w:p>
    <w:tbl>
      <w:tblPr>
        <w:tblStyle w:val="TableGrid"/>
        <w:tblW w:w="0" w:type="auto"/>
        <w:tblLook w:val="04A0" w:firstRow="1" w:lastRow="0" w:firstColumn="1" w:lastColumn="0" w:noHBand="0" w:noVBand="1"/>
      </w:tblPr>
      <w:tblGrid>
        <w:gridCol w:w="2265"/>
        <w:gridCol w:w="2265"/>
        <w:gridCol w:w="2265"/>
        <w:gridCol w:w="2266"/>
      </w:tblGrid>
      <w:tr w:rsidR="006A6630" w14:paraId="77C3B4E3" w14:textId="77777777" w:rsidTr="000120B4">
        <w:tc>
          <w:tcPr>
            <w:tcW w:w="2265" w:type="dxa"/>
          </w:tcPr>
          <w:p w14:paraId="1B576D43" w14:textId="77777777" w:rsidR="006A6630" w:rsidRDefault="006A6630" w:rsidP="000120B4">
            <w:pPr>
              <w:jc w:val="center"/>
            </w:pPr>
            <w:r>
              <w:t>Unit</w:t>
            </w:r>
          </w:p>
        </w:tc>
        <w:tc>
          <w:tcPr>
            <w:tcW w:w="2265" w:type="dxa"/>
          </w:tcPr>
          <w:p w14:paraId="04075C70" w14:textId="77777777" w:rsidR="006A6630" w:rsidRDefault="006A6630" w:rsidP="000120B4">
            <w:pPr>
              <w:jc w:val="center"/>
            </w:pPr>
            <w:r>
              <w:t>Initial Value</w:t>
            </w:r>
          </w:p>
        </w:tc>
        <w:tc>
          <w:tcPr>
            <w:tcW w:w="2265" w:type="dxa"/>
          </w:tcPr>
          <w:p w14:paraId="2971F7E6" w14:textId="77777777" w:rsidR="006A6630" w:rsidRDefault="006A6630" w:rsidP="000120B4">
            <w:pPr>
              <w:jc w:val="center"/>
            </w:pPr>
            <w:r>
              <w:t>Stopped Value</w:t>
            </w:r>
          </w:p>
        </w:tc>
        <w:tc>
          <w:tcPr>
            <w:tcW w:w="2266" w:type="dxa"/>
          </w:tcPr>
          <w:p w14:paraId="144009C6" w14:textId="77777777" w:rsidR="006A6630" w:rsidRDefault="006A6630" w:rsidP="000120B4">
            <w:pPr>
              <w:jc w:val="center"/>
            </w:pPr>
            <w:r>
              <w:t>Target Value</w:t>
            </w:r>
          </w:p>
        </w:tc>
      </w:tr>
      <w:tr w:rsidR="006A6630" w14:paraId="4F61A91C" w14:textId="77777777" w:rsidTr="000120B4">
        <w:tc>
          <w:tcPr>
            <w:tcW w:w="2265" w:type="dxa"/>
          </w:tcPr>
          <w:p w14:paraId="29FF5F01" w14:textId="77777777" w:rsidR="006A6630" w:rsidRDefault="006A6630" w:rsidP="000120B4">
            <w:pPr>
              <w:jc w:val="center"/>
            </w:pPr>
            <w:r>
              <w:t>Epoch</w:t>
            </w:r>
          </w:p>
        </w:tc>
        <w:tc>
          <w:tcPr>
            <w:tcW w:w="2265" w:type="dxa"/>
          </w:tcPr>
          <w:p w14:paraId="44EC6AA0" w14:textId="77777777" w:rsidR="006A6630" w:rsidRDefault="006A6630" w:rsidP="000120B4">
            <w:pPr>
              <w:jc w:val="center"/>
            </w:pPr>
            <w:r>
              <w:t>0</w:t>
            </w:r>
          </w:p>
        </w:tc>
        <w:tc>
          <w:tcPr>
            <w:tcW w:w="2265" w:type="dxa"/>
          </w:tcPr>
          <w:p w14:paraId="3CC35DFB" w14:textId="6C4E8D29" w:rsidR="006A6630" w:rsidRDefault="006A6630" w:rsidP="000120B4">
            <w:pPr>
              <w:jc w:val="center"/>
            </w:pPr>
            <w:r>
              <w:t>2</w:t>
            </w:r>
            <w:r w:rsidR="00C5580D">
              <w:t>0</w:t>
            </w:r>
          </w:p>
        </w:tc>
        <w:tc>
          <w:tcPr>
            <w:tcW w:w="2266" w:type="dxa"/>
          </w:tcPr>
          <w:p w14:paraId="2DF94891" w14:textId="77777777" w:rsidR="006A6630" w:rsidRDefault="006A6630" w:rsidP="000120B4">
            <w:pPr>
              <w:jc w:val="center"/>
            </w:pPr>
            <w:r>
              <w:t>1000</w:t>
            </w:r>
          </w:p>
        </w:tc>
      </w:tr>
      <w:tr w:rsidR="006A6630" w14:paraId="641A6E2A" w14:textId="77777777" w:rsidTr="000120B4">
        <w:tc>
          <w:tcPr>
            <w:tcW w:w="2265" w:type="dxa"/>
          </w:tcPr>
          <w:p w14:paraId="70A1671E" w14:textId="77777777" w:rsidR="006A6630" w:rsidRDefault="006A6630" w:rsidP="000120B4">
            <w:pPr>
              <w:jc w:val="center"/>
            </w:pPr>
            <w:r>
              <w:t>Elapsed Time</w:t>
            </w:r>
          </w:p>
        </w:tc>
        <w:tc>
          <w:tcPr>
            <w:tcW w:w="2265" w:type="dxa"/>
          </w:tcPr>
          <w:p w14:paraId="7AFDE2D4" w14:textId="77777777" w:rsidR="006A6630" w:rsidRDefault="006A6630" w:rsidP="000120B4">
            <w:pPr>
              <w:jc w:val="center"/>
            </w:pPr>
            <w:r>
              <w:t>-</w:t>
            </w:r>
          </w:p>
        </w:tc>
        <w:tc>
          <w:tcPr>
            <w:tcW w:w="2265" w:type="dxa"/>
          </w:tcPr>
          <w:p w14:paraId="78F3E5CF" w14:textId="1C8A49F2" w:rsidR="006A6630" w:rsidRDefault="006A6630" w:rsidP="000120B4">
            <w:pPr>
              <w:jc w:val="center"/>
            </w:pPr>
            <w:r>
              <w:t>00:00:0</w:t>
            </w:r>
            <w:r w:rsidR="00C5580D">
              <w:t>1</w:t>
            </w:r>
          </w:p>
        </w:tc>
        <w:tc>
          <w:tcPr>
            <w:tcW w:w="2266" w:type="dxa"/>
          </w:tcPr>
          <w:p w14:paraId="3FC42DB6" w14:textId="77777777" w:rsidR="006A6630" w:rsidRDefault="006A6630" w:rsidP="000120B4">
            <w:pPr>
              <w:jc w:val="center"/>
            </w:pPr>
            <w:r>
              <w:t>-</w:t>
            </w:r>
          </w:p>
        </w:tc>
      </w:tr>
      <w:tr w:rsidR="006A6630" w14:paraId="2CB2394C" w14:textId="77777777" w:rsidTr="000120B4">
        <w:tc>
          <w:tcPr>
            <w:tcW w:w="2265" w:type="dxa"/>
          </w:tcPr>
          <w:p w14:paraId="6501334C" w14:textId="77777777" w:rsidR="006A6630" w:rsidRDefault="006A6630" w:rsidP="000120B4">
            <w:pPr>
              <w:jc w:val="center"/>
            </w:pPr>
            <w:r>
              <w:t>Performance</w:t>
            </w:r>
          </w:p>
        </w:tc>
        <w:tc>
          <w:tcPr>
            <w:tcW w:w="2265" w:type="dxa"/>
          </w:tcPr>
          <w:p w14:paraId="7A19D5FA" w14:textId="004379B2" w:rsidR="006A6630" w:rsidRDefault="006A6630" w:rsidP="000120B4">
            <w:pPr>
              <w:jc w:val="center"/>
            </w:pPr>
            <w:r>
              <w:t>0.00</w:t>
            </w:r>
            <w:r w:rsidR="00C5580D">
              <w:t>23</w:t>
            </w:r>
          </w:p>
        </w:tc>
        <w:tc>
          <w:tcPr>
            <w:tcW w:w="2265" w:type="dxa"/>
          </w:tcPr>
          <w:p w14:paraId="4C32E330" w14:textId="37A05EA8" w:rsidR="006A6630" w:rsidRDefault="00C5580D" w:rsidP="000120B4">
            <w:pPr>
              <w:jc w:val="center"/>
            </w:pPr>
            <w:r>
              <w:t>3.45e-08</w:t>
            </w:r>
          </w:p>
        </w:tc>
        <w:tc>
          <w:tcPr>
            <w:tcW w:w="2266" w:type="dxa"/>
          </w:tcPr>
          <w:p w14:paraId="57427C95" w14:textId="77777777" w:rsidR="006A6630" w:rsidRDefault="006A6630" w:rsidP="000120B4">
            <w:pPr>
              <w:jc w:val="center"/>
            </w:pPr>
            <w:r>
              <w:t>0</w:t>
            </w:r>
          </w:p>
        </w:tc>
      </w:tr>
      <w:tr w:rsidR="006A6630" w14:paraId="73E56570" w14:textId="77777777" w:rsidTr="000120B4">
        <w:tc>
          <w:tcPr>
            <w:tcW w:w="2265" w:type="dxa"/>
          </w:tcPr>
          <w:p w14:paraId="4C4CD1EE" w14:textId="77777777" w:rsidR="006A6630" w:rsidRDefault="006A6630" w:rsidP="000120B4">
            <w:pPr>
              <w:jc w:val="center"/>
            </w:pPr>
            <w:r>
              <w:t>Gradient</w:t>
            </w:r>
          </w:p>
        </w:tc>
        <w:tc>
          <w:tcPr>
            <w:tcW w:w="2265" w:type="dxa"/>
          </w:tcPr>
          <w:p w14:paraId="3A1E6F94" w14:textId="505D90A4" w:rsidR="006A6630" w:rsidRDefault="006A6630" w:rsidP="000120B4">
            <w:pPr>
              <w:jc w:val="center"/>
            </w:pPr>
            <w:r>
              <w:t>0.00</w:t>
            </w:r>
            <w:r w:rsidR="00C5580D">
              <w:t>431</w:t>
            </w:r>
          </w:p>
        </w:tc>
        <w:tc>
          <w:tcPr>
            <w:tcW w:w="2265" w:type="dxa"/>
          </w:tcPr>
          <w:p w14:paraId="3CAB4B9F" w14:textId="3082B63A" w:rsidR="006A6630" w:rsidRDefault="00C5580D" w:rsidP="000120B4">
            <w:pPr>
              <w:jc w:val="center"/>
            </w:pPr>
            <w:r>
              <w:t>8.69e-08</w:t>
            </w:r>
          </w:p>
        </w:tc>
        <w:tc>
          <w:tcPr>
            <w:tcW w:w="2266" w:type="dxa"/>
          </w:tcPr>
          <w:p w14:paraId="1280D7D9" w14:textId="77777777" w:rsidR="006A6630" w:rsidRDefault="006A6630" w:rsidP="000120B4">
            <w:pPr>
              <w:jc w:val="center"/>
            </w:pPr>
            <w:r>
              <w:t>1e -07</w:t>
            </w:r>
          </w:p>
        </w:tc>
      </w:tr>
      <w:tr w:rsidR="006A6630" w14:paraId="31355880" w14:textId="77777777" w:rsidTr="000120B4">
        <w:tc>
          <w:tcPr>
            <w:tcW w:w="2265" w:type="dxa"/>
          </w:tcPr>
          <w:p w14:paraId="42717013" w14:textId="77777777" w:rsidR="006A6630" w:rsidRDefault="006A6630" w:rsidP="000120B4">
            <w:pPr>
              <w:jc w:val="center"/>
            </w:pPr>
            <w:r>
              <w:t>Mu</w:t>
            </w:r>
          </w:p>
        </w:tc>
        <w:tc>
          <w:tcPr>
            <w:tcW w:w="2265" w:type="dxa"/>
          </w:tcPr>
          <w:p w14:paraId="14E56272" w14:textId="77777777" w:rsidR="006A6630" w:rsidRDefault="006A6630" w:rsidP="000120B4">
            <w:pPr>
              <w:jc w:val="center"/>
            </w:pPr>
            <w:r>
              <w:t>0.001</w:t>
            </w:r>
          </w:p>
        </w:tc>
        <w:tc>
          <w:tcPr>
            <w:tcW w:w="2265" w:type="dxa"/>
          </w:tcPr>
          <w:p w14:paraId="3EFE6537" w14:textId="7587AAE1" w:rsidR="006A6630" w:rsidRDefault="006A6630" w:rsidP="000120B4">
            <w:pPr>
              <w:jc w:val="center"/>
            </w:pPr>
            <w:r>
              <w:t>1e-08</w:t>
            </w:r>
          </w:p>
        </w:tc>
        <w:tc>
          <w:tcPr>
            <w:tcW w:w="2266" w:type="dxa"/>
          </w:tcPr>
          <w:p w14:paraId="407DB27E" w14:textId="77777777" w:rsidR="006A6630" w:rsidRDefault="006A6630" w:rsidP="000120B4">
            <w:pPr>
              <w:jc w:val="center"/>
            </w:pPr>
            <w:r>
              <w:t>1e+10</w:t>
            </w:r>
          </w:p>
        </w:tc>
      </w:tr>
      <w:tr w:rsidR="006A6630" w14:paraId="123896BA" w14:textId="77777777" w:rsidTr="000120B4">
        <w:tc>
          <w:tcPr>
            <w:tcW w:w="2265" w:type="dxa"/>
          </w:tcPr>
          <w:p w14:paraId="66910056" w14:textId="77777777" w:rsidR="006A6630" w:rsidRDefault="006A6630" w:rsidP="000120B4">
            <w:pPr>
              <w:jc w:val="center"/>
            </w:pPr>
            <w:r>
              <w:t>Validation Checks</w:t>
            </w:r>
          </w:p>
        </w:tc>
        <w:tc>
          <w:tcPr>
            <w:tcW w:w="2265" w:type="dxa"/>
          </w:tcPr>
          <w:p w14:paraId="63C6DB47" w14:textId="77777777" w:rsidR="006A6630" w:rsidRDefault="006A6630" w:rsidP="000120B4">
            <w:pPr>
              <w:jc w:val="center"/>
            </w:pPr>
            <w:r>
              <w:t>0</w:t>
            </w:r>
          </w:p>
        </w:tc>
        <w:tc>
          <w:tcPr>
            <w:tcW w:w="2265" w:type="dxa"/>
          </w:tcPr>
          <w:p w14:paraId="5ED70C2E" w14:textId="240F8030" w:rsidR="006A6630" w:rsidRDefault="0052618F" w:rsidP="000120B4">
            <w:pPr>
              <w:jc w:val="center"/>
            </w:pPr>
            <w:r>
              <w:t>0</w:t>
            </w:r>
          </w:p>
        </w:tc>
        <w:tc>
          <w:tcPr>
            <w:tcW w:w="2266" w:type="dxa"/>
          </w:tcPr>
          <w:p w14:paraId="7AFB354C" w14:textId="77777777" w:rsidR="006A6630" w:rsidRDefault="006A6630" w:rsidP="000120B4">
            <w:pPr>
              <w:jc w:val="center"/>
            </w:pPr>
            <w:r>
              <w:t>6</w:t>
            </w:r>
          </w:p>
        </w:tc>
      </w:tr>
    </w:tbl>
    <w:p w14:paraId="2B78D617" w14:textId="1050C7D2" w:rsidR="00744898" w:rsidRDefault="00744898">
      <w:pPr>
        <w:rPr>
          <w:rFonts w:ascii="Calibri" w:hAnsi="Calibri" w:cs="Calibri"/>
          <w:b/>
          <w:bCs/>
          <w:sz w:val="26"/>
          <w:szCs w:val="26"/>
        </w:rPr>
      </w:pPr>
    </w:p>
    <w:p w14:paraId="380423B0" w14:textId="77777777" w:rsidR="003B6104" w:rsidRDefault="003B6104">
      <w:pPr>
        <w:rPr>
          <w:rFonts w:ascii="Calibri" w:hAnsi="Calibri"/>
          <w:noProof/>
          <w:szCs w:val="20"/>
        </w:rPr>
      </w:pPr>
      <w:r>
        <w:br w:type="page"/>
      </w:r>
    </w:p>
    <w:p w14:paraId="50CDCCA0" w14:textId="4D470127" w:rsidR="00C5580D" w:rsidRDefault="00C5580D" w:rsidP="00452A51">
      <w:pPr>
        <w:pStyle w:val="Caption"/>
      </w:pPr>
      <w:bookmarkStart w:id="217" w:name="_Toc147945484"/>
      <w:r>
        <w:lastRenderedPageBreak/>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25</w:t>
      </w:r>
      <w:r>
        <w:fldChar w:fldCharType="end"/>
      </w:r>
      <w:r>
        <w:t xml:space="preserve"> </w:t>
      </w:r>
      <w:r w:rsidRPr="009E1050">
        <w:t xml:space="preserve">Normalised Front IMUs </w:t>
      </w:r>
      <w:r>
        <w:t>10</w:t>
      </w:r>
      <w:r w:rsidRPr="009E1050">
        <w:t>-layer NARXNET NN</w:t>
      </w:r>
      <w:r>
        <w:t xml:space="preserve"> training </w:t>
      </w:r>
      <w:r w:rsidRPr="009E1050">
        <w:t>results from varied motion</w:t>
      </w:r>
      <w:bookmarkEnd w:id="217"/>
    </w:p>
    <w:tbl>
      <w:tblPr>
        <w:tblStyle w:val="TableGrid"/>
        <w:tblW w:w="0" w:type="auto"/>
        <w:tblLook w:val="04A0" w:firstRow="1" w:lastRow="0" w:firstColumn="1" w:lastColumn="0" w:noHBand="0" w:noVBand="1"/>
      </w:tblPr>
      <w:tblGrid>
        <w:gridCol w:w="2265"/>
        <w:gridCol w:w="2265"/>
        <w:gridCol w:w="2265"/>
        <w:gridCol w:w="2266"/>
      </w:tblGrid>
      <w:tr w:rsidR="00C5580D" w14:paraId="79F9E9A0" w14:textId="77777777" w:rsidTr="003F31E5">
        <w:tc>
          <w:tcPr>
            <w:tcW w:w="2265" w:type="dxa"/>
          </w:tcPr>
          <w:p w14:paraId="022FF058" w14:textId="77777777" w:rsidR="00C5580D" w:rsidRDefault="00C5580D" w:rsidP="003F31E5">
            <w:pPr>
              <w:jc w:val="center"/>
            </w:pPr>
          </w:p>
        </w:tc>
        <w:tc>
          <w:tcPr>
            <w:tcW w:w="2265" w:type="dxa"/>
          </w:tcPr>
          <w:p w14:paraId="042407C2" w14:textId="77777777" w:rsidR="00C5580D" w:rsidRDefault="00C5580D" w:rsidP="003F31E5">
            <w:pPr>
              <w:jc w:val="center"/>
            </w:pPr>
            <w:r>
              <w:t>Observations</w:t>
            </w:r>
          </w:p>
        </w:tc>
        <w:tc>
          <w:tcPr>
            <w:tcW w:w="2265" w:type="dxa"/>
          </w:tcPr>
          <w:p w14:paraId="754A6243" w14:textId="77777777" w:rsidR="00C5580D" w:rsidRDefault="00C5580D" w:rsidP="003F31E5">
            <w:pPr>
              <w:jc w:val="center"/>
            </w:pPr>
            <w:r>
              <w:t>MSE</w:t>
            </w:r>
          </w:p>
        </w:tc>
        <w:tc>
          <w:tcPr>
            <w:tcW w:w="2266" w:type="dxa"/>
          </w:tcPr>
          <w:p w14:paraId="41A88B6F" w14:textId="77777777" w:rsidR="00C5580D" w:rsidRDefault="00C5580D" w:rsidP="003F31E5">
            <w:pPr>
              <w:jc w:val="center"/>
            </w:pPr>
            <w:r>
              <w:t>R</w:t>
            </w:r>
          </w:p>
        </w:tc>
      </w:tr>
      <w:tr w:rsidR="00C5580D" w14:paraId="114F2ADC" w14:textId="77777777" w:rsidTr="003F31E5">
        <w:tc>
          <w:tcPr>
            <w:tcW w:w="2265" w:type="dxa"/>
          </w:tcPr>
          <w:p w14:paraId="0384AA32" w14:textId="77777777" w:rsidR="00C5580D" w:rsidRDefault="00C5580D" w:rsidP="003F31E5">
            <w:pPr>
              <w:jc w:val="center"/>
            </w:pPr>
            <w:r>
              <w:t>Training</w:t>
            </w:r>
          </w:p>
        </w:tc>
        <w:tc>
          <w:tcPr>
            <w:tcW w:w="2265" w:type="dxa"/>
          </w:tcPr>
          <w:p w14:paraId="1381F870" w14:textId="77777777" w:rsidR="00C5580D" w:rsidRDefault="00C5580D" w:rsidP="003F31E5">
            <w:pPr>
              <w:jc w:val="center"/>
            </w:pPr>
            <w:r>
              <w:t>3497</w:t>
            </w:r>
          </w:p>
        </w:tc>
        <w:tc>
          <w:tcPr>
            <w:tcW w:w="2265" w:type="dxa"/>
          </w:tcPr>
          <w:p w14:paraId="7C24A3F8" w14:textId="35045E14" w:rsidR="00C5580D" w:rsidRDefault="00C5580D" w:rsidP="003F31E5">
            <w:pPr>
              <w:jc w:val="center"/>
            </w:pPr>
            <w:r>
              <w:t>3.4527e-08</w:t>
            </w:r>
          </w:p>
        </w:tc>
        <w:tc>
          <w:tcPr>
            <w:tcW w:w="2266" w:type="dxa"/>
          </w:tcPr>
          <w:p w14:paraId="24B365A5" w14:textId="77777777" w:rsidR="00C5580D" w:rsidRDefault="00C5580D" w:rsidP="003F31E5">
            <w:pPr>
              <w:jc w:val="center"/>
            </w:pPr>
            <w:r>
              <w:t>0.9999</w:t>
            </w:r>
          </w:p>
        </w:tc>
      </w:tr>
      <w:tr w:rsidR="00C5580D" w14:paraId="47FB1488" w14:textId="77777777" w:rsidTr="003F31E5">
        <w:tc>
          <w:tcPr>
            <w:tcW w:w="2265" w:type="dxa"/>
          </w:tcPr>
          <w:p w14:paraId="252BEB14" w14:textId="77777777" w:rsidR="00C5580D" w:rsidRDefault="00C5580D" w:rsidP="003F31E5">
            <w:pPr>
              <w:jc w:val="center"/>
            </w:pPr>
            <w:r>
              <w:t>Validation</w:t>
            </w:r>
          </w:p>
        </w:tc>
        <w:tc>
          <w:tcPr>
            <w:tcW w:w="2265" w:type="dxa"/>
          </w:tcPr>
          <w:p w14:paraId="20E617BD" w14:textId="77777777" w:rsidR="00C5580D" w:rsidRDefault="00C5580D" w:rsidP="003F31E5">
            <w:pPr>
              <w:jc w:val="center"/>
            </w:pPr>
            <w:r>
              <w:t>750</w:t>
            </w:r>
          </w:p>
        </w:tc>
        <w:tc>
          <w:tcPr>
            <w:tcW w:w="2265" w:type="dxa"/>
          </w:tcPr>
          <w:p w14:paraId="36296D5A" w14:textId="7EA286E0" w:rsidR="00C5580D" w:rsidRDefault="00C5580D" w:rsidP="003F31E5">
            <w:pPr>
              <w:jc w:val="center"/>
            </w:pPr>
            <w:r>
              <w:t>3.9120e-08</w:t>
            </w:r>
          </w:p>
        </w:tc>
        <w:tc>
          <w:tcPr>
            <w:tcW w:w="2266" w:type="dxa"/>
          </w:tcPr>
          <w:p w14:paraId="6E54D84E" w14:textId="77777777" w:rsidR="00C5580D" w:rsidRDefault="00C5580D" w:rsidP="003F31E5">
            <w:pPr>
              <w:jc w:val="center"/>
            </w:pPr>
            <w:r>
              <w:t>0.9999</w:t>
            </w:r>
          </w:p>
        </w:tc>
      </w:tr>
      <w:tr w:rsidR="00C5580D" w14:paraId="07CA0CBF" w14:textId="77777777" w:rsidTr="003F31E5">
        <w:tc>
          <w:tcPr>
            <w:tcW w:w="2265" w:type="dxa"/>
          </w:tcPr>
          <w:p w14:paraId="064F8A57" w14:textId="77777777" w:rsidR="00C5580D" w:rsidRDefault="00C5580D" w:rsidP="003F31E5">
            <w:pPr>
              <w:jc w:val="center"/>
            </w:pPr>
            <w:r>
              <w:t>Test</w:t>
            </w:r>
          </w:p>
        </w:tc>
        <w:tc>
          <w:tcPr>
            <w:tcW w:w="2265" w:type="dxa"/>
          </w:tcPr>
          <w:p w14:paraId="347AD26B" w14:textId="77777777" w:rsidR="00C5580D" w:rsidRDefault="00C5580D" w:rsidP="003F31E5">
            <w:pPr>
              <w:jc w:val="center"/>
            </w:pPr>
            <w:r>
              <w:t>750</w:t>
            </w:r>
          </w:p>
        </w:tc>
        <w:tc>
          <w:tcPr>
            <w:tcW w:w="2265" w:type="dxa"/>
          </w:tcPr>
          <w:p w14:paraId="66E73028" w14:textId="7EEE03AF" w:rsidR="00C5580D" w:rsidRDefault="00C5580D" w:rsidP="003F31E5">
            <w:pPr>
              <w:jc w:val="center"/>
            </w:pPr>
            <w:r>
              <w:t>3.5716e-08</w:t>
            </w:r>
          </w:p>
        </w:tc>
        <w:tc>
          <w:tcPr>
            <w:tcW w:w="2266" w:type="dxa"/>
          </w:tcPr>
          <w:p w14:paraId="4E2F4DD7" w14:textId="77777777" w:rsidR="00C5580D" w:rsidRDefault="00C5580D" w:rsidP="003F31E5">
            <w:pPr>
              <w:jc w:val="center"/>
            </w:pPr>
            <w:r>
              <w:t>0.9999</w:t>
            </w:r>
          </w:p>
        </w:tc>
      </w:tr>
    </w:tbl>
    <w:p w14:paraId="3CCE3988" w14:textId="6C442CA2" w:rsidR="006547AD" w:rsidRDefault="00C5580D" w:rsidP="00452A51">
      <w:pPr>
        <w:pStyle w:val="Caption"/>
        <w:rPr>
          <w:rFonts w:cs="Calibri"/>
          <w:b/>
          <w:bCs/>
          <w:sz w:val="26"/>
          <w:szCs w:val="26"/>
        </w:rPr>
      </w:pPr>
      <w:bookmarkStart w:id="218" w:name="_Toc147945485"/>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26</w:t>
      </w:r>
      <w:r>
        <w:fldChar w:fldCharType="end"/>
      </w:r>
      <w:r>
        <w:t xml:space="preserve"> </w:t>
      </w:r>
      <w:r w:rsidRPr="00FE0C4E">
        <w:t>Normalised Front IMUs 10-layer NARXNET NN results from untrained varied motion</w:t>
      </w:r>
      <w:bookmarkEnd w:id="218"/>
    </w:p>
    <w:tbl>
      <w:tblPr>
        <w:tblStyle w:val="TableGrid"/>
        <w:tblW w:w="0" w:type="auto"/>
        <w:tblLook w:val="04A0" w:firstRow="1" w:lastRow="0" w:firstColumn="1" w:lastColumn="0" w:noHBand="0" w:noVBand="1"/>
      </w:tblPr>
      <w:tblGrid>
        <w:gridCol w:w="2265"/>
        <w:gridCol w:w="2265"/>
        <w:gridCol w:w="2265"/>
        <w:gridCol w:w="2266"/>
      </w:tblGrid>
      <w:tr w:rsidR="006547AD" w14:paraId="46AD9E43" w14:textId="77777777" w:rsidTr="003F31E5">
        <w:tc>
          <w:tcPr>
            <w:tcW w:w="2265" w:type="dxa"/>
          </w:tcPr>
          <w:p w14:paraId="4105A65C" w14:textId="77777777" w:rsidR="006547AD" w:rsidRDefault="006547AD" w:rsidP="003F31E5">
            <w:pPr>
              <w:jc w:val="center"/>
            </w:pPr>
          </w:p>
        </w:tc>
        <w:tc>
          <w:tcPr>
            <w:tcW w:w="2265" w:type="dxa"/>
          </w:tcPr>
          <w:p w14:paraId="10CBF8C2" w14:textId="77777777" w:rsidR="006547AD" w:rsidRDefault="006547AD" w:rsidP="003F31E5">
            <w:pPr>
              <w:jc w:val="center"/>
            </w:pPr>
            <w:r>
              <w:t>Observations</w:t>
            </w:r>
          </w:p>
        </w:tc>
        <w:tc>
          <w:tcPr>
            <w:tcW w:w="2265" w:type="dxa"/>
          </w:tcPr>
          <w:p w14:paraId="7C12DC13" w14:textId="77777777" w:rsidR="006547AD" w:rsidRDefault="006547AD" w:rsidP="003F31E5">
            <w:pPr>
              <w:jc w:val="center"/>
            </w:pPr>
            <w:r>
              <w:t>MSE</w:t>
            </w:r>
          </w:p>
        </w:tc>
        <w:tc>
          <w:tcPr>
            <w:tcW w:w="2266" w:type="dxa"/>
          </w:tcPr>
          <w:p w14:paraId="7A91CE8B" w14:textId="77777777" w:rsidR="006547AD" w:rsidRDefault="006547AD" w:rsidP="003F31E5">
            <w:pPr>
              <w:jc w:val="center"/>
            </w:pPr>
            <w:r>
              <w:t>R</w:t>
            </w:r>
          </w:p>
        </w:tc>
      </w:tr>
      <w:tr w:rsidR="006547AD" w14:paraId="6279E59E" w14:textId="77777777" w:rsidTr="003F31E5">
        <w:tc>
          <w:tcPr>
            <w:tcW w:w="2265" w:type="dxa"/>
          </w:tcPr>
          <w:p w14:paraId="0D9D3C3F" w14:textId="77777777" w:rsidR="006547AD" w:rsidRDefault="006547AD" w:rsidP="003F31E5">
            <w:pPr>
              <w:jc w:val="center"/>
            </w:pPr>
            <w:r>
              <w:t>Additional Test</w:t>
            </w:r>
          </w:p>
        </w:tc>
        <w:tc>
          <w:tcPr>
            <w:tcW w:w="2265" w:type="dxa"/>
          </w:tcPr>
          <w:p w14:paraId="641CF06F" w14:textId="77777777" w:rsidR="006547AD" w:rsidRDefault="006547AD" w:rsidP="003F31E5">
            <w:pPr>
              <w:jc w:val="center"/>
            </w:pPr>
            <w:r>
              <w:t>6054</w:t>
            </w:r>
          </w:p>
        </w:tc>
        <w:tc>
          <w:tcPr>
            <w:tcW w:w="2265" w:type="dxa"/>
          </w:tcPr>
          <w:p w14:paraId="4540D154" w14:textId="346E0DE2" w:rsidR="006547AD" w:rsidRDefault="00746B4B" w:rsidP="003F31E5">
            <w:pPr>
              <w:jc w:val="center"/>
            </w:pPr>
            <w:r>
              <w:t>5</w:t>
            </w:r>
            <w:r w:rsidR="006547AD">
              <w:t>.</w:t>
            </w:r>
            <w:r>
              <w:t>8264</w:t>
            </w:r>
            <w:r w:rsidR="006547AD">
              <w:t>e-0</w:t>
            </w:r>
            <w:r>
              <w:t>6</w:t>
            </w:r>
          </w:p>
        </w:tc>
        <w:tc>
          <w:tcPr>
            <w:tcW w:w="2266" w:type="dxa"/>
          </w:tcPr>
          <w:p w14:paraId="62AB58C8" w14:textId="7D176E2A" w:rsidR="006547AD" w:rsidRDefault="00746B4B" w:rsidP="003F31E5">
            <w:pPr>
              <w:jc w:val="center"/>
            </w:pPr>
            <w:r>
              <w:t>0.9935</w:t>
            </w:r>
          </w:p>
        </w:tc>
      </w:tr>
    </w:tbl>
    <w:p w14:paraId="7D162751" w14:textId="77777777" w:rsidR="00340AF8" w:rsidRDefault="00340AF8" w:rsidP="00340AF8">
      <w:pPr>
        <w:pStyle w:val="BodyText"/>
      </w:pPr>
    </w:p>
    <w:p w14:paraId="3FA6AF0A" w14:textId="5D4D6485" w:rsidR="00340AF8" w:rsidRDefault="00C5580D" w:rsidP="00340AF8">
      <w:pPr>
        <w:pStyle w:val="BodyText"/>
      </w:pPr>
      <w:r w:rsidRPr="00746B4B">
        <w:t xml:space="preserve">Reducing the NARXNET </w:t>
      </w:r>
      <w:r w:rsidR="00746B4B" w:rsidRPr="00746B4B">
        <w:t>NN layers to five produced the results shown in Tables 4.27 to 4.29.</w:t>
      </w:r>
    </w:p>
    <w:p w14:paraId="3371F499" w14:textId="7963B20B" w:rsidR="006547AD" w:rsidRDefault="00C5580D" w:rsidP="00452A51">
      <w:pPr>
        <w:pStyle w:val="Caption"/>
      </w:pPr>
      <w:bookmarkStart w:id="219" w:name="_Toc147945486"/>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27</w:t>
      </w:r>
      <w:r>
        <w:fldChar w:fldCharType="end"/>
      </w:r>
      <w:r>
        <w:t xml:space="preserve"> </w:t>
      </w:r>
      <w:r w:rsidRPr="00F72260">
        <w:t xml:space="preserve">Normalised Front IMU 5-layer NARXNET NN training </w:t>
      </w:r>
      <w:r>
        <w:t>progress</w:t>
      </w:r>
      <w:r w:rsidRPr="00F72260">
        <w:t xml:space="preserve"> from varied motion.</w:t>
      </w:r>
      <w:bookmarkEnd w:id="219"/>
    </w:p>
    <w:tbl>
      <w:tblPr>
        <w:tblStyle w:val="TableGrid"/>
        <w:tblW w:w="0" w:type="auto"/>
        <w:tblLook w:val="04A0" w:firstRow="1" w:lastRow="0" w:firstColumn="1" w:lastColumn="0" w:noHBand="0" w:noVBand="1"/>
      </w:tblPr>
      <w:tblGrid>
        <w:gridCol w:w="2265"/>
        <w:gridCol w:w="2265"/>
        <w:gridCol w:w="2265"/>
        <w:gridCol w:w="2266"/>
      </w:tblGrid>
      <w:tr w:rsidR="006547AD" w14:paraId="51AB6D66" w14:textId="77777777" w:rsidTr="003F31E5">
        <w:tc>
          <w:tcPr>
            <w:tcW w:w="2265" w:type="dxa"/>
          </w:tcPr>
          <w:p w14:paraId="35C164D4" w14:textId="77777777" w:rsidR="006547AD" w:rsidRDefault="006547AD" w:rsidP="003F31E5">
            <w:pPr>
              <w:jc w:val="center"/>
            </w:pPr>
            <w:r>
              <w:t>Unit</w:t>
            </w:r>
          </w:p>
        </w:tc>
        <w:tc>
          <w:tcPr>
            <w:tcW w:w="2265" w:type="dxa"/>
          </w:tcPr>
          <w:p w14:paraId="5745EB49" w14:textId="77777777" w:rsidR="006547AD" w:rsidRDefault="006547AD" w:rsidP="003F31E5">
            <w:pPr>
              <w:jc w:val="center"/>
            </w:pPr>
            <w:r>
              <w:t>Initial Value</w:t>
            </w:r>
          </w:p>
        </w:tc>
        <w:tc>
          <w:tcPr>
            <w:tcW w:w="2265" w:type="dxa"/>
          </w:tcPr>
          <w:p w14:paraId="30603A4B" w14:textId="77777777" w:rsidR="006547AD" w:rsidRDefault="006547AD" w:rsidP="003F31E5">
            <w:pPr>
              <w:jc w:val="center"/>
            </w:pPr>
            <w:r>
              <w:t>Stopped Value</w:t>
            </w:r>
          </w:p>
        </w:tc>
        <w:tc>
          <w:tcPr>
            <w:tcW w:w="2266" w:type="dxa"/>
          </w:tcPr>
          <w:p w14:paraId="76A922DD" w14:textId="77777777" w:rsidR="006547AD" w:rsidRDefault="006547AD" w:rsidP="003F31E5">
            <w:pPr>
              <w:jc w:val="center"/>
            </w:pPr>
            <w:r>
              <w:t>Target Value</w:t>
            </w:r>
          </w:p>
        </w:tc>
      </w:tr>
      <w:tr w:rsidR="006547AD" w14:paraId="330E75F2" w14:textId="77777777" w:rsidTr="003F31E5">
        <w:tc>
          <w:tcPr>
            <w:tcW w:w="2265" w:type="dxa"/>
          </w:tcPr>
          <w:p w14:paraId="3890B84C" w14:textId="77777777" w:rsidR="006547AD" w:rsidRDefault="006547AD" w:rsidP="003F31E5">
            <w:pPr>
              <w:jc w:val="center"/>
            </w:pPr>
            <w:r>
              <w:t>Epoch</w:t>
            </w:r>
          </w:p>
        </w:tc>
        <w:tc>
          <w:tcPr>
            <w:tcW w:w="2265" w:type="dxa"/>
          </w:tcPr>
          <w:p w14:paraId="22FB1813" w14:textId="77777777" w:rsidR="006547AD" w:rsidRDefault="006547AD" w:rsidP="003F31E5">
            <w:pPr>
              <w:jc w:val="center"/>
            </w:pPr>
            <w:r>
              <w:t>0</w:t>
            </w:r>
          </w:p>
        </w:tc>
        <w:tc>
          <w:tcPr>
            <w:tcW w:w="2265" w:type="dxa"/>
          </w:tcPr>
          <w:p w14:paraId="15D749ED" w14:textId="21958FF6" w:rsidR="006547AD" w:rsidRDefault="006547AD" w:rsidP="003F31E5">
            <w:pPr>
              <w:jc w:val="center"/>
            </w:pPr>
            <w:r>
              <w:t>21</w:t>
            </w:r>
          </w:p>
        </w:tc>
        <w:tc>
          <w:tcPr>
            <w:tcW w:w="2266" w:type="dxa"/>
          </w:tcPr>
          <w:p w14:paraId="7F3BC556" w14:textId="77777777" w:rsidR="006547AD" w:rsidRDefault="006547AD" w:rsidP="003F31E5">
            <w:pPr>
              <w:jc w:val="center"/>
            </w:pPr>
            <w:r>
              <w:t>1000</w:t>
            </w:r>
          </w:p>
        </w:tc>
      </w:tr>
      <w:tr w:rsidR="006547AD" w14:paraId="055B8C0C" w14:textId="77777777" w:rsidTr="003F31E5">
        <w:tc>
          <w:tcPr>
            <w:tcW w:w="2265" w:type="dxa"/>
          </w:tcPr>
          <w:p w14:paraId="4CCF8893" w14:textId="77777777" w:rsidR="006547AD" w:rsidRDefault="006547AD" w:rsidP="003F31E5">
            <w:pPr>
              <w:jc w:val="center"/>
            </w:pPr>
            <w:r>
              <w:t>Elapsed Time</w:t>
            </w:r>
          </w:p>
        </w:tc>
        <w:tc>
          <w:tcPr>
            <w:tcW w:w="2265" w:type="dxa"/>
          </w:tcPr>
          <w:p w14:paraId="50B74A11" w14:textId="77777777" w:rsidR="006547AD" w:rsidRDefault="006547AD" w:rsidP="003F31E5">
            <w:pPr>
              <w:jc w:val="center"/>
            </w:pPr>
            <w:r>
              <w:t>-</w:t>
            </w:r>
          </w:p>
        </w:tc>
        <w:tc>
          <w:tcPr>
            <w:tcW w:w="2265" w:type="dxa"/>
          </w:tcPr>
          <w:p w14:paraId="22A13FC6" w14:textId="77777777" w:rsidR="006547AD" w:rsidRDefault="006547AD" w:rsidP="003F31E5">
            <w:pPr>
              <w:jc w:val="center"/>
            </w:pPr>
            <w:r>
              <w:t>00:00:00</w:t>
            </w:r>
          </w:p>
        </w:tc>
        <w:tc>
          <w:tcPr>
            <w:tcW w:w="2266" w:type="dxa"/>
          </w:tcPr>
          <w:p w14:paraId="1F18615A" w14:textId="77777777" w:rsidR="006547AD" w:rsidRDefault="006547AD" w:rsidP="003F31E5">
            <w:pPr>
              <w:jc w:val="center"/>
            </w:pPr>
            <w:r>
              <w:t>-</w:t>
            </w:r>
          </w:p>
        </w:tc>
      </w:tr>
      <w:tr w:rsidR="006547AD" w14:paraId="5BA80431" w14:textId="77777777" w:rsidTr="003F31E5">
        <w:tc>
          <w:tcPr>
            <w:tcW w:w="2265" w:type="dxa"/>
          </w:tcPr>
          <w:p w14:paraId="24184D60" w14:textId="77777777" w:rsidR="006547AD" w:rsidRDefault="006547AD" w:rsidP="003F31E5">
            <w:pPr>
              <w:jc w:val="center"/>
            </w:pPr>
            <w:r>
              <w:t>Performance</w:t>
            </w:r>
          </w:p>
        </w:tc>
        <w:tc>
          <w:tcPr>
            <w:tcW w:w="2265" w:type="dxa"/>
          </w:tcPr>
          <w:p w14:paraId="535D2B60" w14:textId="01C08F63" w:rsidR="006547AD" w:rsidRDefault="006547AD" w:rsidP="003F31E5">
            <w:pPr>
              <w:jc w:val="center"/>
            </w:pPr>
            <w:r>
              <w:t>0.000127</w:t>
            </w:r>
          </w:p>
        </w:tc>
        <w:tc>
          <w:tcPr>
            <w:tcW w:w="2265" w:type="dxa"/>
          </w:tcPr>
          <w:p w14:paraId="3855D100" w14:textId="76B2E567" w:rsidR="006547AD" w:rsidRDefault="006547AD" w:rsidP="003F31E5">
            <w:pPr>
              <w:jc w:val="center"/>
            </w:pPr>
            <w:r>
              <w:t>3.26e</w:t>
            </w:r>
            <w:r w:rsidR="00746B4B">
              <w:t>-</w:t>
            </w:r>
            <w:r>
              <w:t>08</w:t>
            </w:r>
          </w:p>
        </w:tc>
        <w:tc>
          <w:tcPr>
            <w:tcW w:w="2266" w:type="dxa"/>
          </w:tcPr>
          <w:p w14:paraId="4F3FBFA5" w14:textId="77777777" w:rsidR="006547AD" w:rsidRDefault="006547AD" w:rsidP="003F31E5">
            <w:pPr>
              <w:jc w:val="center"/>
            </w:pPr>
            <w:r>
              <w:t>0</w:t>
            </w:r>
          </w:p>
        </w:tc>
      </w:tr>
      <w:tr w:rsidR="006547AD" w14:paraId="3489F45C" w14:textId="77777777" w:rsidTr="003F31E5">
        <w:tc>
          <w:tcPr>
            <w:tcW w:w="2265" w:type="dxa"/>
          </w:tcPr>
          <w:p w14:paraId="57B5B12D" w14:textId="77777777" w:rsidR="006547AD" w:rsidRDefault="006547AD" w:rsidP="003F31E5">
            <w:pPr>
              <w:jc w:val="center"/>
            </w:pPr>
            <w:r>
              <w:t>Gradient</w:t>
            </w:r>
          </w:p>
        </w:tc>
        <w:tc>
          <w:tcPr>
            <w:tcW w:w="2265" w:type="dxa"/>
          </w:tcPr>
          <w:p w14:paraId="705B0255" w14:textId="43D63CA2" w:rsidR="006547AD" w:rsidRDefault="006547AD" w:rsidP="003F31E5">
            <w:pPr>
              <w:jc w:val="center"/>
            </w:pPr>
            <w:r>
              <w:t>0.000175</w:t>
            </w:r>
          </w:p>
        </w:tc>
        <w:tc>
          <w:tcPr>
            <w:tcW w:w="2265" w:type="dxa"/>
          </w:tcPr>
          <w:p w14:paraId="6E7561CD" w14:textId="0CE0E50D" w:rsidR="006547AD" w:rsidRDefault="006547AD" w:rsidP="003F31E5">
            <w:pPr>
              <w:jc w:val="center"/>
            </w:pPr>
            <w:r>
              <w:t>7.64e-08</w:t>
            </w:r>
          </w:p>
        </w:tc>
        <w:tc>
          <w:tcPr>
            <w:tcW w:w="2266" w:type="dxa"/>
          </w:tcPr>
          <w:p w14:paraId="2835D71B" w14:textId="77777777" w:rsidR="006547AD" w:rsidRDefault="006547AD" w:rsidP="003F31E5">
            <w:pPr>
              <w:jc w:val="center"/>
            </w:pPr>
            <w:r>
              <w:t>1e -07</w:t>
            </w:r>
          </w:p>
        </w:tc>
      </w:tr>
      <w:tr w:rsidR="006547AD" w14:paraId="0EE99A08" w14:textId="77777777" w:rsidTr="003F31E5">
        <w:tc>
          <w:tcPr>
            <w:tcW w:w="2265" w:type="dxa"/>
          </w:tcPr>
          <w:p w14:paraId="2B704730" w14:textId="77777777" w:rsidR="006547AD" w:rsidRDefault="006547AD" w:rsidP="003F31E5">
            <w:pPr>
              <w:jc w:val="center"/>
            </w:pPr>
            <w:r>
              <w:t>Mu</w:t>
            </w:r>
          </w:p>
        </w:tc>
        <w:tc>
          <w:tcPr>
            <w:tcW w:w="2265" w:type="dxa"/>
          </w:tcPr>
          <w:p w14:paraId="0D67C725" w14:textId="77777777" w:rsidR="006547AD" w:rsidRDefault="006547AD" w:rsidP="003F31E5">
            <w:pPr>
              <w:jc w:val="center"/>
            </w:pPr>
            <w:r>
              <w:t>0.001</w:t>
            </w:r>
          </w:p>
        </w:tc>
        <w:tc>
          <w:tcPr>
            <w:tcW w:w="2265" w:type="dxa"/>
          </w:tcPr>
          <w:p w14:paraId="614F8D96" w14:textId="77777777" w:rsidR="006547AD" w:rsidRDefault="006547AD" w:rsidP="003F31E5">
            <w:pPr>
              <w:jc w:val="center"/>
            </w:pPr>
            <w:r>
              <w:t>1e-08</w:t>
            </w:r>
          </w:p>
        </w:tc>
        <w:tc>
          <w:tcPr>
            <w:tcW w:w="2266" w:type="dxa"/>
          </w:tcPr>
          <w:p w14:paraId="43F7A7B5" w14:textId="77777777" w:rsidR="006547AD" w:rsidRDefault="006547AD" w:rsidP="003F31E5">
            <w:pPr>
              <w:jc w:val="center"/>
            </w:pPr>
            <w:r>
              <w:t>1e+10</w:t>
            </w:r>
          </w:p>
        </w:tc>
      </w:tr>
      <w:tr w:rsidR="006547AD" w14:paraId="57861BEA" w14:textId="77777777" w:rsidTr="003F31E5">
        <w:tc>
          <w:tcPr>
            <w:tcW w:w="2265" w:type="dxa"/>
          </w:tcPr>
          <w:p w14:paraId="32C6DF20" w14:textId="77777777" w:rsidR="006547AD" w:rsidRDefault="006547AD" w:rsidP="003F31E5">
            <w:pPr>
              <w:jc w:val="center"/>
            </w:pPr>
            <w:r>
              <w:t>Validation Checks</w:t>
            </w:r>
          </w:p>
        </w:tc>
        <w:tc>
          <w:tcPr>
            <w:tcW w:w="2265" w:type="dxa"/>
          </w:tcPr>
          <w:p w14:paraId="126AADA3" w14:textId="77777777" w:rsidR="006547AD" w:rsidRDefault="006547AD" w:rsidP="003F31E5">
            <w:pPr>
              <w:jc w:val="center"/>
            </w:pPr>
            <w:r>
              <w:t>0</w:t>
            </w:r>
          </w:p>
        </w:tc>
        <w:tc>
          <w:tcPr>
            <w:tcW w:w="2265" w:type="dxa"/>
          </w:tcPr>
          <w:p w14:paraId="219405FB" w14:textId="77777777" w:rsidR="006547AD" w:rsidRDefault="006547AD" w:rsidP="003F31E5">
            <w:pPr>
              <w:jc w:val="center"/>
            </w:pPr>
            <w:r>
              <w:t>0</w:t>
            </w:r>
          </w:p>
        </w:tc>
        <w:tc>
          <w:tcPr>
            <w:tcW w:w="2266" w:type="dxa"/>
          </w:tcPr>
          <w:p w14:paraId="46B637C3" w14:textId="77777777" w:rsidR="006547AD" w:rsidRDefault="006547AD" w:rsidP="003F31E5">
            <w:pPr>
              <w:jc w:val="center"/>
            </w:pPr>
            <w:r>
              <w:t>6</w:t>
            </w:r>
          </w:p>
        </w:tc>
      </w:tr>
    </w:tbl>
    <w:p w14:paraId="4EE9C54F" w14:textId="77777777" w:rsidR="006547AD" w:rsidRDefault="006547AD" w:rsidP="006547AD">
      <w:pPr>
        <w:rPr>
          <w:rFonts w:ascii="Calibri" w:hAnsi="Calibri" w:cs="Calibri"/>
          <w:b/>
          <w:bCs/>
          <w:sz w:val="26"/>
          <w:szCs w:val="26"/>
        </w:rPr>
      </w:pPr>
    </w:p>
    <w:p w14:paraId="7CA3E1CC" w14:textId="73119A69" w:rsidR="00C5580D" w:rsidRDefault="00C5580D" w:rsidP="00452A51">
      <w:pPr>
        <w:pStyle w:val="Caption"/>
      </w:pPr>
      <w:bookmarkStart w:id="220" w:name="_Toc147945487"/>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28</w:t>
      </w:r>
      <w:r>
        <w:fldChar w:fldCharType="end"/>
      </w:r>
      <w:r>
        <w:t xml:space="preserve"> </w:t>
      </w:r>
      <w:r w:rsidRPr="009E1050">
        <w:t>Normalised Front IMUs 5-layer NARXNET NN</w:t>
      </w:r>
      <w:r>
        <w:t xml:space="preserve"> training </w:t>
      </w:r>
      <w:r w:rsidRPr="009E1050">
        <w:t>results from varied motion</w:t>
      </w:r>
      <w:bookmarkEnd w:id="220"/>
    </w:p>
    <w:tbl>
      <w:tblPr>
        <w:tblStyle w:val="TableGrid"/>
        <w:tblW w:w="0" w:type="auto"/>
        <w:tblLook w:val="04A0" w:firstRow="1" w:lastRow="0" w:firstColumn="1" w:lastColumn="0" w:noHBand="0" w:noVBand="1"/>
      </w:tblPr>
      <w:tblGrid>
        <w:gridCol w:w="2265"/>
        <w:gridCol w:w="2265"/>
        <w:gridCol w:w="2265"/>
        <w:gridCol w:w="2266"/>
      </w:tblGrid>
      <w:tr w:rsidR="00C5580D" w14:paraId="152D812A" w14:textId="77777777" w:rsidTr="00C5580D">
        <w:tc>
          <w:tcPr>
            <w:tcW w:w="2265" w:type="dxa"/>
          </w:tcPr>
          <w:p w14:paraId="3C073363" w14:textId="77777777" w:rsidR="00C5580D" w:rsidRDefault="00C5580D" w:rsidP="00C5580D">
            <w:pPr>
              <w:jc w:val="center"/>
            </w:pPr>
          </w:p>
        </w:tc>
        <w:tc>
          <w:tcPr>
            <w:tcW w:w="2265" w:type="dxa"/>
          </w:tcPr>
          <w:p w14:paraId="7B4B3E12" w14:textId="02F4F8A5" w:rsidR="00C5580D" w:rsidRDefault="00C5580D" w:rsidP="00C5580D">
            <w:pPr>
              <w:jc w:val="center"/>
            </w:pPr>
            <w:r>
              <w:t>Observations</w:t>
            </w:r>
          </w:p>
        </w:tc>
        <w:tc>
          <w:tcPr>
            <w:tcW w:w="2265" w:type="dxa"/>
          </w:tcPr>
          <w:p w14:paraId="109921F7" w14:textId="34EFD115" w:rsidR="00C5580D" w:rsidRDefault="00C5580D" w:rsidP="00C5580D">
            <w:pPr>
              <w:jc w:val="center"/>
            </w:pPr>
            <w:r>
              <w:t>MSE</w:t>
            </w:r>
          </w:p>
        </w:tc>
        <w:tc>
          <w:tcPr>
            <w:tcW w:w="2266" w:type="dxa"/>
          </w:tcPr>
          <w:p w14:paraId="5DB8CA15" w14:textId="7D0993D8" w:rsidR="00C5580D" w:rsidRDefault="00C5580D" w:rsidP="00C5580D">
            <w:pPr>
              <w:jc w:val="center"/>
            </w:pPr>
            <w:r>
              <w:t>R</w:t>
            </w:r>
          </w:p>
        </w:tc>
      </w:tr>
      <w:tr w:rsidR="00C5580D" w14:paraId="247BDE86" w14:textId="77777777" w:rsidTr="00C5580D">
        <w:tc>
          <w:tcPr>
            <w:tcW w:w="2265" w:type="dxa"/>
          </w:tcPr>
          <w:p w14:paraId="0DC0F390" w14:textId="24DA4C32" w:rsidR="00C5580D" w:rsidRDefault="00C5580D" w:rsidP="00C5580D">
            <w:pPr>
              <w:jc w:val="center"/>
            </w:pPr>
            <w:r>
              <w:t>Training</w:t>
            </w:r>
          </w:p>
        </w:tc>
        <w:tc>
          <w:tcPr>
            <w:tcW w:w="2265" w:type="dxa"/>
          </w:tcPr>
          <w:p w14:paraId="3E4CA3D8" w14:textId="23DCD26F" w:rsidR="00C5580D" w:rsidRDefault="00C5580D" w:rsidP="00C5580D">
            <w:pPr>
              <w:jc w:val="center"/>
            </w:pPr>
            <w:r>
              <w:t>3497</w:t>
            </w:r>
          </w:p>
        </w:tc>
        <w:tc>
          <w:tcPr>
            <w:tcW w:w="2265" w:type="dxa"/>
          </w:tcPr>
          <w:p w14:paraId="1D3668B7" w14:textId="54AE37DF" w:rsidR="00C5580D" w:rsidRDefault="00C5580D" w:rsidP="00C5580D">
            <w:pPr>
              <w:jc w:val="center"/>
            </w:pPr>
            <w:r>
              <w:t>3.2640e-08</w:t>
            </w:r>
          </w:p>
        </w:tc>
        <w:tc>
          <w:tcPr>
            <w:tcW w:w="2266" w:type="dxa"/>
          </w:tcPr>
          <w:p w14:paraId="4B5C06C0" w14:textId="6A4EC692" w:rsidR="00C5580D" w:rsidRDefault="00C5580D" w:rsidP="00C5580D">
            <w:pPr>
              <w:jc w:val="center"/>
            </w:pPr>
            <w:r>
              <w:t>0.9999</w:t>
            </w:r>
          </w:p>
        </w:tc>
      </w:tr>
      <w:tr w:rsidR="00C5580D" w14:paraId="1354AADB" w14:textId="77777777" w:rsidTr="00C5580D">
        <w:tc>
          <w:tcPr>
            <w:tcW w:w="2265" w:type="dxa"/>
          </w:tcPr>
          <w:p w14:paraId="364DDFA3" w14:textId="106B5051" w:rsidR="00C5580D" w:rsidRDefault="00C5580D" w:rsidP="00C5580D">
            <w:pPr>
              <w:jc w:val="center"/>
            </w:pPr>
            <w:r>
              <w:t>Validation</w:t>
            </w:r>
          </w:p>
        </w:tc>
        <w:tc>
          <w:tcPr>
            <w:tcW w:w="2265" w:type="dxa"/>
          </w:tcPr>
          <w:p w14:paraId="64894ED9" w14:textId="21CF5734" w:rsidR="00C5580D" w:rsidRDefault="00C5580D" w:rsidP="00C5580D">
            <w:pPr>
              <w:jc w:val="center"/>
            </w:pPr>
            <w:r>
              <w:t>750</w:t>
            </w:r>
          </w:p>
        </w:tc>
        <w:tc>
          <w:tcPr>
            <w:tcW w:w="2265" w:type="dxa"/>
          </w:tcPr>
          <w:p w14:paraId="02A2C47C" w14:textId="15562379" w:rsidR="00C5580D" w:rsidRDefault="00C5580D" w:rsidP="00C5580D">
            <w:pPr>
              <w:jc w:val="center"/>
            </w:pPr>
            <w:r>
              <w:t>3.3420e-08</w:t>
            </w:r>
          </w:p>
        </w:tc>
        <w:tc>
          <w:tcPr>
            <w:tcW w:w="2266" w:type="dxa"/>
          </w:tcPr>
          <w:p w14:paraId="395880DF" w14:textId="315C778C" w:rsidR="00C5580D" w:rsidRDefault="00C5580D" w:rsidP="00C5580D">
            <w:pPr>
              <w:jc w:val="center"/>
            </w:pPr>
            <w:r>
              <w:t>0.9999</w:t>
            </w:r>
          </w:p>
        </w:tc>
      </w:tr>
      <w:tr w:rsidR="00C5580D" w14:paraId="0FD5F0FC" w14:textId="77777777" w:rsidTr="00C5580D">
        <w:tc>
          <w:tcPr>
            <w:tcW w:w="2265" w:type="dxa"/>
          </w:tcPr>
          <w:p w14:paraId="3E39B529" w14:textId="3FC4F6EC" w:rsidR="00C5580D" w:rsidRDefault="00C5580D" w:rsidP="00C5580D">
            <w:pPr>
              <w:jc w:val="center"/>
            </w:pPr>
            <w:r>
              <w:t>Test</w:t>
            </w:r>
          </w:p>
        </w:tc>
        <w:tc>
          <w:tcPr>
            <w:tcW w:w="2265" w:type="dxa"/>
          </w:tcPr>
          <w:p w14:paraId="46E7C820" w14:textId="038DAF76" w:rsidR="00C5580D" w:rsidRDefault="00C5580D" w:rsidP="00C5580D">
            <w:pPr>
              <w:jc w:val="center"/>
            </w:pPr>
            <w:r>
              <w:t>750</w:t>
            </w:r>
          </w:p>
        </w:tc>
        <w:tc>
          <w:tcPr>
            <w:tcW w:w="2265" w:type="dxa"/>
          </w:tcPr>
          <w:p w14:paraId="44F5527C" w14:textId="67EB0DFE" w:rsidR="00C5580D" w:rsidRDefault="00C5580D" w:rsidP="00C5580D">
            <w:pPr>
              <w:jc w:val="center"/>
            </w:pPr>
            <w:r>
              <w:t>3.5217e-08</w:t>
            </w:r>
          </w:p>
        </w:tc>
        <w:tc>
          <w:tcPr>
            <w:tcW w:w="2266" w:type="dxa"/>
          </w:tcPr>
          <w:p w14:paraId="126A373E" w14:textId="14E66077" w:rsidR="00C5580D" w:rsidRDefault="00C5580D" w:rsidP="00C5580D">
            <w:pPr>
              <w:jc w:val="center"/>
            </w:pPr>
            <w:r>
              <w:t>0.9999</w:t>
            </w:r>
          </w:p>
        </w:tc>
      </w:tr>
    </w:tbl>
    <w:p w14:paraId="794357B7" w14:textId="2AB03FFB" w:rsidR="006547AD" w:rsidRDefault="00C5580D" w:rsidP="00452A51">
      <w:pPr>
        <w:pStyle w:val="Caption"/>
        <w:rPr>
          <w:rFonts w:cs="Calibri"/>
          <w:b/>
          <w:bCs/>
          <w:sz w:val="26"/>
          <w:szCs w:val="26"/>
        </w:rPr>
      </w:pPr>
      <w:bookmarkStart w:id="221" w:name="_Toc147945488"/>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29</w:t>
      </w:r>
      <w:r>
        <w:fldChar w:fldCharType="end"/>
      </w:r>
      <w:r>
        <w:t xml:space="preserve"> </w:t>
      </w:r>
      <w:r w:rsidRPr="00F01A2C">
        <w:t>Normalised Front IMUs 5-layer NARXNET NN results from untrained varied motion</w:t>
      </w:r>
      <w:bookmarkEnd w:id="221"/>
    </w:p>
    <w:tbl>
      <w:tblPr>
        <w:tblStyle w:val="TableGrid"/>
        <w:tblW w:w="0" w:type="auto"/>
        <w:tblLook w:val="04A0" w:firstRow="1" w:lastRow="0" w:firstColumn="1" w:lastColumn="0" w:noHBand="0" w:noVBand="1"/>
      </w:tblPr>
      <w:tblGrid>
        <w:gridCol w:w="2265"/>
        <w:gridCol w:w="2265"/>
        <w:gridCol w:w="2265"/>
        <w:gridCol w:w="2266"/>
      </w:tblGrid>
      <w:tr w:rsidR="006547AD" w14:paraId="5762F679" w14:textId="77777777" w:rsidTr="003F31E5">
        <w:tc>
          <w:tcPr>
            <w:tcW w:w="2265" w:type="dxa"/>
          </w:tcPr>
          <w:p w14:paraId="2788F687" w14:textId="77777777" w:rsidR="006547AD" w:rsidRDefault="006547AD" w:rsidP="003F31E5">
            <w:pPr>
              <w:jc w:val="center"/>
            </w:pPr>
          </w:p>
        </w:tc>
        <w:tc>
          <w:tcPr>
            <w:tcW w:w="2265" w:type="dxa"/>
          </w:tcPr>
          <w:p w14:paraId="4C665403" w14:textId="77777777" w:rsidR="006547AD" w:rsidRDefault="006547AD" w:rsidP="003F31E5">
            <w:pPr>
              <w:jc w:val="center"/>
            </w:pPr>
            <w:r>
              <w:t>Observations</w:t>
            </w:r>
          </w:p>
        </w:tc>
        <w:tc>
          <w:tcPr>
            <w:tcW w:w="2265" w:type="dxa"/>
          </w:tcPr>
          <w:p w14:paraId="0CB1CF0F" w14:textId="77777777" w:rsidR="006547AD" w:rsidRDefault="006547AD" w:rsidP="003F31E5">
            <w:pPr>
              <w:jc w:val="center"/>
            </w:pPr>
            <w:r>
              <w:t>MSE</w:t>
            </w:r>
          </w:p>
        </w:tc>
        <w:tc>
          <w:tcPr>
            <w:tcW w:w="2266" w:type="dxa"/>
          </w:tcPr>
          <w:p w14:paraId="1C612F5E" w14:textId="77777777" w:rsidR="006547AD" w:rsidRDefault="006547AD" w:rsidP="003F31E5">
            <w:pPr>
              <w:jc w:val="center"/>
            </w:pPr>
            <w:r>
              <w:t>R</w:t>
            </w:r>
          </w:p>
        </w:tc>
      </w:tr>
      <w:tr w:rsidR="006547AD" w14:paraId="0477DFDB" w14:textId="77777777" w:rsidTr="003F31E5">
        <w:tc>
          <w:tcPr>
            <w:tcW w:w="2265" w:type="dxa"/>
          </w:tcPr>
          <w:p w14:paraId="0A966B2F" w14:textId="77777777" w:rsidR="006547AD" w:rsidRDefault="006547AD" w:rsidP="003F31E5">
            <w:pPr>
              <w:jc w:val="center"/>
            </w:pPr>
            <w:r>
              <w:t>Additional Test</w:t>
            </w:r>
          </w:p>
        </w:tc>
        <w:tc>
          <w:tcPr>
            <w:tcW w:w="2265" w:type="dxa"/>
          </w:tcPr>
          <w:p w14:paraId="479A9AC7" w14:textId="77777777" w:rsidR="006547AD" w:rsidRDefault="006547AD" w:rsidP="003F31E5">
            <w:pPr>
              <w:jc w:val="center"/>
            </w:pPr>
            <w:r>
              <w:t>6054</w:t>
            </w:r>
          </w:p>
        </w:tc>
        <w:tc>
          <w:tcPr>
            <w:tcW w:w="2265" w:type="dxa"/>
          </w:tcPr>
          <w:p w14:paraId="1130A0AF" w14:textId="72650783" w:rsidR="006547AD" w:rsidRDefault="006547AD" w:rsidP="003F31E5">
            <w:pPr>
              <w:jc w:val="center"/>
            </w:pPr>
            <w:r>
              <w:t>5.4972e-06</w:t>
            </w:r>
          </w:p>
        </w:tc>
        <w:tc>
          <w:tcPr>
            <w:tcW w:w="2266" w:type="dxa"/>
          </w:tcPr>
          <w:p w14:paraId="11910BA1" w14:textId="053D477A" w:rsidR="006547AD" w:rsidRDefault="006547AD" w:rsidP="003F31E5">
            <w:pPr>
              <w:jc w:val="center"/>
            </w:pPr>
            <w:r>
              <w:t>0.9879</w:t>
            </w:r>
          </w:p>
        </w:tc>
      </w:tr>
    </w:tbl>
    <w:p w14:paraId="5DF1FFEE" w14:textId="77777777" w:rsidR="00340AF8" w:rsidRDefault="00746B4B" w:rsidP="00340AF8">
      <w:pPr>
        <w:pStyle w:val="BodyText"/>
      </w:pPr>
      <w:r>
        <w:rPr>
          <w:color w:val="FF0000"/>
        </w:rPr>
        <w:br/>
      </w:r>
      <w:r w:rsidRPr="00746B4B">
        <w:t xml:space="preserve">Reducing the NARXNET NN layers to </w:t>
      </w:r>
      <w:r>
        <w:t>three</w:t>
      </w:r>
      <w:r w:rsidRPr="00746B4B">
        <w:t xml:space="preserve"> produced the results shown in Tables 4.</w:t>
      </w:r>
      <w:r>
        <w:t>30</w:t>
      </w:r>
      <w:r w:rsidRPr="00746B4B">
        <w:t xml:space="preserve"> to 4.</w:t>
      </w:r>
      <w:r>
        <w:t>32</w:t>
      </w:r>
      <w:r w:rsidRPr="00746B4B">
        <w:t>.</w:t>
      </w:r>
    </w:p>
    <w:p w14:paraId="1CB77966" w14:textId="45C80E45" w:rsidR="00746B4B" w:rsidRDefault="00746B4B" w:rsidP="00452A51">
      <w:pPr>
        <w:pStyle w:val="Caption"/>
      </w:pPr>
      <w:bookmarkStart w:id="222" w:name="_Toc147945489"/>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30</w:t>
      </w:r>
      <w:r>
        <w:fldChar w:fldCharType="end"/>
      </w:r>
      <w:r>
        <w:t xml:space="preserve"> </w:t>
      </w:r>
      <w:r w:rsidRPr="00F72260">
        <w:t xml:space="preserve">Normalised Front IMU </w:t>
      </w:r>
      <w:r>
        <w:t>3</w:t>
      </w:r>
      <w:r w:rsidRPr="00F72260">
        <w:t xml:space="preserve">-layer NARXNET NN training </w:t>
      </w:r>
      <w:r>
        <w:t>progress</w:t>
      </w:r>
      <w:r w:rsidRPr="00F72260">
        <w:t xml:space="preserve"> from varied motion.</w:t>
      </w:r>
      <w:bookmarkEnd w:id="222"/>
    </w:p>
    <w:tbl>
      <w:tblPr>
        <w:tblStyle w:val="TableGrid"/>
        <w:tblW w:w="0" w:type="auto"/>
        <w:tblLook w:val="04A0" w:firstRow="1" w:lastRow="0" w:firstColumn="1" w:lastColumn="0" w:noHBand="0" w:noVBand="1"/>
      </w:tblPr>
      <w:tblGrid>
        <w:gridCol w:w="2265"/>
        <w:gridCol w:w="2265"/>
        <w:gridCol w:w="2265"/>
        <w:gridCol w:w="2266"/>
      </w:tblGrid>
      <w:tr w:rsidR="00746B4B" w14:paraId="39841313" w14:textId="77777777" w:rsidTr="003F31E5">
        <w:tc>
          <w:tcPr>
            <w:tcW w:w="2265" w:type="dxa"/>
          </w:tcPr>
          <w:p w14:paraId="45B90310" w14:textId="77777777" w:rsidR="00746B4B" w:rsidRDefault="00746B4B" w:rsidP="003F31E5">
            <w:pPr>
              <w:jc w:val="center"/>
            </w:pPr>
            <w:r>
              <w:t>Unit</w:t>
            </w:r>
          </w:p>
        </w:tc>
        <w:tc>
          <w:tcPr>
            <w:tcW w:w="2265" w:type="dxa"/>
          </w:tcPr>
          <w:p w14:paraId="65B761D0" w14:textId="77777777" w:rsidR="00746B4B" w:rsidRDefault="00746B4B" w:rsidP="003F31E5">
            <w:pPr>
              <w:jc w:val="center"/>
            </w:pPr>
            <w:r>
              <w:t>Initial Value</w:t>
            </w:r>
          </w:p>
        </w:tc>
        <w:tc>
          <w:tcPr>
            <w:tcW w:w="2265" w:type="dxa"/>
          </w:tcPr>
          <w:p w14:paraId="47306312" w14:textId="77777777" w:rsidR="00746B4B" w:rsidRDefault="00746B4B" w:rsidP="003F31E5">
            <w:pPr>
              <w:jc w:val="center"/>
            </w:pPr>
            <w:r>
              <w:t>Stopped Value</w:t>
            </w:r>
          </w:p>
        </w:tc>
        <w:tc>
          <w:tcPr>
            <w:tcW w:w="2266" w:type="dxa"/>
          </w:tcPr>
          <w:p w14:paraId="265582B5" w14:textId="77777777" w:rsidR="00746B4B" w:rsidRDefault="00746B4B" w:rsidP="003F31E5">
            <w:pPr>
              <w:jc w:val="center"/>
            </w:pPr>
            <w:r>
              <w:t>Target Value</w:t>
            </w:r>
          </w:p>
        </w:tc>
      </w:tr>
      <w:tr w:rsidR="00746B4B" w14:paraId="1E95EB55" w14:textId="77777777" w:rsidTr="003F31E5">
        <w:tc>
          <w:tcPr>
            <w:tcW w:w="2265" w:type="dxa"/>
          </w:tcPr>
          <w:p w14:paraId="1ADC9805" w14:textId="77777777" w:rsidR="00746B4B" w:rsidRDefault="00746B4B" w:rsidP="003F31E5">
            <w:pPr>
              <w:jc w:val="center"/>
            </w:pPr>
            <w:r>
              <w:t>Epoch</w:t>
            </w:r>
          </w:p>
        </w:tc>
        <w:tc>
          <w:tcPr>
            <w:tcW w:w="2265" w:type="dxa"/>
          </w:tcPr>
          <w:p w14:paraId="1BC0C2AC" w14:textId="77777777" w:rsidR="00746B4B" w:rsidRDefault="00746B4B" w:rsidP="003F31E5">
            <w:pPr>
              <w:jc w:val="center"/>
            </w:pPr>
            <w:r>
              <w:t>0</w:t>
            </w:r>
          </w:p>
        </w:tc>
        <w:tc>
          <w:tcPr>
            <w:tcW w:w="2265" w:type="dxa"/>
          </w:tcPr>
          <w:p w14:paraId="4CF90591" w14:textId="0886A6E8" w:rsidR="00746B4B" w:rsidRDefault="00746B4B" w:rsidP="003F31E5">
            <w:pPr>
              <w:jc w:val="center"/>
            </w:pPr>
            <w:r>
              <w:t>24</w:t>
            </w:r>
          </w:p>
        </w:tc>
        <w:tc>
          <w:tcPr>
            <w:tcW w:w="2266" w:type="dxa"/>
          </w:tcPr>
          <w:p w14:paraId="085777A7" w14:textId="77777777" w:rsidR="00746B4B" w:rsidRDefault="00746B4B" w:rsidP="003F31E5">
            <w:pPr>
              <w:jc w:val="center"/>
            </w:pPr>
            <w:r>
              <w:t>1000</w:t>
            </w:r>
          </w:p>
        </w:tc>
      </w:tr>
      <w:tr w:rsidR="00746B4B" w14:paraId="2295AB4C" w14:textId="77777777" w:rsidTr="003F31E5">
        <w:tc>
          <w:tcPr>
            <w:tcW w:w="2265" w:type="dxa"/>
          </w:tcPr>
          <w:p w14:paraId="7871CF0D" w14:textId="77777777" w:rsidR="00746B4B" w:rsidRDefault="00746B4B" w:rsidP="003F31E5">
            <w:pPr>
              <w:jc w:val="center"/>
            </w:pPr>
            <w:r>
              <w:t>Elapsed Time</w:t>
            </w:r>
          </w:p>
        </w:tc>
        <w:tc>
          <w:tcPr>
            <w:tcW w:w="2265" w:type="dxa"/>
          </w:tcPr>
          <w:p w14:paraId="4121283F" w14:textId="77777777" w:rsidR="00746B4B" w:rsidRDefault="00746B4B" w:rsidP="003F31E5">
            <w:pPr>
              <w:jc w:val="center"/>
            </w:pPr>
            <w:r>
              <w:t>-</w:t>
            </w:r>
          </w:p>
        </w:tc>
        <w:tc>
          <w:tcPr>
            <w:tcW w:w="2265" w:type="dxa"/>
          </w:tcPr>
          <w:p w14:paraId="3011E2E9" w14:textId="77777777" w:rsidR="00746B4B" w:rsidRDefault="00746B4B" w:rsidP="003F31E5">
            <w:pPr>
              <w:jc w:val="center"/>
            </w:pPr>
            <w:r>
              <w:t>00:00:00</w:t>
            </w:r>
          </w:p>
        </w:tc>
        <w:tc>
          <w:tcPr>
            <w:tcW w:w="2266" w:type="dxa"/>
          </w:tcPr>
          <w:p w14:paraId="393ADF4F" w14:textId="77777777" w:rsidR="00746B4B" w:rsidRDefault="00746B4B" w:rsidP="003F31E5">
            <w:pPr>
              <w:jc w:val="center"/>
            </w:pPr>
            <w:r>
              <w:t>-</w:t>
            </w:r>
          </w:p>
        </w:tc>
      </w:tr>
      <w:tr w:rsidR="00746B4B" w14:paraId="47A7C421" w14:textId="77777777" w:rsidTr="003F31E5">
        <w:tc>
          <w:tcPr>
            <w:tcW w:w="2265" w:type="dxa"/>
          </w:tcPr>
          <w:p w14:paraId="62D95507" w14:textId="77777777" w:rsidR="00746B4B" w:rsidRDefault="00746B4B" w:rsidP="003F31E5">
            <w:pPr>
              <w:jc w:val="center"/>
            </w:pPr>
            <w:r>
              <w:t>Performance</w:t>
            </w:r>
          </w:p>
        </w:tc>
        <w:tc>
          <w:tcPr>
            <w:tcW w:w="2265" w:type="dxa"/>
          </w:tcPr>
          <w:p w14:paraId="469FE641" w14:textId="79308DFA" w:rsidR="00746B4B" w:rsidRDefault="00746B4B" w:rsidP="003F31E5">
            <w:pPr>
              <w:jc w:val="center"/>
            </w:pPr>
            <w:r>
              <w:t>0.00043</w:t>
            </w:r>
          </w:p>
        </w:tc>
        <w:tc>
          <w:tcPr>
            <w:tcW w:w="2265" w:type="dxa"/>
          </w:tcPr>
          <w:p w14:paraId="7F5116FD" w14:textId="56C3A130" w:rsidR="00746B4B" w:rsidRDefault="00746B4B" w:rsidP="003F31E5">
            <w:pPr>
              <w:jc w:val="center"/>
            </w:pPr>
            <w:r>
              <w:t>4.03e-08</w:t>
            </w:r>
          </w:p>
        </w:tc>
        <w:tc>
          <w:tcPr>
            <w:tcW w:w="2266" w:type="dxa"/>
          </w:tcPr>
          <w:p w14:paraId="64EBDDC5" w14:textId="77777777" w:rsidR="00746B4B" w:rsidRDefault="00746B4B" w:rsidP="003F31E5">
            <w:pPr>
              <w:jc w:val="center"/>
            </w:pPr>
            <w:r>
              <w:t>0</w:t>
            </w:r>
          </w:p>
        </w:tc>
      </w:tr>
      <w:tr w:rsidR="00746B4B" w14:paraId="55C1B069" w14:textId="77777777" w:rsidTr="003F31E5">
        <w:tc>
          <w:tcPr>
            <w:tcW w:w="2265" w:type="dxa"/>
          </w:tcPr>
          <w:p w14:paraId="0A1BFF9B" w14:textId="77777777" w:rsidR="00746B4B" w:rsidRDefault="00746B4B" w:rsidP="003F31E5">
            <w:pPr>
              <w:jc w:val="center"/>
            </w:pPr>
            <w:r>
              <w:t>Gradient</w:t>
            </w:r>
          </w:p>
        </w:tc>
        <w:tc>
          <w:tcPr>
            <w:tcW w:w="2265" w:type="dxa"/>
          </w:tcPr>
          <w:p w14:paraId="6F299A13" w14:textId="2A0B8189" w:rsidR="00746B4B" w:rsidRDefault="00746B4B" w:rsidP="003F31E5">
            <w:pPr>
              <w:jc w:val="center"/>
            </w:pPr>
            <w:r>
              <w:t>0.000708</w:t>
            </w:r>
          </w:p>
        </w:tc>
        <w:tc>
          <w:tcPr>
            <w:tcW w:w="2265" w:type="dxa"/>
          </w:tcPr>
          <w:p w14:paraId="2A08B0A8" w14:textId="1675291B" w:rsidR="00746B4B" w:rsidRDefault="00746B4B" w:rsidP="003F31E5">
            <w:pPr>
              <w:jc w:val="center"/>
            </w:pPr>
            <w:r>
              <w:t>9.88e-08</w:t>
            </w:r>
          </w:p>
        </w:tc>
        <w:tc>
          <w:tcPr>
            <w:tcW w:w="2266" w:type="dxa"/>
          </w:tcPr>
          <w:p w14:paraId="2A6DEA49" w14:textId="77777777" w:rsidR="00746B4B" w:rsidRDefault="00746B4B" w:rsidP="003F31E5">
            <w:pPr>
              <w:jc w:val="center"/>
            </w:pPr>
            <w:r>
              <w:t>1e -07</w:t>
            </w:r>
          </w:p>
        </w:tc>
      </w:tr>
      <w:tr w:rsidR="00746B4B" w14:paraId="5CD4B25F" w14:textId="77777777" w:rsidTr="003F31E5">
        <w:tc>
          <w:tcPr>
            <w:tcW w:w="2265" w:type="dxa"/>
          </w:tcPr>
          <w:p w14:paraId="02998756" w14:textId="77777777" w:rsidR="00746B4B" w:rsidRDefault="00746B4B" w:rsidP="003F31E5">
            <w:pPr>
              <w:jc w:val="center"/>
            </w:pPr>
            <w:r>
              <w:t>Mu</w:t>
            </w:r>
          </w:p>
        </w:tc>
        <w:tc>
          <w:tcPr>
            <w:tcW w:w="2265" w:type="dxa"/>
          </w:tcPr>
          <w:p w14:paraId="56E9A3E4" w14:textId="77777777" w:rsidR="00746B4B" w:rsidRDefault="00746B4B" w:rsidP="003F31E5">
            <w:pPr>
              <w:jc w:val="center"/>
            </w:pPr>
            <w:r>
              <w:t>0.001</w:t>
            </w:r>
          </w:p>
        </w:tc>
        <w:tc>
          <w:tcPr>
            <w:tcW w:w="2265" w:type="dxa"/>
          </w:tcPr>
          <w:p w14:paraId="5C413DC4" w14:textId="77777777" w:rsidR="00746B4B" w:rsidRDefault="00746B4B" w:rsidP="003F31E5">
            <w:pPr>
              <w:jc w:val="center"/>
            </w:pPr>
            <w:r>
              <w:t>1e-08</w:t>
            </w:r>
          </w:p>
        </w:tc>
        <w:tc>
          <w:tcPr>
            <w:tcW w:w="2266" w:type="dxa"/>
          </w:tcPr>
          <w:p w14:paraId="4DEB742D" w14:textId="77777777" w:rsidR="00746B4B" w:rsidRDefault="00746B4B" w:rsidP="003F31E5">
            <w:pPr>
              <w:jc w:val="center"/>
            </w:pPr>
            <w:r>
              <w:t>1e+10</w:t>
            </w:r>
          </w:p>
        </w:tc>
      </w:tr>
      <w:tr w:rsidR="00746B4B" w14:paraId="14CD30B4" w14:textId="77777777" w:rsidTr="003F31E5">
        <w:tc>
          <w:tcPr>
            <w:tcW w:w="2265" w:type="dxa"/>
          </w:tcPr>
          <w:p w14:paraId="66CBC00D" w14:textId="77777777" w:rsidR="00746B4B" w:rsidRDefault="00746B4B" w:rsidP="003F31E5">
            <w:pPr>
              <w:jc w:val="center"/>
            </w:pPr>
            <w:r>
              <w:t>Validation Checks</w:t>
            </w:r>
          </w:p>
        </w:tc>
        <w:tc>
          <w:tcPr>
            <w:tcW w:w="2265" w:type="dxa"/>
          </w:tcPr>
          <w:p w14:paraId="31938EE3" w14:textId="77777777" w:rsidR="00746B4B" w:rsidRDefault="00746B4B" w:rsidP="003F31E5">
            <w:pPr>
              <w:jc w:val="center"/>
            </w:pPr>
            <w:r>
              <w:t>0</w:t>
            </w:r>
          </w:p>
        </w:tc>
        <w:tc>
          <w:tcPr>
            <w:tcW w:w="2265" w:type="dxa"/>
          </w:tcPr>
          <w:p w14:paraId="04DD5DFB" w14:textId="77777777" w:rsidR="00746B4B" w:rsidRDefault="00746B4B" w:rsidP="003F31E5">
            <w:pPr>
              <w:jc w:val="center"/>
            </w:pPr>
            <w:r>
              <w:t>0</w:t>
            </w:r>
          </w:p>
        </w:tc>
        <w:tc>
          <w:tcPr>
            <w:tcW w:w="2266" w:type="dxa"/>
          </w:tcPr>
          <w:p w14:paraId="3B6B0C8C" w14:textId="77777777" w:rsidR="00746B4B" w:rsidRDefault="00746B4B" w:rsidP="003F31E5">
            <w:pPr>
              <w:jc w:val="center"/>
            </w:pPr>
            <w:r>
              <w:t>6</w:t>
            </w:r>
          </w:p>
        </w:tc>
      </w:tr>
    </w:tbl>
    <w:p w14:paraId="1ED214B4" w14:textId="77777777" w:rsidR="00746B4B" w:rsidRDefault="00746B4B" w:rsidP="00746B4B">
      <w:pPr>
        <w:rPr>
          <w:rFonts w:ascii="Calibri" w:hAnsi="Calibri" w:cs="Calibri"/>
          <w:b/>
          <w:bCs/>
          <w:sz w:val="26"/>
          <w:szCs w:val="26"/>
        </w:rPr>
      </w:pPr>
    </w:p>
    <w:p w14:paraId="13C40719" w14:textId="1D9D760B" w:rsidR="00746B4B" w:rsidRDefault="00746B4B" w:rsidP="00452A51">
      <w:pPr>
        <w:pStyle w:val="Caption"/>
      </w:pPr>
      <w:bookmarkStart w:id="223" w:name="_Toc147945490"/>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31</w:t>
      </w:r>
      <w:r>
        <w:fldChar w:fldCharType="end"/>
      </w:r>
      <w:r>
        <w:t xml:space="preserve"> </w:t>
      </w:r>
      <w:r w:rsidRPr="009E1050">
        <w:t xml:space="preserve">Normalised Front IMUs </w:t>
      </w:r>
      <w:r>
        <w:t>3</w:t>
      </w:r>
      <w:r w:rsidRPr="009E1050">
        <w:t>-layer NARXNET NN</w:t>
      </w:r>
      <w:r>
        <w:t xml:space="preserve"> training </w:t>
      </w:r>
      <w:r w:rsidRPr="009E1050">
        <w:t>results from varied motion</w:t>
      </w:r>
      <w:bookmarkEnd w:id="223"/>
    </w:p>
    <w:tbl>
      <w:tblPr>
        <w:tblStyle w:val="TableGrid"/>
        <w:tblW w:w="0" w:type="auto"/>
        <w:tblLook w:val="04A0" w:firstRow="1" w:lastRow="0" w:firstColumn="1" w:lastColumn="0" w:noHBand="0" w:noVBand="1"/>
      </w:tblPr>
      <w:tblGrid>
        <w:gridCol w:w="2265"/>
        <w:gridCol w:w="2265"/>
        <w:gridCol w:w="2265"/>
        <w:gridCol w:w="2266"/>
      </w:tblGrid>
      <w:tr w:rsidR="00746B4B" w14:paraId="3F686D00" w14:textId="77777777" w:rsidTr="003F31E5">
        <w:tc>
          <w:tcPr>
            <w:tcW w:w="2265" w:type="dxa"/>
          </w:tcPr>
          <w:p w14:paraId="625115D5" w14:textId="77777777" w:rsidR="00746B4B" w:rsidRDefault="00746B4B" w:rsidP="003F31E5">
            <w:pPr>
              <w:jc w:val="center"/>
            </w:pPr>
          </w:p>
        </w:tc>
        <w:tc>
          <w:tcPr>
            <w:tcW w:w="2265" w:type="dxa"/>
          </w:tcPr>
          <w:p w14:paraId="5BBF7EB8" w14:textId="77777777" w:rsidR="00746B4B" w:rsidRDefault="00746B4B" w:rsidP="003F31E5">
            <w:pPr>
              <w:jc w:val="center"/>
            </w:pPr>
            <w:r>
              <w:t>Observations</w:t>
            </w:r>
          </w:p>
        </w:tc>
        <w:tc>
          <w:tcPr>
            <w:tcW w:w="2265" w:type="dxa"/>
          </w:tcPr>
          <w:p w14:paraId="5C6D39BA" w14:textId="77777777" w:rsidR="00746B4B" w:rsidRDefault="00746B4B" w:rsidP="003F31E5">
            <w:pPr>
              <w:jc w:val="center"/>
            </w:pPr>
            <w:r>
              <w:t>MSE</w:t>
            </w:r>
          </w:p>
        </w:tc>
        <w:tc>
          <w:tcPr>
            <w:tcW w:w="2266" w:type="dxa"/>
          </w:tcPr>
          <w:p w14:paraId="654C6916" w14:textId="77777777" w:rsidR="00746B4B" w:rsidRDefault="00746B4B" w:rsidP="003F31E5">
            <w:pPr>
              <w:jc w:val="center"/>
            </w:pPr>
            <w:r>
              <w:t>R</w:t>
            </w:r>
          </w:p>
        </w:tc>
      </w:tr>
      <w:tr w:rsidR="00746B4B" w14:paraId="0FCAD589" w14:textId="77777777" w:rsidTr="003F31E5">
        <w:tc>
          <w:tcPr>
            <w:tcW w:w="2265" w:type="dxa"/>
          </w:tcPr>
          <w:p w14:paraId="242A6415" w14:textId="77777777" w:rsidR="00746B4B" w:rsidRDefault="00746B4B" w:rsidP="003F31E5">
            <w:pPr>
              <w:jc w:val="center"/>
            </w:pPr>
            <w:r>
              <w:t>Training</w:t>
            </w:r>
          </w:p>
        </w:tc>
        <w:tc>
          <w:tcPr>
            <w:tcW w:w="2265" w:type="dxa"/>
          </w:tcPr>
          <w:p w14:paraId="094E2D42" w14:textId="77777777" w:rsidR="00746B4B" w:rsidRDefault="00746B4B" w:rsidP="003F31E5">
            <w:pPr>
              <w:jc w:val="center"/>
            </w:pPr>
            <w:r>
              <w:t>3497</w:t>
            </w:r>
          </w:p>
        </w:tc>
        <w:tc>
          <w:tcPr>
            <w:tcW w:w="2265" w:type="dxa"/>
          </w:tcPr>
          <w:p w14:paraId="172AF639" w14:textId="27B6BD76" w:rsidR="00746B4B" w:rsidRDefault="00746B4B" w:rsidP="003F31E5">
            <w:pPr>
              <w:jc w:val="center"/>
            </w:pPr>
            <w:r>
              <w:t>4.0341e-08</w:t>
            </w:r>
          </w:p>
        </w:tc>
        <w:tc>
          <w:tcPr>
            <w:tcW w:w="2266" w:type="dxa"/>
          </w:tcPr>
          <w:p w14:paraId="6634B9DA" w14:textId="77777777" w:rsidR="00746B4B" w:rsidRDefault="00746B4B" w:rsidP="003F31E5">
            <w:pPr>
              <w:jc w:val="center"/>
            </w:pPr>
            <w:r>
              <w:t>0.9999</w:t>
            </w:r>
          </w:p>
        </w:tc>
      </w:tr>
      <w:tr w:rsidR="00746B4B" w14:paraId="626395DF" w14:textId="77777777" w:rsidTr="003F31E5">
        <w:tc>
          <w:tcPr>
            <w:tcW w:w="2265" w:type="dxa"/>
          </w:tcPr>
          <w:p w14:paraId="736EAD7A" w14:textId="77777777" w:rsidR="00746B4B" w:rsidRDefault="00746B4B" w:rsidP="003F31E5">
            <w:pPr>
              <w:jc w:val="center"/>
            </w:pPr>
            <w:r>
              <w:t>Validation</w:t>
            </w:r>
          </w:p>
        </w:tc>
        <w:tc>
          <w:tcPr>
            <w:tcW w:w="2265" w:type="dxa"/>
          </w:tcPr>
          <w:p w14:paraId="780210CF" w14:textId="77777777" w:rsidR="00746B4B" w:rsidRDefault="00746B4B" w:rsidP="003F31E5">
            <w:pPr>
              <w:jc w:val="center"/>
            </w:pPr>
            <w:r>
              <w:t>750</w:t>
            </w:r>
          </w:p>
        </w:tc>
        <w:tc>
          <w:tcPr>
            <w:tcW w:w="2265" w:type="dxa"/>
          </w:tcPr>
          <w:p w14:paraId="024BE032" w14:textId="288F2ABD" w:rsidR="00746B4B" w:rsidRDefault="00746B4B" w:rsidP="003F31E5">
            <w:pPr>
              <w:jc w:val="center"/>
            </w:pPr>
            <w:r>
              <w:t>4.1707e-08</w:t>
            </w:r>
          </w:p>
        </w:tc>
        <w:tc>
          <w:tcPr>
            <w:tcW w:w="2266" w:type="dxa"/>
          </w:tcPr>
          <w:p w14:paraId="33E48F8B" w14:textId="77777777" w:rsidR="00746B4B" w:rsidRDefault="00746B4B" w:rsidP="003F31E5">
            <w:pPr>
              <w:jc w:val="center"/>
            </w:pPr>
            <w:r>
              <w:t>0.9999</w:t>
            </w:r>
          </w:p>
        </w:tc>
      </w:tr>
      <w:tr w:rsidR="00746B4B" w14:paraId="4A4BC338" w14:textId="77777777" w:rsidTr="003F31E5">
        <w:tc>
          <w:tcPr>
            <w:tcW w:w="2265" w:type="dxa"/>
          </w:tcPr>
          <w:p w14:paraId="21797CB5" w14:textId="77777777" w:rsidR="00746B4B" w:rsidRDefault="00746B4B" w:rsidP="003F31E5">
            <w:pPr>
              <w:jc w:val="center"/>
            </w:pPr>
            <w:r>
              <w:t>Test</w:t>
            </w:r>
          </w:p>
        </w:tc>
        <w:tc>
          <w:tcPr>
            <w:tcW w:w="2265" w:type="dxa"/>
          </w:tcPr>
          <w:p w14:paraId="4CB1E66C" w14:textId="77777777" w:rsidR="00746B4B" w:rsidRDefault="00746B4B" w:rsidP="003F31E5">
            <w:pPr>
              <w:jc w:val="center"/>
            </w:pPr>
            <w:r>
              <w:t>750</w:t>
            </w:r>
          </w:p>
        </w:tc>
        <w:tc>
          <w:tcPr>
            <w:tcW w:w="2265" w:type="dxa"/>
          </w:tcPr>
          <w:p w14:paraId="5FE19FB0" w14:textId="17676A75" w:rsidR="00746B4B" w:rsidRDefault="00746B4B" w:rsidP="003F31E5">
            <w:pPr>
              <w:jc w:val="center"/>
            </w:pPr>
            <w:r>
              <w:t>3.8911e-08</w:t>
            </w:r>
          </w:p>
        </w:tc>
        <w:tc>
          <w:tcPr>
            <w:tcW w:w="2266" w:type="dxa"/>
          </w:tcPr>
          <w:p w14:paraId="6DB816B3" w14:textId="77777777" w:rsidR="00746B4B" w:rsidRDefault="00746B4B" w:rsidP="003F31E5">
            <w:pPr>
              <w:jc w:val="center"/>
            </w:pPr>
            <w:r>
              <w:t>0.9999</w:t>
            </w:r>
          </w:p>
        </w:tc>
      </w:tr>
    </w:tbl>
    <w:p w14:paraId="578D0E4A" w14:textId="2E498F15" w:rsidR="00746B4B" w:rsidRDefault="00746B4B" w:rsidP="00452A51">
      <w:pPr>
        <w:pStyle w:val="Caption"/>
        <w:rPr>
          <w:rFonts w:cs="Calibri"/>
          <w:b/>
          <w:bCs/>
          <w:sz w:val="26"/>
          <w:szCs w:val="26"/>
        </w:rPr>
      </w:pPr>
      <w:bookmarkStart w:id="224" w:name="_Toc147945491"/>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3B22E3">
        <w:t>32</w:t>
      </w:r>
      <w:r>
        <w:fldChar w:fldCharType="end"/>
      </w:r>
      <w:r>
        <w:t xml:space="preserve"> </w:t>
      </w:r>
      <w:r w:rsidRPr="00F01A2C">
        <w:t xml:space="preserve">Normalised Front IMUs </w:t>
      </w:r>
      <w:r>
        <w:t>3-</w:t>
      </w:r>
      <w:r w:rsidRPr="00F01A2C">
        <w:t>layer NARXNET NN results from untrained varied motion</w:t>
      </w:r>
      <w:bookmarkEnd w:id="224"/>
    </w:p>
    <w:tbl>
      <w:tblPr>
        <w:tblStyle w:val="TableGrid"/>
        <w:tblW w:w="0" w:type="auto"/>
        <w:tblLook w:val="04A0" w:firstRow="1" w:lastRow="0" w:firstColumn="1" w:lastColumn="0" w:noHBand="0" w:noVBand="1"/>
      </w:tblPr>
      <w:tblGrid>
        <w:gridCol w:w="2265"/>
        <w:gridCol w:w="2265"/>
        <w:gridCol w:w="2265"/>
        <w:gridCol w:w="2266"/>
      </w:tblGrid>
      <w:tr w:rsidR="00746B4B" w14:paraId="56B90A1F" w14:textId="77777777" w:rsidTr="003F31E5">
        <w:tc>
          <w:tcPr>
            <w:tcW w:w="2265" w:type="dxa"/>
          </w:tcPr>
          <w:p w14:paraId="596A09A5" w14:textId="77777777" w:rsidR="00746B4B" w:rsidRDefault="00746B4B" w:rsidP="003F31E5">
            <w:pPr>
              <w:jc w:val="center"/>
            </w:pPr>
          </w:p>
        </w:tc>
        <w:tc>
          <w:tcPr>
            <w:tcW w:w="2265" w:type="dxa"/>
          </w:tcPr>
          <w:p w14:paraId="5400D3D6" w14:textId="77777777" w:rsidR="00746B4B" w:rsidRDefault="00746B4B" w:rsidP="003F31E5">
            <w:pPr>
              <w:jc w:val="center"/>
            </w:pPr>
            <w:r>
              <w:t>Observations</w:t>
            </w:r>
          </w:p>
        </w:tc>
        <w:tc>
          <w:tcPr>
            <w:tcW w:w="2265" w:type="dxa"/>
          </w:tcPr>
          <w:p w14:paraId="3ECB8ADD" w14:textId="77777777" w:rsidR="00746B4B" w:rsidRDefault="00746B4B" w:rsidP="003F31E5">
            <w:pPr>
              <w:jc w:val="center"/>
            </w:pPr>
            <w:r>
              <w:t>MSE</w:t>
            </w:r>
          </w:p>
        </w:tc>
        <w:tc>
          <w:tcPr>
            <w:tcW w:w="2266" w:type="dxa"/>
          </w:tcPr>
          <w:p w14:paraId="219B1D20" w14:textId="77777777" w:rsidR="00746B4B" w:rsidRDefault="00746B4B" w:rsidP="003F31E5">
            <w:pPr>
              <w:jc w:val="center"/>
            </w:pPr>
            <w:r>
              <w:t>R</w:t>
            </w:r>
          </w:p>
        </w:tc>
      </w:tr>
      <w:tr w:rsidR="00746B4B" w14:paraId="47109B8C" w14:textId="77777777" w:rsidTr="003F31E5">
        <w:tc>
          <w:tcPr>
            <w:tcW w:w="2265" w:type="dxa"/>
          </w:tcPr>
          <w:p w14:paraId="13C63BA1" w14:textId="77777777" w:rsidR="00746B4B" w:rsidRDefault="00746B4B" w:rsidP="003F31E5">
            <w:pPr>
              <w:jc w:val="center"/>
            </w:pPr>
            <w:r>
              <w:t>Additional Test</w:t>
            </w:r>
          </w:p>
        </w:tc>
        <w:tc>
          <w:tcPr>
            <w:tcW w:w="2265" w:type="dxa"/>
          </w:tcPr>
          <w:p w14:paraId="36EA4656" w14:textId="77777777" w:rsidR="00746B4B" w:rsidRDefault="00746B4B" w:rsidP="003F31E5">
            <w:pPr>
              <w:jc w:val="center"/>
            </w:pPr>
            <w:r>
              <w:t>6054</w:t>
            </w:r>
          </w:p>
        </w:tc>
        <w:tc>
          <w:tcPr>
            <w:tcW w:w="2265" w:type="dxa"/>
          </w:tcPr>
          <w:p w14:paraId="54992995" w14:textId="756BBD27" w:rsidR="00746B4B" w:rsidRDefault="00746B4B" w:rsidP="003F31E5">
            <w:pPr>
              <w:jc w:val="center"/>
            </w:pPr>
            <w:r>
              <w:t>2.4956e-06</w:t>
            </w:r>
          </w:p>
        </w:tc>
        <w:tc>
          <w:tcPr>
            <w:tcW w:w="2266" w:type="dxa"/>
          </w:tcPr>
          <w:p w14:paraId="12DD18E4" w14:textId="41447947" w:rsidR="00746B4B" w:rsidRDefault="00746B4B" w:rsidP="003F31E5">
            <w:pPr>
              <w:jc w:val="center"/>
            </w:pPr>
            <w:r>
              <w:t>0.9953</w:t>
            </w:r>
          </w:p>
        </w:tc>
      </w:tr>
    </w:tbl>
    <w:p w14:paraId="57B2EEEC" w14:textId="6CADA169" w:rsidR="00F711C8" w:rsidRDefault="00746B4B" w:rsidP="00766E6A">
      <w:pPr>
        <w:pStyle w:val="BodyText"/>
      </w:pPr>
      <w:r>
        <w:rPr>
          <w:color w:val="FF0000"/>
        </w:rPr>
        <w:br/>
      </w:r>
      <w:r w:rsidR="00F711C8">
        <w:t xml:space="preserve">The NARXNET results </w:t>
      </w:r>
      <w:r w:rsidR="00741172">
        <w:t xml:space="preserve">from the front IMUs </w:t>
      </w:r>
      <w:r w:rsidR="00F711C8">
        <w:t>are excellent, but do not differ from the CIMU results by any statistically significant amount. (The front IMUs untrained R result of 0.9953 compared to the CIMU untrained R result of 0.9902</w:t>
      </w:r>
      <w:r w:rsidR="003B22E3">
        <w:t>, while an improvement,</w:t>
      </w:r>
      <w:r w:rsidR="00F711C8">
        <w:t xml:space="preserve"> is well within experimental error tolerances). </w:t>
      </w:r>
    </w:p>
    <w:p w14:paraId="6530D5C0" w14:textId="4E042923" w:rsidR="00A615AE" w:rsidRDefault="00F711C8" w:rsidP="00766E6A">
      <w:pPr>
        <w:pStyle w:val="BodyText"/>
        <w:rPr>
          <w:color w:val="FF0000"/>
        </w:rPr>
      </w:pPr>
      <w:r>
        <w:t>The RBF network was evaluated by s</w:t>
      </w:r>
      <w:r w:rsidR="004A77D0" w:rsidRPr="00D45AA8">
        <w:t xml:space="preserve">pecifying an MSE of 3.15123e-06 </w:t>
      </w:r>
      <w:r w:rsidR="00A615AE" w:rsidRPr="00D45AA8">
        <w:t>(derived from Figure 4.</w:t>
      </w:r>
      <w:r>
        <w:t>47</w:t>
      </w:r>
      <w:r w:rsidR="00A615AE" w:rsidRPr="00D45AA8">
        <w:t xml:space="preserve">) </w:t>
      </w:r>
      <w:r>
        <w:t xml:space="preserve">which </w:t>
      </w:r>
      <w:r w:rsidR="00746B4B" w:rsidRPr="00D45AA8">
        <w:t xml:space="preserve">produced </w:t>
      </w:r>
      <w:r w:rsidR="004A77D0" w:rsidRPr="00D45AA8">
        <w:t xml:space="preserve">an RBF NN </w:t>
      </w:r>
      <w:r>
        <w:t xml:space="preserve">of </w:t>
      </w:r>
      <w:r w:rsidR="004A77D0" w:rsidRPr="00D45AA8">
        <w:t xml:space="preserve">250 neurons. </w:t>
      </w:r>
    </w:p>
    <w:p w14:paraId="26FBB1CB" w14:textId="77777777" w:rsidR="0057296A" w:rsidRDefault="0057296A" w:rsidP="00766E6A">
      <w:pPr>
        <w:pStyle w:val="BodyText"/>
        <w:rPr>
          <w:color w:val="FF0000"/>
        </w:rPr>
      </w:pPr>
      <w:r>
        <w:rPr>
          <w:noProof/>
          <w:color w:val="FF0000"/>
        </w:rPr>
        <w:drawing>
          <wp:inline distT="0" distB="0" distL="0" distR="0" wp14:anchorId="6DFFE037" wp14:editId="7CC25FC9">
            <wp:extent cx="5658640" cy="2095792"/>
            <wp:effectExtent l="0" t="0" r="0" b="0"/>
            <wp:docPr id="1822317214"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317214" name="Picture 3" descr="A screenshot of a computer&#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658640" cy="2095792"/>
                    </a:xfrm>
                    <a:prstGeom prst="rect">
                      <a:avLst/>
                    </a:prstGeom>
                  </pic:spPr>
                </pic:pic>
              </a:graphicData>
            </a:graphic>
          </wp:inline>
        </w:drawing>
      </w:r>
    </w:p>
    <w:p w14:paraId="57B3B5C3" w14:textId="71F08236" w:rsidR="0057296A" w:rsidRDefault="0057296A" w:rsidP="00452A51">
      <w:pPr>
        <w:pStyle w:val="Caption"/>
        <w:rPr>
          <w:color w:val="FF0000"/>
        </w:rPr>
      </w:pPr>
      <w:bookmarkStart w:id="225" w:name="_Toc147945395"/>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7</w:t>
      </w:r>
      <w:r w:rsidR="00C507D1">
        <w:fldChar w:fldCharType="end"/>
      </w:r>
      <w:r>
        <w:t xml:space="preserve"> RBF MSE Determination from Front IMU data</w:t>
      </w:r>
      <w:bookmarkEnd w:id="225"/>
    </w:p>
    <w:p w14:paraId="72D6B027" w14:textId="003C476C" w:rsidR="006547AD" w:rsidRPr="00D45AA8" w:rsidRDefault="004A77D0" w:rsidP="00766E6A">
      <w:pPr>
        <w:pStyle w:val="BodyText"/>
      </w:pPr>
      <w:r w:rsidRPr="00D45AA8">
        <w:t>T</w:t>
      </w:r>
      <w:r w:rsidR="00746B4B" w:rsidRPr="00D45AA8">
        <w:t xml:space="preserve">he results </w:t>
      </w:r>
      <w:r w:rsidRPr="00D45AA8">
        <w:t>from this</w:t>
      </w:r>
      <w:r w:rsidR="0057296A" w:rsidRPr="00D45AA8">
        <w:t xml:space="preserve"> RBF</w:t>
      </w:r>
      <w:r w:rsidRPr="00D45AA8">
        <w:t xml:space="preserve"> network on untrained data </w:t>
      </w:r>
      <w:r w:rsidR="00D45AA8">
        <w:t xml:space="preserve">using the derived MSE from above and a default spread value (SF) of 1.0 </w:t>
      </w:r>
      <w:r w:rsidRPr="00D45AA8">
        <w:t xml:space="preserve">are </w:t>
      </w:r>
      <w:r w:rsidR="00746B4B" w:rsidRPr="00D45AA8">
        <w:t>shown in Figures 4.</w:t>
      </w:r>
      <w:r w:rsidR="0057296A" w:rsidRPr="00D45AA8">
        <w:t>4</w:t>
      </w:r>
      <w:r w:rsidR="00F711C8">
        <w:t>8</w:t>
      </w:r>
      <w:r w:rsidR="00746B4B" w:rsidRPr="00D45AA8">
        <w:t xml:space="preserve"> to </w:t>
      </w:r>
      <w:r w:rsidR="00A615AE" w:rsidRPr="00D45AA8">
        <w:t>4.4</w:t>
      </w:r>
      <w:r w:rsidR="00F711C8">
        <w:t>9</w:t>
      </w:r>
      <w:r w:rsidR="00A615AE" w:rsidRPr="00D45AA8">
        <w:t>.</w:t>
      </w:r>
      <w:r w:rsidR="00D45AA8">
        <w:t xml:space="preserve"> Training took 73.4273 seconds.</w:t>
      </w:r>
    </w:p>
    <w:p w14:paraId="07AE2BF7" w14:textId="493DDB24" w:rsidR="00A615AE" w:rsidRDefault="00CA68B5" w:rsidP="00766E6A">
      <w:pPr>
        <w:pStyle w:val="BodyText"/>
        <w:rPr>
          <w:color w:val="FF0000"/>
        </w:rPr>
      </w:pPr>
      <w:r>
        <w:rPr>
          <w:noProof/>
          <w:color w:val="FF0000"/>
        </w:rPr>
        <w:lastRenderedPageBreak/>
        <w:drawing>
          <wp:inline distT="0" distB="0" distL="0" distR="0" wp14:anchorId="57120E20" wp14:editId="57E05BE1">
            <wp:extent cx="5760085" cy="3128645"/>
            <wp:effectExtent l="0" t="0" r="0" b="0"/>
            <wp:docPr id="1682277032" name="Picture 1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277032" name="Picture 17" descr="A graph of a graph&#10;&#10;Description automatically generated with medium confidenc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35C1FB8E" w14:textId="25A0BDF1" w:rsidR="00A615AE" w:rsidRDefault="00A615AE" w:rsidP="00452A51">
      <w:pPr>
        <w:pStyle w:val="Caption"/>
        <w:rPr>
          <w:color w:val="FF0000"/>
        </w:rPr>
      </w:pPr>
      <w:bookmarkStart w:id="226" w:name="_Toc14794539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8</w:t>
      </w:r>
      <w:r w:rsidR="00C507D1">
        <w:fldChar w:fldCharType="end"/>
      </w:r>
      <w:r>
        <w:t xml:space="preserve"> </w:t>
      </w:r>
      <w:r w:rsidRPr="003B66F1">
        <w:t xml:space="preserve">RBF </w:t>
      </w:r>
      <w:r w:rsidR="00CA68B5">
        <w:t>Roll</w:t>
      </w:r>
      <w:r w:rsidRPr="003B66F1">
        <w:t xml:space="preserve"> Plot using untrained varied motion (Front IMUs)</w:t>
      </w:r>
      <w:r w:rsidR="00D45AA8">
        <w:t>. MSE=3.15123e-06, SF=1</w:t>
      </w:r>
      <w:r w:rsidRPr="003B66F1">
        <w:t>.</w:t>
      </w:r>
      <w:bookmarkEnd w:id="226"/>
    </w:p>
    <w:p w14:paraId="5C460881" w14:textId="137A74DE" w:rsidR="00A615AE" w:rsidRDefault="00A615AE" w:rsidP="00766E6A">
      <w:pPr>
        <w:pStyle w:val="BodyText"/>
        <w:rPr>
          <w:color w:val="FF0000"/>
        </w:rPr>
      </w:pPr>
    </w:p>
    <w:p w14:paraId="47015F62" w14:textId="0DA5D01D" w:rsidR="00CA68B5" w:rsidRDefault="00CA68B5" w:rsidP="00766E6A">
      <w:pPr>
        <w:pStyle w:val="BodyText"/>
        <w:rPr>
          <w:color w:val="FF0000"/>
        </w:rPr>
      </w:pPr>
      <w:r>
        <w:rPr>
          <w:noProof/>
          <w:color w:val="FF0000"/>
        </w:rPr>
        <w:drawing>
          <wp:inline distT="0" distB="0" distL="0" distR="0" wp14:anchorId="2D2DAC6C" wp14:editId="7DCA6061">
            <wp:extent cx="5760085" cy="3128645"/>
            <wp:effectExtent l="0" t="0" r="0" b="0"/>
            <wp:docPr id="430743073" name="Picture 18"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743073" name="Picture 18" descr="A graph with red and blue lines&#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CF71908" w14:textId="260FA0EA" w:rsidR="00A615AE" w:rsidRDefault="00A615AE" w:rsidP="00452A51">
      <w:pPr>
        <w:pStyle w:val="Caption"/>
      </w:pPr>
      <w:bookmarkStart w:id="227" w:name="_Toc14794539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9</w:t>
      </w:r>
      <w:r w:rsidR="00C507D1">
        <w:fldChar w:fldCharType="end"/>
      </w:r>
      <w:r>
        <w:t xml:space="preserve"> </w:t>
      </w:r>
      <w:r w:rsidRPr="0020140B">
        <w:t>RBF Pitch Plot using untrained varied motion (</w:t>
      </w:r>
      <w:r>
        <w:t xml:space="preserve">Front </w:t>
      </w:r>
      <w:r w:rsidRPr="0020140B">
        <w:t>IMU</w:t>
      </w:r>
      <w:r>
        <w:t>s</w:t>
      </w:r>
      <w:r w:rsidRPr="0020140B">
        <w:t>).</w:t>
      </w:r>
      <w:r w:rsidR="00D45AA8">
        <w:t xml:space="preserve"> MSE=3.15123e-06, SF=1</w:t>
      </w:r>
      <w:bookmarkEnd w:id="227"/>
    </w:p>
    <w:p w14:paraId="3CBA296B" w14:textId="67AEA841" w:rsidR="00D45AA8" w:rsidRDefault="00D45AA8" w:rsidP="00D45AA8">
      <w:pPr>
        <w:pStyle w:val="BodyText"/>
      </w:pPr>
      <w:r w:rsidRPr="00690735">
        <w:t xml:space="preserve">Doubling the </w:t>
      </w:r>
      <w:r w:rsidR="00F711C8">
        <w:t xml:space="preserve">default </w:t>
      </w:r>
      <w:r w:rsidRPr="00690735">
        <w:t xml:space="preserve">SF </w:t>
      </w:r>
      <w:r w:rsidR="00F711C8">
        <w:t xml:space="preserve">value </w:t>
      </w:r>
      <w:r w:rsidRPr="00690735">
        <w:t>to 2.0 produced the following results as outlined in Figures 4.</w:t>
      </w:r>
      <w:r w:rsidR="00F711C8">
        <w:t>50</w:t>
      </w:r>
      <w:r w:rsidRPr="00690735">
        <w:t xml:space="preserve"> and 4.</w:t>
      </w:r>
      <w:r w:rsidR="00F711C8">
        <w:t>51</w:t>
      </w:r>
      <w:r w:rsidRPr="00690735">
        <w:t>.</w:t>
      </w:r>
      <w:r>
        <w:t xml:space="preserve"> </w:t>
      </w:r>
      <w:r w:rsidR="00F8657D">
        <w:t xml:space="preserve">The MSE was 4.12939e-06 for a network of </w:t>
      </w:r>
      <w:proofErr w:type="gramStart"/>
      <w:r w:rsidR="00F8657D">
        <w:t>400</w:t>
      </w:r>
      <w:proofErr w:type="gramEnd"/>
      <w:r w:rsidR="00F8657D">
        <w:t xml:space="preserve"> neurons. </w:t>
      </w:r>
      <w:r>
        <w:t xml:space="preserve">Training time took </w:t>
      </w:r>
      <w:r w:rsidR="00F8657D">
        <w:t>84.2626 seconds and produced a network of 250 neurons.</w:t>
      </w:r>
      <w:r>
        <w:br/>
      </w:r>
      <w:r w:rsidR="00F8657D">
        <w:lastRenderedPageBreak/>
        <w:br/>
      </w:r>
      <w:r w:rsidR="00CA68B5">
        <w:rPr>
          <w:noProof/>
        </w:rPr>
        <w:drawing>
          <wp:inline distT="0" distB="0" distL="0" distR="0" wp14:anchorId="2EEA1FDD" wp14:editId="09E6FED1">
            <wp:extent cx="5760085" cy="3128645"/>
            <wp:effectExtent l="0" t="0" r="0" b="0"/>
            <wp:docPr id="1203312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31222" name="Picture 120331222"/>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C952AC0" w14:textId="1304BABD" w:rsidR="00F8657D" w:rsidRDefault="00F8657D" w:rsidP="00452A51">
      <w:pPr>
        <w:pStyle w:val="Caption"/>
      </w:pPr>
      <w:bookmarkStart w:id="228" w:name="_Toc14794539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0</w:t>
      </w:r>
      <w:r w:rsidR="00C507D1">
        <w:fldChar w:fldCharType="end"/>
      </w:r>
      <w:r>
        <w:t xml:space="preserve"> </w:t>
      </w:r>
      <w:r w:rsidRPr="001A755E">
        <w:t xml:space="preserve">RBF </w:t>
      </w:r>
      <w:r>
        <w:t>Roll</w:t>
      </w:r>
      <w:r w:rsidRPr="001A755E">
        <w:t xml:space="preserve"> Plot using untrained varied motion (Front IMUs). MSE=</w:t>
      </w:r>
      <w:r w:rsidRPr="00F8657D">
        <w:t xml:space="preserve"> 4.12939e-06</w:t>
      </w:r>
      <w:r w:rsidRPr="001A755E">
        <w:t>, SF=</w:t>
      </w:r>
      <w:r>
        <w:t>2</w:t>
      </w:r>
      <w:bookmarkEnd w:id="228"/>
    </w:p>
    <w:p w14:paraId="3C565334" w14:textId="41A97A64" w:rsidR="00F8657D" w:rsidRDefault="00CA68B5" w:rsidP="00F8657D">
      <w:pPr>
        <w:pStyle w:val="BodyText"/>
      </w:pPr>
      <w:r>
        <w:rPr>
          <w:noProof/>
        </w:rPr>
        <w:drawing>
          <wp:inline distT="0" distB="0" distL="0" distR="0" wp14:anchorId="195D843F" wp14:editId="6E1A8180">
            <wp:extent cx="5760085" cy="3128645"/>
            <wp:effectExtent l="0" t="0" r="0" b="0"/>
            <wp:docPr id="56008114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081141" name="Picture 56008114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27E19B5C" w14:textId="3B76E8CF" w:rsidR="00F8657D" w:rsidRDefault="00F8657D" w:rsidP="00452A51">
      <w:pPr>
        <w:pStyle w:val="Caption"/>
      </w:pPr>
      <w:bookmarkStart w:id="229" w:name="_Toc14794539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1</w:t>
      </w:r>
      <w:r w:rsidR="00C507D1">
        <w:fldChar w:fldCharType="end"/>
      </w:r>
      <w:r>
        <w:t xml:space="preserve"> </w:t>
      </w:r>
      <w:r w:rsidRPr="00B24E8A">
        <w:t xml:space="preserve">RBF </w:t>
      </w:r>
      <w:r>
        <w:t>Pitch</w:t>
      </w:r>
      <w:r w:rsidRPr="00B24E8A">
        <w:t xml:space="preserve"> Plot using untrained varied motion (Front IMUs). MSE= 4.12939e-06, SF=2</w:t>
      </w:r>
      <w:bookmarkEnd w:id="229"/>
    </w:p>
    <w:p w14:paraId="56619601" w14:textId="007964B6" w:rsidR="00F8657D" w:rsidRDefault="00690735" w:rsidP="00F8657D">
      <w:pPr>
        <w:pStyle w:val="BodyText"/>
      </w:pPr>
      <w:r>
        <w:t>Halving the default SF to 0.5 produced the results plotted in Figure 4.</w:t>
      </w:r>
      <w:r w:rsidR="00F711C8">
        <w:t>52</w:t>
      </w:r>
      <w:r>
        <w:t xml:space="preserve"> and 4.</w:t>
      </w:r>
      <w:r w:rsidR="00F711C8">
        <w:t>53</w:t>
      </w:r>
      <w:r>
        <w:t xml:space="preserve">. Training took 18.7563 seconds to produce a network of </w:t>
      </w:r>
      <w:proofErr w:type="gramStart"/>
      <w:r>
        <w:t>50</w:t>
      </w:r>
      <w:proofErr w:type="gramEnd"/>
      <w:r>
        <w:t xml:space="preserve"> neurons.</w:t>
      </w:r>
    </w:p>
    <w:p w14:paraId="0F699044" w14:textId="60F886FE" w:rsidR="00690735" w:rsidRDefault="00690735" w:rsidP="00F8657D">
      <w:pPr>
        <w:pStyle w:val="BodyText"/>
      </w:pPr>
      <w:r>
        <w:rPr>
          <w:noProof/>
        </w:rPr>
        <w:lastRenderedPageBreak/>
        <w:drawing>
          <wp:inline distT="0" distB="0" distL="0" distR="0" wp14:anchorId="395FA586" wp14:editId="75BCFBF3">
            <wp:extent cx="5760085" cy="3128645"/>
            <wp:effectExtent l="0" t="0" r="0" b="0"/>
            <wp:docPr id="1880761853"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761853" name="Picture 13" descr="A graph of a graph&#10;&#10;Description automatically generated with medium confidenc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039844B8" w14:textId="7037CFF0" w:rsidR="00690735" w:rsidRDefault="00690735" w:rsidP="00452A51">
      <w:pPr>
        <w:pStyle w:val="Caption"/>
      </w:pPr>
      <w:bookmarkStart w:id="230" w:name="_Toc14794540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2</w:t>
      </w:r>
      <w:r w:rsidR="00C507D1">
        <w:fldChar w:fldCharType="end"/>
      </w:r>
      <w:r>
        <w:t xml:space="preserve"> </w:t>
      </w:r>
      <w:r w:rsidRPr="00F12E7B">
        <w:t xml:space="preserve">RBF </w:t>
      </w:r>
      <w:r>
        <w:t>Roll</w:t>
      </w:r>
      <w:r w:rsidRPr="00F12E7B">
        <w:t xml:space="preserve"> Plot using untrained varied motion (Front IMUs). MSE= 4.12939e-06, SF=</w:t>
      </w:r>
      <w:r>
        <w:t>0.5</w:t>
      </w:r>
      <w:bookmarkEnd w:id="230"/>
    </w:p>
    <w:p w14:paraId="66ED7AF7" w14:textId="35C4FED7" w:rsidR="00690735" w:rsidRDefault="00690735" w:rsidP="00690735">
      <w:pPr>
        <w:pStyle w:val="BodyText"/>
      </w:pPr>
      <w:r>
        <w:rPr>
          <w:noProof/>
        </w:rPr>
        <w:drawing>
          <wp:inline distT="0" distB="0" distL="0" distR="0" wp14:anchorId="617140F1" wp14:editId="789B37EA">
            <wp:extent cx="5760085" cy="3128645"/>
            <wp:effectExtent l="0" t="0" r="0" b="0"/>
            <wp:docPr id="737394158"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394158" name="Picture 12" descr="A graph of a graph&#10;&#10;Description automatically generated with medium confidenc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57EF858E" w14:textId="0EC5372B" w:rsidR="00690735" w:rsidRDefault="00690735" w:rsidP="00452A51">
      <w:pPr>
        <w:pStyle w:val="Caption"/>
      </w:pPr>
      <w:bookmarkStart w:id="231" w:name="_Toc14794540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3</w:t>
      </w:r>
      <w:r w:rsidR="00C507D1">
        <w:fldChar w:fldCharType="end"/>
      </w:r>
      <w:r>
        <w:t xml:space="preserve"> </w:t>
      </w:r>
      <w:r w:rsidRPr="00F30EF5">
        <w:t xml:space="preserve">RBF </w:t>
      </w:r>
      <w:r>
        <w:t>Pitch</w:t>
      </w:r>
      <w:r w:rsidRPr="00F30EF5">
        <w:t xml:space="preserve"> Plot using untrained varied motion (Front IMUs). MSE= 4.12939e-06, SF=0.5</w:t>
      </w:r>
      <w:bookmarkEnd w:id="231"/>
    </w:p>
    <w:p w14:paraId="27C17923" w14:textId="701811FA" w:rsidR="00D45AA8" w:rsidRPr="00D45AA8" w:rsidRDefault="00F711C8" w:rsidP="00D45AA8">
      <w:pPr>
        <w:pStyle w:val="BodyText"/>
      </w:pPr>
      <w:r>
        <w:t xml:space="preserve">The RBF network results do not track the robot arm to the same degree as the Kalman filter and are not as accurate as the NARXNET filter and training time took longer than any of the other methods. These results are </w:t>
      </w:r>
      <w:r w:rsidR="00741172">
        <w:t xml:space="preserve">like </w:t>
      </w:r>
      <w:r>
        <w:t xml:space="preserve">the CIMU results and </w:t>
      </w:r>
      <w:r w:rsidR="00BA0CF8">
        <w:t xml:space="preserve">show that the RBF NN is not fit for this </w:t>
      </w:r>
      <w:r w:rsidR="003B6104">
        <w:t>workload</w:t>
      </w:r>
      <w:r w:rsidR="00BA0CF8">
        <w:t>.</w:t>
      </w:r>
    </w:p>
    <w:p w14:paraId="283CDAF9" w14:textId="77777777" w:rsidR="004F228A" w:rsidRDefault="004F228A">
      <w:pPr>
        <w:rPr>
          <w:rFonts w:ascii="Calibri" w:hAnsi="Calibri" w:cs="Calibri"/>
          <w:b/>
          <w:bCs/>
          <w:sz w:val="26"/>
          <w:szCs w:val="26"/>
        </w:rPr>
      </w:pPr>
      <w:bookmarkStart w:id="232" w:name="_Toc147945608"/>
      <w:r>
        <w:br w:type="page"/>
      </w:r>
    </w:p>
    <w:p w14:paraId="29568165" w14:textId="6C37802B" w:rsidR="00550C7C" w:rsidRDefault="00325301" w:rsidP="00325301">
      <w:pPr>
        <w:pStyle w:val="Heading3"/>
        <w:rPr>
          <w:noProof w:val="0"/>
        </w:rPr>
      </w:pPr>
      <w:r w:rsidRPr="00280F56">
        <w:rPr>
          <w:noProof w:val="0"/>
        </w:rPr>
        <w:lastRenderedPageBreak/>
        <w:t xml:space="preserve">Neural network of a varied-motion vehicle: All </w:t>
      </w:r>
      <w:r w:rsidR="002C0374">
        <w:rPr>
          <w:noProof w:val="0"/>
        </w:rPr>
        <w:t>IMUs</w:t>
      </w:r>
      <w:bookmarkEnd w:id="232"/>
    </w:p>
    <w:p w14:paraId="5E16FF4F" w14:textId="050A13E2" w:rsidR="00845111" w:rsidRPr="00741172" w:rsidRDefault="00E6471D" w:rsidP="00741172">
      <w:pPr>
        <w:pStyle w:val="BodyText"/>
      </w:pPr>
      <w:r>
        <w:br/>
      </w:r>
      <w:r w:rsidR="00D24AF6" w:rsidRPr="00741172">
        <w:t xml:space="preserve">Results from training with the </w:t>
      </w:r>
      <w:r w:rsidR="006046F8" w:rsidRPr="00741172">
        <w:t xml:space="preserve">MLP neural network model </w:t>
      </w:r>
      <w:r w:rsidR="00D24AF6" w:rsidRPr="00741172">
        <w:t xml:space="preserve">on a 10-layer NN with </w:t>
      </w:r>
      <w:r w:rsidR="00A655D5" w:rsidRPr="00741172">
        <w:t>all five</w:t>
      </w:r>
      <w:r w:rsidR="00D24AF6" w:rsidRPr="00741172">
        <w:t xml:space="preserve"> IMU inputs are shown in Tables </w:t>
      </w:r>
      <w:r w:rsidR="003744E0" w:rsidRPr="00741172">
        <w:t>4.</w:t>
      </w:r>
      <w:r w:rsidR="003B22E3" w:rsidRPr="00741172">
        <w:t>33</w:t>
      </w:r>
      <w:r w:rsidR="006046F8" w:rsidRPr="00741172">
        <w:t xml:space="preserve"> to </w:t>
      </w:r>
      <w:r w:rsidR="003744E0" w:rsidRPr="00741172">
        <w:t>4.</w:t>
      </w:r>
      <w:r w:rsidR="00775B22" w:rsidRPr="00741172">
        <w:t>3</w:t>
      </w:r>
      <w:r w:rsidR="003B22E3" w:rsidRPr="00741172">
        <w:t>5</w:t>
      </w:r>
      <w:r w:rsidR="00845111" w:rsidRPr="00741172">
        <w:t xml:space="preserve">. </w:t>
      </w:r>
      <w:r w:rsidR="001F6A14" w:rsidRPr="00741172">
        <w:t>Note that MATLAB processing times resolve to one second intervals.</w:t>
      </w:r>
    </w:p>
    <w:p w14:paraId="3A6A23A2" w14:textId="45925621" w:rsidR="00D24AF6" w:rsidRDefault="004A7D9B" w:rsidP="00452A51">
      <w:pPr>
        <w:pStyle w:val="Caption"/>
      </w:pPr>
      <w:bookmarkStart w:id="233" w:name="_Toc14794549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3</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10-layer </w:t>
      </w:r>
      <w:r w:rsidR="006046F8">
        <w:t>MLP</w:t>
      </w:r>
      <w:r w:rsidR="006046F8" w:rsidRPr="00CA1663">
        <w:t xml:space="preserve"> NN </w:t>
      </w:r>
      <w:r w:rsidR="006046F8">
        <w:t xml:space="preserve">training progress </w:t>
      </w:r>
      <w:r w:rsidR="006046F8" w:rsidRPr="00CA1663">
        <w:t xml:space="preserve">from </w:t>
      </w:r>
      <w:r w:rsidR="006046F8">
        <w:t xml:space="preserve">varied </w:t>
      </w:r>
      <w:r w:rsidR="006046F8" w:rsidRPr="00CA1663">
        <w:t>motion.</w:t>
      </w:r>
      <w:bookmarkEnd w:id="233"/>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0120B4">
        <w:tc>
          <w:tcPr>
            <w:tcW w:w="2265" w:type="dxa"/>
          </w:tcPr>
          <w:p w14:paraId="14E5D0F3" w14:textId="77777777" w:rsidR="00D24AF6" w:rsidRDefault="00D24AF6" w:rsidP="000120B4">
            <w:pPr>
              <w:jc w:val="center"/>
            </w:pPr>
            <w:r>
              <w:t>Unit</w:t>
            </w:r>
          </w:p>
        </w:tc>
        <w:tc>
          <w:tcPr>
            <w:tcW w:w="2265" w:type="dxa"/>
          </w:tcPr>
          <w:p w14:paraId="4F8DBE9C" w14:textId="77777777" w:rsidR="00D24AF6" w:rsidRDefault="00D24AF6" w:rsidP="000120B4">
            <w:pPr>
              <w:jc w:val="center"/>
            </w:pPr>
            <w:r>
              <w:t>Initial Value</w:t>
            </w:r>
          </w:p>
        </w:tc>
        <w:tc>
          <w:tcPr>
            <w:tcW w:w="2265" w:type="dxa"/>
          </w:tcPr>
          <w:p w14:paraId="0BD659B1" w14:textId="77777777" w:rsidR="00D24AF6" w:rsidRDefault="00D24AF6" w:rsidP="000120B4">
            <w:pPr>
              <w:jc w:val="center"/>
            </w:pPr>
            <w:r>
              <w:t>Stopped Value</w:t>
            </w:r>
          </w:p>
        </w:tc>
        <w:tc>
          <w:tcPr>
            <w:tcW w:w="2266" w:type="dxa"/>
          </w:tcPr>
          <w:p w14:paraId="393B87CF" w14:textId="77777777" w:rsidR="00D24AF6" w:rsidRDefault="00D24AF6" w:rsidP="000120B4">
            <w:pPr>
              <w:jc w:val="center"/>
            </w:pPr>
            <w:r>
              <w:t>Target Value</w:t>
            </w:r>
          </w:p>
        </w:tc>
      </w:tr>
      <w:tr w:rsidR="00D24AF6" w14:paraId="317EDB51" w14:textId="77777777" w:rsidTr="000120B4">
        <w:tc>
          <w:tcPr>
            <w:tcW w:w="2265" w:type="dxa"/>
          </w:tcPr>
          <w:p w14:paraId="17E51A4B" w14:textId="77777777" w:rsidR="00D24AF6" w:rsidRDefault="00D24AF6" w:rsidP="000120B4">
            <w:pPr>
              <w:jc w:val="center"/>
            </w:pPr>
            <w:r>
              <w:t>Epoch</w:t>
            </w:r>
          </w:p>
        </w:tc>
        <w:tc>
          <w:tcPr>
            <w:tcW w:w="2265" w:type="dxa"/>
          </w:tcPr>
          <w:p w14:paraId="4B2E5AA1" w14:textId="77777777" w:rsidR="00D24AF6" w:rsidRDefault="00D24AF6" w:rsidP="000120B4">
            <w:pPr>
              <w:jc w:val="center"/>
            </w:pPr>
            <w:r>
              <w:t>0</w:t>
            </w:r>
          </w:p>
        </w:tc>
        <w:tc>
          <w:tcPr>
            <w:tcW w:w="2265" w:type="dxa"/>
          </w:tcPr>
          <w:p w14:paraId="4C57B2D8" w14:textId="6E43891A" w:rsidR="00D24AF6" w:rsidRDefault="00406A35" w:rsidP="000120B4">
            <w:pPr>
              <w:jc w:val="center"/>
            </w:pPr>
            <w:r>
              <w:t>31</w:t>
            </w:r>
          </w:p>
        </w:tc>
        <w:tc>
          <w:tcPr>
            <w:tcW w:w="2266" w:type="dxa"/>
          </w:tcPr>
          <w:p w14:paraId="5B74F8EF" w14:textId="77777777" w:rsidR="00D24AF6" w:rsidRDefault="00D24AF6" w:rsidP="000120B4">
            <w:pPr>
              <w:jc w:val="center"/>
            </w:pPr>
            <w:r>
              <w:t>1000</w:t>
            </w:r>
          </w:p>
        </w:tc>
      </w:tr>
      <w:tr w:rsidR="00D24AF6" w14:paraId="4BA3009B" w14:textId="77777777" w:rsidTr="000120B4">
        <w:tc>
          <w:tcPr>
            <w:tcW w:w="2265" w:type="dxa"/>
          </w:tcPr>
          <w:p w14:paraId="6AB07AE1" w14:textId="77777777" w:rsidR="00D24AF6" w:rsidRDefault="00D24AF6" w:rsidP="000120B4">
            <w:pPr>
              <w:jc w:val="center"/>
            </w:pPr>
            <w:r>
              <w:t>Elapsed Time</w:t>
            </w:r>
          </w:p>
        </w:tc>
        <w:tc>
          <w:tcPr>
            <w:tcW w:w="2265" w:type="dxa"/>
          </w:tcPr>
          <w:p w14:paraId="0F66FC62" w14:textId="77777777" w:rsidR="00D24AF6" w:rsidRDefault="00D24AF6" w:rsidP="000120B4">
            <w:pPr>
              <w:jc w:val="center"/>
            </w:pPr>
            <w:r>
              <w:t>-</w:t>
            </w:r>
          </w:p>
        </w:tc>
        <w:tc>
          <w:tcPr>
            <w:tcW w:w="2265" w:type="dxa"/>
          </w:tcPr>
          <w:p w14:paraId="7CECEBA1" w14:textId="2FEF8C9A" w:rsidR="00D24AF6" w:rsidRDefault="00D24AF6" w:rsidP="000120B4">
            <w:pPr>
              <w:jc w:val="center"/>
            </w:pPr>
            <w:r>
              <w:t>00:00:0</w:t>
            </w:r>
            <w:r w:rsidR="00406A35">
              <w:t>1</w:t>
            </w:r>
          </w:p>
        </w:tc>
        <w:tc>
          <w:tcPr>
            <w:tcW w:w="2266" w:type="dxa"/>
          </w:tcPr>
          <w:p w14:paraId="281869E3" w14:textId="77777777" w:rsidR="00D24AF6" w:rsidRDefault="00D24AF6" w:rsidP="000120B4">
            <w:pPr>
              <w:jc w:val="center"/>
            </w:pPr>
            <w:r>
              <w:t>-</w:t>
            </w:r>
          </w:p>
        </w:tc>
      </w:tr>
      <w:tr w:rsidR="00D24AF6" w14:paraId="7855E395" w14:textId="77777777" w:rsidTr="000120B4">
        <w:tc>
          <w:tcPr>
            <w:tcW w:w="2265" w:type="dxa"/>
          </w:tcPr>
          <w:p w14:paraId="475B1DAA" w14:textId="77777777" w:rsidR="00D24AF6" w:rsidRDefault="00D24AF6" w:rsidP="000120B4">
            <w:pPr>
              <w:jc w:val="center"/>
            </w:pPr>
            <w:r>
              <w:t>Performance</w:t>
            </w:r>
          </w:p>
        </w:tc>
        <w:tc>
          <w:tcPr>
            <w:tcW w:w="2265" w:type="dxa"/>
          </w:tcPr>
          <w:p w14:paraId="0D8DD70E" w14:textId="13F1C7FD" w:rsidR="00D24AF6" w:rsidRDefault="00406A35" w:rsidP="000120B4">
            <w:pPr>
              <w:jc w:val="center"/>
            </w:pPr>
            <w:r>
              <w:t>3.4</w:t>
            </w:r>
          </w:p>
        </w:tc>
        <w:tc>
          <w:tcPr>
            <w:tcW w:w="2265" w:type="dxa"/>
          </w:tcPr>
          <w:p w14:paraId="157FF4D4" w14:textId="24027351" w:rsidR="00D24AF6" w:rsidRDefault="00D24AF6" w:rsidP="000120B4">
            <w:pPr>
              <w:jc w:val="center"/>
            </w:pPr>
            <w:r>
              <w:t>0.0</w:t>
            </w:r>
            <w:r w:rsidR="00406A35">
              <w:t>0138</w:t>
            </w:r>
          </w:p>
        </w:tc>
        <w:tc>
          <w:tcPr>
            <w:tcW w:w="2266" w:type="dxa"/>
          </w:tcPr>
          <w:p w14:paraId="68E01A17" w14:textId="77777777" w:rsidR="00D24AF6" w:rsidRDefault="00D24AF6" w:rsidP="000120B4">
            <w:pPr>
              <w:jc w:val="center"/>
            </w:pPr>
            <w:r>
              <w:t>0</w:t>
            </w:r>
          </w:p>
        </w:tc>
      </w:tr>
      <w:tr w:rsidR="00D24AF6" w14:paraId="57067BCF" w14:textId="77777777" w:rsidTr="000120B4">
        <w:tc>
          <w:tcPr>
            <w:tcW w:w="2265" w:type="dxa"/>
          </w:tcPr>
          <w:p w14:paraId="1208B54E" w14:textId="77777777" w:rsidR="00D24AF6" w:rsidRDefault="00D24AF6" w:rsidP="000120B4">
            <w:pPr>
              <w:jc w:val="center"/>
            </w:pPr>
            <w:r>
              <w:t>Gradient</w:t>
            </w:r>
          </w:p>
        </w:tc>
        <w:tc>
          <w:tcPr>
            <w:tcW w:w="2265" w:type="dxa"/>
          </w:tcPr>
          <w:p w14:paraId="732033A5" w14:textId="0D0EAFAA" w:rsidR="00D24AF6" w:rsidRDefault="00406A35" w:rsidP="000B6208">
            <w:pPr>
              <w:jc w:val="center"/>
            </w:pPr>
            <w:r>
              <w:t>4.59</w:t>
            </w:r>
          </w:p>
        </w:tc>
        <w:tc>
          <w:tcPr>
            <w:tcW w:w="2265" w:type="dxa"/>
          </w:tcPr>
          <w:p w14:paraId="356A37A1" w14:textId="4A6B1A55" w:rsidR="00D24AF6" w:rsidRDefault="00406A35" w:rsidP="000120B4">
            <w:pPr>
              <w:jc w:val="center"/>
            </w:pPr>
            <w:r>
              <w:t>0.00137</w:t>
            </w:r>
          </w:p>
        </w:tc>
        <w:tc>
          <w:tcPr>
            <w:tcW w:w="2266" w:type="dxa"/>
          </w:tcPr>
          <w:p w14:paraId="46E4EA8A" w14:textId="62A1699F" w:rsidR="00D24AF6" w:rsidRDefault="00D24AF6" w:rsidP="000120B4">
            <w:pPr>
              <w:jc w:val="center"/>
            </w:pPr>
            <w:r>
              <w:t>1e-07</w:t>
            </w:r>
          </w:p>
        </w:tc>
      </w:tr>
      <w:tr w:rsidR="00D24AF6" w14:paraId="2A8AD965" w14:textId="77777777" w:rsidTr="000120B4">
        <w:tc>
          <w:tcPr>
            <w:tcW w:w="2265" w:type="dxa"/>
          </w:tcPr>
          <w:p w14:paraId="59616A41" w14:textId="694C7E57" w:rsidR="00D24AF6" w:rsidRDefault="00D24AF6" w:rsidP="000120B4">
            <w:pPr>
              <w:jc w:val="center"/>
            </w:pPr>
            <w:r>
              <w:t>Mu</w:t>
            </w:r>
          </w:p>
        </w:tc>
        <w:tc>
          <w:tcPr>
            <w:tcW w:w="2265" w:type="dxa"/>
          </w:tcPr>
          <w:p w14:paraId="09363089" w14:textId="76CB3A40" w:rsidR="00D24AF6" w:rsidRDefault="00D24AF6" w:rsidP="000120B4">
            <w:pPr>
              <w:jc w:val="center"/>
            </w:pPr>
            <w:r>
              <w:t>0.001</w:t>
            </w:r>
          </w:p>
        </w:tc>
        <w:tc>
          <w:tcPr>
            <w:tcW w:w="2265" w:type="dxa"/>
          </w:tcPr>
          <w:p w14:paraId="7EF0A0FA" w14:textId="09DE092C" w:rsidR="00D24AF6" w:rsidRDefault="000B6208" w:rsidP="000120B4">
            <w:pPr>
              <w:jc w:val="center"/>
            </w:pPr>
            <w:r>
              <w:t>1e-0</w:t>
            </w:r>
            <w:r w:rsidR="00406A35">
              <w:t>6</w:t>
            </w:r>
          </w:p>
        </w:tc>
        <w:tc>
          <w:tcPr>
            <w:tcW w:w="2266" w:type="dxa"/>
          </w:tcPr>
          <w:p w14:paraId="705C9346" w14:textId="2428BA62" w:rsidR="00D24AF6" w:rsidRDefault="00D24AF6" w:rsidP="000120B4">
            <w:pPr>
              <w:jc w:val="center"/>
            </w:pPr>
            <w:r>
              <w:t>1e+10</w:t>
            </w:r>
          </w:p>
        </w:tc>
      </w:tr>
      <w:tr w:rsidR="00D24AF6" w14:paraId="487B2735" w14:textId="77777777" w:rsidTr="000120B4">
        <w:tc>
          <w:tcPr>
            <w:tcW w:w="2265" w:type="dxa"/>
          </w:tcPr>
          <w:p w14:paraId="2EC89F93" w14:textId="77777777" w:rsidR="00D24AF6" w:rsidRDefault="00D24AF6" w:rsidP="000120B4">
            <w:pPr>
              <w:jc w:val="center"/>
            </w:pPr>
            <w:r>
              <w:t>Validation Checks</w:t>
            </w:r>
          </w:p>
        </w:tc>
        <w:tc>
          <w:tcPr>
            <w:tcW w:w="2265" w:type="dxa"/>
          </w:tcPr>
          <w:p w14:paraId="619E890A" w14:textId="77777777" w:rsidR="00D24AF6" w:rsidRDefault="00D24AF6" w:rsidP="000120B4">
            <w:pPr>
              <w:jc w:val="center"/>
            </w:pPr>
            <w:r>
              <w:t>0</w:t>
            </w:r>
          </w:p>
        </w:tc>
        <w:tc>
          <w:tcPr>
            <w:tcW w:w="2265" w:type="dxa"/>
          </w:tcPr>
          <w:p w14:paraId="19FC3F25" w14:textId="77777777" w:rsidR="00D24AF6" w:rsidRDefault="00D24AF6" w:rsidP="000120B4">
            <w:pPr>
              <w:jc w:val="center"/>
            </w:pPr>
            <w:r>
              <w:t>6</w:t>
            </w:r>
          </w:p>
        </w:tc>
        <w:tc>
          <w:tcPr>
            <w:tcW w:w="2266" w:type="dxa"/>
          </w:tcPr>
          <w:p w14:paraId="7D0F213D" w14:textId="77777777" w:rsidR="00D24AF6" w:rsidRDefault="00D24AF6" w:rsidP="000120B4">
            <w:pPr>
              <w:jc w:val="center"/>
            </w:pPr>
            <w:r>
              <w:t>6</w:t>
            </w:r>
          </w:p>
        </w:tc>
      </w:tr>
    </w:tbl>
    <w:p w14:paraId="20A2A409" w14:textId="77777777" w:rsidR="003B6104" w:rsidRDefault="003B6104" w:rsidP="003B6104"/>
    <w:p w14:paraId="379BF472" w14:textId="5D299E16" w:rsidR="00D24AF6" w:rsidRDefault="004A7D9B" w:rsidP="003B6104">
      <w:bookmarkStart w:id="234" w:name="_Toc147945493"/>
      <w:r>
        <w:t xml:space="preserve">Table </w:t>
      </w:r>
      <w:r w:rsidR="00000000">
        <w:fldChar w:fldCharType="begin"/>
      </w:r>
      <w:r w:rsidR="00000000">
        <w:instrText xml:space="preserve"> STYLEREF 1 \s </w:instrText>
      </w:r>
      <w:r w:rsidR="00000000">
        <w:fldChar w:fldCharType="separate"/>
      </w:r>
      <w:proofErr w:type="gramStart"/>
      <w:r w:rsidR="00C5580D">
        <w:t>4</w:t>
      </w:r>
      <w:proofErr w:type="gramEnd"/>
      <w:r w:rsidR="00000000">
        <w:fldChar w:fldCharType="end"/>
      </w:r>
      <w:r w:rsidR="00C5580D">
        <w:t>.</w:t>
      </w:r>
      <w:fldSimple w:instr=" SEQ Table \* ARABIC \s 1 ">
        <w:r w:rsidR="003B22E3">
          <w:rPr>
            <w:noProof/>
          </w:rPr>
          <w:t>34</w:t>
        </w:r>
      </w:fldSimple>
      <w:r>
        <w:t xml:space="preserve"> </w:t>
      </w:r>
      <w:r w:rsidR="006046F8" w:rsidRPr="00CA1663">
        <w:t>Normalised</w:t>
      </w:r>
      <w:r w:rsidR="006046F8">
        <w:t xml:space="preserve"> All</w:t>
      </w:r>
      <w:r w:rsidR="006046F8" w:rsidRPr="00CA1663">
        <w:t xml:space="preserve"> IMU</w:t>
      </w:r>
      <w:r w:rsidR="00766E6A">
        <w:t xml:space="preserve">s </w:t>
      </w:r>
      <w:r w:rsidR="006046F8" w:rsidRPr="00CA1663">
        <w:t xml:space="preserve">10-layer </w:t>
      </w:r>
      <w:r w:rsidR="006046F8">
        <w:t>MLP</w:t>
      </w:r>
      <w:r w:rsidR="006046F8" w:rsidRPr="00CA1663">
        <w:t xml:space="preserve"> NN </w:t>
      </w:r>
      <w:r w:rsidR="006046F8">
        <w:t xml:space="preserve">training results </w:t>
      </w:r>
      <w:r w:rsidR="006046F8" w:rsidRPr="00CA1663">
        <w:t xml:space="preserve">from </w:t>
      </w:r>
      <w:r w:rsidR="006046F8">
        <w:t xml:space="preserve">varied </w:t>
      </w:r>
      <w:r w:rsidR="006046F8" w:rsidRPr="00CA1663">
        <w:t>motion.</w:t>
      </w:r>
      <w:bookmarkEnd w:id="234"/>
    </w:p>
    <w:p w14:paraId="6CB38F0A" w14:textId="77777777" w:rsidR="003B6104" w:rsidRDefault="003B6104" w:rsidP="003B6104"/>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0120B4">
        <w:tc>
          <w:tcPr>
            <w:tcW w:w="2265" w:type="dxa"/>
          </w:tcPr>
          <w:p w14:paraId="74FD8B3C" w14:textId="77777777" w:rsidR="00D24AF6" w:rsidRDefault="00D24AF6" w:rsidP="000120B4">
            <w:pPr>
              <w:jc w:val="center"/>
            </w:pPr>
          </w:p>
        </w:tc>
        <w:tc>
          <w:tcPr>
            <w:tcW w:w="2265" w:type="dxa"/>
          </w:tcPr>
          <w:p w14:paraId="3DD36420" w14:textId="77777777" w:rsidR="00D24AF6" w:rsidRDefault="00D24AF6" w:rsidP="000120B4">
            <w:pPr>
              <w:jc w:val="center"/>
            </w:pPr>
            <w:r>
              <w:t>Observations</w:t>
            </w:r>
          </w:p>
        </w:tc>
        <w:tc>
          <w:tcPr>
            <w:tcW w:w="2265" w:type="dxa"/>
          </w:tcPr>
          <w:p w14:paraId="71B4E5AE" w14:textId="77777777" w:rsidR="00D24AF6" w:rsidRDefault="00D24AF6" w:rsidP="000120B4">
            <w:pPr>
              <w:jc w:val="center"/>
            </w:pPr>
            <w:r>
              <w:t>MSE</w:t>
            </w:r>
          </w:p>
        </w:tc>
        <w:tc>
          <w:tcPr>
            <w:tcW w:w="2266" w:type="dxa"/>
          </w:tcPr>
          <w:p w14:paraId="43DC3E0B" w14:textId="77777777" w:rsidR="00D24AF6" w:rsidRDefault="00D24AF6" w:rsidP="000120B4">
            <w:pPr>
              <w:jc w:val="center"/>
            </w:pPr>
            <w:r>
              <w:t>R</w:t>
            </w:r>
          </w:p>
        </w:tc>
      </w:tr>
      <w:tr w:rsidR="00D24AF6" w14:paraId="007F2FB1" w14:textId="77777777" w:rsidTr="000120B4">
        <w:tc>
          <w:tcPr>
            <w:tcW w:w="2265" w:type="dxa"/>
          </w:tcPr>
          <w:p w14:paraId="3C031D23" w14:textId="77777777" w:rsidR="00D24AF6" w:rsidRDefault="00D24AF6" w:rsidP="000120B4">
            <w:pPr>
              <w:jc w:val="center"/>
            </w:pPr>
            <w:r>
              <w:t>Training</w:t>
            </w:r>
          </w:p>
        </w:tc>
        <w:tc>
          <w:tcPr>
            <w:tcW w:w="2265" w:type="dxa"/>
          </w:tcPr>
          <w:p w14:paraId="5E81945D" w14:textId="77777777" w:rsidR="00D24AF6" w:rsidRDefault="00D24AF6" w:rsidP="000120B4">
            <w:pPr>
              <w:jc w:val="center"/>
            </w:pPr>
            <w:r>
              <w:t>3499</w:t>
            </w:r>
          </w:p>
        </w:tc>
        <w:tc>
          <w:tcPr>
            <w:tcW w:w="2265" w:type="dxa"/>
          </w:tcPr>
          <w:p w14:paraId="2C25AD05" w14:textId="0DC4A160" w:rsidR="00D24AF6" w:rsidRDefault="00D24AF6" w:rsidP="000120B4">
            <w:pPr>
              <w:jc w:val="center"/>
            </w:pPr>
            <w:r>
              <w:t>0.0</w:t>
            </w:r>
            <w:r w:rsidR="00406A35">
              <w:t>014</w:t>
            </w:r>
          </w:p>
        </w:tc>
        <w:tc>
          <w:tcPr>
            <w:tcW w:w="2266" w:type="dxa"/>
          </w:tcPr>
          <w:p w14:paraId="3C6B6E9C" w14:textId="13CDA5DA" w:rsidR="00D24AF6" w:rsidRDefault="00D24AF6" w:rsidP="000120B4">
            <w:pPr>
              <w:jc w:val="center"/>
            </w:pPr>
            <w:r>
              <w:t>0.9</w:t>
            </w:r>
            <w:r w:rsidR="00406A35">
              <w:t>975</w:t>
            </w:r>
          </w:p>
        </w:tc>
      </w:tr>
      <w:tr w:rsidR="00D24AF6" w14:paraId="7999B086" w14:textId="77777777" w:rsidTr="000120B4">
        <w:tc>
          <w:tcPr>
            <w:tcW w:w="2265" w:type="dxa"/>
          </w:tcPr>
          <w:p w14:paraId="2A5544B0" w14:textId="77777777" w:rsidR="00D24AF6" w:rsidRDefault="00D24AF6" w:rsidP="000120B4">
            <w:pPr>
              <w:jc w:val="center"/>
            </w:pPr>
            <w:r>
              <w:t>Validation</w:t>
            </w:r>
          </w:p>
        </w:tc>
        <w:tc>
          <w:tcPr>
            <w:tcW w:w="2265" w:type="dxa"/>
          </w:tcPr>
          <w:p w14:paraId="2438CDEF" w14:textId="77777777" w:rsidR="00D24AF6" w:rsidRDefault="00D24AF6" w:rsidP="000120B4">
            <w:pPr>
              <w:jc w:val="center"/>
            </w:pPr>
            <w:r>
              <w:t>750</w:t>
            </w:r>
          </w:p>
        </w:tc>
        <w:tc>
          <w:tcPr>
            <w:tcW w:w="2265" w:type="dxa"/>
          </w:tcPr>
          <w:p w14:paraId="32411F6E" w14:textId="316D04B1" w:rsidR="00D24AF6" w:rsidRDefault="00D24AF6" w:rsidP="000120B4">
            <w:pPr>
              <w:jc w:val="center"/>
            </w:pPr>
            <w:r>
              <w:t>0.0</w:t>
            </w:r>
            <w:r w:rsidR="00406A35">
              <w:t>022</w:t>
            </w:r>
          </w:p>
        </w:tc>
        <w:tc>
          <w:tcPr>
            <w:tcW w:w="2266" w:type="dxa"/>
          </w:tcPr>
          <w:p w14:paraId="075F99BE" w14:textId="14F8D41A" w:rsidR="00D24AF6" w:rsidRDefault="00D24AF6" w:rsidP="000120B4">
            <w:pPr>
              <w:jc w:val="center"/>
            </w:pPr>
            <w:r>
              <w:t>0.9</w:t>
            </w:r>
            <w:r w:rsidR="00406A35">
              <w:t>962</w:t>
            </w:r>
          </w:p>
        </w:tc>
      </w:tr>
      <w:tr w:rsidR="00D24AF6" w14:paraId="12FA0E4D" w14:textId="77777777" w:rsidTr="000120B4">
        <w:tc>
          <w:tcPr>
            <w:tcW w:w="2265" w:type="dxa"/>
          </w:tcPr>
          <w:p w14:paraId="18160A78" w14:textId="77777777" w:rsidR="00D24AF6" w:rsidRDefault="00D24AF6" w:rsidP="000120B4">
            <w:pPr>
              <w:jc w:val="center"/>
            </w:pPr>
            <w:r>
              <w:t>Test</w:t>
            </w:r>
          </w:p>
        </w:tc>
        <w:tc>
          <w:tcPr>
            <w:tcW w:w="2265" w:type="dxa"/>
          </w:tcPr>
          <w:p w14:paraId="209C4A2E" w14:textId="77777777" w:rsidR="00D24AF6" w:rsidRDefault="00D24AF6" w:rsidP="000120B4">
            <w:pPr>
              <w:jc w:val="center"/>
            </w:pPr>
            <w:r>
              <w:t>750</w:t>
            </w:r>
          </w:p>
        </w:tc>
        <w:tc>
          <w:tcPr>
            <w:tcW w:w="2265" w:type="dxa"/>
          </w:tcPr>
          <w:p w14:paraId="26D67D1C" w14:textId="3EE91890" w:rsidR="00D24AF6" w:rsidRDefault="00D24AF6" w:rsidP="000120B4">
            <w:pPr>
              <w:jc w:val="center"/>
            </w:pPr>
            <w:r>
              <w:t>0.0</w:t>
            </w:r>
            <w:r w:rsidR="00406A35">
              <w:t>019</w:t>
            </w:r>
          </w:p>
        </w:tc>
        <w:tc>
          <w:tcPr>
            <w:tcW w:w="2266" w:type="dxa"/>
          </w:tcPr>
          <w:p w14:paraId="0D8A7012" w14:textId="0F6017C5" w:rsidR="00D24AF6" w:rsidRDefault="00D24AF6" w:rsidP="000120B4">
            <w:pPr>
              <w:jc w:val="center"/>
            </w:pPr>
            <w:r>
              <w:t>0.9</w:t>
            </w:r>
            <w:r w:rsidR="00406A35">
              <w:t>968</w:t>
            </w:r>
          </w:p>
        </w:tc>
      </w:tr>
    </w:tbl>
    <w:p w14:paraId="6D0E88DA" w14:textId="64A161A8" w:rsidR="00AD0AA3" w:rsidRDefault="00AD0AA3" w:rsidP="00452A51">
      <w:pPr>
        <w:pStyle w:val="Caption"/>
      </w:pPr>
      <w:bookmarkStart w:id="235" w:name="_Toc147945494"/>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5</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10-layer </w:t>
      </w:r>
      <w:r w:rsidR="006046F8">
        <w:t>MLP</w:t>
      </w:r>
      <w:r w:rsidR="006046F8" w:rsidRPr="00CA1663">
        <w:t xml:space="preserve"> NN </w:t>
      </w:r>
      <w:r w:rsidR="006046F8">
        <w:t xml:space="preserve">results from untrained </w:t>
      </w:r>
      <w:r w:rsidR="00270BA8">
        <w:t xml:space="preserve">varied </w:t>
      </w:r>
      <w:r w:rsidR="006046F8" w:rsidRPr="00CA1663">
        <w:t>motion.</w:t>
      </w:r>
      <w:bookmarkEnd w:id="235"/>
    </w:p>
    <w:tbl>
      <w:tblPr>
        <w:tblStyle w:val="TableGrid"/>
        <w:tblW w:w="0" w:type="auto"/>
        <w:tblLook w:val="04A0" w:firstRow="1" w:lastRow="0" w:firstColumn="1" w:lastColumn="0" w:noHBand="0" w:noVBand="1"/>
      </w:tblPr>
      <w:tblGrid>
        <w:gridCol w:w="2265"/>
        <w:gridCol w:w="2265"/>
        <w:gridCol w:w="2265"/>
        <w:gridCol w:w="2266"/>
      </w:tblGrid>
      <w:tr w:rsidR="00AD0AA3" w14:paraId="6D844F23" w14:textId="77777777" w:rsidTr="000120B4">
        <w:tc>
          <w:tcPr>
            <w:tcW w:w="2265" w:type="dxa"/>
          </w:tcPr>
          <w:p w14:paraId="4345BBCD" w14:textId="77777777" w:rsidR="00AD0AA3" w:rsidRDefault="00AD0AA3" w:rsidP="000120B4">
            <w:pPr>
              <w:jc w:val="center"/>
            </w:pPr>
          </w:p>
        </w:tc>
        <w:tc>
          <w:tcPr>
            <w:tcW w:w="2265" w:type="dxa"/>
          </w:tcPr>
          <w:p w14:paraId="6542861B" w14:textId="77777777" w:rsidR="00AD0AA3" w:rsidRDefault="00AD0AA3" w:rsidP="000120B4">
            <w:pPr>
              <w:jc w:val="center"/>
            </w:pPr>
            <w:r>
              <w:t>Observations</w:t>
            </w:r>
          </w:p>
        </w:tc>
        <w:tc>
          <w:tcPr>
            <w:tcW w:w="2265" w:type="dxa"/>
          </w:tcPr>
          <w:p w14:paraId="441FA375" w14:textId="77777777" w:rsidR="00AD0AA3" w:rsidRDefault="00AD0AA3" w:rsidP="000120B4">
            <w:pPr>
              <w:jc w:val="center"/>
            </w:pPr>
            <w:r>
              <w:t>MSE</w:t>
            </w:r>
          </w:p>
        </w:tc>
        <w:tc>
          <w:tcPr>
            <w:tcW w:w="2266" w:type="dxa"/>
          </w:tcPr>
          <w:p w14:paraId="0CCE9DB1" w14:textId="77777777" w:rsidR="00AD0AA3" w:rsidRDefault="00AD0AA3" w:rsidP="000120B4">
            <w:pPr>
              <w:jc w:val="center"/>
            </w:pPr>
            <w:r>
              <w:t>R</w:t>
            </w:r>
          </w:p>
        </w:tc>
      </w:tr>
      <w:tr w:rsidR="00AD0AA3" w14:paraId="794F5AFF" w14:textId="77777777" w:rsidTr="000120B4">
        <w:tc>
          <w:tcPr>
            <w:tcW w:w="2265" w:type="dxa"/>
          </w:tcPr>
          <w:p w14:paraId="07DCE8A1" w14:textId="77777777" w:rsidR="00AD0AA3" w:rsidRDefault="00AD0AA3" w:rsidP="000120B4">
            <w:pPr>
              <w:jc w:val="center"/>
            </w:pPr>
            <w:r>
              <w:t>Additional Test</w:t>
            </w:r>
          </w:p>
        </w:tc>
        <w:tc>
          <w:tcPr>
            <w:tcW w:w="2265" w:type="dxa"/>
          </w:tcPr>
          <w:p w14:paraId="40D52628" w14:textId="77777777" w:rsidR="00AD0AA3" w:rsidRDefault="00AD0AA3" w:rsidP="000120B4">
            <w:pPr>
              <w:jc w:val="center"/>
            </w:pPr>
            <w:r>
              <w:t>6054</w:t>
            </w:r>
          </w:p>
        </w:tc>
        <w:tc>
          <w:tcPr>
            <w:tcW w:w="2265" w:type="dxa"/>
          </w:tcPr>
          <w:p w14:paraId="4C2592D0" w14:textId="44B3B6E9" w:rsidR="00AD0AA3" w:rsidRDefault="00AD0AA3" w:rsidP="000120B4">
            <w:pPr>
              <w:jc w:val="center"/>
            </w:pPr>
            <w:r>
              <w:t>6.5797e-04</w:t>
            </w:r>
          </w:p>
        </w:tc>
        <w:tc>
          <w:tcPr>
            <w:tcW w:w="2266" w:type="dxa"/>
          </w:tcPr>
          <w:p w14:paraId="587E1DF0" w14:textId="35E8F5AF" w:rsidR="00AD0AA3" w:rsidRDefault="00AD0AA3" w:rsidP="000120B4">
            <w:pPr>
              <w:jc w:val="center"/>
            </w:pPr>
            <w:r>
              <w:t>-0.8611</w:t>
            </w:r>
          </w:p>
        </w:tc>
      </w:tr>
    </w:tbl>
    <w:p w14:paraId="3169F354" w14:textId="20DE90DB" w:rsidR="00AD0AA3" w:rsidRPr="00AD0AA3" w:rsidRDefault="006046F8" w:rsidP="00AD0AA3">
      <w:pPr>
        <w:pStyle w:val="BodyText"/>
      </w:pPr>
      <w:r>
        <w:br/>
        <w:t xml:space="preserve">Training with </w:t>
      </w:r>
      <w:r w:rsidR="003B6104">
        <w:t>five</w:t>
      </w:r>
      <w:r>
        <w:t xml:space="preserve"> layers produced the results of Tables 4.</w:t>
      </w:r>
      <w:r w:rsidR="00775B22">
        <w:t>3</w:t>
      </w:r>
      <w:r w:rsidR="003B22E3">
        <w:t>6</w:t>
      </w:r>
      <w:r>
        <w:t xml:space="preserve"> to 4.</w:t>
      </w:r>
      <w:r w:rsidR="00775B22">
        <w:t>3</w:t>
      </w:r>
      <w:r w:rsidR="003B22E3">
        <w:t>8</w:t>
      </w:r>
      <w:r>
        <w:t>.</w:t>
      </w:r>
    </w:p>
    <w:p w14:paraId="4D9256B3" w14:textId="44AD712A" w:rsidR="000B6208" w:rsidRDefault="000B6208" w:rsidP="00452A51">
      <w:pPr>
        <w:pStyle w:val="Caption"/>
      </w:pPr>
      <w:bookmarkStart w:id="236" w:name="_Toc147945495"/>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6</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5-</w:t>
      </w:r>
      <w:r w:rsidR="006046F8" w:rsidRPr="00CA1663">
        <w:t xml:space="preserve">layer </w:t>
      </w:r>
      <w:r w:rsidR="006046F8">
        <w:t>MLP</w:t>
      </w:r>
      <w:r w:rsidR="006046F8" w:rsidRPr="00CA1663">
        <w:t xml:space="preserve"> NN </w:t>
      </w:r>
      <w:r w:rsidR="006046F8">
        <w:t xml:space="preserve">training progress </w:t>
      </w:r>
      <w:r w:rsidR="006046F8" w:rsidRPr="00CA1663">
        <w:t xml:space="preserve">from </w:t>
      </w:r>
      <w:r w:rsidR="006046F8">
        <w:t xml:space="preserve">varied </w:t>
      </w:r>
      <w:r w:rsidR="006046F8" w:rsidRPr="00CA1663">
        <w:t>motion.</w:t>
      </w:r>
      <w:bookmarkEnd w:id="236"/>
    </w:p>
    <w:tbl>
      <w:tblPr>
        <w:tblStyle w:val="TableGrid"/>
        <w:tblW w:w="0" w:type="auto"/>
        <w:tblLook w:val="04A0" w:firstRow="1" w:lastRow="0" w:firstColumn="1" w:lastColumn="0" w:noHBand="0" w:noVBand="1"/>
      </w:tblPr>
      <w:tblGrid>
        <w:gridCol w:w="2265"/>
        <w:gridCol w:w="2265"/>
        <w:gridCol w:w="2265"/>
        <w:gridCol w:w="2266"/>
      </w:tblGrid>
      <w:tr w:rsidR="000B6208" w14:paraId="3688C508" w14:textId="77777777" w:rsidTr="000120B4">
        <w:tc>
          <w:tcPr>
            <w:tcW w:w="2265" w:type="dxa"/>
          </w:tcPr>
          <w:p w14:paraId="02150026" w14:textId="77777777" w:rsidR="000B6208" w:rsidRDefault="000B6208" w:rsidP="000120B4">
            <w:pPr>
              <w:jc w:val="center"/>
            </w:pPr>
            <w:r>
              <w:t>Unit</w:t>
            </w:r>
          </w:p>
        </w:tc>
        <w:tc>
          <w:tcPr>
            <w:tcW w:w="2265" w:type="dxa"/>
          </w:tcPr>
          <w:p w14:paraId="7AB37397" w14:textId="77777777" w:rsidR="000B6208" w:rsidRDefault="000B6208" w:rsidP="000120B4">
            <w:pPr>
              <w:jc w:val="center"/>
            </w:pPr>
            <w:r>
              <w:t>Initial Value</w:t>
            </w:r>
          </w:p>
        </w:tc>
        <w:tc>
          <w:tcPr>
            <w:tcW w:w="2265" w:type="dxa"/>
          </w:tcPr>
          <w:p w14:paraId="51665421" w14:textId="77777777" w:rsidR="000B6208" w:rsidRDefault="000B6208" w:rsidP="000120B4">
            <w:pPr>
              <w:jc w:val="center"/>
            </w:pPr>
            <w:r>
              <w:t>Stopped Value</w:t>
            </w:r>
          </w:p>
        </w:tc>
        <w:tc>
          <w:tcPr>
            <w:tcW w:w="2266" w:type="dxa"/>
          </w:tcPr>
          <w:p w14:paraId="5DB65286" w14:textId="77777777" w:rsidR="000B6208" w:rsidRDefault="000B6208" w:rsidP="000120B4">
            <w:pPr>
              <w:jc w:val="center"/>
            </w:pPr>
            <w:r>
              <w:t>Target Value</w:t>
            </w:r>
          </w:p>
        </w:tc>
      </w:tr>
      <w:tr w:rsidR="000B6208" w14:paraId="2B8C1983" w14:textId="77777777" w:rsidTr="000120B4">
        <w:tc>
          <w:tcPr>
            <w:tcW w:w="2265" w:type="dxa"/>
          </w:tcPr>
          <w:p w14:paraId="37FBA264" w14:textId="77777777" w:rsidR="000B6208" w:rsidRDefault="000B6208" w:rsidP="000120B4">
            <w:pPr>
              <w:jc w:val="center"/>
            </w:pPr>
            <w:r>
              <w:t>Epoch</w:t>
            </w:r>
          </w:p>
        </w:tc>
        <w:tc>
          <w:tcPr>
            <w:tcW w:w="2265" w:type="dxa"/>
          </w:tcPr>
          <w:p w14:paraId="4B91B20A" w14:textId="77777777" w:rsidR="000B6208" w:rsidRDefault="000B6208" w:rsidP="000120B4">
            <w:pPr>
              <w:jc w:val="center"/>
            </w:pPr>
            <w:r>
              <w:t>0</w:t>
            </w:r>
          </w:p>
        </w:tc>
        <w:tc>
          <w:tcPr>
            <w:tcW w:w="2265" w:type="dxa"/>
          </w:tcPr>
          <w:p w14:paraId="2F681010" w14:textId="4CE08298" w:rsidR="000B6208" w:rsidRDefault="00406A35" w:rsidP="000120B4">
            <w:pPr>
              <w:jc w:val="center"/>
            </w:pPr>
            <w:r>
              <w:t>31</w:t>
            </w:r>
          </w:p>
        </w:tc>
        <w:tc>
          <w:tcPr>
            <w:tcW w:w="2266" w:type="dxa"/>
          </w:tcPr>
          <w:p w14:paraId="463CF4E7" w14:textId="77777777" w:rsidR="000B6208" w:rsidRDefault="000B6208" w:rsidP="000120B4">
            <w:pPr>
              <w:jc w:val="center"/>
            </w:pPr>
            <w:r>
              <w:t>1000</w:t>
            </w:r>
          </w:p>
        </w:tc>
      </w:tr>
      <w:tr w:rsidR="000B6208" w14:paraId="3654486A" w14:textId="77777777" w:rsidTr="000120B4">
        <w:tc>
          <w:tcPr>
            <w:tcW w:w="2265" w:type="dxa"/>
          </w:tcPr>
          <w:p w14:paraId="38BB7707" w14:textId="77777777" w:rsidR="000B6208" w:rsidRDefault="000B6208" w:rsidP="000120B4">
            <w:pPr>
              <w:jc w:val="center"/>
            </w:pPr>
            <w:r>
              <w:t>Elapsed Time</w:t>
            </w:r>
          </w:p>
        </w:tc>
        <w:tc>
          <w:tcPr>
            <w:tcW w:w="2265" w:type="dxa"/>
          </w:tcPr>
          <w:p w14:paraId="0AD2297A" w14:textId="77777777" w:rsidR="000B6208" w:rsidRDefault="000B6208" w:rsidP="000120B4">
            <w:pPr>
              <w:jc w:val="center"/>
            </w:pPr>
            <w:r>
              <w:t>-</w:t>
            </w:r>
          </w:p>
        </w:tc>
        <w:tc>
          <w:tcPr>
            <w:tcW w:w="2265" w:type="dxa"/>
          </w:tcPr>
          <w:p w14:paraId="3B8DF04F" w14:textId="77777777" w:rsidR="000B6208" w:rsidRDefault="000B6208" w:rsidP="000120B4">
            <w:pPr>
              <w:jc w:val="center"/>
            </w:pPr>
            <w:r>
              <w:t>00:00:00</w:t>
            </w:r>
          </w:p>
        </w:tc>
        <w:tc>
          <w:tcPr>
            <w:tcW w:w="2266" w:type="dxa"/>
          </w:tcPr>
          <w:p w14:paraId="4F48C903" w14:textId="77777777" w:rsidR="000B6208" w:rsidRDefault="000B6208" w:rsidP="000120B4">
            <w:pPr>
              <w:jc w:val="center"/>
            </w:pPr>
            <w:r>
              <w:t>-</w:t>
            </w:r>
          </w:p>
        </w:tc>
      </w:tr>
      <w:tr w:rsidR="000B6208" w14:paraId="489F6539" w14:textId="77777777" w:rsidTr="000120B4">
        <w:tc>
          <w:tcPr>
            <w:tcW w:w="2265" w:type="dxa"/>
          </w:tcPr>
          <w:p w14:paraId="5A6AD98E" w14:textId="77777777" w:rsidR="000B6208" w:rsidRDefault="000B6208" w:rsidP="000120B4">
            <w:pPr>
              <w:jc w:val="center"/>
            </w:pPr>
            <w:r>
              <w:t>Performance</w:t>
            </w:r>
          </w:p>
        </w:tc>
        <w:tc>
          <w:tcPr>
            <w:tcW w:w="2265" w:type="dxa"/>
          </w:tcPr>
          <w:p w14:paraId="50290EA0" w14:textId="5BFEE193" w:rsidR="000B6208" w:rsidRDefault="00406A35" w:rsidP="000120B4">
            <w:pPr>
              <w:jc w:val="center"/>
            </w:pPr>
            <w:r>
              <w:t>1.26</w:t>
            </w:r>
          </w:p>
        </w:tc>
        <w:tc>
          <w:tcPr>
            <w:tcW w:w="2265" w:type="dxa"/>
          </w:tcPr>
          <w:p w14:paraId="5222FB7F" w14:textId="5C20B4DE" w:rsidR="000B6208" w:rsidRDefault="000B6208" w:rsidP="000120B4">
            <w:pPr>
              <w:jc w:val="center"/>
            </w:pPr>
            <w:r>
              <w:t>0.0</w:t>
            </w:r>
            <w:r w:rsidR="00406A35">
              <w:t>0277</w:t>
            </w:r>
          </w:p>
        </w:tc>
        <w:tc>
          <w:tcPr>
            <w:tcW w:w="2266" w:type="dxa"/>
          </w:tcPr>
          <w:p w14:paraId="23171C24" w14:textId="77777777" w:rsidR="000B6208" w:rsidRDefault="000B6208" w:rsidP="000120B4">
            <w:pPr>
              <w:jc w:val="center"/>
            </w:pPr>
            <w:r>
              <w:t>0</w:t>
            </w:r>
          </w:p>
        </w:tc>
      </w:tr>
      <w:tr w:rsidR="000B6208" w14:paraId="03D4A7C1" w14:textId="77777777" w:rsidTr="000120B4">
        <w:tc>
          <w:tcPr>
            <w:tcW w:w="2265" w:type="dxa"/>
          </w:tcPr>
          <w:p w14:paraId="25FB14E0" w14:textId="77777777" w:rsidR="000B6208" w:rsidRDefault="000B6208" w:rsidP="000120B4">
            <w:pPr>
              <w:jc w:val="center"/>
            </w:pPr>
            <w:r>
              <w:t>Gradient</w:t>
            </w:r>
          </w:p>
        </w:tc>
        <w:tc>
          <w:tcPr>
            <w:tcW w:w="2265" w:type="dxa"/>
          </w:tcPr>
          <w:p w14:paraId="2C5C8EB2" w14:textId="6DC79B23" w:rsidR="000B6208" w:rsidRDefault="00406A35" w:rsidP="000120B4">
            <w:pPr>
              <w:jc w:val="center"/>
            </w:pPr>
            <w:r>
              <w:t>2.52</w:t>
            </w:r>
          </w:p>
        </w:tc>
        <w:tc>
          <w:tcPr>
            <w:tcW w:w="2265" w:type="dxa"/>
          </w:tcPr>
          <w:p w14:paraId="75DB1AC7" w14:textId="1D977C89" w:rsidR="000B6208" w:rsidRDefault="00406A35" w:rsidP="000120B4">
            <w:pPr>
              <w:jc w:val="center"/>
            </w:pPr>
            <w:r>
              <w:t>1.27e-05</w:t>
            </w:r>
          </w:p>
        </w:tc>
        <w:tc>
          <w:tcPr>
            <w:tcW w:w="2266" w:type="dxa"/>
          </w:tcPr>
          <w:p w14:paraId="719F3582" w14:textId="77777777" w:rsidR="000B6208" w:rsidRDefault="000B6208" w:rsidP="000120B4">
            <w:pPr>
              <w:jc w:val="center"/>
            </w:pPr>
            <w:r>
              <w:t>1e-07</w:t>
            </w:r>
          </w:p>
        </w:tc>
      </w:tr>
      <w:tr w:rsidR="000B6208" w14:paraId="1CD3E409" w14:textId="77777777" w:rsidTr="000120B4">
        <w:tc>
          <w:tcPr>
            <w:tcW w:w="2265" w:type="dxa"/>
          </w:tcPr>
          <w:p w14:paraId="10343D68" w14:textId="77777777" w:rsidR="000B6208" w:rsidRDefault="000B6208" w:rsidP="000120B4">
            <w:pPr>
              <w:jc w:val="center"/>
            </w:pPr>
            <w:r>
              <w:t>Mu</w:t>
            </w:r>
          </w:p>
        </w:tc>
        <w:tc>
          <w:tcPr>
            <w:tcW w:w="2265" w:type="dxa"/>
          </w:tcPr>
          <w:p w14:paraId="3F246B4A" w14:textId="77777777" w:rsidR="000B6208" w:rsidRDefault="000B6208" w:rsidP="000120B4">
            <w:pPr>
              <w:jc w:val="center"/>
            </w:pPr>
            <w:r>
              <w:t>0.001</w:t>
            </w:r>
          </w:p>
        </w:tc>
        <w:tc>
          <w:tcPr>
            <w:tcW w:w="2265" w:type="dxa"/>
          </w:tcPr>
          <w:p w14:paraId="7334CBAC" w14:textId="4E60DF8B" w:rsidR="000B6208" w:rsidRDefault="000B6208" w:rsidP="000120B4">
            <w:pPr>
              <w:jc w:val="center"/>
            </w:pPr>
            <w:r>
              <w:t>1e-06</w:t>
            </w:r>
          </w:p>
        </w:tc>
        <w:tc>
          <w:tcPr>
            <w:tcW w:w="2266" w:type="dxa"/>
          </w:tcPr>
          <w:p w14:paraId="4B7684DD" w14:textId="77777777" w:rsidR="000B6208" w:rsidRDefault="000B6208" w:rsidP="000120B4">
            <w:pPr>
              <w:jc w:val="center"/>
            </w:pPr>
            <w:r>
              <w:t>1e+10</w:t>
            </w:r>
          </w:p>
        </w:tc>
      </w:tr>
      <w:tr w:rsidR="000B6208" w14:paraId="4190D4BC" w14:textId="77777777" w:rsidTr="000120B4">
        <w:tc>
          <w:tcPr>
            <w:tcW w:w="2265" w:type="dxa"/>
          </w:tcPr>
          <w:p w14:paraId="07DFE745" w14:textId="77777777" w:rsidR="000B6208" w:rsidRDefault="000B6208" w:rsidP="000120B4">
            <w:pPr>
              <w:jc w:val="center"/>
            </w:pPr>
            <w:r>
              <w:t>Validation Checks</w:t>
            </w:r>
          </w:p>
        </w:tc>
        <w:tc>
          <w:tcPr>
            <w:tcW w:w="2265" w:type="dxa"/>
          </w:tcPr>
          <w:p w14:paraId="33B7E5CF" w14:textId="77777777" w:rsidR="000B6208" w:rsidRDefault="000B6208" w:rsidP="000120B4">
            <w:pPr>
              <w:jc w:val="center"/>
            </w:pPr>
            <w:r>
              <w:t>0</w:t>
            </w:r>
          </w:p>
        </w:tc>
        <w:tc>
          <w:tcPr>
            <w:tcW w:w="2265" w:type="dxa"/>
          </w:tcPr>
          <w:p w14:paraId="30F80254" w14:textId="77777777" w:rsidR="000B6208" w:rsidRDefault="000B6208" w:rsidP="000120B4">
            <w:pPr>
              <w:jc w:val="center"/>
            </w:pPr>
            <w:r>
              <w:t>6</w:t>
            </w:r>
          </w:p>
        </w:tc>
        <w:tc>
          <w:tcPr>
            <w:tcW w:w="2266" w:type="dxa"/>
          </w:tcPr>
          <w:p w14:paraId="357E18F9" w14:textId="77777777" w:rsidR="000B6208" w:rsidRDefault="000B6208" w:rsidP="000120B4">
            <w:pPr>
              <w:jc w:val="center"/>
            </w:pPr>
            <w:r>
              <w:t>6</w:t>
            </w:r>
          </w:p>
        </w:tc>
      </w:tr>
    </w:tbl>
    <w:p w14:paraId="6B8E89FF" w14:textId="4C10FA70" w:rsidR="000B6208" w:rsidRDefault="00E6471D" w:rsidP="00452A51">
      <w:pPr>
        <w:pStyle w:val="Caption"/>
      </w:pPr>
      <w:r>
        <w:br/>
      </w:r>
      <w:bookmarkStart w:id="237" w:name="_Toc147945496"/>
      <w:r w:rsidR="000B6208">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7</w:t>
      </w:r>
      <w:r w:rsidR="00C5580D">
        <w:fldChar w:fldCharType="end"/>
      </w:r>
      <w:r w:rsidR="000B6208">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5-</w:t>
      </w:r>
      <w:r w:rsidR="006046F8" w:rsidRPr="00CA1663">
        <w:t xml:space="preserve">layer </w:t>
      </w:r>
      <w:r w:rsidR="006046F8">
        <w:t>MLP</w:t>
      </w:r>
      <w:r w:rsidR="006046F8" w:rsidRPr="00CA1663">
        <w:t xml:space="preserve"> NN </w:t>
      </w:r>
      <w:r w:rsidR="006046F8">
        <w:t xml:space="preserve">training results </w:t>
      </w:r>
      <w:r w:rsidR="006046F8" w:rsidRPr="00CA1663">
        <w:t xml:space="preserve">from </w:t>
      </w:r>
      <w:r w:rsidR="006046F8">
        <w:t xml:space="preserve">varied </w:t>
      </w:r>
      <w:r w:rsidR="006046F8" w:rsidRPr="00CA1663">
        <w:t>motion.</w:t>
      </w:r>
      <w:bookmarkEnd w:id="237"/>
    </w:p>
    <w:tbl>
      <w:tblPr>
        <w:tblStyle w:val="TableGrid"/>
        <w:tblW w:w="0" w:type="auto"/>
        <w:tblLook w:val="04A0" w:firstRow="1" w:lastRow="0" w:firstColumn="1" w:lastColumn="0" w:noHBand="0" w:noVBand="1"/>
      </w:tblPr>
      <w:tblGrid>
        <w:gridCol w:w="2265"/>
        <w:gridCol w:w="2265"/>
        <w:gridCol w:w="2265"/>
        <w:gridCol w:w="2266"/>
      </w:tblGrid>
      <w:tr w:rsidR="000B6208" w14:paraId="4F9CE4AC" w14:textId="77777777" w:rsidTr="000120B4">
        <w:tc>
          <w:tcPr>
            <w:tcW w:w="2265" w:type="dxa"/>
          </w:tcPr>
          <w:p w14:paraId="5650F7B8" w14:textId="77777777" w:rsidR="000B6208" w:rsidRDefault="000B6208" w:rsidP="000120B4">
            <w:pPr>
              <w:jc w:val="center"/>
            </w:pPr>
          </w:p>
        </w:tc>
        <w:tc>
          <w:tcPr>
            <w:tcW w:w="2265" w:type="dxa"/>
          </w:tcPr>
          <w:p w14:paraId="7B3C1FE3" w14:textId="77777777" w:rsidR="000B6208" w:rsidRDefault="000B6208" w:rsidP="000120B4">
            <w:pPr>
              <w:jc w:val="center"/>
            </w:pPr>
            <w:r>
              <w:t>Observations</w:t>
            </w:r>
          </w:p>
        </w:tc>
        <w:tc>
          <w:tcPr>
            <w:tcW w:w="2265" w:type="dxa"/>
          </w:tcPr>
          <w:p w14:paraId="4CA043B2" w14:textId="77777777" w:rsidR="000B6208" w:rsidRDefault="000B6208" w:rsidP="000120B4">
            <w:pPr>
              <w:jc w:val="center"/>
            </w:pPr>
            <w:r>
              <w:t>MSE</w:t>
            </w:r>
          </w:p>
        </w:tc>
        <w:tc>
          <w:tcPr>
            <w:tcW w:w="2266" w:type="dxa"/>
          </w:tcPr>
          <w:p w14:paraId="3B51E3CC" w14:textId="77777777" w:rsidR="000B6208" w:rsidRDefault="000B6208" w:rsidP="000120B4">
            <w:pPr>
              <w:jc w:val="center"/>
            </w:pPr>
            <w:r>
              <w:t>R</w:t>
            </w:r>
          </w:p>
        </w:tc>
      </w:tr>
      <w:tr w:rsidR="000B6208" w14:paraId="3D9E86D1" w14:textId="77777777" w:rsidTr="000120B4">
        <w:tc>
          <w:tcPr>
            <w:tcW w:w="2265" w:type="dxa"/>
          </w:tcPr>
          <w:p w14:paraId="50FD72F9" w14:textId="77777777" w:rsidR="000B6208" w:rsidRDefault="000B6208" w:rsidP="000120B4">
            <w:pPr>
              <w:jc w:val="center"/>
            </w:pPr>
            <w:r>
              <w:t>Training</w:t>
            </w:r>
          </w:p>
        </w:tc>
        <w:tc>
          <w:tcPr>
            <w:tcW w:w="2265" w:type="dxa"/>
          </w:tcPr>
          <w:p w14:paraId="2630A827" w14:textId="77777777" w:rsidR="000B6208" w:rsidRDefault="000B6208" w:rsidP="000120B4">
            <w:pPr>
              <w:jc w:val="center"/>
            </w:pPr>
            <w:r>
              <w:t>3499</w:t>
            </w:r>
          </w:p>
        </w:tc>
        <w:tc>
          <w:tcPr>
            <w:tcW w:w="2265" w:type="dxa"/>
          </w:tcPr>
          <w:p w14:paraId="33AFB703" w14:textId="734C9069" w:rsidR="000B6208" w:rsidRDefault="000B6208" w:rsidP="000120B4">
            <w:pPr>
              <w:jc w:val="center"/>
            </w:pPr>
            <w:r>
              <w:t>0.0</w:t>
            </w:r>
            <w:r w:rsidR="00406A35">
              <w:t>028</w:t>
            </w:r>
          </w:p>
        </w:tc>
        <w:tc>
          <w:tcPr>
            <w:tcW w:w="2266" w:type="dxa"/>
          </w:tcPr>
          <w:p w14:paraId="770CB592" w14:textId="5B4D02D4" w:rsidR="000B6208" w:rsidRDefault="000B6208" w:rsidP="000120B4">
            <w:pPr>
              <w:jc w:val="center"/>
            </w:pPr>
            <w:r>
              <w:t>0.9</w:t>
            </w:r>
            <w:r w:rsidR="00406A35">
              <w:t>953</w:t>
            </w:r>
          </w:p>
        </w:tc>
      </w:tr>
      <w:tr w:rsidR="000B6208" w14:paraId="70F1BFE2" w14:textId="77777777" w:rsidTr="000120B4">
        <w:tc>
          <w:tcPr>
            <w:tcW w:w="2265" w:type="dxa"/>
          </w:tcPr>
          <w:p w14:paraId="05A6E59B" w14:textId="77777777" w:rsidR="000B6208" w:rsidRDefault="000B6208" w:rsidP="000120B4">
            <w:pPr>
              <w:jc w:val="center"/>
            </w:pPr>
            <w:r>
              <w:t>Validation</w:t>
            </w:r>
          </w:p>
        </w:tc>
        <w:tc>
          <w:tcPr>
            <w:tcW w:w="2265" w:type="dxa"/>
          </w:tcPr>
          <w:p w14:paraId="6EC33170" w14:textId="77777777" w:rsidR="000B6208" w:rsidRDefault="000B6208" w:rsidP="000120B4">
            <w:pPr>
              <w:jc w:val="center"/>
            </w:pPr>
            <w:r>
              <w:t>750</w:t>
            </w:r>
          </w:p>
        </w:tc>
        <w:tc>
          <w:tcPr>
            <w:tcW w:w="2265" w:type="dxa"/>
          </w:tcPr>
          <w:p w14:paraId="514C967D" w14:textId="3472746E" w:rsidR="000B6208" w:rsidRDefault="000B6208" w:rsidP="000120B4">
            <w:pPr>
              <w:jc w:val="center"/>
            </w:pPr>
            <w:r>
              <w:t>0.0</w:t>
            </w:r>
            <w:r w:rsidR="00406A35">
              <w:t>030</w:t>
            </w:r>
          </w:p>
        </w:tc>
        <w:tc>
          <w:tcPr>
            <w:tcW w:w="2266" w:type="dxa"/>
          </w:tcPr>
          <w:p w14:paraId="02361C8B" w14:textId="25E96BA4" w:rsidR="000B6208" w:rsidRDefault="000B6208" w:rsidP="000120B4">
            <w:pPr>
              <w:jc w:val="center"/>
            </w:pPr>
            <w:r>
              <w:t>0.9</w:t>
            </w:r>
            <w:r w:rsidR="00406A35">
              <w:t>944</w:t>
            </w:r>
          </w:p>
        </w:tc>
      </w:tr>
      <w:tr w:rsidR="000B6208" w14:paraId="65902AF8" w14:textId="77777777" w:rsidTr="000120B4">
        <w:tc>
          <w:tcPr>
            <w:tcW w:w="2265" w:type="dxa"/>
          </w:tcPr>
          <w:p w14:paraId="055B3493" w14:textId="77777777" w:rsidR="000B6208" w:rsidRDefault="000B6208" w:rsidP="000120B4">
            <w:pPr>
              <w:jc w:val="center"/>
            </w:pPr>
            <w:r>
              <w:t>Test</w:t>
            </w:r>
          </w:p>
        </w:tc>
        <w:tc>
          <w:tcPr>
            <w:tcW w:w="2265" w:type="dxa"/>
          </w:tcPr>
          <w:p w14:paraId="16FC8C00" w14:textId="77777777" w:rsidR="000B6208" w:rsidRDefault="000B6208" w:rsidP="000120B4">
            <w:pPr>
              <w:jc w:val="center"/>
            </w:pPr>
            <w:r>
              <w:t>750</w:t>
            </w:r>
          </w:p>
        </w:tc>
        <w:tc>
          <w:tcPr>
            <w:tcW w:w="2265" w:type="dxa"/>
          </w:tcPr>
          <w:p w14:paraId="71938FFF" w14:textId="06D33797" w:rsidR="000B6208" w:rsidRDefault="000B6208" w:rsidP="000120B4">
            <w:pPr>
              <w:jc w:val="center"/>
            </w:pPr>
            <w:r>
              <w:t>0.0</w:t>
            </w:r>
            <w:r w:rsidR="00406A35">
              <w:t>033</w:t>
            </w:r>
          </w:p>
        </w:tc>
        <w:tc>
          <w:tcPr>
            <w:tcW w:w="2266" w:type="dxa"/>
          </w:tcPr>
          <w:p w14:paraId="45082C16" w14:textId="70085A7E" w:rsidR="000B6208" w:rsidRDefault="000B6208" w:rsidP="000120B4">
            <w:pPr>
              <w:jc w:val="center"/>
            </w:pPr>
            <w:r>
              <w:t>0.9</w:t>
            </w:r>
            <w:r w:rsidR="00406A35">
              <w:t>945</w:t>
            </w:r>
          </w:p>
        </w:tc>
      </w:tr>
    </w:tbl>
    <w:p w14:paraId="07CD3B35" w14:textId="78E42E93" w:rsidR="00AD0AA3" w:rsidRDefault="00AD0AA3" w:rsidP="00452A51">
      <w:pPr>
        <w:pStyle w:val="Caption"/>
      </w:pPr>
      <w:bookmarkStart w:id="238" w:name="_Toc147945497"/>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8</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5-</w:t>
      </w:r>
      <w:r w:rsidR="006046F8" w:rsidRPr="00CA1663">
        <w:t xml:space="preserve">layer </w:t>
      </w:r>
      <w:r w:rsidR="006046F8">
        <w:t>MLP</w:t>
      </w:r>
      <w:r w:rsidR="006046F8" w:rsidRPr="00CA1663">
        <w:t xml:space="preserve"> NN </w:t>
      </w:r>
      <w:r w:rsidR="006046F8">
        <w:t>results from untrained motion</w:t>
      </w:r>
      <w:r w:rsidR="006046F8" w:rsidRPr="00CA1663">
        <w:t>.</w:t>
      </w:r>
      <w:bookmarkEnd w:id="238"/>
    </w:p>
    <w:tbl>
      <w:tblPr>
        <w:tblStyle w:val="TableGrid"/>
        <w:tblW w:w="0" w:type="auto"/>
        <w:tblLook w:val="04A0" w:firstRow="1" w:lastRow="0" w:firstColumn="1" w:lastColumn="0" w:noHBand="0" w:noVBand="1"/>
      </w:tblPr>
      <w:tblGrid>
        <w:gridCol w:w="2265"/>
        <w:gridCol w:w="2265"/>
        <w:gridCol w:w="2265"/>
        <w:gridCol w:w="2266"/>
      </w:tblGrid>
      <w:tr w:rsidR="00AD0AA3" w14:paraId="5AE7563E" w14:textId="77777777" w:rsidTr="000120B4">
        <w:tc>
          <w:tcPr>
            <w:tcW w:w="2265" w:type="dxa"/>
          </w:tcPr>
          <w:p w14:paraId="2AF2E06B" w14:textId="77777777" w:rsidR="00AD0AA3" w:rsidRDefault="00AD0AA3" w:rsidP="000120B4">
            <w:pPr>
              <w:jc w:val="center"/>
            </w:pPr>
          </w:p>
        </w:tc>
        <w:tc>
          <w:tcPr>
            <w:tcW w:w="2265" w:type="dxa"/>
          </w:tcPr>
          <w:p w14:paraId="429829FC" w14:textId="77777777" w:rsidR="00AD0AA3" w:rsidRDefault="00AD0AA3" w:rsidP="000120B4">
            <w:pPr>
              <w:jc w:val="center"/>
            </w:pPr>
            <w:r>
              <w:t>Observations</w:t>
            </w:r>
          </w:p>
        </w:tc>
        <w:tc>
          <w:tcPr>
            <w:tcW w:w="2265" w:type="dxa"/>
          </w:tcPr>
          <w:p w14:paraId="628F7C77" w14:textId="77777777" w:rsidR="00AD0AA3" w:rsidRDefault="00AD0AA3" w:rsidP="000120B4">
            <w:pPr>
              <w:jc w:val="center"/>
            </w:pPr>
            <w:r>
              <w:t>MSE</w:t>
            </w:r>
          </w:p>
        </w:tc>
        <w:tc>
          <w:tcPr>
            <w:tcW w:w="2266" w:type="dxa"/>
          </w:tcPr>
          <w:p w14:paraId="35A6CBDB" w14:textId="77777777" w:rsidR="00AD0AA3" w:rsidRDefault="00AD0AA3" w:rsidP="000120B4">
            <w:pPr>
              <w:jc w:val="center"/>
            </w:pPr>
            <w:r>
              <w:t>R</w:t>
            </w:r>
          </w:p>
        </w:tc>
      </w:tr>
      <w:tr w:rsidR="00AD0AA3" w14:paraId="1B9C0F9B" w14:textId="77777777" w:rsidTr="000120B4">
        <w:tc>
          <w:tcPr>
            <w:tcW w:w="2265" w:type="dxa"/>
          </w:tcPr>
          <w:p w14:paraId="77E45F83" w14:textId="77777777" w:rsidR="00AD0AA3" w:rsidRDefault="00AD0AA3" w:rsidP="000120B4">
            <w:pPr>
              <w:jc w:val="center"/>
            </w:pPr>
            <w:r>
              <w:t>Additional Test</w:t>
            </w:r>
          </w:p>
        </w:tc>
        <w:tc>
          <w:tcPr>
            <w:tcW w:w="2265" w:type="dxa"/>
          </w:tcPr>
          <w:p w14:paraId="0F312060" w14:textId="77777777" w:rsidR="00AD0AA3" w:rsidRDefault="00AD0AA3" w:rsidP="000120B4">
            <w:pPr>
              <w:jc w:val="center"/>
            </w:pPr>
            <w:r>
              <w:t>6054</w:t>
            </w:r>
          </w:p>
        </w:tc>
        <w:tc>
          <w:tcPr>
            <w:tcW w:w="2265" w:type="dxa"/>
          </w:tcPr>
          <w:p w14:paraId="6AB3B90C" w14:textId="3D5EC289" w:rsidR="00AD0AA3" w:rsidRDefault="008F2B5D" w:rsidP="000120B4">
            <w:pPr>
              <w:jc w:val="center"/>
            </w:pPr>
            <w:r>
              <w:t>7</w:t>
            </w:r>
            <w:r w:rsidR="00AD0AA3">
              <w:t>.</w:t>
            </w:r>
            <w:r>
              <w:t>0407</w:t>
            </w:r>
            <w:r w:rsidR="00AD0AA3">
              <w:t>e-04</w:t>
            </w:r>
          </w:p>
        </w:tc>
        <w:tc>
          <w:tcPr>
            <w:tcW w:w="2266" w:type="dxa"/>
          </w:tcPr>
          <w:p w14:paraId="0BCEE7B7" w14:textId="7759CC79" w:rsidR="00AD0AA3" w:rsidRDefault="00AD0AA3" w:rsidP="000120B4">
            <w:pPr>
              <w:jc w:val="center"/>
            </w:pPr>
            <w:r>
              <w:t>-0.8</w:t>
            </w:r>
            <w:r w:rsidR="008F2B5D">
              <w:t>558</w:t>
            </w:r>
          </w:p>
        </w:tc>
      </w:tr>
    </w:tbl>
    <w:p w14:paraId="2E2AE743" w14:textId="7BF2FB65" w:rsidR="00775B22" w:rsidRDefault="000B6208" w:rsidP="000B6208">
      <w:pPr>
        <w:pStyle w:val="BodyText"/>
      </w:pPr>
      <w:r>
        <w:br/>
      </w:r>
      <w:r w:rsidR="00775B22">
        <w:t>The MLP results with all IMUs are like the results from the single central IMU and the Front IMUs and demonstrates that the NN model does not understand the data relationships.</w:t>
      </w:r>
    </w:p>
    <w:p w14:paraId="04DFA1CE" w14:textId="1567E931" w:rsidR="00406A35" w:rsidRDefault="006046F8" w:rsidP="000B6208">
      <w:pPr>
        <w:pStyle w:val="BodyText"/>
      </w:pPr>
      <w:r>
        <w:t>Utilising the</w:t>
      </w:r>
      <w:r w:rsidR="00AD0AA3">
        <w:t xml:space="preserve"> NARXNET </w:t>
      </w:r>
      <w:r w:rsidR="003B6104">
        <w:t>ten</w:t>
      </w:r>
      <w:r w:rsidR="00AD0AA3">
        <w:t xml:space="preserve">-layer NN on all IMU inputs </w:t>
      </w:r>
      <w:r w:rsidR="0052618F">
        <w:t xml:space="preserve">took </w:t>
      </w:r>
      <w:r w:rsidR="00775B22">
        <w:t>5</w:t>
      </w:r>
      <w:r w:rsidR="0052618F">
        <w:t xml:space="preserve">.3125 seconds and </w:t>
      </w:r>
      <w:r w:rsidR="00AD0AA3">
        <w:t>g</w:t>
      </w:r>
      <w:r w:rsidR="0052618F">
        <w:t>ave</w:t>
      </w:r>
      <w:r w:rsidR="00AD0AA3">
        <w:t xml:space="preserve"> the results displayed in Table</w:t>
      </w:r>
      <w:r w:rsidR="00775B22">
        <w:t>s</w:t>
      </w:r>
      <w:r>
        <w:t xml:space="preserve"> 4.</w:t>
      </w:r>
      <w:r w:rsidR="00775B22">
        <w:t>39 to 4.41.</w:t>
      </w:r>
    </w:p>
    <w:p w14:paraId="16C8DE21" w14:textId="4ABEB6E0" w:rsidR="00AD0AA3" w:rsidRDefault="00AD0AA3" w:rsidP="00452A51">
      <w:pPr>
        <w:pStyle w:val="Caption"/>
      </w:pPr>
      <w:bookmarkStart w:id="239" w:name="_Toc147945498"/>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22E3">
        <w:t>39</w:t>
      </w:r>
      <w:r w:rsidR="00C5580D">
        <w:fldChar w:fldCharType="end"/>
      </w:r>
      <w:r>
        <w:t xml:space="preserve"> </w:t>
      </w:r>
      <w:r w:rsidR="006046F8" w:rsidRPr="00CA1663">
        <w:t>Normalised</w:t>
      </w:r>
      <w:r w:rsidR="006046F8">
        <w:t xml:space="preserve"> All</w:t>
      </w:r>
      <w:r w:rsidR="006046F8" w:rsidRPr="00CA1663">
        <w:t xml:space="preserve"> IMU</w:t>
      </w:r>
      <w:r w:rsidR="00766E6A">
        <w:t>s</w:t>
      </w:r>
      <w:r w:rsidR="006046F8" w:rsidRPr="00CA1663">
        <w:t xml:space="preserve"> </w:t>
      </w:r>
      <w:r w:rsidR="006046F8">
        <w:t>10-</w:t>
      </w:r>
      <w:r w:rsidR="006046F8" w:rsidRPr="00CA1663">
        <w:t xml:space="preserve">layer </w:t>
      </w:r>
      <w:r w:rsidR="006046F8">
        <w:t>NARXNET</w:t>
      </w:r>
      <w:r w:rsidR="006046F8" w:rsidRPr="00CA1663">
        <w:t xml:space="preserve"> NN </w:t>
      </w:r>
      <w:r w:rsidR="006046F8">
        <w:t xml:space="preserve">training progress </w:t>
      </w:r>
      <w:r w:rsidR="006046F8" w:rsidRPr="00CA1663">
        <w:t xml:space="preserve">from </w:t>
      </w:r>
      <w:r w:rsidR="006046F8">
        <w:t xml:space="preserve">varied </w:t>
      </w:r>
      <w:r w:rsidR="006046F8" w:rsidRPr="00CA1663">
        <w:t>motion.</w:t>
      </w:r>
      <w:bookmarkEnd w:id="239"/>
    </w:p>
    <w:tbl>
      <w:tblPr>
        <w:tblStyle w:val="TableGrid"/>
        <w:tblW w:w="0" w:type="auto"/>
        <w:tblLook w:val="04A0" w:firstRow="1" w:lastRow="0" w:firstColumn="1" w:lastColumn="0" w:noHBand="0" w:noVBand="1"/>
      </w:tblPr>
      <w:tblGrid>
        <w:gridCol w:w="2265"/>
        <w:gridCol w:w="2265"/>
        <w:gridCol w:w="2265"/>
        <w:gridCol w:w="2266"/>
      </w:tblGrid>
      <w:tr w:rsidR="00AD0AA3" w14:paraId="1AF4BF57" w14:textId="77777777" w:rsidTr="000120B4">
        <w:tc>
          <w:tcPr>
            <w:tcW w:w="2265" w:type="dxa"/>
          </w:tcPr>
          <w:p w14:paraId="5608AC5C" w14:textId="77777777" w:rsidR="00AD0AA3" w:rsidRDefault="00AD0AA3" w:rsidP="000120B4">
            <w:pPr>
              <w:jc w:val="center"/>
            </w:pPr>
            <w:r>
              <w:t>Unit</w:t>
            </w:r>
          </w:p>
        </w:tc>
        <w:tc>
          <w:tcPr>
            <w:tcW w:w="2265" w:type="dxa"/>
          </w:tcPr>
          <w:p w14:paraId="25C92AE0" w14:textId="77777777" w:rsidR="00AD0AA3" w:rsidRDefault="00AD0AA3" w:rsidP="000120B4">
            <w:pPr>
              <w:jc w:val="center"/>
            </w:pPr>
            <w:r>
              <w:t>Initial Value</w:t>
            </w:r>
          </w:p>
        </w:tc>
        <w:tc>
          <w:tcPr>
            <w:tcW w:w="2265" w:type="dxa"/>
          </w:tcPr>
          <w:p w14:paraId="317EAAF8" w14:textId="77777777" w:rsidR="00AD0AA3" w:rsidRDefault="00AD0AA3" w:rsidP="000120B4">
            <w:pPr>
              <w:jc w:val="center"/>
            </w:pPr>
            <w:r>
              <w:t>Stopped Value</w:t>
            </w:r>
          </w:p>
        </w:tc>
        <w:tc>
          <w:tcPr>
            <w:tcW w:w="2266" w:type="dxa"/>
          </w:tcPr>
          <w:p w14:paraId="6371AC88" w14:textId="77777777" w:rsidR="00AD0AA3" w:rsidRDefault="00AD0AA3" w:rsidP="000120B4">
            <w:pPr>
              <w:jc w:val="center"/>
            </w:pPr>
            <w:r>
              <w:t>Target Value</w:t>
            </w:r>
          </w:p>
        </w:tc>
      </w:tr>
      <w:tr w:rsidR="00AD0AA3" w14:paraId="1F72184D" w14:textId="77777777" w:rsidTr="000120B4">
        <w:tc>
          <w:tcPr>
            <w:tcW w:w="2265" w:type="dxa"/>
          </w:tcPr>
          <w:p w14:paraId="3A5D2F98" w14:textId="77777777" w:rsidR="00AD0AA3" w:rsidRDefault="00AD0AA3" w:rsidP="000120B4">
            <w:pPr>
              <w:jc w:val="center"/>
            </w:pPr>
            <w:r>
              <w:t>Epoch</w:t>
            </w:r>
          </w:p>
        </w:tc>
        <w:tc>
          <w:tcPr>
            <w:tcW w:w="2265" w:type="dxa"/>
          </w:tcPr>
          <w:p w14:paraId="23F79C88" w14:textId="77777777" w:rsidR="00AD0AA3" w:rsidRDefault="00AD0AA3" w:rsidP="000120B4">
            <w:pPr>
              <w:jc w:val="center"/>
            </w:pPr>
            <w:r>
              <w:t>0</w:t>
            </w:r>
          </w:p>
        </w:tc>
        <w:tc>
          <w:tcPr>
            <w:tcW w:w="2265" w:type="dxa"/>
          </w:tcPr>
          <w:p w14:paraId="6D3CDDBA" w14:textId="7B969488" w:rsidR="00AD0AA3" w:rsidRDefault="00AD0AA3" w:rsidP="000120B4">
            <w:pPr>
              <w:jc w:val="center"/>
            </w:pPr>
            <w:r>
              <w:t>21</w:t>
            </w:r>
          </w:p>
        </w:tc>
        <w:tc>
          <w:tcPr>
            <w:tcW w:w="2266" w:type="dxa"/>
          </w:tcPr>
          <w:p w14:paraId="53131DFB" w14:textId="77777777" w:rsidR="00AD0AA3" w:rsidRDefault="00AD0AA3" w:rsidP="000120B4">
            <w:pPr>
              <w:jc w:val="center"/>
            </w:pPr>
            <w:r>
              <w:t>1000</w:t>
            </w:r>
          </w:p>
        </w:tc>
      </w:tr>
      <w:tr w:rsidR="00AD0AA3" w14:paraId="4BB17A23" w14:textId="77777777" w:rsidTr="000120B4">
        <w:tc>
          <w:tcPr>
            <w:tcW w:w="2265" w:type="dxa"/>
          </w:tcPr>
          <w:p w14:paraId="771B0DF2" w14:textId="77777777" w:rsidR="00AD0AA3" w:rsidRDefault="00AD0AA3" w:rsidP="000120B4">
            <w:pPr>
              <w:jc w:val="center"/>
            </w:pPr>
            <w:r>
              <w:t>Elapsed Time</w:t>
            </w:r>
          </w:p>
        </w:tc>
        <w:tc>
          <w:tcPr>
            <w:tcW w:w="2265" w:type="dxa"/>
          </w:tcPr>
          <w:p w14:paraId="63F30428" w14:textId="77777777" w:rsidR="00AD0AA3" w:rsidRDefault="00AD0AA3" w:rsidP="000120B4">
            <w:pPr>
              <w:jc w:val="center"/>
            </w:pPr>
            <w:r>
              <w:t>-</w:t>
            </w:r>
          </w:p>
        </w:tc>
        <w:tc>
          <w:tcPr>
            <w:tcW w:w="2265" w:type="dxa"/>
          </w:tcPr>
          <w:p w14:paraId="7CF36D7C" w14:textId="151185B3" w:rsidR="00AD0AA3" w:rsidRDefault="00AD0AA3" w:rsidP="000120B4">
            <w:pPr>
              <w:jc w:val="center"/>
            </w:pPr>
            <w:r>
              <w:t>00:00:0</w:t>
            </w:r>
            <w:r w:rsidR="00775B22">
              <w:t>5</w:t>
            </w:r>
          </w:p>
        </w:tc>
        <w:tc>
          <w:tcPr>
            <w:tcW w:w="2266" w:type="dxa"/>
          </w:tcPr>
          <w:p w14:paraId="21BC3106" w14:textId="77777777" w:rsidR="00AD0AA3" w:rsidRDefault="00AD0AA3" w:rsidP="000120B4">
            <w:pPr>
              <w:jc w:val="center"/>
            </w:pPr>
            <w:r>
              <w:t>-</w:t>
            </w:r>
          </w:p>
        </w:tc>
      </w:tr>
      <w:tr w:rsidR="00AD0AA3" w14:paraId="1C4DBC1B" w14:textId="77777777" w:rsidTr="000120B4">
        <w:tc>
          <w:tcPr>
            <w:tcW w:w="2265" w:type="dxa"/>
          </w:tcPr>
          <w:p w14:paraId="72A76B13" w14:textId="77777777" w:rsidR="00AD0AA3" w:rsidRDefault="00AD0AA3" w:rsidP="000120B4">
            <w:pPr>
              <w:jc w:val="center"/>
            </w:pPr>
            <w:r>
              <w:t>Performance</w:t>
            </w:r>
          </w:p>
        </w:tc>
        <w:tc>
          <w:tcPr>
            <w:tcW w:w="2265" w:type="dxa"/>
          </w:tcPr>
          <w:p w14:paraId="1BC3BA5B" w14:textId="5C42CF09" w:rsidR="00AD0AA3" w:rsidRDefault="00AD0AA3" w:rsidP="000120B4">
            <w:pPr>
              <w:jc w:val="center"/>
            </w:pPr>
            <w:r>
              <w:t>0.00</w:t>
            </w:r>
            <w:r w:rsidR="00775B22">
              <w:t>149</w:t>
            </w:r>
          </w:p>
        </w:tc>
        <w:tc>
          <w:tcPr>
            <w:tcW w:w="2265" w:type="dxa"/>
          </w:tcPr>
          <w:p w14:paraId="3ED0F1AD" w14:textId="0A0D7027" w:rsidR="00AD0AA3" w:rsidRDefault="00775B22" w:rsidP="000120B4">
            <w:pPr>
              <w:jc w:val="center"/>
            </w:pPr>
            <w:r>
              <w:t>1.78</w:t>
            </w:r>
            <w:r w:rsidR="00AD0AA3">
              <w:t>e-08</w:t>
            </w:r>
          </w:p>
        </w:tc>
        <w:tc>
          <w:tcPr>
            <w:tcW w:w="2266" w:type="dxa"/>
          </w:tcPr>
          <w:p w14:paraId="70D451A9" w14:textId="77777777" w:rsidR="00AD0AA3" w:rsidRDefault="00AD0AA3" w:rsidP="000120B4">
            <w:pPr>
              <w:jc w:val="center"/>
            </w:pPr>
            <w:r>
              <w:t>0</w:t>
            </w:r>
          </w:p>
        </w:tc>
      </w:tr>
      <w:tr w:rsidR="00AD0AA3" w14:paraId="56FB9B69" w14:textId="77777777" w:rsidTr="000120B4">
        <w:tc>
          <w:tcPr>
            <w:tcW w:w="2265" w:type="dxa"/>
          </w:tcPr>
          <w:p w14:paraId="6D360716" w14:textId="77777777" w:rsidR="00AD0AA3" w:rsidRDefault="00AD0AA3" w:rsidP="000120B4">
            <w:pPr>
              <w:jc w:val="center"/>
            </w:pPr>
            <w:r>
              <w:t>Gradient</w:t>
            </w:r>
          </w:p>
        </w:tc>
        <w:tc>
          <w:tcPr>
            <w:tcW w:w="2265" w:type="dxa"/>
          </w:tcPr>
          <w:p w14:paraId="4CBAC86F" w14:textId="40944084" w:rsidR="00AD0AA3" w:rsidRDefault="00AD0AA3" w:rsidP="000120B4">
            <w:pPr>
              <w:jc w:val="center"/>
            </w:pPr>
            <w:r>
              <w:t>0.00</w:t>
            </w:r>
            <w:r w:rsidR="00775B22">
              <w:t>324</w:t>
            </w:r>
          </w:p>
        </w:tc>
        <w:tc>
          <w:tcPr>
            <w:tcW w:w="2265" w:type="dxa"/>
          </w:tcPr>
          <w:p w14:paraId="34A82477" w14:textId="127BD236" w:rsidR="00AD0AA3" w:rsidRDefault="00AD0AA3" w:rsidP="000120B4">
            <w:pPr>
              <w:jc w:val="center"/>
            </w:pPr>
            <w:r>
              <w:t>9.6</w:t>
            </w:r>
            <w:r w:rsidR="00775B22">
              <w:t>9</w:t>
            </w:r>
            <w:r>
              <w:t>e-08</w:t>
            </w:r>
          </w:p>
        </w:tc>
        <w:tc>
          <w:tcPr>
            <w:tcW w:w="2266" w:type="dxa"/>
          </w:tcPr>
          <w:p w14:paraId="318BB06A" w14:textId="77777777" w:rsidR="00AD0AA3" w:rsidRDefault="00AD0AA3" w:rsidP="000120B4">
            <w:pPr>
              <w:jc w:val="center"/>
            </w:pPr>
            <w:r>
              <w:t>1e-07</w:t>
            </w:r>
          </w:p>
        </w:tc>
      </w:tr>
      <w:tr w:rsidR="00AD0AA3" w14:paraId="0A22CE9F" w14:textId="77777777" w:rsidTr="000120B4">
        <w:tc>
          <w:tcPr>
            <w:tcW w:w="2265" w:type="dxa"/>
          </w:tcPr>
          <w:p w14:paraId="0D86013C" w14:textId="77777777" w:rsidR="00AD0AA3" w:rsidRDefault="00AD0AA3" w:rsidP="000120B4">
            <w:pPr>
              <w:jc w:val="center"/>
            </w:pPr>
            <w:r>
              <w:t>Mu</w:t>
            </w:r>
          </w:p>
        </w:tc>
        <w:tc>
          <w:tcPr>
            <w:tcW w:w="2265" w:type="dxa"/>
          </w:tcPr>
          <w:p w14:paraId="68EA1876" w14:textId="77777777" w:rsidR="00AD0AA3" w:rsidRDefault="00AD0AA3" w:rsidP="000120B4">
            <w:pPr>
              <w:jc w:val="center"/>
            </w:pPr>
            <w:r>
              <w:t>0.001</w:t>
            </w:r>
          </w:p>
        </w:tc>
        <w:tc>
          <w:tcPr>
            <w:tcW w:w="2265" w:type="dxa"/>
          </w:tcPr>
          <w:p w14:paraId="77B95383" w14:textId="333C1552" w:rsidR="00AD0AA3" w:rsidRDefault="00AD0AA3" w:rsidP="000120B4">
            <w:pPr>
              <w:jc w:val="center"/>
            </w:pPr>
            <w:r>
              <w:t>1e-0</w:t>
            </w:r>
            <w:r w:rsidR="00775B22">
              <w:t>0</w:t>
            </w:r>
          </w:p>
        </w:tc>
        <w:tc>
          <w:tcPr>
            <w:tcW w:w="2266" w:type="dxa"/>
          </w:tcPr>
          <w:p w14:paraId="1BC5B0F8" w14:textId="77777777" w:rsidR="00AD0AA3" w:rsidRDefault="00AD0AA3" w:rsidP="000120B4">
            <w:pPr>
              <w:jc w:val="center"/>
            </w:pPr>
            <w:r>
              <w:t>1e+10</w:t>
            </w:r>
          </w:p>
        </w:tc>
      </w:tr>
      <w:tr w:rsidR="00AD0AA3" w14:paraId="7DA58FBF" w14:textId="77777777" w:rsidTr="000120B4">
        <w:tc>
          <w:tcPr>
            <w:tcW w:w="2265" w:type="dxa"/>
          </w:tcPr>
          <w:p w14:paraId="745D69E6" w14:textId="77777777" w:rsidR="00AD0AA3" w:rsidRDefault="00AD0AA3" w:rsidP="000120B4">
            <w:pPr>
              <w:jc w:val="center"/>
            </w:pPr>
            <w:r>
              <w:t>Validation Checks</w:t>
            </w:r>
          </w:p>
        </w:tc>
        <w:tc>
          <w:tcPr>
            <w:tcW w:w="2265" w:type="dxa"/>
          </w:tcPr>
          <w:p w14:paraId="3EB488FA" w14:textId="77777777" w:rsidR="00AD0AA3" w:rsidRDefault="00AD0AA3" w:rsidP="000120B4">
            <w:pPr>
              <w:jc w:val="center"/>
            </w:pPr>
            <w:r>
              <w:t>0</w:t>
            </w:r>
          </w:p>
        </w:tc>
        <w:tc>
          <w:tcPr>
            <w:tcW w:w="2265" w:type="dxa"/>
          </w:tcPr>
          <w:p w14:paraId="2EF7B25E" w14:textId="2C5CFF6C" w:rsidR="00AD0AA3" w:rsidRDefault="00AD0AA3" w:rsidP="000120B4">
            <w:pPr>
              <w:jc w:val="center"/>
            </w:pPr>
            <w:r>
              <w:t>0</w:t>
            </w:r>
          </w:p>
        </w:tc>
        <w:tc>
          <w:tcPr>
            <w:tcW w:w="2266" w:type="dxa"/>
          </w:tcPr>
          <w:p w14:paraId="6F8287ED" w14:textId="77777777" w:rsidR="00AD0AA3" w:rsidRDefault="00AD0AA3" w:rsidP="000120B4">
            <w:pPr>
              <w:jc w:val="center"/>
            </w:pPr>
            <w:r>
              <w:t>6</w:t>
            </w:r>
          </w:p>
        </w:tc>
      </w:tr>
    </w:tbl>
    <w:p w14:paraId="2814135C" w14:textId="6863A4C0" w:rsidR="00775B22" w:rsidRDefault="00775B22" w:rsidP="00452A51">
      <w:pPr>
        <w:pStyle w:val="Caption"/>
      </w:pPr>
      <w:bookmarkStart w:id="240" w:name="_Toc147945499"/>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0</w:t>
      </w:r>
      <w:r>
        <w:fldChar w:fldCharType="end"/>
      </w:r>
      <w:r>
        <w:t xml:space="preserve"> </w:t>
      </w:r>
      <w:r w:rsidRPr="00CA1663">
        <w:t>Normalised</w:t>
      </w:r>
      <w:r>
        <w:t xml:space="preserve"> All</w:t>
      </w:r>
      <w:r w:rsidRPr="00CA1663">
        <w:t xml:space="preserve"> IMU</w:t>
      </w:r>
      <w:r>
        <w:t>s</w:t>
      </w:r>
      <w:r w:rsidRPr="00CA1663">
        <w:t xml:space="preserve"> </w:t>
      </w:r>
      <w:r>
        <w:t>10-</w:t>
      </w:r>
      <w:r w:rsidRPr="00CA1663">
        <w:t xml:space="preserve">layer </w:t>
      </w:r>
      <w:r>
        <w:t>NARXNET</w:t>
      </w:r>
      <w:r w:rsidRPr="00CA1663">
        <w:t xml:space="preserve"> NN </w:t>
      </w:r>
      <w:r>
        <w:t xml:space="preserve">training results </w:t>
      </w:r>
      <w:r w:rsidRPr="00CA1663">
        <w:t xml:space="preserve">from </w:t>
      </w:r>
      <w:r>
        <w:t xml:space="preserve">varied </w:t>
      </w:r>
      <w:r w:rsidRPr="00CA1663">
        <w:t>motion.</w:t>
      </w:r>
      <w:bookmarkEnd w:id="240"/>
    </w:p>
    <w:tbl>
      <w:tblPr>
        <w:tblStyle w:val="TableGrid"/>
        <w:tblW w:w="0" w:type="auto"/>
        <w:tblLook w:val="04A0" w:firstRow="1" w:lastRow="0" w:firstColumn="1" w:lastColumn="0" w:noHBand="0" w:noVBand="1"/>
      </w:tblPr>
      <w:tblGrid>
        <w:gridCol w:w="2265"/>
        <w:gridCol w:w="2265"/>
        <w:gridCol w:w="2265"/>
        <w:gridCol w:w="2266"/>
      </w:tblGrid>
      <w:tr w:rsidR="00775B22" w14:paraId="1C0E0BBA" w14:textId="77777777" w:rsidTr="00F926A4">
        <w:tc>
          <w:tcPr>
            <w:tcW w:w="2265" w:type="dxa"/>
          </w:tcPr>
          <w:p w14:paraId="253784A5" w14:textId="77777777" w:rsidR="00775B22" w:rsidRDefault="00775B22" w:rsidP="00F926A4">
            <w:pPr>
              <w:jc w:val="center"/>
            </w:pPr>
          </w:p>
        </w:tc>
        <w:tc>
          <w:tcPr>
            <w:tcW w:w="2265" w:type="dxa"/>
          </w:tcPr>
          <w:p w14:paraId="5DE867B6" w14:textId="77777777" w:rsidR="00775B22" w:rsidRDefault="00775B22" w:rsidP="00F926A4">
            <w:pPr>
              <w:jc w:val="center"/>
            </w:pPr>
            <w:r>
              <w:t>Observations</w:t>
            </w:r>
          </w:p>
        </w:tc>
        <w:tc>
          <w:tcPr>
            <w:tcW w:w="2265" w:type="dxa"/>
          </w:tcPr>
          <w:p w14:paraId="37DF8CAE" w14:textId="77777777" w:rsidR="00775B22" w:rsidRDefault="00775B22" w:rsidP="00F926A4">
            <w:pPr>
              <w:jc w:val="center"/>
            </w:pPr>
            <w:r>
              <w:t>MSE</w:t>
            </w:r>
          </w:p>
        </w:tc>
        <w:tc>
          <w:tcPr>
            <w:tcW w:w="2266" w:type="dxa"/>
          </w:tcPr>
          <w:p w14:paraId="1624C7B4" w14:textId="77777777" w:rsidR="00775B22" w:rsidRDefault="00775B22" w:rsidP="00F926A4">
            <w:pPr>
              <w:jc w:val="center"/>
            </w:pPr>
            <w:r>
              <w:t>R</w:t>
            </w:r>
          </w:p>
        </w:tc>
      </w:tr>
      <w:tr w:rsidR="00775B22" w14:paraId="6110B7BC" w14:textId="77777777" w:rsidTr="00F926A4">
        <w:tc>
          <w:tcPr>
            <w:tcW w:w="2265" w:type="dxa"/>
          </w:tcPr>
          <w:p w14:paraId="61E48F0C" w14:textId="77777777" w:rsidR="00775B22" w:rsidRDefault="00775B22" w:rsidP="00F926A4">
            <w:pPr>
              <w:jc w:val="center"/>
            </w:pPr>
            <w:r>
              <w:t>Training</w:t>
            </w:r>
          </w:p>
        </w:tc>
        <w:tc>
          <w:tcPr>
            <w:tcW w:w="2265" w:type="dxa"/>
          </w:tcPr>
          <w:p w14:paraId="1850AD35" w14:textId="77777777" w:rsidR="00775B22" w:rsidRDefault="00775B22" w:rsidP="00F926A4">
            <w:pPr>
              <w:jc w:val="center"/>
            </w:pPr>
            <w:r>
              <w:t>3499</w:t>
            </w:r>
          </w:p>
        </w:tc>
        <w:tc>
          <w:tcPr>
            <w:tcW w:w="2265" w:type="dxa"/>
          </w:tcPr>
          <w:p w14:paraId="6A1188AB" w14:textId="09A793F8" w:rsidR="00775B22" w:rsidRDefault="00775B22" w:rsidP="00F926A4">
            <w:pPr>
              <w:jc w:val="center"/>
            </w:pPr>
            <w:r>
              <w:t>1.7837e-08</w:t>
            </w:r>
          </w:p>
        </w:tc>
        <w:tc>
          <w:tcPr>
            <w:tcW w:w="2266" w:type="dxa"/>
          </w:tcPr>
          <w:p w14:paraId="3DB4EDB9" w14:textId="5E46AE44" w:rsidR="00775B22" w:rsidRDefault="00775B22" w:rsidP="00F926A4">
            <w:pPr>
              <w:jc w:val="center"/>
            </w:pPr>
            <w:r>
              <w:t>1.0000</w:t>
            </w:r>
          </w:p>
        </w:tc>
      </w:tr>
      <w:tr w:rsidR="00775B22" w14:paraId="129CD186" w14:textId="77777777" w:rsidTr="00F926A4">
        <w:tc>
          <w:tcPr>
            <w:tcW w:w="2265" w:type="dxa"/>
          </w:tcPr>
          <w:p w14:paraId="596585DB" w14:textId="77777777" w:rsidR="00775B22" w:rsidRDefault="00775B22" w:rsidP="00F926A4">
            <w:pPr>
              <w:jc w:val="center"/>
            </w:pPr>
            <w:r>
              <w:t>Validation</w:t>
            </w:r>
          </w:p>
        </w:tc>
        <w:tc>
          <w:tcPr>
            <w:tcW w:w="2265" w:type="dxa"/>
          </w:tcPr>
          <w:p w14:paraId="26CD053E" w14:textId="77777777" w:rsidR="00775B22" w:rsidRDefault="00775B22" w:rsidP="00F926A4">
            <w:pPr>
              <w:jc w:val="center"/>
            </w:pPr>
            <w:r>
              <w:t>750</w:t>
            </w:r>
          </w:p>
        </w:tc>
        <w:tc>
          <w:tcPr>
            <w:tcW w:w="2265" w:type="dxa"/>
          </w:tcPr>
          <w:p w14:paraId="224ED778" w14:textId="67E4B8A5" w:rsidR="00775B22" w:rsidRDefault="00775B22" w:rsidP="00F926A4">
            <w:pPr>
              <w:jc w:val="center"/>
            </w:pPr>
            <w:r>
              <w:t>2.3714e-08</w:t>
            </w:r>
          </w:p>
        </w:tc>
        <w:tc>
          <w:tcPr>
            <w:tcW w:w="2266" w:type="dxa"/>
          </w:tcPr>
          <w:p w14:paraId="45ACD60F" w14:textId="4C8C7286" w:rsidR="00775B22" w:rsidRDefault="00775B22" w:rsidP="00F926A4">
            <w:pPr>
              <w:jc w:val="center"/>
            </w:pPr>
            <w:r>
              <w:t>0.9999</w:t>
            </w:r>
          </w:p>
        </w:tc>
      </w:tr>
      <w:tr w:rsidR="00775B22" w14:paraId="1E337CB8" w14:textId="77777777" w:rsidTr="00F926A4">
        <w:tc>
          <w:tcPr>
            <w:tcW w:w="2265" w:type="dxa"/>
          </w:tcPr>
          <w:p w14:paraId="251EAD84" w14:textId="77777777" w:rsidR="00775B22" w:rsidRDefault="00775B22" w:rsidP="00F926A4">
            <w:pPr>
              <w:jc w:val="center"/>
            </w:pPr>
            <w:r>
              <w:t>Test</w:t>
            </w:r>
          </w:p>
        </w:tc>
        <w:tc>
          <w:tcPr>
            <w:tcW w:w="2265" w:type="dxa"/>
          </w:tcPr>
          <w:p w14:paraId="24F35E65" w14:textId="77777777" w:rsidR="00775B22" w:rsidRDefault="00775B22" w:rsidP="00F926A4">
            <w:pPr>
              <w:jc w:val="center"/>
            </w:pPr>
            <w:r>
              <w:t>750</w:t>
            </w:r>
          </w:p>
        </w:tc>
        <w:tc>
          <w:tcPr>
            <w:tcW w:w="2265" w:type="dxa"/>
          </w:tcPr>
          <w:p w14:paraId="2779206F" w14:textId="32A10F11" w:rsidR="00775B22" w:rsidRDefault="00775B22" w:rsidP="00F926A4">
            <w:pPr>
              <w:jc w:val="center"/>
            </w:pPr>
            <w:r>
              <w:t>3.1325e-08</w:t>
            </w:r>
          </w:p>
        </w:tc>
        <w:tc>
          <w:tcPr>
            <w:tcW w:w="2266" w:type="dxa"/>
          </w:tcPr>
          <w:p w14:paraId="6CDE10B2" w14:textId="0FE17C31" w:rsidR="00775B22" w:rsidRDefault="00775B22" w:rsidP="00F926A4">
            <w:pPr>
              <w:jc w:val="center"/>
            </w:pPr>
            <w:r>
              <w:t>0.9999</w:t>
            </w:r>
          </w:p>
        </w:tc>
      </w:tr>
    </w:tbl>
    <w:p w14:paraId="4161E34A" w14:textId="4587BA50" w:rsidR="00775B22" w:rsidRDefault="00775B22" w:rsidP="00452A51">
      <w:pPr>
        <w:pStyle w:val="Caption"/>
      </w:pPr>
      <w:bookmarkStart w:id="241" w:name="_Toc147945500"/>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rsidR="00922A28">
        <w:t>41</w:t>
      </w:r>
      <w:r>
        <w:fldChar w:fldCharType="end"/>
      </w:r>
      <w:r>
        <w:t xml:space="preserve"> </w:t>
      </w:r>
      <w:r w:rsidRPr="00CA1663">
        <w:t>Normalised</w:t>
      </w:r>
      <w:r>
        <w:t xml:space="preserve"> All</w:t>
      </w:r>
      <w:r w:rsidRPr="00CA1663">
        <w:t xml:space="preserve"> IMU</w:t>
      </w:r>
      <w:r>
        <w:t>s</w:t>
      </w:r>
      <w:r w:rsidRPr="00CA1663">
        <w:t xml:space="preserve"> </w:t>
      </w:r>
      <w:r>
        <w:t>10-</w:t>
      </w:r>
      <w:r w:rsidRPr="00CA1663">
        <w:t xml:space="preserve">layer </w:t>
      </w:r>
      <w:r>
        <w:t>NARXNET</w:t>
      </w:r>
      <w:r w:rsidRPr="00CA1663">
        <w:t xml:space="preserve"> NN </w:t>
      </w:r>
      <w:r>
        <w:t>results from untrained motion</w:t>
      </w:r>
      <w:r w:rsidRPr="00CA1663">
        <w:t>.</w:t>
      </w:r>
      <w:bookmarkEnd w:id="241"/>
    </w:p>
    <w:tbl>
      <w:tblPr>
        <w:tblStyle w:val="TableGrid"/>
        <w:tblW w:w="0" w:type="auto"/>
        <w:tblLook w:val="04A0" w:firstRow="1" w:lastRow="0" w:firstColumn="1" w:lastColumn="0" w:noHBand="0" w:noVBand="1"/>
      </w:tblPr>
      <w:tblGrid>
        <w:gridCol w:w="2265"/>
        <w:gridCol w:w="2265"/>
        <w:gridCol w:w="2265"/>
        <w:gridCol w:w="2266"/>
      </w:tblGrid>
      <w:tr w:rsidR="00775B22" w14:paraId="2342ABCF" w14:textId="77777777" w:rsidTr="00F926A4">
        <w:tc>
          <w:tcPr>
            <w:tcW w:w="2265" w:type="dxa"/>
          </w:tcPr>
          <w:p w14:paraId="635955AA" w14:textId="77777777" w:rsidR="00775B22" w:rsidRDefault="00775B22" w:rsidP="00F926A4">
            <w:pPr>
              <w:jc w:val="center"/>
            </w:pPr>
          </w:p>
        </w:tc>
        <w:tc>
          <w:tcPr>
            <w:tcW w:w="2265" w:type="dxa"/>
          </w:tcPr>
          <w:p w14:paraId="7538350B" w14:textId="77777777" w:rsidR="00775B22" w:rsidRDefault="00775B22" w:rsidP="00F926A4">
            <w:pPr>
              <w:jc w:val="center"/>
            </w:pPr>
            <w:r>
              <w:t>Observations</w:t>
            </w:r>
          </w:p>
        </w:tc>
        <w:tc>
          <w:tcPr>
            <w:tcW w:w="2265" w:type="dxa"/>
          </w:tcPr>
          <w:p w14:paraId="0857E27B" w14:textId="77777777" w:rsidR="00775B22" w:rsidRDefault="00775B22" w:rsidP="00F926A4">
            <w:pPr>
              <w:jc w:val="center"/>
            </w:pPr>
            <w:r>
              <w:t>MSE</w:t>
            </w:r>
          </w:p>
        </w:tc>
        <w:tc>
          <w:tcPr>
            <w:tcW w:w="2266" w:type="dxa"/>
          </w:tcPr>
          <w:p w14:paraId="2E984959" w14:textId="77777777" w:rsidR="00775B22" w:rsidRDefault="00775B22" w:rsidP="00F926A4">
            <w:pPr>
              <w:jc w:val="center"/>
            </w:pPr>
            <w:r>
              <w:t>R</w:t>
            </w:r>
          </w:p>
        </w:tc>
      </w:tr>
      <w:tr w:rsidR="00775B22" w14:paraId="75263360" w14:textId="77777777" w:rsidTr="00F926A4">
        <w:tc>
          <w:tcPr>
            <w:tcW w:w="2265" w:type="dxa"/>
          </w:tcPr>
          <w:p w14:paraId="4FC5DAD2" w14:textId="77777777" w:rsidR="00775B22" w:rsidRDefault="00775B22" w:rsidP="00F926A4">
            <w:pPr>
              <w:jc w:val="center"/>
            </w:pPr>
            <w:r>
              <w:t>Additional Test</w:t>
            </w:r>
          </w:p>
        </w:tc>
        <w:tc>
          <w:tcPr>
            <w:tcW w:w="2265" w:type="dxa"/>
          </w:tcPr>
          <w:p w14:paraId="74689416" w14:textId="77777777" w:rsidR="00775B22" w:rsidRDefault="00775B22" w:rsidP="00F926A4">
            <w:pPr>
              <w:jc w:val="center"/>
            </w:pPr>
            <w:r>
              <w:t>6054</w:t>
            </w:r>
          </w:p>
        </w:tc>
        <w:tc>
          <w:tcPr>
            <w:tcW w:w="2265" w:type="dxa"/>
          </w:tcPr>
          <w:p w14:paraId="6B05FC1D" w14:textId="4E7C1702" w:rsidR="00775B22" w:rsidRDefault="00775B22" w:rsidP="00F926A4">
            <w:pPr>
              <w:jc w:val="center"/>
            </w:pPr>
            <w:r>
              <w:t>3.6163e-06</w:t>
            </w:r>
          </w:p>
        </w:tc>
        <w:tc>
          <w:tcPr>
            <w:tcW w:w="2266" w:type="dxa"/>
          </w:tcPr>
          <w:p w14:paraId="5FA5C292" w14:textId="098B981F" w:rsidR="00775B22" w:rsidRDefault="00775B22" w:rsidP="00F926A4">
            <w:pPr>
              <w:jc w:val="center"/>
            </w:pPr>
            <w:r>
              <w:t>0.9911</w:t>
            </w:r>
          </w:p>
        </w:tc>
      </w:tr>
    </w:tbl>
    <w:p w14:paraId="378F7E6F" w14:textId="77777777" w:rsidR="00340AF8" w:rsidRDefault="00340AF8" w:rsidP="00340AF8">
      <w:pPr>
        <w:pStyle w:val="BodyText"/>
      </w:pPr>
    </w:p>
    <w:p w14:paraId="70470B75" w14:textId="28AE08AC" w:rsidR="00340AF8" w:rsidRDefault="003B22E3" w:rsidP="00340AF8">
      <w:pPr>
        <w:pStyle w:val="BodyText"/>
      </w:pPr>
      <w:r w:rsidRPr="00746B4B">
        <w:t>Reducing the NARXNET NN layers to five produced the results shown in Tables 4.</w:t>
      </w:r>
      <w:r>
        <w:t>42</w:t>
      </w:r>
      <w:r w:rsidRPr="00746B4B">
        <w:t xml:space="preserve"> to 4.</w:t>
      </w:r>
      <w:r>
        <w:t>44</w:t>
      </w:r>
      <w:r w:rsidRPr="00746B4B">
        <w:t>.</w:t>
      </w:r>
    </w:p>
    <w:p w14:paraId="1B09FAEA" w14:textId="4854303F" w:rsidR="003B22E3" w:rsidRDefault="003B22E3" w:rsidP="00452A51">
      <w:pPr>
        <w:pStyle w:val="Caption"/>
      </w:pPr>
      <w:bookmarkStart w:id="242" w:name="_Toc147945501"/>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2</w:t>
      </w:r>
      <w:r>
        <w:fldChar w:fldCharType="end"/>
      </w:r>
      <w:r>
        <w:t xml:space="preserve"> </w:t>
      </w:r>
      <w:r w:rsidRPr="00F72260">
        <w:t xml:space="preserve">Normalised </w:t>
      </w:r>
      <w:r>
        <w:t>All</w:t>
      </w:r>
      <w:r w:rsidRPr="00F72260">
        <w:t xml:space="preserve"> IMU 5-layer NARXNET NN training </w:t>
      </w:r>
      <w:r>
        <w:t>progress</w:t>
      </w:r>
      <w:r w:rsidRPr="00F72260">
        <w:t xml:space="preserve"> from varied motion.</w:t>
      </w:r>
      <w:bookmarkEnd w:id="242"/>
    </w:p>
    <w:tbl>
      <w:tblPr>
        <w:tblStyle w:val="TableGrid"/>
        <w:tblW w:w="0" w:type="auto"/>
        <w:tblLook w:val="04A0" w:firstRow="1" w:lastRow="0" w:firstColumn="1" w:lastColumn="0" w:noHBand="0" w:noVBand="1"/>
      </w:tblPr>
      <w:tblGrid>
        <w:gridCol w:w="2265"/>
        <w:gridCol w:w="2265"/>
        <w:gridCol w:w="2265"/>
        <w:gridCol w:w="2266"/>
      </w:tblGrid>
      <w:tr w:rsidR="003B22E3" w14:paraId="43187420" w14:textId="77777777" w:rsidTr="00F926A4">
        <w:tc>
          <w:tcPr>
            <w:tcW w:w="2265" w:type="dxa"/>
          </w:tcPr>
          <w:p w14:paraId="68EBA218" w14:textId="77777777" w:rsidR="003B22E3" w:rsidRDefault="003B22E3" w:rsidP="00F926A4">
            <w:pPr>
              <w:jc w:val="center"/>
            </w:pPr>
            <w:r>
              <w:t>Unit</w:t>
            </w:r>
          </w:p>
        </w:tc>
        <w:tc>
          <w:tcPr>
            <w:tcW w:w="2265" w:type="dxa"/>
          </w:tcPr>
          <w:p w14:paraId="32B670AD" w14:textId="77777777" w:rsidR="003B22E3" w:rsidRDefault="003B22E3" w:rsidP="00F926A4">
            <w:pPr>
              <w:jc w:val="center"/>
            </w:pPr>
            <w:r>
              <w:t>Initial Value</w:t>
            </w:r>
          </w:p>
        </w:tc>
        <w:tc>
          <w:tcPr>
            <w:tcW w:w="2265" w:type="dxa"/>
          </w:tcPr>
          <w:p w14:paraId="1C0D5D4A" w14:textId="77777777" w:rsidR="003B22E3" w:rsidRDefault="003B22E3" w:rsidP="00F926A4">
            <w:pPr>
              <w:jc w:val="center"/>
            </w:pPr>
            <w:r>
              <w:t>Stopped Value</w:t>
            </w:r>
          </w:p>
        </w:tc>
        <w:tc>
          <w:tcPr>
            <w:tcW w:w="2266" w:type="dxa"/>
          </w:tcPr>
          <w:p w14:paraId="47C09B73" w14:textId="77777777" w:rsidR="003B22E3" w:rsidRDefault="003B22E3" w:rsidP="00F926A4">
            <w:pPr>
              <w:jc w:val="center"/>
            </w:pPr>
            <w:r>
              <w:t>Target Value</w:t>
            </w:r>
          </w:p>
        </w:tc>
      </w:tr>
      <w:tr w:rsidR="003B22E3" w14:paraId="70E93CE9" w14:textId="77777777" w:rsidTr="00F926A4">
        <w:tc>
          <w:tcPr>
            <w:tcW w:w="2265" w:type="dxa"/>
          </w:tcPr>
          <w:p w14:paraId="1C2BD84D" w14:textId="77777777" w:rsidR="003B22E3" w:rsidRDefault="003B22E3" w:rsidP="00F926A4">
            <w:pPr>
              <w:jc w:val="center"/>
            </w:pPr>
            <w:r>
              <w:t>Epoch</w:t>
            </w:r>
          </w:p>
        </w:tc>
        <w:tc>
          <w:tcPr>
            <w:tcW w:w="2265" w:type="dxa"/>
          </w:tcPr>
          <w:p w14:paraId="5915D24B" w14:textId="77777777" w:rsidR="003B22E3" w:rsidRDefault="003B22E3" w:rsidP="00F926A4">
            <w:pPr>
              <w:jc w:val="center"/>
            </w:pPr>
            <w:r>
              <w:t>0</w:t>
            </w:r>
          </w:p>
        </w:tc>
        <w:tc>
          <w:tcPr>
            <w:tcW w:w="2265" w:type="dxa"/>
          </w:tcPr>
          <w:p w14:paraId="35317CA9" w14:textId="6EA862E1" w:rsidR="003B22E3" w:rsidRDefault="003B22E3" w:rsidP="00F926A4">
            <w:pPr>
              <w:jc w:val="center"/>
            </w:pPr>
            <w:r>
              <w:t>38</w:t>
            </w:r>
          </w:p>
        </w:tc>
        <w:tc>
          <w:tcPr>
            <w:tcW w:w="2266" w:type="dxa"/>
          </w:tcPr>
          <w:p w14:paraId="46882B12" w14:textId="77777777" w:rsidR="003B22E3" w:rsidRDefault="003B22E3" w:rsidP="00F926A4">
            <w:pPr>
              <w:jc w:val="center"/>
            </w:pPr>
            <w:r>
              <w:t>1000</w:t>
            </w:r>
          </w:p>
        </w:tc>
      </w:tr>
      <w:tr w:rsidR="003B22E3" w14:paraId="6B7B81E9" w14:textId="77777777" w:rsidTr="00F926A4">
        <w:tc>
          <w:tcPr>
            <w:tcW w:w="2265" w:type="dxa"/>
          </w:tcPr>
          <w:p w14:paraId="3ED29BA6" w14:textId="77777777" w:rsidR="003B22E3" w:rsidRDefault="003B22E3" w:rsidP="00F926A4">
            <w:pPr>
              <w:jc w:val="center"/>
            </w:pPr>
            <w:r>
              <w:t>Elapsed Time</w:t>
            </w:r>
          </w:p>
        </w:tc>
        <w:tc>
          <w:tcPr>
            <w:tcW w:w="2265" w:type="dxa"/>
          </w:tcPr>
          <w:p w14:paraId="30AA0373" w14:textId="77777777" w:rsidR="003B22E3" w:rsidRDefault="003B22E3" w:rsidP="00F926A4">
            <w:pPr>
              <w:jc w:val="center"/>
            </w:pPr>
            <w:r>
              <w:t>-</w:t>
            </w:r>
          </w:p>
        </w:tc>
        <w:tc>
          <w:tcPr>
            <w:tcW w:w="2265" w:type="dxa"/>
          </w:tcPr>
          <w:p w14:paraId="05532BF2" w14:textId="4CE65157" w:rsidR="003B22E3" w:rsidRDefault="003B22E3" w:rsidP="00F926A4">
            <w:pPr>
              <w:jc w:val="center"/>
            </w:pPr>
            <w:r>
              <w:t>00:00:01</w:t>
            </w:r>
          </w:p>
        </w:tc>
        <w:tc>
          <w:tcPr>
            <w:tcW w:w="2266" w:type="dxa"/>
          </w:tcPr>
          <w:p w14:paraId="62C99C3B" w14:textId="77777777" w:rsidR="003B22E3" w:rsidRDefault="003B22E3" w:rsidP="00F926A4">
            <w:pPr>
              <w:jc w:val="center"/>
            </w:pPr>
            <w:r>
              <w:t>-</w:t>
            </w:r>
          </w:p>
        </w:tc>
      </w:tr>
      <w:tr w:rsidR="003B22E3" w14:paraId="5F8D3E27" w14:textId="77777777" w:rsidTr="00F926A4">
        <w:tc>
          <w:tcPr>
            <w:tcW w:w="2265" w:type="dxa"/>
          </w:tcPr>
          <w:p w14:paraId="7C33B8DC" w14:textId="77777777" w:rsidR="003B22E3" w:rsidRDefault="003B22E3" w:rsidP="00F926A4">
            <w:pPr>
              <w:jc w:val="center"/>
            </w:pPr>
            <w:r>
              <w:t>Performance</w:t>
            </w:r>
          </w:p>
        </w:tc>
        <w:tc>
          <w:tcPr>
            <w:tcW w:w="2265" w:type="dxa"/>
          </w:tcPr>
          <w:p w14:paraId="6747BB71" w14:textId="3ACB5D55" w:rsidR="003B22E3" w:rsidRDefault="003B22E3" w:rsidP="00F926A4">
            <w:pPr>
              <w:jc w:val="center"/>
            </w:pPr>
            <w:r>
              <w:t>0.000139</w:t>
            </w:r>
          </w:p>
        </w:tc>
        <w:tc>
          <w:tcPr>
            <w:tcW w:w="2265" w:type="dxa"/>
          </w:tcPr>
          <w:p w14:paraId="45EED111" w14:textId="26C860D8" w:rsidR="003B22E3" w:rsidRDefault="003B22E3" w:rsidP="00F926A4">
            <w:pPr>
              <w:jc w:val="center"/>
            </w:pPr>
            <w:r>
              <w:t>2.62e-08</w:t>
            </w:r>
          </w:p>
        </w:tc>
        <w:tc>
          <w:tcPr>
            <w:tcW w:w="2266" w:type="dxa"/>
          </w:tcPr>
          <w:p w14:paraId="75D74C0B" w14:textId="77777777" w:rsidR="003B22E3" w:rsidRDefault="003B22E3" w:rsidP="00F926A4">
            <w:pPr>
              <w:jc w:val="center"/>
            </w:pPr>
            <w:r>
              <w:t>0</w:t>
            </w:r>
          </w:p>
        </w:tc>
      </w:tr>
      <w:tr w:rsidR="003B22E3" w14:paraId="42786CA4" w14:textId="77777777" w:rsidTr="00F926A4">
        <w:tc>
          <w:tcPr>
            <w:tcW w:w="2265" w:type="dxa"/>
          </w:tcPr>
          <w:p w14:paraId="48963742" w14:textId="77777777" w:rsidR="003B22E3" w:rsidRDefault="003B22E3" w:rsidP="00F926A4">
            <w:pPr>
              <w:jc w:val="center"/>
            </w:pPr>
            <w:r>
              <w:t>Gradient</w:t>
            </w:r>
          </w:p>
        </w:tc>
        <w:tc>
          <w:tcPr>
            <w:tcW w:w="2265" w:type="dxa"/>
          </w:tcPr>
          <w:p w14:paraId="45D2B7B1" w14:textId="70380593" w:rsidR="003B22E3" w:rsidRDefault="003B22E3" w:rsidP="00F926A4">
            <w:pPr>
              <w:jc w:val="center"/>
            </w:pPr>
            <w:r>
              <w:t>0.000428</w:t>
            </w:r>
          </w:p>
        </w:tc>
        <w:tc>
          <w:tcPr>
            <w:tcW w:w="2265" w:type="dxa"/>
          </w:tcPr>
          <w:p w14:paraId="3FDDDD8A" w14:textId="303AC0B4" w:rsidR="003B22E3" w:rsidRDefault="003B22E3" w:rsidP="00F926A4">
            <w:pPr>
              <w:jc w:val="center"/>
            </w:pPr>
            <w:r>
              <w:t>9.26e-08</w:t>
            </w:r>
          </w:p>
        </w:tc>
        <w:tc>
          <w:tcPr>
            <w:tcW w:w="2266" w:type="dxa"/>
          </w:tcPr>
          <w:p w14:paraId="3D88C19D" w14:textId="77777777" w:rsidR="003B22E3" w:rsidRDefault="003B22E3" w:rsidP="00F926A4">
            <w:pPr>
              <w:jc w:val="center"/>
            </w:pPr>
            <w:r>
              <w:t>1e -07</w:t>
            </w:r>
          </w:p>
        </w:tc>
      </w:tr>
      <w:tr w:rsidR="003B22E3" w14:paraId="45B8E0E6" w14:textId="77777777" w:rsidTr="00F926A4">
        <w:tc>
          <w:tcPr>
            <w:tcW w:w="2265" w:type="dxa"/>
          </w:tcPr>
          <w:p w14:paraId="20ECA9CB" w14:textId="77777777" w:rsidR="003B22E3" w:rsidRDefault="003B22E3" w:rsidP="00F926A4">
            <w:pPr>
              <w:jc w:val="center"/>
            </w:pPr>
            <w:r>
              <w:t>Mu</w:t>
            </w:r>
          </w:p>
        </w:tc>
        <w:tc>
          <w:tcPr>
            <w:tcW w:w="2265" w:type="dxa"/>
          </w:tcPr>
          <w:p w14:paraId="323A9EE6" w14:textId="77777777" w:rsidR="003B22E3" w:rsidRDefault="003B22E3" w:rsidP="00F926A4">
            <w:pPr>
              <w:jc w:val="center"/>
            </w:pPr>
            <w:r>
              <w:t>0.001</w:t>
            </w:r>
          </w:p>
        </w:tc>
        <w:tc>
          <w:tcPr>
            <w:tcW w:w="2265" w:type="dxa"/>
          </w:tcPr>
          <w:p w14:paraId="0DEEA258" w14:textId="77777777" w:rsidR="003B22E3" w:rsidRDefault="003B22E3" w:rsidP="00F926A4">
            <w:pPr>
              <w:jc w:val="center"/>
            </w:pPr>
            <w:r>
              <w:t>1e-08</w:t>
            </w:r>
          </w:p>
        </w:tc>
        <w:tc>
          <w:tcPr>
            <w:tcW w:w="2266" w:type="dxa"/>
          </w:tcPr>
          <w:p w14:paraId="16D6B3B5" w14:textId="77777777" w:rsidR="003B22E3" w:rsidRDefault="003B22E3" w:rsidP="00F926A4">
            <w:pPr>
              <w:jc w:val="center"/>
            </w:pPr>
            <w:r>
              <w:t>1e+10</w:t>
            </w:r>
          </w:p>
        </w:tc>
      </w:tr>
      <w:tr w:rsidR="003B22E3" w14:paraId="2468944D" w14:textId="77777777" w:rsidTr="00F926A4">
        <w:tc>
          <w:tcPr>
            <w:tcW w:w="2265" w:type="dxa"/>
          </w:tcPr>
          <w:p w14:paraId="6098AF98" w14:textId="77777777" w:rsidR="003B22E3" w:rsidRDefault="003B22E3" w:rsidP="00F926A4">
            <w:pPr>
              <w:jc w:val="center"/>
            </w:pPr>
            <w:r>
              <w:t>Validation Checks</w:t>
            </w:r>
          </w:p>
        </w:tc>
        <w:tc>
          <w:tcPr>
            <w:tcW w:w="2265" w:type="dxa"/>
          </w:tcPr>
          <w:p w14:paraId="5C954477" w14:textId="77777777" w:rsidR="003B22E3" w:rsidRDefault="003B22E3" w:rsidP="00F926A4">
            <w:pPr>
              <w:jc w:val="center"/>
            </w:pPr>
            <w:r>
              <w:t>0</w:t>
            </w:r>
          </w:p>
        </w:tc>
        <w:tc>
          <w:tcPr>
            <w:tcW w:w="2265" w:type="dxa"/>
          </w:tcPr>
          <w:p w14:paraId="657078CC" w14:textId="77777777" w:rsidR="003B22E3" w:rsidRDefault="003B22E3" w:rsidP="00F926A4">
            <w:pPr>
              <w:jc w:val="center"/>
            </w:pPr>
            <w:r>
              <w:t>0</w:t>
            </w:r>
          </w:p>
        </w:tc>
        <w:tc>
          <w:tcPr>
            <w:tcW w:w="2266" w:type="dxa"/>
          </w:tcPr>
          <w:p w14:paraId="26D715B5" w14:textId="77777777" w:rsidR="003B22E3" w:rsidRDefault="003B22E3" w:rsidP="00F926A4">
            <w:pPr>
              <w:jc w:val="center"/>
            </w:pPr>
            <w:r>
              <w:t>6</w:t>
            </w:r>
          </w:p>
        </w:tc>
      </w:tr>
    </w:tbl>
    <w:p w14:paraId="5D0D56BA" w14:textId="77777777" w:rsidR="004F228A" w:rsidRDefault="004F228A">
      <w:pPr>
        <w:rPr>
          <w:rFonts w:ascii="Calibri" w:hAnsi="Calibri"/>
          <w:noProof/>
          <w:szCs w:val="20"/>
        </w:rPr>
      </w:pPr>
      <w:bookmarkStart w:id="243" w:name="_Toc147945502"/>
      <w:r>
        <w:br w:type="page"/>
      </w:r>
    </w:p>
    <w:p w14:paraId="3B3CAF8A" w14:textId="50B579C5" w:rsidR="003B22E3" w:rsidRDefault="003B22E3" w:rsidP="00452A51">
      <w:pPr>
        <w:pStyle w:val="Caption"/>
      </w:pPr>
      <w:r>
        <w:lastRenderedPageBreak/>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3</w:t>
      </w:r>
      <w:r>
        <w:fldChar w:fldCharType="end"/>
      </w:r>
      <w:r>
        <w:t xml:space="preserve"> </w:t>
      </w:r>
      <w:r w:rsidRPr="009E1050">
        <w:t xml:space="preserve">Normalised </w:t>
      </w:r>
      <w:r w:rsidR="00741172">
        <w:t>All</w:t>
      </w:r>
      <w:r w:rsidRPr="009E1050">
        <w:t xml:space="preserve"> IMUs 5-layer NARXNET NN</w:t>
      </w:r>
      <w:r>
        <w:t xml:space="preserve"> training </w:t>
      </w:r>
      <w:r w:rsidRPr="009E1050">
        <w:t>results from varied motion</w:t>
      </w:r>
      <w:bookmarkEnd w:id="243"/>
    </w:p>
    <w:tbl>
      <w:tblPr>
        <w:tblStyle w:val="TableGrid"/>
        <w:tblW w:w="0" w:type="auto"/>
        <w:tblLook w:val="04A0" w:firstRow="1" w:lastRow="0" w:firstColumn="1" w:lastColumn="0" w:noHBand="0" w:noVBand="1"/>
      </w:tblPr>
      <w:tblGrid>
        <w:gridCol w:w="2265"/>
        <w:gridCol w:w="2265"/>
        <w:gridCol w:w="2265"/>
        <w:gridCol w:w="2266"/>
      </w:tblGrid>
      <w:tr w:rsidR="003B22E3" w14:paraId="3EA0D700" w14:textId="77777777" w:rsidTr="00F926A4">
        <w:tc>
          <w:tcPr>
            <w:tcW w:w="2265" w:type="dxa"/>
          </w:tcPr>
          <w:p w14:paraId="222701CC" w14:textId="77777777" w:rsidR="003B22E3" w:rsidRDefault="003B22E3" w:rsidP="00F926A4">
            <w:pPr>
              <w:jc w:val="center"/>
            </w:pPr>
          </w:p>
        </w:tc>
        <w:tc>
          <w:tcPr>
            <w:tcW w:w="2265" w:type="dxa"/>
          </w:tcPr>
          <w:p w14:paraId="4D7CBF95" w14:textId="77777777" w:rsidR="003B22E3" w:rsidRDefault="003B22E3" w:rsidP="00F926A4">
            <w:pPr>
              <w:jc w:val="center"/>
            </w:pPr>
            <w:r>
              <w:t>Observations</w:t>
            </w:r>
          </w:p>
        </w:tc>
        <w:tc>
          <w:tcPr>
            <w:tcW w:w="2265" w:type="dxa"/>
          </w:tcPr>
          <w:p w14:paraId="45CE941D" w14:textId="77777777" w:rsidR="003B22E3" w:rsidRDefault="003B22E3" w:rsidP="00F926A4">
            <w:pPr>
              <w:jc w:val="center"/>
            </w:pPr>
            <w:r>
              <w:t>MSE</w:t>
            </w:r>
          </w:p>
        </w:tc>
        <w:tc>
          <w:tcPr>
            <w:tcW w:w="2266" w:type="dxa"/>
          </w:tcPr>
          <w:p w14:paraId="21150656" w14:textId="77777777" w:rsidR="003B22E3" w:rsidRDefault="003B22E3" w:rsidP="00F926A4">
            <w:pPr>
              <w:jc w:val="center"/>
            </w:pPr>
            <w:r>
              <w:t>R</w:t>
            </w:r>
          </w:p>
        </w:tc>
      </w:tr>
      <w:tr w:rsidR="003B22E3" w14:paraId="5730F885" w14:textId="77777777" w:rsidTr="00F926A4">
        <w:tc>
          <w:tcPr>
            <w:tcW w:w="2265" w:type="dxa"/>
          </w:tcPr>
          <w:p w14:paraId="3B64F8F6" w14:textId="77777777" w:rsidR="003B22E3" w:rsidRDefault="003B22E3" w:rsidP="00F926A4">
            <w:pPr>
              <w:jc w:val="center"/>
            </w:pPr>
            <w:r>
              <w:t>Training</w:t>
            </w:r>
          </w:p>
        </w:tc>
        <w:tc>
          <w:tcPr>
            <w:tcW w:w="2265" w:type="dxa"/>
          </w:tcPr>
          <w:p w14:paraId="2BAFC6AA" w14:textId="77777777" w:rsidR="003B22E3" w:rsidRDefault="003B22E3" w:rsidP="00F926A4">
            <w:pPr>
              <w:jc w:val="center"/>
            </w:pPr>
            <w:r>
              <w:t>3497</w:t>
            </w:r>
          </w:p>
        </w:tc>
        <w:tc>
          <w:tcPr>
            <w:tcW w:w="2265" w:type="dxa"/>
          </w:tcPr>
          <w:p w14:paraId="116544AC" w14:textId="58FF8D3C" w:rsidR="003B22E3" w:rsidRDefault="003B22E3" w:rsidP="00F926A4">
            <w:pPr>
              <w:jc w:val="center"/>
            </w:pPr>
            <w:r>
              <w:t>2.6227e-08</w:t>
            </w:r>
          </w:p>
        </w:tc>
        <w:tc>
          <w:tcPr>
            <w:tcW w:w="2266" w:type="dxa"/>
          </w:tcPr>
          <w:p w14:paraId="750836F3" w14:textId="77777777" w:rsidR="003B22E3" w:rsidRDefault="003B22E3" w:rsidP="00F926A4">
            <w:pPr>
              <w:jc w:val="center"/>
            </w:pPr>
            <w:r>
              <w:t>0.9999</w:t>
            </w:r>
          </w:p>
        </w:tc>
      </w:tr>
      <w:tr w:rsidR="003B22E3" w14:paraId="66C40669" w14:textId="77777777" w:rsidTr="00F926A4">
        <w:tc>
          <w:tcPr>
            <w:tcW w:w="2265" w:type="dxa"/>
          </w:tcPr>
          <w:p w14:paraId="0CBAE40E" w14:textId="77777777" w:rsidR="003B22E3" w:rsidRDefault="003B22E3" w:rsidP="00F926A4">
            <w:pPr>
              <w:jc w:val="center"/>
            </w:pPr>
            <w:r>
              <w:t>Validation</w:t>
            </w:r>
          </w:p>
        </w:tc>
        <w:tc>
          <w:tcPr>
            <w:tcW w:w="2265" w:type="dxa"/>
          </w:tcPr>
          <w:p w14:paraId="78CBA97A" w14:textId="77777777" w:rsidR="003B22E3" w:rsidRDefault="003B22E3" w:rsidP="00F926A4">
            <w:pPr>
              <w:jc w:val="center"/>
            </w:pPr>
            <w:r>
              <w:t>750</w:t>
            </w:r>
          </w:p>
        </w:tc>
        <w:tc>
          <w:tcPr>
            <w:tcW w:w="2265" w:type="dxa"/>
          </w:tcPr>
          <w:p w14:paraId="38319698" w14:textId="5EDA1A73" w:rsidR="003B22E3" w:rsidRDefault="003B22E3" w:rsidP="00F926A4">
            <w:pPr>
              <w:jc w:val="center"/>
            </w:pPr>
            <w:r>
              <w:t>2.9375e-08</w:t>
            </w:r>
          </w:p>
        </w:tc>
        <w:tc>
          <w:tcPr>
            <w:tcW w:w="2266" w:type="dxa"/>
          </w:tcPr>
          <w:p w14:paraId="616B2700" w14:textId="77777777" w:rsidR="003B22E3" w:rsidRDefault="003B22E3" w:rsidP="00F926A4">
            <w:pPr>
              <w:jc w:val="center"/>
            </w:pPr>
            <w:r>
              <w:t>0.9999</w:t>
            </w:r>
          </w:p>
        </w:tc>
      </w:tr>
      <w:tr w:rsidR="003B22E3" w14:paraId="45E7D115" w14:textId="77777777" w:rsidTr="00F926A4">
        <w:tc>
          <w:tcPr>
            <w:tcW w:w="2265" w:type="dxa"/>
          </w:tcPr>
          <w:p w14:paraId="0936DB11" w14:textId="77777777" w:rsidR="003B22E3" w:rsidRDefault="003B22E3" w:rsidP="00F926A4">
            <w:pPr>
              <w:jc w:val="center"/>
            </w:pPr>
            <w:r>
              <w:t>Test</w:t>
            </w:r>
          </w:p>
        </w:tc>
        <w:tc>
          <w:tcPr>
            <w:tcW w:w="2265" w:type="dxa"/>
          </w:tcPr>
          <w:p w14:paraId="187EC464" w14:textId="77777777" w:rsidR="003B22E3" w:rsidRDefault="003B22E3" w:rsidP="00F926A4">
            <w:pPr>
              <w:jc w:val="center"/>
            </w:pPr>
            <w:r>
              <w:t>750</w:t>
            </w:r>
          </w:p>
        </w:tc>
        <w:tc>
          <w:tcPr>
            <w:tcW w:w="2265" w:type="dxa"/>
          </w:tcPr>
          <w:p w14:paraId="5240E00F" w14:textId="70359DF1" w:rsidR="003B22E3" w:rsidRDefault="003B22E3" w:rsidP="00F926A4">
            <w:pPr>
              <w:jc w:val="center"/>
            </w:pPr>
            <w:r>
              <w:t>2.9801e-08</w:t>
            </w:r>
          </w:p>
        </w:tc>
        <w:tc>
          <w:tcPr>
            <w:tcW w:w="2266" w:type="dxa"/>
          </w:tcPr>
          <w:p w14:paraId="1DE06DFA" w14:textId="77777777" w:rsidR="003B22E3" w:rsidRDefault="003B22E3" w:rsidP="00F926A4">
            <w:pPr>
              <w:jc w:val="center"/>
            </w:pPr>
            <w:r>
              <w:t>0.9999</w:t>
            </w:r>
          </w:p>
        </w:tc>
      </w:tr>
    </w:tbl>
    <w:p w14:paraId="694CF47C" w14:textId="6C56AA49" w:rsidR="003B22E3" w:rsidRDefault="003B22E3" w:rsidP="00452A51">
      <w:pPr>
        <w:pStyle w:val="Caption"/>
        <w:rPr>
          <w:rFonts w:cs="Calibri"/>
          <w:b/>
          <w:bCs/>
          <w:sz w:val="26"/>
          <w:szCs w:val="26"/>
        </w:rPr>
      </w:pPr>
      <w:bookmarkStart w:id="244" w:name="_Toc147945503"/>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4</w:t>
      </w:r>
      <w:r>
        <w:fldChar w:fldCharType="end"/>
      </w:r>
      <w:r>
        <w:t xml:space="preserve"> </w:t>
      </w:r>
      <w:r w:rsidRPr="00F01A2C">
        <w:t xml:space="preserve">Normalised </w:t>
      </w:r>
      <w:r w:rsidR="00741172">
        <w:t>All</w:t>
      </w:r>
      <w:r w:rsidRPr="00F01A2C">
        <w:t xml:space="preserve"> IMUs 5-layer NARXNET NN results from untrained varied motion</w:t>
      </w:r>
      <w:bookmarkEnd w:id="244"/>
    </w:p>
    <w:tbl>
      <w:tblPr>
        <w:tblStyle w:val="TableGrid"/>
        <w:tblW w:w="0" w:type="auto"/>
        <w:tblLook w:val="04A0" w:firstRow="1" w:lastRow="0" w:firstColumn="1" w:lastColumn="0" w:noHBand="0" w:noVBand="1"/>
      </w:tblPr>
      <w:tblGrid>
        <w:gridCol w:w="2265"/>
        <w:gridCol w:w="2265"/>
        <w:gridCol w:w="2265"/>
        <w:gridCol w:w="2266"/>
      </w:tblGrid>
      <w:tr w:rsidR="003B22E3" w14:paraId="4B88F716" w14:textId="77777777" w:rsidTr="00F926A4">
        <w:tc>
          <w:tcPr>
            <w:tcW w:w="2265" w:type="dxa"/>
          </w:tcPr>
          <w:p w14:paraId="484C1B6D" w14:textId="77777777" w:rsidR="003B22E3" w:rsidRDefault="003B22E3" w:rsidP="00F926A4">
            <w:pPr>
              <w:jc w:val="center"/>
            </w:pPr>
          </w:p>
        </w:tc>
        <w:tc>
          <w:tcPr>
            <w:tcW w:w="2265" w:type="dxa"/>
          </w:tcPr>
          <w:p w14:paraId="2AC51165" w14:textId="77777777" w:rsidR="003B22E3" w:rsidRDefault="003B22E3" w:rsidP="00F926A4">
            <w:pPr>
              <w:jc w:val="center"/>
            </w:pPr>
            <w:r>
              <w:t>Observations</w:t>
            </w:r>
          </w:p>
        </w:tc>
        <w:tc>
          <w:tcPr>
            <w:tcW w:w="2265" w:type="dxa"/>
          </w:tcPr>
          <w:p w14:paraId="65391FA3" w14:textId="77777777" w:rsidR="003B22E3" w:rsidRDefault="003B22E3" w:rsidP="00F926A4">
            <w:pPr>
              <w:jc w:val="center"/>
            </w:pPr>
            <w:r>
              <w:t>MSE</w:t>
            </w:r>
          </w:p>
        </w:tc>
        <w:tc>
          <w:tcPr>
            <w:tcW w:w="2266" w:type="dxa"/>
          </w:tcPr>
          <w:p w14:paraId="5B7FA926" w14:textId="77777777" w:rsidR="003B22E3" w:rsidRDefault="003B22E3" w:rsidP="00F926A4">
            <w:pPr>
              <w:jc w:val="center"/>
            </w:pPr>
            <w:r>
              <w:t>R</w:t>
            </w:r>
          </w:p>
        </w:tc>
      </w:tr>
      <w:tr w:rsidR="003B22E3" w14:paraId="235C63CA" w14:textId="77777777" w:rsidTr="00F926A4">
        <w:tc>
          <w:tcPr>
            <w:tcW w:w="2265" w:type="dxa"/>
          </w:tcPr>
          <w:p w14:paraId="607BF07D" w14:textId="77777777" w:rsidR="003B22E3" w:rsidRDefault="003B22E3" w:rsidP="00F926A4">
            <w:pPr>
              <w:jc w:val="center"/>
            </w:pPr>
            <w:r>
              <w:t>Additional Test</w:t>
            </w:r>
          </w:p>
        </w:tc>
        <w:tc>
          <w:tcPr>
            <w:tcW w:w="2265" w:type="dxa"/>
          </w:tcPr>
          <w:p w14:paraId="0DC5E206" w14:textId="77777777" w:rsidR="003B22E3" w:rsidRDefault="003B22E3" w:rsidP="00F926A4">
            <w:pPr>
              <w:jc w:val="center"/>
            </w:pPr>
            <w:r>
              <w:t>6054</w:t>
            </w:r>
          </w:p>
        </w:tc>
        <w:tc>
          <w:tcPr>
            <w:tcW w:w="2265" w:type="dxa"/>
          </w:tcPr>
          <w:p w14:paraId="7B7CC842" w14:textId="2801D9DA" w:rsidR="003B22E3" w:rsidRDefault="003B22E3" w:rsidP="00F926A4">
            <w:pPr>
              <w:jc w:val="center"/>
            </w:pPr>
            <w:r>
              <w:t>4.4583e-06</w:t>
            </w:r>
          </w:p>
        </w:tc>
        <w:tc>
          <w:tcPr>
            <w:tcW w:w="2266" w:type="dxa"/>
          </w:tcPr>
          <w:p w14:paraId="7D1B8223" w14:textId="6A0F3D8F" w:rsidR="003B22E3" w:rsidRDefault="003B22E3" w:rsidP="00F926A4">
            <w:pPr>
              <w:jc w:val="center"/>
            </w:pPr>
            <w:r>
              <w:t>0.9942</w:t>
            </w:r>
          </w:p>
        </w:tc>
      </w:tr>
    </w:tbl>
    <w:p w14:paraId="48158FA9" w14:textId="77777777" w:rsidR="00741172" w:rsidRDefault="00741172" w:rsidP="00922A28">
      <w:pPr>
        <w:pStyle w:val="BodyText"/>
        <w:rPr>
          <w:color w:val="FF0000"/>
        </w:rPr>
      </w:pPr>
    </w:p>
    <w:p w14:paraId="707D38F6" w14:textId="77777777" w:rsidR="00340AF8" w:rsidRDefault="00741172" w:rsidP="00340AF8">
      <w:pPr>
        <w:pStyle w:val="BodyText"/>
      </w:pPr>
      <w:r w:rsidRPr="00746B4B">
        <w:t xml:space="preserve">Reducing the NARXNET NN layers to </w:t>
      </w:r>
      <w:r>
        <w:t>three</w:t>
      </w:r>
      <w:r w:rsidRPr="00746B4B">
        <w:t xml:space="preserve"> produced the results shown in Tables 4.</w:t>
      </w:r>
      <w:r>
        <w:t>45</w:t>
      </w:r>
      <w:r w:rsidRPr="00746B4B">
        <w:t xml:space="preserve"> to 4.</w:t>
      </w:r>
      <w:r>
        <w:t>47</w:t>
      </w:r>
      <w:r w:rsidRPr="00746B4B">
        <w:t>.</w:t>
      </w:r>
    </w:p>
    <w:p w14:paraId="21FF5BA8" w14:textId="579E3241" w:rsidR="00741172" w:rsidRDefault="00741172" w:rsidP="00452A51">
      <w:pPr>
        <w:pStyle w:val="Caption"/>
      </w:pPr>
      <w:bookmarkStart w:id="245" w:name="_Toc147945504"/>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5</w:t>
      </w:r>
      <w:r>
        <w:fldChar w:fldCharType="end"/>
      </w:r>
      <w:r>
        <w:t xml:space="preserve"> </w:t>
      </w:r>
      <w:r w:rsidRPr="00F72260">
        <w:t xml:space="preserve">Normalised </w:t>
      </w:r>
      <w:r>
        <w:t>All</w:t>
      </w:r>
      <w:r w:rsidRPr="00F72260">
        <w:t xml:space="preserve"> IMU </w:t>
      </w:r>
      <w:r>
        <w:t>3</w:t>
      </w:r>
      <w:r w:rsidRPr="00F72260">
        <w:t xml:space="preserve">-layer NARXNET NN training </w:t>
      </w:r>
      <w:r>
        <w:t>progress</w:t>
      </w:r>
      <w:r w:rsidRPr="00F72260">
        <w:t xml:space="preserve"> from varied motion.</w:t>
      </w:r>
      <w:bookmarkEnd w:id="245"/>
    </w:p>
    <w:tbl>
      <w:tblPr>
        <w:tblStyle w:val="TableGrid"/>
        <w:tblW w:w="0" w:type="auto"/>
        <w:tblLook w:val="04A0" w:firstRow="1" w:lastRow="0" w:firstColumn="1" w:lastColumn="0" w:noHBand="0" w:noVBand="1"/>
      </w:tblPr>
      <w:tblGrid>
        <w:gridCol w:w="2265"/>
        <w:gridCol w:w="2265"/>
        <w:gridCol w:w="2265"/>
        <w:gridCol w:w="2266"/>
      </w:tblGrid>
      <w:tr w:rsidR="00741172" w14:paraId="1D187F91" w14:textId="77777777" w:rsidTr="00F926A4">
        <w:tc>
          <w:tcPr>
            <w:tcW w:w="2265" w:type="dxa"/>
          </w:tcPr>
          <w:p w14:paraId="5C6BF5F3" w14:textId="77777777" w:rsidR="00741172" w:rsidRDefault="00741172" w:rsidP="00F926A4">
            <w:pPr>
              <w:jc w:val="center"/>
            </w:pPr>
            <w:r>
              <w:t>Unit</w:t>
            </w:r>
          </w:p>
        </w:tc>
        <w:tc>
          <w:tcPr>
            <w:tcW w:w="2265" w:type="dxa"/>
          </w:tcPr>
          <w:p w14:paraId="34C754C7" w14:textId="77777777" w:rsidR="00741172" w:rsidRDefault="00741172" w:rsidP="00F926A4">
            <w:pPr>
              <w:jc w:val="center"/>
            </w:pPr>
            <w:r>
              <w:t>Initial Value</w:t>
            </w:r>
          </w:p>
        </w:tc>
        <w:tc>
          <w:tcPr>
            <w:tcW w:w="2265" w:type="dxa"/>
          </w:tcPr>
          <w:p w14:paraId="5E0C268A" w14:textId="77777777" w:rsidR="00741172" w:rsidRDefault="00741172" w:rsidP="00F926A4">
            <w:pPr>
              <w:jc w:val="center"/>
            </w:pPr>
            <w:r>
              <w:t>Stopped Value</w:t>
            </w:r>
          </w:p>
        </w:tc>
        <w:tc>
          <w:tcPr>
            <w:tcW w:w="2266" w:type="dxa"/>
          </w:tcPr>
          <w:p w14:paraId="132F6A95" w14:textId="77777777" w:rsidR="00741172" w:rsidRDefault="00741172" w:rsidP="00F926A4">
            <w:pPr>
              <w:jc w:val="center"/>
            </w:pPr>
            <w:r>
              <w:t>Target Value</w:t>
            </w:r>
          </w:p>
        </w:tc>
      </w:tr>
      <w:tr w:rsidR="00741172" w14:paraId="4EF42809" w14:textId="77777777" w:rsidTr="00F926A4">
        <w:tc>
          <w:tcPr>
            <w:tcW w:w="2265" w:type="dxa"/>
          </w:tcPr>
          <w:p w14:paraId="4FE2A24F" w14:textId="77777777" w:rsidR="00741172" w:rsidRDefault="00741172" w:rsidP="00F926A4">
            <w:pPr>
              <w:jc w:val="center"/>
            </w:pPr>
            <w:r>
              <w:t>Epoch</w:t>
            </w:r>
          </w:p>
        </w:tc>
        <w:tc>
          <w:tcPr>
            <w:tcW w:w="2265" w:type="dxa"/>
          </w:tcPr>
          <w:p w14:paraId="44799939" w14:textId="77777777" w:rsidR="00741172" w:rsidRDefault="00741172" w:rsidP="00F926A4">
            <w:pPr>
              <w:jc w:val="center"/>
            </w:pPr>
            <w:r>
              <w:t>0</w:t>
            </w:r>
          </w:p>
        </w:tc>
        <w:tc>
          <w:tcPr>
            <w:tcW w:w="2265" w:type="dxa"/>
          </w:tcPr>
          <w:p w14:paraId="07F80876" w14:textId="6BF48FE4" w:rsidR="00741172" w:rsidRDefault="00741172" w:rsidP="00F926A4">
            <w:pPr>
              <w:jc w:val="center"/>
            </w:pPr>
            <w:r>
              <w:t>26</w:t>
            </w:r>
          </w:p>
        </w:tc>
        <w:tc>
          <w:tcPr>
            <w:tcW w:w="2266" w:type="dxa"/>
          </w:tcPr>
          <w:p w14:paraId="516947CB" w14:textId="77777777" w:rsidR="00741172" w:rsidRDefault="00741172" w:rsidP="00F926A4">
            <w:pPr>
              <w:jc w:val="center"/>
            </w:pPr>
            <w:r>
              <w:t>1000</w:t>
            </w:r>
          </w:p>
        </w:tc>
      </w:tr>
      <w:tr w:rsidR="00741172" w14:paraId="12794597" w14:textId="77777777" w:rsidTr="00F926A4">
        <w:tc>
          <w:tcPr>
            <w:tcW w:w="2265" w:type="dxa"/>
          </w:tcPr>
          <w:p w14:paraId="07B0D3B0" w14:textId="77777777" w:rsidR="00741172" w:rsidRDefault="00741172" w:rsidP="00F926A4">
            <w:pPr>
              <w:jc w:val="center"/>
            </w:pPr>
            <w:r>
              <w:t>Elapsed Time</w:t>
            </w:r>
          </w:p>
        </w:tc>
        <w:tc>
          <w:tcPr>
            <w:tcW w:w="2265" w:type="dxa"/>
          </w:tcPr>
          <w:p w14:paraId="25B5C86D" w14:textId="77777777" w:rsidR="00741172" w:rsidRDefault="00741172" w:rsidP="00F926A4">
            <w:pPr>
              <w:jc w:val="center"/>
            </w:pPr>
            <w:r>
              <w:t>-</w:t>
            </w:r>
          </w:p>
        </w:tc>
        <w:tc>
          <w:tcPr>
            <w:tcW w:w="2265" w:type="dxa"/>
          </w:tcPr>
          <w:p w14:paraId="49D6CDFF" w14:textId="20410FCC" w:rsidR="00741172" w:rsidRDefault="00741172" w:rsidP="00F926A4">
            <w:pPr>
              <w:jc w:val="center"/>
            </w:pPr>
            <w:r>
              <w:t>00:00:00</w:t>
            </w:r>
          </w:p>
        </w:tc>
        <w:tc>
          <w:tcPr>
            <w:tcW w:w="2266" w:type="dxa"/>
          </w:tcPr>
          <w:p w14:paraId="50A985A7" w14:textId="77777777" w:rsidR="00741172" w:rsidRDefault="00741172" w:rsidP="00F926A4">
            <w:pPr>
              <w:jc w:val="center"/>
            </w:pPr>
            <w:r>
              <w:t>-</w:t>
            </w:r>
          </w:p>
        </w:tc>
      </w:tr>
      <w:tr w:rsidR="00741172" w14:paraId="6B544D48" w14:textId="77777777" w:rsidTr="00F926A4">
        <w:tc>
          <w:tcPr>
            <w:tcW w:w="2265" w:type="dxa"/>
          </w:tcPr>
          <w:p w14:paraId="516F773D" w14:textId="77777777" w:rsidR="00741172" w:rsidRDefault="00741172" w:rsidP="00F926A4">
            <w:pPr>
              <w:jc w:val="center"/>
            </w:pPr>
            <w:r>
              <w:t>Performance</w:t>
            </w:r>
          </w:p>
        </w:tc>
        <w:tc>
          <w:tcPr>
            <w:tcW w:w="2265" w:type="dxa"/>
          </w:tcPr>
          <w:p w14:paraId="3C3E40A4" w14:textId="73D951CC" w:rsidR="00741172" w:rsidRDefault="00741172" w:rsidP="00F926A4">
            <w:pPr>
              <w:jc w:val="center"/>
            </w:pPr>
            <w:r>
              <w:t>0.000278</w:t>
            </w:r>
          </w:p>
        </w:tc>
        <w:tc>
          <w:tcPr>
            <w:tcW w:w="2265" w:type="dxa"/>
          </w:tcPr>
          <w:p w14:paraId="3B42B97B" w14:textId="7323F51E" w:rsidR="00741172" w:rsidRDefault="00741172" w:rsidP="00F926A4">
            <w:pPr>
              <w:jc w:val="center"/>
            </w:pPr>
            <w:r>
              <w:t>3.37e-08</w:t>
            </w:r>
          </w:p>
        </w:tc>
        <w:tc>
          <w:tcPr>
            <w:tcW w:w="2266" w:type="dxa"/>
          </w:tcPr>
          <w:p w14:paraId="09D27EBA" w14:textId="77777777" w:rsidR="00741172" w:rsidRDefault="00741172" w:rsidP="00F926A4">
            <w:pPr>
              <w:jc w:val="center"/>
            </w:pPr>
            <w:r>
              <w:t>0</w:t>
            </w:r>
          </w:p>
        </w:tc>
      </w:tr>
      <w:tr w:rsidR="00741172" w14:paraId="5A947D01" w14:textId="77777777" w:rsidTr="00F926A4">
        <w:tc>
          <w:tcPr>
            <w:tcW w:w="2265" w:type="dxa"/>
          </w:tcPr>
          <w:p w14:paraId="1C25A757" w14:textId="77777777" w:rsidR="00741172" w:rsidRDefault="00741172" w:rsidP="00F926A4">
            <w:pPr>
              <w:jc w:val="center"/>
            </w:pPr>
            <w:r>
              <w:t>Gradient</w:t>
            </w:r>
          </w:p>
        </w:tc>
        <w:tc>
          <w:tcPr>
            <w:tcW w:w="2265" w:type="dxa"/>
          </w:tcPr>
          <w:p w14:paraId="6B916289" w14:textId="457F8366" w:rsidR="00741172" w:rsidRDefault="00741172" w:rsidP="00F926A4">
            <w:pPr>
              <w:jc w:val="center"/>
            </w:pPr>
            <w:r>
              <w:t>0.000638</w:t>
            </w:r>
          </w:p>
        </w:tc>
        <w:tc>
          <w:tcPr>
            <w:tcW w:w="2265" w:type="dxa"/>
          </w:tcPr>
          <w:p w14:paraId="437E08DF" w14:textId="47E0B180" w:rsidR="00741172" w:rsidRDefault="00741172" w:rsidP="00F926A4">
            <w:pPr>
              <w:jc w:val="center"/>
            </w:pPr>
            <w:r>
              <w:t>9.23e-08</w:t>
            </w:r>
          </w:p>
        </w:tc>
        <w:tc>
          <w:tcPr>
            <w:tcW w:w="2266" w:type="dxa"/>
          </w:tcPr>
          <w:p w14:paraId="55272A74" w14:textId="77777777" w:rsidR="00741172" w:rsidRDefault="00741172" w:rsidP="00F926A4">
            <w:pPr>
              <w:jc w:val="center"/>
            </w:pPr>
            <w:r>
              <w:t>1e -07</w:t>
            </w:r>
          </w:p>
        </w:tc>
      </w:tr>
      <w:tr w:rsidR="00741172" w14:paraId="73C18497" w14:textId="77777777" w:rsidTr="00F926A4">
        <w:tc>
          <w:tcPr>
            <w:tcW w:w="2265" w:type="dxa"/>
          </w:tcPr>
          <w:p w14:paraId="0D8C798A" w14:textId="77777777" w:rsidR="00741172" w:rsidRDefault="00741172" w:rsidP="00F926A4">
            <w:pPr>
              <w:jc w:val="center"/>
            </w:pPr>
            <w:r>
              <w:t>Mu</w:t>
            </w:r>
          </w:p>
        </w:tc>
        <w:tc>
          <w:tcPr>
            <w:tcW w:w="2265" w:type="dxa"/>
          </w:tcPr>
          <w:p w14:paraId="611F655E" w14:textId="77777777" w:rsidR="00741172" w:rsidRDefault="00741172" w:rsidP="00F926A4">
            <w:pPr>
              <w:jc w:val="center"/>
            </w:pPr>
            <w:r>
              <w:t>0.001</w:t>
            </w:r>
          </w:p>
        </w:tc>
        <w:tc>
          <w:tcPr>
            <w:tcW w:w="2265" w:type="dxa"/>
          </w:tcPr>
          <w:p w14:paraId="0C80B6DF" w14:textId="77777777" w:rsidR="00741172" w:rsidRDefault="00741172" w:rsidP="00F926A4">
            <w:pPr>
              <w:jc w:val="center"/>
            </w:pPr>
            <w:r>
              <w:t>1e-08</w:t>
            </w:r>
          </w:p>
        </w:tc>
        <w:tc>
          <w:tcPr>
            <w:tcW w:w="2266" w:type="dxa"/>
          </w:tcPr>
          <w:p w14:paraId="40F435D2" w14:textId="77777777" w:rsidR="00741172" w:rsidRDefault="00741172" w:rsidP="00F926A4">
            <w:pPr>
              <w:jc w:val="center"/>
            </w:pPr>
            <w:r>
              <w:t>1e+10</w:t>
            </w:r>
          </w:p>
        </w:tc>
      </w:tr>
      <w:tr w:rsidR="00741172" w14:paraId="33927273" w14:textId="77777777" w:rsidTr="00F926A4">
        <w:tc>
          <w:tcPr>
            <w:tcW w:w="2265" w:type="dxa"/>
          </w:tcPr>
          <w:p w14:paraId="620883BF" w14:textId="77777777" w:rsidR="00741172" w:rsidRDefault="00741172" w:rsidP="00F926A4">
            <w:pPr>
              <w:jc w:val="center"/>
            </w:pPr>
            <w:r>
              <w:t>Validation Checks</w:t>
            </w:r>
          </w:p>
        </w:tc>
        <w:tc>
          <w:tcPr>
            <w:tcW w:w="2265" w:type="dxa"/>
          </w:tcPr>
          <w:p w14:paraId="7BB32FFE" w14:textId="77777777" w:rsidR="00741172" w:rsidRDefault="00741172" w:rsidP="00F926A4">
            <w:pPr>
              <w:jc w:val="center"/>
            </w:pPr>
            <w:r>
              <w:t>0</w:t>
            </w:r>
          </w:p>
        </w:tc>
        <w:tc>
          <w:tcPr>
            <w:tcW w:w="2265" w:type="dxa"/>
          </w:tcPr>
          <w:p w14:paraId="24451BE9" w14:textId="77777777" w:rsidR="00741172" w:rsidRDefault="00741172" w:rsidP="00F926A4">
            <w:pPr>
              <w:jc w:val="center"/>
            </w:pPr>
            <w:r>
              <w:t>0</w:t>
            </w:r>
          </w:p>
        </w:tc>
        <w:tc>
          <w:tcPr>
            <w:tcW w:w="2266" w:type="dxa"/>
          </w:tcPr>
          <w:p w14:paraId="0A4C7E35" w14:textId="77777777" w:rsidR="00741172" w:rsidRDefault="00741172" w:rsidP="00F926A4">
            <w:pPr>
              <w:jc w:val="center"/>
            </w:pPr>
            <w:r>
              <w:t>6</w:t>
            </w:r>
          </w:p>
        </w:tc>
      </w:tr>
    </w:tbl>
    <w:p w14:paraId="143D6C4A" w14:textId="5127AE5D" w:rsidR="00741172" w:rsidRDefault="00741172" w:rsidP="00452A51">
      <w:pPr>
        <w:pStyle w:val="Caption"/>
      </w:pPr>
      <w:bookmarkStart w:id="246" w:name="_Toc147945505"/>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6</w:t>
      </w:r>
      <w:r>
        <w:fldChar w:fldCharType="end"/>
      </w:r>
      <w:r>
        <w:t xml:space="preserve"> </w:t>
      </w:r>
      <w:r w:rsidRPr="009E1050">
        <w:t xml:space="preserve">Normalised </w:t>
      </w:r>
      <w:r>
        <w:t>All</w:t>
      </w:r>
      <w:r w:rsidRPr="009E1050">
        <w:t xml:space="preserve"> IMUs </w:t>
      </w:r>
      <w:r>
        <w:t>3</w:t>
      </w:r>
      <w:r w:rsidRPr="009E1050">
        <w:t>-layer NARXNET NN</w:t>
      </w:r>
      <w:r>
        <w:t xml:space="preserve"> training </w:t>
      </w:r>
      <w:r w:rsidRPr="009E1050">
        <w:t>results from varied motion</w:t>
      </w:r>
      <w:bookmarkEnd w:id="246"/>
    </w:p>
    <w:tbl>
      <w:tblPr>
        <w:tblStyle w:val="TableGrid"/>
        <w:tblW w:w="0" w:type="auto"/>
        <w:tblLook w:val="04A0" w:firstRow="1" w:lastRow="0" w:firstColumn="1" w:lastColumn="0" w:noHBand="0" w:noVBand="1"/>
      </w:tblPr>
      <w:tblGrid>
        <w:gridCol w:w="2265"/>
        <w:gridCol w:w="2265"/>
        <w:gridCol w:w="2265"/>
        <w:gridCol w:w="2266"/>
      </w:tblGrid>
      <w:tr w:rsidR="00741172" w14:paraId="2857B46B" w14:textId="77777777" w:rsidTr="00F926A4">
        <w:tc>
          <w:tcPr>
            <w:tcW w:w="2265" w:type="dxa"/>
          </w:tcPr>
          <w:p w14:paraId="13700370" w14:textId="77777777" w:rsidR="00741172" w:rsidRDefault="00741172" w:rsidP="00F926A4">
            <w:pPr>
              <w:jc w:val="center"/>
            </w:pPr>
          </w:p>
        </w:tc>
        <w:tc>
          <w:tcPr>
            <w:tcW w:w="2265" w:type="dxa"/>
          </w:tcPr>
          <w:p w14:paraId="4B40AE23" w14:textId="77777777" w:rsidR="00741172" w:rsidRDefault="00741172" w:rsidP="00F926A4">
            <w:pPr>
              <w:jc w:val="center"/>
            </w:pPr>
            <w:r>
              <w:t>Observations</w:t>
            </w:r>
          </w:p>
        </w:tc>
        <w:tc>
          <w:tcPr>
            <w:tcW w:w="2265" w:type="dxa"/>
          </w:tcPr>
          <w:p w14:paraId="0B655560" w14:textId="77777777" w:rsidR="00741172" w:rsidRDefault="00741172" w:rsidP="00F926A4">
            <w:pPr>
              <w:jc w:val="center"/>
            </w:pPr>
            <w:r>
              <w:t>MSE</w:t>
            </w:r>
          </w:p>
        </w:tc>
        <w:tc>
          <w:tcPr>
            <w:tcW w:w="2266" w:type="dxa"/>
          </w:tcPr>
          <w:p w14:paraId="4989037D" w14:textId="77777777" w:rsidR="00741172" w:rsidRDefault="00741172" w:rsidP="00F926A4">
            <w:pPr>
              <w:jc w:val="center"/>
            </w:pPr>
            <w:r>
              <w:t>R</w:t>
            </w:r>
          </w:p>
        </w:tc>
      </w:tr>
      <w:tr w:rsidR="00741172" w14:paraId="4012C901" w14:textId="77777777" w:rsidTr="00F926A4">
        <w:tc>
          <w:tcPr>
            <w:tcW w:w="2265" w:type="dxa"/>
          </w:tcPr>
          <w:p w14:paraId="47B136D3" w14:textId="77777777" w:rsidR="00741172" w:rsidRDefault="00741172" w:rsidP="00F926A4">
            <w:pPr>
              <w:jc w:val="center"/>
            </w:pPr>
            <w:r>
              <w:t>Training</w:t>
            </w:r>
          </w:p>
        </w:tc>
        <w:tc>
          <w:tcPr>
            <w:tcW w:w="2265" w:type="dxa"/>
          </w:tcPr>
          <w:p w14:paraId="74912134" w14:textId="77777777" w:rsidR="00741172" w:rsidRDefault="00741172" w:rsidP="00F926A4">
            <w:pPr>
              <w:jc w:val="center"/>
            </w:pPr>
            <w:r>
              <w:t>3497</w:t>
            </w:r>
          </w:p>
        </w:tc>
        <w:tc>
          <w:tcPr>
            <w:tcW w:w="2265" w:type="dxa"/>
          </w:tcPr>
          <w:p w14:paraId="7EB3BEF3" w14:textId="7A58FC53" w:rsidR="00741172" w:rsidRDefault="00741172" w:rsidP="00F926A4">
            <w:pPr>
              <w:jc w:val="center"/>
            </w:pPr>
            <w:r>
              <w:t>3/3714e-08</w:t>
            </w:r>
          </w:p>
        </w:tc>
        <w:tc>
          <w:tcPr>
            <w:tcW w:w="2266" w:type="dxa"/>
          </w:tcPr>
          <w:p w14:paraId="50B1623E" w14:textId="77777777" w:rsidR="00741172" w:rsidRDefault="00741172" w:rsidP="00F926A4">
            <w:pPr>
              <w:jc w:val="center"/>
            </w:pPr>
            <w:r>
              <w:t>0.9999</w:t>
            </w:r>
          </w:p>
        </w:tc>
      </w:tr>
      <w:tr w:rsidR="00741172" w14:paraId="1B775990" w14:textId="77777777" w:rsidTr="00F926A4">
        <w:tc>
          <w:tcPr>
            <w:tcW w:w="2265" w:type="dxa"/>
          </w:tcPr>
          <w:p w14:paraId="2BB5F518" w14:textId="77777777" w:rsidR="00741172" w:rsidRDefault="00741172" w:rsidP="00F926A4">
            <w:pPr>
              <w:jc w:val="center"/>
            </w:pPr>
            <w:r>
              <w:t>Validation</w:t>
            </w:r>
          </w:p>
        </w:tc>
        <w:tc>
          <w:tcPr>
            <w:tcW w:w="2265" w:type="dxa"/>
          </w:tcPr>
          <w:p w14:paraId="7E88695D" w14:textId="77777777" w:rsidR="00741172" w:rsidRDefault="00741172" w:rsidP="00F926A4">
            <w:pPr>
              <w:jc w:val="center"/>
            </w:pPr>
            <w:r>
              <w:t>750</w:t>
            </w:r>
          </w:p>
        </w:tc>
        <w:tc>
          <w:tcPr>
            <w:tcW w:w="2265" w:type="dxa"/>
          </w:tcPr>
          <w:p w14:paraId="523F1835" w14:textId="42D4F47D" w:rsidR="00741172" w:rsidRDefault="00741172" w:rsidP="00F926A4">
            <w:pPr>
              <w:jc w:val="center"/>
            </w:pPr>
            <w:r>
              <w:t>3.8030e-08</w:t>
            </w:r>
          </w:p>
        </w:tc>
        <w:tc>
          <w:tcPr>
            <w:tcW w:w="2266" w:type="dxa"/>
          </w:tcPr>
          <w:p w14:paraId="59909A2B" w14:textId="77777777" w:rsidR="00741172" w:rsidRDefault="00741172" w:rsidP="00F926A4">
            <w:pPr>
              <w:jc w:val="center"/>
            </w:pPr>
            <w:r>
              <w:t>0.9999</w:t>
            </w:r>
          </w:p>
        </w:tc>
      </w:tr>
      <w:tr w:rsidR="00741172" w14:paraId="25E2852A" w14:textId="77777777" w:rsidTr="00F926A4">
        <w:tc>
          <w:tcPr>
            <w:tcW w:w="2265" w:type="dxa"/>
          </w:tcPr>
          <w:p w14:paraId="4CB3990B" w14:textId="77777777" w:rsidR="00741172" w:rsidRDefault="00741172" w:rsidP="00F926A4">
            <w:pPr>
              <w:jc w:val="center"/>
            </w:pPr>
            <w:r>
              <w:t>Test</w:t>
            </w:r>
          </w:p>
        </w:tc>
        <w:tc>
          <w:tcPr>
            <w:tcW w:w="2265" w:type="dxa"/>
          </w:tcPr>
          <w:p w14:paraId="21030986" w14:textId="77777777" w:rsidR="00741172" w:rsidRDefault="00741172" w:rsidP="00F926A4">
            <w:pPr>
              <w:jc w:val="center"/>
            </w:pPr>
            <w:r>
              <w:t>750</w:t>
            </w:r>
          </w:p>
        </w:tc>
        <w:tc>
          <w:tcPr>
            <w:tcW w:w="2265" w:type="dxa"/>
          </w:tcPr>
          <w:p w14:paraId="0C911AF2" w14:textId="7EB42E75" w:rsidR="00741172" w:rsidRDefault="00741172" w:rsidP="00F926A4">
            <w:pPr>
              <w:jc w:val="center"/>
            </w:pPr>
            <w:r>
              <w:t>3.6047e-08</w:t>
            </w:r>
          </w:p>
        </w:tc>
        <w:tc>
          <w:tcPr>
            <w:tcW w:w="2266" w:type="dxa"/>
          </w:tcPr>
          <w:p w14:paraId="35C37168" w14:textId="77777777" w:rsidR="00741172" w:rsidRDefault="00741172" w:rsidP="00F926A4">
            <w:pPr>
              <w:jc w:val="center"/>
            </w:pPr>
            <w:r>
              <w:t>0.9999</w:t>
            </w:r>
          </w:p>
        </w:tc>
      </w:tr>
    </w:tbl>
    <w:p w14:paraId="7E1B62B0" w14:textId="7144FC64" w:rsidR="00741172" w:rsidRDefault="00741172" w:rsidP="00452A51">
      <w:pPr>
        <w:pStyle w:val="Caption"/>
        <w:rPr>
          <w:rFonts w:cs="Calibri"/>
          <w:b/>
          <w:bCs/>
          <w:sz w:val="26"/>
          <w:szCs w:val="26"/>
        </w:rPr>
      </w:pPr>
      <w:bookmarkStart w:id="247" w:name="_Toc147945506"/>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47</w:t>
      </w:r>
      <w:r>
        <w:fldChar w:fldCharType="end"/>
      </w:r>
      <w:r>
        <w:t xml:space="preserve"> </w:t>
      </w:r>
      <w:r w:rsidRPr="00F01A2C">
        <w:t xml:space="preserve">Normalised </w:t>
      </w:r>
      <w:r>
        <w:t>All</w:t>
      </w:r>
      <w:r w:rsidRPr="00F01A2C">
        <w:t xml:space="preserve"> IMUs </w:t>
      </w:r>
      <w:r>
        <w:t>3</w:t>
      </w:r>
      <w:r w:rsidRPr="00F01A2C">
        <w:t>-layer NARXNET NN results from untrained varied motion</w:t>
      </w:r>
      <w:bookmarkEnd w:id="247"/>
    </w:p>
    <w:tbl>
      <w:tblPr>
        <w:tblStyle w:val="TableGrid"/>
        <w:tblW w:w="0" w:type="auto"/>
        <w:tblLook w:val="04A0" w:firstRow="1" w:lastRow="0" w:firstColumn="1" w:lastColumn="0" w:noHBand="0" w:noVBand="1"/>
      </w:tblPr>
      <w:tblGrid>
        <w:gridCol w:w="2265"/>
        <w:gridCol w:w="2265"/>
        <w:gridCol w:w="2265"/>
        <w:gridCol w:w="2266"/>
      </w:tblGrid>
      <w:tr w:rsidR="00741172" w14:paraId="179DAFA1" w14:textId="77777777" w:rsidTr="00F926A4">
        <w:tc>
          <w:tcPr>
            <w:tcW w:w="2265" w:type="dxa"/>
          </w:tcPr>
          <w:p w14:paraId="7BA5F03F" w14:textId="77777777" w:rsidR="00741172" w:rsidRDefault="00741172" w:rsidP="00F926A4">
            <w:pPr>
              <w:jc w:val="center"/>
            </w:pPr>
          </w:p>
        </w:tc>
        <w:tc>
          <w:tcPr>
            <w:tcW w:w="2265" w:type="dxa"/>
          </w:tcPr>
          <w:p w14:paraId="27FE99E6" w14:textId="77777777" w:rsidR="00741172" w:rsidRDefault="00741172" w:rsidP="00F926A4">
            <w:pPr>
              <w:jc w:val="center"/>
            </w:pPr>
            <w:r>
              <w:t>Observations</w:t>
            </w:r>
          </w:p>
        </w:tc>
        <w:tc>
          <w:tcPr>
            <w:tcW w:w="2265" w:type="dxa"/>
          </w:tcPr>
          <w:p w14:paraId="6D62CD84" w14:textId="77777777" w:rsidR="00741172" w:rsidRDefault="00741172" w:rsidP="00F926A4">
            <w:pPr>
              <w:jc w:val="center"/>
            </w:pPr>
            <w:r>
              <w:t>MSE</w:t>
            </w:r>
          </w:p>
        </w:tc>
        <w:tc>
          <w:tcPr>
            <w:tcW w:w="2266" w:type="dxa"/>
          </w:tcPr>
          <w:p w14:paraId="02732D4E" w14:textId="77777777" w:rsidR="00741172" w:rsidRDefault="00741172" w:rsidP="00F926A4">
            <w:pPr>
              <w:jc w:val="center"/>
            </w:pPr>
            <w:r>
              <w:t>R</w:t>
            </w:r>
          </w:p>
        </w:tc>
      </w:tr>
      <w:tr w:rsidR="00741172" w14:paraId="64A59027" w14:textId="77777777" w:rsidTr="00F926A4">
        <w:tc>
          <w:tcPr>
            <w:tcW w:w="2265" w:type="dxa"/>
          </w:tcPr>
          <w:p w14:paraId="17676000" w14:textId="77777777" w:rsidR="00741172" w:rsidRDefault="00741172" w:rsidP="00F926A4">
            <w:pPr>
              <w:jc w:val="center"/>
            </w:pPr>
            <w:r>
              <w:t>Additional Test</w:t>
            </w:r>
          </w:p>
        </w:tc>
        <w:tc>
          <w:tcPr>
            <w:tcW w:w="2265" w:type="dxa"/>
          </w:tcPr>
          <w:p w14:paraId="73DAA66E" w14:textId="77777777" w:rsidR="00741172" w:rsidRDefault="00741172" w:rsidP="00F926A4">
            <w:pPr>
              <w:jc w:val="center"/>
            </w:pPr>
            <w:r>
              <w:t>6054</w:t>
            </w:r>
          </w:p>
        </w:tc>
        <w:tc>
          <w:tcPr>
            <w:tcW w:w="2265" w:type="dxa"/>
          </w:tcPr>
          <w:p w14:paraId="262FC046" w14:textId="7E937A97" w:rsidR="00741172" w:rsidRDefault="00741172" w:rsidP="00F926A4">
            <w:pPr>
              <w:jc w:val="center"/>
            </w:pPr>
            <w:r>
              <w:t>2.5198e-06</w:t>
            </w:r>
          </w:p>
        </w:tc>
        <w:tc>
          <w:tcPr>
            <w:tcW w:w="2266" w:type="dxa"/>
          </w:tcPr>
          <w:p w14:paraId="10F01014" w14:textId="7AD2F334" w:rsidR="00741172" w:rsidRDefault="00741172" w:rsidP="00F926A4">
            <w:pPr>
              <w:jc w:val="center"/>
            </w:pPr>
            <w:r>
              <w:t>0.9968</w:t>
            </w:r>
          </w:p>
        </w:tc>
      </w:tr>
    </w:tbl>
    <w:p w14:paraId="285E9421" w14:textId="7D274ABA" w:rsidR="00922A28" w:rsidRPr="00DE7AC2" w:rsidRDefault="00741172" w:rsidP="00922A28">
      <w:pPr>
        <w:pStyle w:val="BodyText"/>
      </w:pPr>
      <w:r>
        <w:rPr>
          <w:color w:val="FF0000"/>
        </w:rPr>
        <w:br/>
      </w:r>
      <w:r w:rsidR="00922A28">
        <w:t>Utilising all IMUs offer</w:t>
      </w:r>
      <w:r w:rsidR="008F2B5D">
        <w:t>s</w:t>
      </w:r>
      <w:r w:rsidR="00922A28">
        <w:t xml:space="preserve"> no significant statistical benefit over utilising a single IMU, like the results of using the front three IMUs (Section 4.</w:t>
      </w:r>
      <w:r w:rsidR="008F2B5D">
        <w:t>4</w:t>
      </w:r>
      <w:r w:rsidR="00922A28">
        <w:t>.2).</w:t>
      </w:r>
      <w:r w:rsidR="003B22E3">
        <w:t xml:space="preserve"> The untrained R value of 0.9911 with all IMUs is within experimental error when compared to the 0.9935 R value for the front IMUs and the 0.9902 R value for the single CIMU.</w:t>
      </w:r>
      <w:r w:rsidR="00922A28">
        <w:t xml:space="preserve"> </w:t>
      </w:r>
      <w:r>
        <w:t>The number of layers in the NN has more effect but these differences are also within the tolerances of experimental error.</w:t>
      </w:r>
    </w:p>
    <w:p w14:paraId="1E5CBDDF" w14:textId="2AD028C8" w:rsidR="00922A28" w:rsidRDefault="00922A28" w:rsidP="00922A28">
      <w:pPr>
        <w:pStyle w:val="BodyText"/>
      </w:pPr>
      <w:r>
        <w:t>The RBF network was evaluated by s</w:t>
      </w:r>
      <w:r w:rsidRPr="00D45AA8">
        <w:t xml:space="preserve">pecifying an MSE of </w:t>
      </w:r>
      <w:r>
        <w:t>1.93051</w:t>
      </w:r>
      <w:r w:rsidRPr="00D45AA8">
        <w:t>e-06 (derived from Figure 4.</w:t>
      </w:r>
      <w:r>
        <w:t>54</w:t>
      </w:r>
      <w:r w:rsidRPr="00D45AA8">
        <w:t>)</w:t>
      </w:r>
      <w:r>
        <w:t xml:space="preserve">, which </w:t>
      </w:r>
      <w:r w:rsidRPr="00D45AA8">
        <w:t xml:space="preserve">produced an RBF NN </w:t>
      </w:r>
      <w:r>
        <w:t xml:space="preserve">of </w:t>
      </w:r>
      <w:r w:rsidRPr="00D45AA8">
        <w:t>2</w:t>
      </w:r>
      <w:r w:rsidR="00C31373">
        <w:t>49</w:t>
      </w:r>
      <w:r w:rsidRPr="00D45AA8">
        <w:t xml:space="preserve"> neurons. </w:t>
      </w:r>
    </w:p>
    <w:p w14:paraId="6DFCEEA5" w14:textId="152229C1" w:rsidR="00922A28" w:rsidRDefault="00922A28" w:rsidP="00922A28">
      <w:pPr>
        <w:pStyle w:val="BodyText"/>
        <w:rPr>
          <w:color w:val="FF0000"/>
        </w:rPr>
      </w:pPr>
      <w:r>
        <w:rPr>
          <w:noProof/>
          <w:color w:val="FF0000"/>
        </w:rPr>
        <w:lastRenderedPageBreak/>
        <w:drawing>
          <wp:inline distT="0" distB="0" distL="0" distR="0" wp14:anchorId="5AA893CC" wp14:editId="3F871A3D">
            <wp:extent cx="5553850" cy="1752845"/>
            <wp:effectExtent l="0" t="0" r="0" b="0"/>
            <wp:docPr id="166969146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691468" name="Picture 1" descr="A screenshot of a computer program&#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5553850" cy="1752845"/>
                    </a:xfrm>
                    <a:prstGeom prst="rect">
                      <a:avLst/>
                    </a:prstGeom>
                  </pic:spPr>
                </pic:pic>
              </a:graphicData>
            </a:graphic>
          </wp:inline>
        </w:drawing>
      </w:r>
    </w:p>
    <w:p w14:paraId="7D645105" w14:textId="6EBD9283" w:rsidR="00922A28" w:rsidRDefault="00922A28" w:rsidP="00452A51">
      <w:pPr>
        <w:pStyle w:val="Caption"/>
      </w:pPr>
      <w:bookmarkStart w:id="248" w:name="_Toc147945402"/>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4</w:t>
      </w:r>
      <w:r w:rsidR="00C507D1">
        <w:fldChar w:fldCharType="end"/>
      </w:r>
      <w:r>
        <w:t xml:space="preserve"> RBF MSE determination for all IMUs</w:t>
      </w:r>
      <w:bookmarkEnd w:id="248"/>
    </w:p>
    <w:p w14:paraId="502B2254" w14:textId="4C92DF72" w:rsidR="00922A28" w:rsidRPr="00D45AA8" w:rsidRDefault="00922A28" w:rsidP="00922A28">
      <w:pPr>
        <w:pStyle w:val="BodyText"/>
      </w:pPr>
      <w:r w:rsidRPr="00D45AA8">
        <w:t xml:space="preserve">The results from this RBF network on untrained data </w:t>
      </w:r>
      <w:r>
        <w:t xml:space="preserve">using the derived MSE from above and a default spread value (SF) of 1.0 </w:t>
      </w:r>
      <w:r w:rsidRPr="00D45AA8">
        <w:t>are shown in Figures 4.</w:t>
      </w:r>
      <w:r>
        <w:t>55</w:t>
      </w:r>
      <w:r w:rsidRPr="00D45AA8">
        <w:t xml:space="preserve"> to 4.</w:t>
      </w:r>
      <w:r>
        <w:t>56</w:t>
      </w:r>
      <w:r w:rsidRPr="00D45AA8">
        <w:t>.</w:t>
      </w:r>
      <w:r>
        <w:t xml:space="preserve"> Training took 78.8161 seconds.</w:t>
      </w:r>
    </w:p>
    <w:p w14:paraId="3ACE8B29" w14:textId="21D0D54C" w:rsidR="00922A28" w:rsidRPr="00922A28" w:rsidRDefault="00922A28" w:rsidP="00922A28">
      <w:pPr>
        <w:pStyle w:val="BodyText"/>
      </w:pPr>
    </w:p>
    <w:p w14:paraId="39DB6C12" w14:textId="77777777" w:rsidR="00C31373" w:rsidRDefault="00C31373" w:rsidP="000B6208">
      <w:pPr>
        <w:pStyle w:val="BodyText"/>
      </w:pPr>
      <w:r>
        <w:rPr>
          <w:noProof/>
        </w:rPr>
        <w:drawing>
          <wp:inline distT="0" distB="0" distL="0" distR="0" wp14:anchorId="24390A4F" wp14:editId="4659A852">
            <wp:extent cx="5760085" cy="3128645"/>
            <wp:effectExtent l="0" t="0" r="0" b="0"/>
            <wp:docPr id="1146867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86753" name="Picture 114686753"/>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250D4410" w14:textId="4E17AA49" w:rsidR="00C31373" w:rsidRDefault="00C31373" w:rsidP="00452A51">
      <w:pPr>
        <w:pStyle w:val="Caption"/>
      </w:pPr>
      <w:bookmarkStart w:id="249" w:name="_Toc14794540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5</w:t>
      </w:r>
      <w:r w:rsidR="00C507D1">
        <w:fldChar w:fldCharType="end"/>
      </w:r>
      <w:r>
        <w:t xml:space="preserve"> </w:t>
      </w:r>
      <w:r w:rsidRPr="00F12E7B">
        <w:t xml:space="preserve">RBF </w:t>
      </w:r>
      <w:r>
        <w:t>Roll</w:t>
      </w:r>
      <w:r w:rsidRPr="00F12E7B">
        <w:t xml:space="preserve"> Plot using untrained varied motion (</w:t>
      </w:r>
      <w:r>
        <w:t>All</w:t>
      </w:r>
      <w:r w:rsidRPr="00F12E7B">
        <w:t xml:space="preserve"> IMUs). MSE=</w:t>
      </w:r>
      <w:r>
        <w:t>1.93051</w:t>
      </w:r>
      <w:r w:rsidRPr="00D45AA8">
        <w:t>e-06</w:t>
      </w:r>
      <w:r w:rsidRPr="00F12E7B">
        <w:t>, SF=</w:t>
      </w:r>
      <w:r>
        <w:t>1.0</w:t>
      </w:r>
      <w:bookmarkEnd w:id="249"/>
    </w:p>
    <w:p w14:paraId="4CB3EFAE" w14:textId="77777777" w:rsidR="00C31373" w:rsidRDefault="00C31373" w:rsidP="00452A51">
      <w:pPr>
        <w:pStyle w:val="Caption"/>
      </w:pPr>
      <w:r>
        <w:lastRenderedPageBreak/>
        <w:drawing>
          <wp:inline distT="0" distB="0" distL="0" distR="0" wp14:anchorId="40224082" wp14:editId="1996B991">
            <wp:extent cx="5760085" cy="3128645"/>
            <wp:effectExtent l="0" t="0" r="0" b="0"/>
            <wp:docPr id="11915596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59665" name="Picture 1191559665"/>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5F97758" w14:textId="77777777" w:rsidR="00806D15" w:rsidRDefault="00C31373" w:rsidP="00452A51">
      <w:pPr>
        <w:pStyle w:val="Caption"/>
      </w:pPr>
      <w:bookmarkStart w:id="250" w:name="_Toc147945404"/>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6</w:t>
      </w:r>
      <w:r w:rsidR="00C507D1">
        <w:fldChar w:fldCharType="end"/>
      </w:r>
      <w:r>
        <w:t xml:space="preserve"> </w:t>
      </w:r>
      <w:r w:rsidRPr="00A76B0D">
        <w:t xml:space="preserve">RBF </w:t>
      </w:r>
      <w:r>
        <w:t>Pitch</w:t>
      </w:r>
      <w:r w:rsidRPr="00A76B0D">
        <w:t xml:space="preserve"> Plot using untrained varied motion (All IMUs). MSE=1.93051e-06, SF=1.0</w:t>
      </w:r>
      <w:bookmarkEnd w:id="250"/>
    </w:p>
    <w:p w14:paraId="6DEA5A1F" w14:textId="6F7E6893" w:rsidR="00891D90" w:rsidRDefault="00C31373" w:rsidP="00806D15">
      <w:pPr>
        <w:pStyle w:val="BodyText"/>
      </w:pPr>
      <w:r>
        <w:t xml:space="preserve">The RBF untrained results with all IMUs </w:t>
      </w:r>
      <w:r w:rsidR="00061399">
        <w:t>are</w:t>
      </w:r>
      <w:r>
        <w:t xml:space="preserve"> significantly worse than with the Front IMUs or even the single CIMU. Clearly the RBF network has not understood the data relationships with the addition of more IMU input data.</w:t>
      </w:r>
    </w:p>
    <w:p w14:paraId="66CD6A45" w14:textId="676ACD62" w:rsidR="000B6208" w:rsidRPr="00DE7AC2" w:rsidRDefault="00DE7AC2" w:rsidP="000B6208">
      <w:pPr>
        <w:pStyle w:val="BodyText"/>
      </w:pPr>
      <w:r>
        <w:t xml:space="preserve">Utilising </w:t>
      </w:r>
      <w:r w:rsidR="00A655D5">
        <w:t xml:space="preserve">all </w:t>
      </w:r>
      <w:r>
        <w:t xml:space="preserve">IMUs </w:t>
      </w:r>
      <w:r w:rsidR="00BA0CF8">
        <w:t xml:space="preserve">has </w:t>
      </w:r>
      <w:r w:rsidR="00406A35">
        <w:t xml:space="preserve">no significant </w:t>
      </w:r>
      <w:r w:rsidR="00B05DD5">
        <w:t xml:space="preserve">statistical </w:t>
      </w:r>
      <w:r>
        <w:t xml:space="preserve">benefit </w:t>
      </w:r>
      <w:r w:rsidR="00C31373">
        <w:t xml:space="preserve">(with the RBF NN, results were worse with each additional IMU) </w:t>
      </w:r>
      <w:r>
        <w:t>over utilising a single IMU</w:t>
      </w:r>
      <w:r w:rsidR="00A655D5">
        <w:t xml:space="preserve">, </w:t>
      </w:r>
      <w:r w:rsidR="00CC2482">
        <w:t xml:space="preserve">like </w:t>
      </w:r>
      <w:r w:rsidR="00A655D5">
        <w:t>the results of using the front three IMUs (Section 4.</w:t>
      </w:r>
      <w:r w:rsidR="008F2B5D">
        <w:t>4</w:t>
      </w:r>
      <w:r w:rsidR="00A655D5">
        <w:t>.</w:t>
      </w:r>
      <w:r w:rsidR="00741172">
        <w:t>2</w:t>
      </w:r>
      <w:r w:rsidR="00A655D5">
        <w:t>)</w:t>
      </w:r>
      <w:r>
        <w:t>.</w:t>
      </w:r>
      <w:r w:rsidR="006720F3">
        <w:t xml:space="preserve"> </w:t>
      </w:r>
      <w:r>
        <w:t xml:space="preserve">The number of layers within the </w:t>
      </w:r>
      <w:r w:rsidR="00C31373">
        <w:t xml:space="preserve">NARXNET </w:t>
      </w:r>
      <w:r>
        <w:t>neural network has more effect than the number of IMUs.</w:t>
      </w:r>
    </w:p>
    <w:p w14:paraId="52CCF94C" w14:textId="4D710F81" w:rsidR="000B6208" w:rsidRPr="00240C9F" w:rsidRDefault="00325942" w:rsidP="00240C9F">
      <w:pPr>
        <w:pStyle w:val="BodyText"/>
      </w:pPr>
      <w:r>
        <w:t xml:space="preserve">The main </w:t>
      </w:r>
      <w:r w:rsidR="00406A35">
        <w:t xml:space="preserve">likely </w:t>
      </w:r>
      <w:r>
        <w:t>reason for these results is</w:t>
      </w:r>
      <w:r w:rsidR="00A655D5">
        <w:t xml:space="preserve"> the difference in spacing between the </w:t>
      </w:r>
      <w:r>
        <w:t xml:space="preserve">front and rear </w:t>
      </w:r>
      <w:r w:rsidR="00A655D5">
        <w:t>IMUs is too small to detect any differences</w:t>
      </w:r>
      <w:r w:rsidR="00CC2482">
        <w:t xml:space="preserve"> and that all the IMUs are on the same plane and should be recording the same angles</w:t>
      </w:r>
      <w:r w:rsidR="00766E6A">
        <w:t xml:space="preserve">. </w:t>
      </w:r>
    </w:p>
    <w:p w14:paraId="52762F20" w14:textId="5B4DCD61" w:rsidR="003D525A" w:rsidRDefault="0052461A" w:rsidP="00741172">
      <w:pPr>
        <w:pStyle w:val="Heading2"/>
      </w:pPr>
      <w:bookmarkStart w:id="251" w:name="_Toc147945609"/>
      <w:r>
        <w:t>Would using a magnetometer assist accuracy?</w:t>
      </w:r>
      <w:bookmarkEnd w:id="251"/>
    </w:p>
    <w:p w14:paraId="2CBA8063" w14:textId="32B7CAF6" w:rsidR="00AB4C0D" w:rsidRDefault="002E62ED" w:rsidP="00744898">
      <w:pPr>
        <w:pStyle w:val="BodyText"/>
        <w:rPr>
          <w:rStyle w:val="BodyTextChar"/>
        </w:rPr>
      </w:pPr>
      <w:r>
        <w:rPr>
          <w:rStyle w:val="BodyTextChar"/>
        </w:rPr>
        <w:t xml:space="preserve">Previous research has shown that </w:t>
      </w:r>
      <w:r w:rsidR="00DE7AC2" w:rsidRPr="00744898">
        <w:rPr>
          <w:rStyle w:val="BodyTextChar"/>
        </w:rPr>
        <w:t>using a magnetometer</w:t>
      </w:r>
      <w:r w:rsidR="00DE7AC2">
        <w:rPr>
          <w:rStyle w:val="BodyTextChar"/>
        </w:rPr>
        <w:t xml:space="preserve"> </w:t>
      </w:r>
      <w:r w:rsidR="00240C9F">
        <w:rPr>
          <w:rStyle w:val="BodyTextChar"/>
        </w:rPr>
        <w:t>to increase Eul</w:t>
      </w:r>
      <w:r w:rsidR="00A22EDB">
        <w:rPr>
          <w:rStyle w:val="BodyTextChar"/>
        </w:rPr>
        <w:t xml:space="preserve">er conversion accuracy </w:t>
      </w:r>
      <w:r>
        <w:rPr>
          <w:rStyle w:val="BodyTextChar"/>
        </w:rPr>
        <w:t xml:space="preserve">is </w:t>
      </w:r>
      <w:r w:rsidR="00DE7AC2">
        <w:rPr>
          <w:rStyle w:val="BodyTextChar"/>
        </w:rPr>
        <w:t xml:space="preserve">not </w:t>
      </w:r>
      <w:r>
        <w:rPr>
          <w:rStyle w:val="BodyTextChar"/>
        </w:rPr>
        <w:t xml:space="preserve">always </w:t>
      </w:r>
      <w:r w:rsidR="00DE7AC2">
        <w:rPr>
          <w:rStyle w:val="BodyTextChar"/>
        </w:rPr>
        <w:t xml:space="preserve">beneficial </w:t>
      </w:r>
      <w:r w:rsidR="00B03033" w:rsidRPr="00744898">
        <w:rPr>
          <w:rStyle w:val="BodyTextChar"/>
        </w:rPr>
        <w:t xml:space="preserve">because of </w:t>
      </w:r>
      <w:r>
        <w:rPr>
          <w:rStyle w:val="BodyTextChar"/>
        </w:rPr>
        <w:t xml:space="preserve">magnetic interference from motors and </w:t>
      </w:r>
      <w:r w:rsidR="00B03033" w:rsidRPr="00744898">
        <w:rPr>
          <w:rStyle w:val="BodyTextChar"/>
        </w:rPr>
        <w:t>the ferrous surroundings when mounted on a vehicle</w:t>
      </w:r>
      <w:r>
        <w:rPr>
          <w:rStyle w:val="BodyTextChar"/>
        </w:rPr>
        <w:fldChar w:fldCharType="begin" w:fldLock="1"/>
      </w:r>
      <w:r w:rsidR="005137AA">
        <w:rPr>
          <w:rStyle w:val="BodyTextChar"/>
        </w:rPr>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Pr>
          <w:rStyle w:val="BodyTextChar"/>
        </w:rPr>
        <w:fldChar w:fldCharType="separate"/>
      </w:r>
      <w:r w:rsidR="00A22EDB" w:rsidRPr="00A22EDB">
        <w:rPr>
          <w:rStyle w:val="BodyTextChar"/>
          <w:noProof/>
        </w:rPr>
        <w:t>(Fan et al., 2017)</w:t>
      </w:r>
      <w:r>
        <w:rPr>
          <w:rStyle w:val="BodyTextChar"/>
        </w:rPr>
        <w:fldChar w:fldCharType="end"/>
      </w:r>
      <w:r w:rsidR="008859BC">
        <w:rPr>
          <w:rStyle w:val="BodyTextChar"/>
        </w:rPr>
        <w:t xml:space="preserve">. </w:t>
      </w:r>
      <w:r w:rsidR="000B6208">
        <w:rPr>
          <w:rStyle w:val="BodyTextChar"/>
        </w:rPr>
        <w:t>When u</w:t>
      </w:r>
      <w:r w:rsidR="00B03033" w:rsidRPr="00744898">
        <w:rPr>
          <w:rStyle w:val="BodyTextChar"/>
        </w:rPr>
        <w:t xml:space="preserve">sing a robot arm, the </w:t>
      </w:r>
      <w:r w:rsidR="00DE7AC2">
        <w:rPr>
          <w:rStyle w:val="BodyTextChar"/>
        </w:rPr>
        <w:t xml:space="preserve">aluminium </w:t>
      </w:r>
      <w:r w:rsidR="00B03033" w:rsidRPr="00744898">
        <w:rPr>
          <w:rStyle w:val="BodyTextChar"/>
        </w:rPr>
        <w:t xml:space="preserve">ferrous components (including the baseboard itself) are paramagnetic in that they magnetise in the presence of a magnetic field but will not generate such a field. </w:t>
      </w:r>
      <w:r w:rsidR="00B05DD5">
        <w:rPr>
          <w:rStyle w:val="BodyTextChar"/>
        </w:rPr>
        <w:t xml:space="preserve">The magnetometer information </w:t>
      </w:r>
      <w:r w:rsidR="008859BC">
        <w:rPr>
          <w:rStyle w:val="BodyTextChar"/>
        </w:rPr>
        <w:t>was</w:t>
      </w:r>
      <w:r w:rsidR="00B05DD5">
        <w:rPr>
          <w:rStyle w:val="BodyTextChar"/>
        </w:rPr>
        <w:t xml:space="preserve"> utilised in t</w:t>
      </w:r>
      <w:r w:rsidR="00AB4C0D">
        <w:rPr>
          <w:rStyle w:val="BodyTextChar"/>
        </w:rPr>
        <w:t xml:space="preserve">his </w:t>
      </w:r>
      <w:r w:rsidR="00B05DD5">
        <w:rPr>
          <w:rStyle w:val="BodyTextChar"/>
        </w:rPr>
        <w:t xml:space="preserve">experiment to </w:t>
      </w:r>
      <w:r w:rsidR="00A22EDB">
        <w:rPr>
          <w:rStyle w:val="BodyTextChar"/>
        </w:rPr>
        <w:t xml:space="preserve">confirm if </w:t>
      </w:r>
      <w:r w:rsidR="00BA0CF8">
        <w:rPr>
          <w:rStyle w:val="BodyTextChar"/>
        </w:rPr>
        <w:t xml:space="preserve">utilising </w:t>
      </w:r>
      <w:r w:rsidR="00A22EDB">
        <w:rPr>
          <w:rStyle w:val="BodyTextChar"/>
        </w:rPr>
        <w:t>magnetometer readings will increase Euler conversion accuracy</w:t>
      </w:r>
      <w:r w:rsidR="00AB4C0D">
        <w:rPr>
          <w:rStyle w:val="BodyTextChar"/>
        </w:rPr>
        <w:t>.</w:t>
      </w:r>
    </w:p>
    <w:p w14:paraId="1F197CF2" w14:textId="2062C3FF" w:rsidR="00744898" w:rsidRDefault="00AB4C0D" w:rsidP="00B05DD5">
      <w:pPr>
        <w:pStyle w:val="BodyText"/>
        <w:rPr>
          <w:rStyle w:val="BodyTextChar"/>
        </w:rPr>
      </w:pPr>
      <w:r>
        <w:lastRenderedPageBreak/>
        <w:t xml:space="preserve">The robot arm </w:t>
      </w:r>
      <w:r w:rsidR="008859BC">
        <w:t>was</w:t>
      </w:r>
      <w:r>
        <w:t xml:space="preserve"> initially positioned as per</w:t>
      </w:r>
      <w:r w:rsidR="00B05DD5">
        <w:t xml:space="preserve"> Figure</w:t>
      </w:r>
      <w:r>
        <w:t xml:space="preserve"> 3.4. As the Wrist2 joint </w:t>
      </w:r>
      <w:r w:rsidR="00240C9F">
        <w:t xml:space="preserve">was </w:t>
      </w:r>
      <w:r>
        <w:t xml:space="preserve">positioned at a </w:t>
      </w:r>
      <w:r>
        <w:rPr>
          <w:rFonts w:cs="Calibri"/>
        </w:rPr>
        <w:t>π</w:t>
      </w:r>
      <w:r>
        <w:t>/2 (90 degree) angle, results from th</w:t>
      </w:r>
      <w:r w:rsidR="00240C9F">
        <w:t>i</w:t>
      </w:r>
      <w:r>
        <w:t xml:space="preserve">s joint are counter rotated by </w:t>
      </w:r>
      <w:r>
        <w:rPr>
          <w:rFonts w:cs="Calibri"/>
        </w:rPr>
        <w:t>π</w:t>
      </w:r>
      <w:r>
        <w:t>/2 before processing. T</w:t>
      </w:r>
      <w:r w:rsidRPr="00280F56">
        <w:t xml:space="preserve">he robot arm </w:t>
      </w:r>
      <w:r w:rsidR="008859BC">
        <w:t>was</w:t>
      </w:r>
      <w:r w:rsidRPr="00280F56">
        <w:t xml:space="preserve"> </w:t>
      </w:r>
      <w:r>
        <w:t xml:space="preserve">repetitively </w:t>
      </w:r>
      <w:r w:rsidRPr="00280F56">
        <w:t xml:space="preserve">rotated to the angles in </w:t>
      </w:r>
      <w:r>
        <w:t xml:space="preserve">listed in </w:t>
      </w:r>
      <w:r w:rsidRPr="00280F56">
        <w:t>Table 3</w:t>
      </w:r>
      <w:r>
        <w:t>.9</w:t>
      </w:r>
      <w:r w:rsidRPr="00280F56">
        <w:t xml:space="preserve"> </w:t>
      </w:r>
      <w:r w:rsidR="00B05DD5">
        <w:t xml:space="preserve">(varied movement) </w:t>
      </w:r>
      <w:r w:rsidRPr="00280F56">
        <w:t xml:space="preserve">and the </w:t>
      </w:r>
      <w:r w:rsidR="00240C9F">
        <w:t>r</w:t>
      </w:r>
      <w:r w:rsidRPr="00280F56">
        <w:t xml:space="preserve">obot arm data was synchronised with the </w:t>
      </w:r>
      <w:r>
        <w:t>IMU</w:t>
      </w:r>
      <w:r w:rsidRPr="00280F56">
        <w:t xml:space="preserve"> data via manual alignment. </w:t>
      </w:r>
      <w:r w:rsidR="00B05DD5">
        <w:rPr>
          <w:rStyle w:val="BodyTextChar"/>
        </w:rPr>
        <w:t>M</w:t>
      </w:r>
      <w:r w:rsidR="0052461A" w:rsidRPr="00744898">
        <w:rPr>
          <w:rStyle w:val="BodyTextChar"/>
        </w:rPr>
        <w:t xml:space="preserve">agnetometer readings </w:t>
      </w:r>
      <w:r w:rsidR="008859BC">
        <w:rPr>
          <w:rStyle w:val="BodyTextChar"/>
        </w:rPr>
        <w:t>were</w:t>
      </w:r>
      <w:r w:rsidR="0052461A" w:rsidRPr="00744898">
        <w:rPr>
          <w:rStyle w:val="BodyTextChar"/>
        </w:rPr>
        <w:t xml:space="preserve"> utilised as well as gyroscope and accelerometer data</w:t>
      </w:r>
      <w:r w:rsidR="00B05DD5">
        <w:rPr>
          <w:rStyle w:val="BodyTextChar"/>
        </w:rPr>
        <w:t xml:space="preserve"> in this experiment</w:t>
      </w:r>
      <w:r w:rsidR="0052461A" w:rsidRPr="00744898">
        <w:rPr>
          <w:rStyle w:val="BodyTextChar"/>
        </w:rPr>
        <w:t xml:space="preserve">. </w:t>
      </w:r>
      <w:r w:rsidR="00176C07" w:rsidRPr="00744898">
        <w:rPr>
          <w:rStyle w:val="BodyTextChar"/>
        </w:rPr>
        <w:t>After synchronisation, t</w:t>
      </w:r>
      <w:r w:rsidR="0052461A" w:rsidRPr="00744898">
        <w:rPr>
          <w:rStyle w:val="BodyTextChar"/>
        </w:rPr>
        <w:t xml:space="preserve">he experiment </w:t>
      </w:r>
      <w:r w:rsidR="00E729BB" w:rsidRPr="00744898">
        <w:rPr>
          <w:rStyle w:val="BodyTextChar"/>
        </w:rPr>
        <w:t>produced the following</w:t>
      </w:r>
      <w:r w:rsidR="00B05DD5">
        <w:rPr>
          <w:rStyle w:val="BodyTextChar"/>
        </w:rPr>
        <w:t xml:space="preserve"> Madgwick and Kalman filter</w:t>
      </w:r>
      <w:r w:rsidR="00E729BB" w:rsidRPr="00744898">
        <w:rPr>
          <w:rStyle w:val="BodyTextChar"/>
        </w:rPr>
        <w:t xml:space="preserve"> results</w:t>
      </w:r>
      <w:r w:rsidR="00AE7517" w:rsidRPr="00744898">
        <w:rPr>
          <w:rStyle w:val="BodyTextChar"/>
        </w:rPr>
        <w:t>, plotted in Figure 4.</w:t>
      </w:r>
      <w:r w:rsidR="00741172">
        <w:rPr>
          <w:rStyle w:val="BodyTextChar"/>
        </w:rPr>
        <w:t>57</w:t>
      </w:r>
      <w:r w:rsidR="00E729BB" w:rsidRPr="00744898">
        <w:rPr>
          <w:rStyle w:val="BodyTextChar"/>
        </w:rPr>
        <w:t>.</w:t>
      </w:r>
      <w:r w:rsidR="00AE7517" w:rsidRPr="00744898">
        <w:rPr>
          <w:rStyle w:val="BodyTextChar"/>
        </w:rPr>
        <w:t xml:space="preserve"> </w:t>
      </w:r>
    </w:p>
    <w:p w14:paraId="4C41EFF3" w14:textId="77777777" w:rsidR="003A69E5" w:rsidRPr="00744898" w:rsidRDefault="003A69E5" w:rsidP="00B05DD5">
      <w:pPr>
        <w:pStyle w:val="BodyText"/>
      </w:pPr>
    </w:p>
    <w:p w14:paraId="180F2F81" w14:textId="514FE3DE" w:rsidR="00744898" w:rsidRDefault="003A69E5" w:rsidP="00744898">
      <w:pPr>
        <w:pStyle w:val="BodyText"/>
      </w:pPr>
      <w:r>
        <w:rPr>
          <w:noProof/>
          <w:lang w:eastAsia="en-NZ"/>
        </w:rPr>
        <w:drawing>
          <wp:inline distT="0" distB="0" distL="0" distR="0" wp14:anchorId="00E59976" wp14:editId="7F5242AC">
            <wp:extent cx="4857750" cy="2651387"/>
            <wp:effectExtent l="0" t="0" r="0" b="0"/>
            <wp:docPr id="7622070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207029" name="Picture 762207029"/>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919644" cy="2685169"/>
                    </a:xfrm>
                    <a:prstGeom prst="rect">
                      <a:avLst/>
                    </a:prstGeom>
                  </pic:spPr>
                </pic:pic>
              </a:graphicData>
            </a:graphic>
          </wp:inline>
        </w:drawing>
      </w:r>
    </w:p>
    <w:p w14:paraId="7A9BEC6A" w14:textId="174277DA" w:rsidR="00AE7517" w:rsidRDefault="00AE7517" w:rsidP="00452A51">
      <w:pPr>
        <w:pStyle w:val="Caption"/>
      </w:pPr>
      <w:bookmarkStart w:id="252" w:name="_Toc147945405"/>
      <w:r w:rsidRPr="00744898">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7</w:t>
      </w:r>
      <w:r w:rsidR="00C507D1">
        <w:fldChar w:fldCharType="end"/>
      </w:r>
      <w:r w:rsidRPr="00744898">
        <w:t xml:space="preserve"> Kalman </w:t>
      </w:r>
      <w:r w:rsidR="001D7E4D">
        <w:t xml:space="preserve">and Madgwick </w:t>
      </w:r>
      <w:r w:rsidR="00240C9F">
        <w:t xml:space="preserve">CIMU </w:t>
      </w:r>
      <w:r w:rsidR="001D7E4D">
        <w:t xml:space="preserve">angles (with </w:t>
      </w:r>
      <w:r w:rsidRPr="00744898">
        <w:t>Magnetometer</w:t>
      </w:r>
      <w:r w:rsidR="001D7E4D">
        <w:t>) against robot arm angles</w:t>
      </w:r>
      <w:r w:rsidR="00827628">
        <w:t>.</w:t>
      </w:r>
      <w:bookmarkEnd w:id="252"/>
    </w:p>
    <w:p w14:paraId="4BD9C6BB" w14:textId="24755247" w:rsidR="008859BC" w:rsidRPr="00744898" w:rsidRDefault="008859BC" w:rsidP="008859BC">
      <w:pPr>
        <w:pStyle w:val="BodyText"/>
      </w:pPr>
      <w:r w:rsidRPr="00744898">
        <w:rPr>
          <w:rStyle w:val="BodyTextChar"/>
        </w:rPr>
        <w:t>The</w:t>
      </w:r>
      <w:r w:rsidR="00766E6A">
        <w:rPr>
          <w:rStyle w:val="BodyTextChar"/>
        </w:rPr>
        <w:t>se</w:t>
      </w:r>
      <w:r w:rsidRPr="00744898">
        <w:rPr>
          <w:rStyle w:val="BodyTextChar"/>
        </w:rPr>
        <w:t xml:space="preserve"> results are </w:t>
      </w:r>
      <w:r>
        <w:rPr>
          <w:rStyle w:val="BodyTextChar"/>
        </w:rPr>
        <w:t xml:space="preserve">like </w:t>
      </w:r>
      <w:r w:rsidRPr="00744898">
        <w:rPr>
          <w:rStyle w:val="BodyTextChar"/>
        </w:rPr>
        <w:t xml:space="preserve">the non-magnetometer-assisted </w:t>
      </w:r>
      <w:r>
        <w:rPr>
          <w:rStyle w:val="BodyTextChar"/>
        </w:rPr>
        <w:t>filter results</w:t>
      </w:r>
      <w:r w:rsidRPr="00744898">
        <w:rPr>
          <w:rStyle w:val="BodyTextChar"/>
        </w:rPr>
        <w:t xml:space="preserve">, </w:t>
      </w:r>
      <w:r w:rsidR="00A655D5">
        <w:rPr>
          <w:rStyle w:val="BodyTextChar"/>
        </w:rPr>
        <w:t xml:space="preserve">indicating </w:t>
      </w:r>
      <w:r w:rsidRPr="00744898">
        <w:rPr>
          <w:rStyle w:val="BodyTextChar"/>
        </w:rPr>
        <w:t xml:space="preserve">that the use of a magnetometer near any form of ferrous equipment (even the paramagnetic aluminium baseboard and robot arm) </w:t>
      </w:r>
      <w:r>
        <w:rPr>
          <w:rStyle w:val="BodyTextChar"/>
        </w:rPr>
        <w:t>is</w:t>
      </w:r>
      <w:r w:rsidRPr="00744898">
        <w:rPr>
          <w:rStyle w:val="BodyTextChar"/>
        </w:rPr>
        <w:t xml:space="preserve"> </w:t>
      </w:r>
      <w:r>
        <w:rPr>
          <w:rStyle w:val="BodyTextChar"/>
        </w:rPr>
        <w:t>of no additional benefit</w:t>
      </w:r>
      <w:r w:rsidR="00BA0CF8">
        <w:rPr>
          <w:rStyle w:val="BodyTextChar"/>
        </w:rPr>
        <w:t>,</w:t>
      </w:r>
      <w:r>
        <w:rPr>
          <w:rStyle w:val="BodyTextChar"/>
        </w:rPr>
        <w:t xml:space="preserve"> compared to filter measurements made without </w:t>
      </w:r>
      <w:r w:rsidRPr="00744898">
        <w:rPr>
          <w:rStyle w:val="BodyTextChar"/>
        </w:rPr>
        <w:t xml:space="preserve">magnetometer information. </w:t>
      </w:r>
      <w:r>
        <w:rPr>
          <w:rStyle w:val="BodyTextChar"/>
        </w:rPr>
        <w:t>T</w:t>
      </w:r>
      <w:r w:rsidRPr="00744898">
        <w:rPr>
          <w:rStyle w:val="BodyTextChar"/>
        </w:rPr>
        <w:t xml:space="preserve">he magnetometer was only calibrated using the internal calibration system of the IMU, </w:t>
      </w:r>
      <w:r>
        <w:rPr>
          <w:rStyle w:val="BodyTextChar"/>
        </w:rPr>
        <w:t xml:space="preserve">so some improvements could be possible, </w:t>
      </w:r>
      <w:r w:rsidRPr="00744898">
        <w:rPr>
          <w:rStyle w:val="BodyTextChar"/>
        </w:rPr>
        <w:t xml:space="preserve">but </w:t>
      </w:r>
      <w:r>
        <w:rPr>
          <w:rStyle w:val="BodyTextChar"/>
        </w:rPr>
        <w:t>clearly show</w:t>
      </w:r>
      <w:r w:rsidR="00BA0CF8">
        <w:rPr>
          <w:rStyle w:val="BodyTextChar"/>
        </w:rPr>
        <w:t>s</w:t>
      </w:r>
      <w:r>
        <w:rPr>
          <w:rStyle w:val="BodyTextChar"/>
        </w:rPr>
        <w:t xml:space="preserve"> that there is marginal benefit, if any, in using magnetometer </w:t>
      </w:r>
      <w:r w:rsidR="00766E6A">
        <w:rPr>
          <w:rStyle w:val="BodyTextChar"/>
        </w:rPr>
        <w:t xml:space="preserve">measurements </w:t>
      </w:r>
      <w:r>
        <w:rPr>
          <w:rStyle w:val="BodyTextChar"/>
        </w:rPr>
        <w:t>for roll and pitch determination with this chassis implementation</w:t>
      </w:r>
      <w:r w:rsidR="00766E6A">
        <w:rPr>
          <w:rStyle w:val="BodyTextChar"/>
        </w:rPr>
        <w:t>.</w:t>
      </w:r>
      <w:r>
        <w:rPr>
          <w:rStyle w:val="BodyTextChar"/>
        </w:rPr>
        <w:t xml:space="preserve"> </w:t>
      </w:r>
      <w:r>
        <w:rPr>
          <w:rStyle w:val="BodyTextChar"/>
        </w:rPr>
        <w:br/>
      </w:r>
      <w:r>
        <w:t>The main reason for th</w:t>
      </w:r>
      <w:r w:rsidR="00240C9F">
        <w:t>is</w:t>
      </w:r>
      <w:r>
        <w:t xml:space="preserve"> lack of improvement </w:t>
      </w:r>
      <w:r w:rsidR="00240C9F">
        <w:t xml:space="preserve">in results </w:t>
      </w:r>
      <w:r>
        <w:t xml:space="preserve">is that both the Madgwick and MATLAB Kalman-based filters use magnetometer data for heading correction only, and as yaw was not a desired output, the magnetometer input was </w:t>
      </w:r>
      <w:r w:rsidR="000E34AE">
        <w:t>unutilised</w:t>
      </w:r>
      <w:r>
        <w:t xml:space="preserve"> in the roll and pitch output results.</w:t>
      </w:r>
    </w:p>
    <w:p w14:paraId="0D8F3DB6" w14:textId="2A5CD9AF" w:rsidR="00317F4F" w:rsidRDefault="00317F4F" w:rsidP="00AB4C0D">
      <w:pPr>
        <w:pStyle w:val="BodyText"/>
        <w:rPr>
          <w:noProof/>
          <w:szCs w:val="20"/>
        </w:rPr>
      </w:pPr>
      <w:r>
        <w:t xml:space="preserve">Training a 10-layer </w:t>
      </w:r>
      <w:r w:rsidR="00240C9F">
        <w:t xml:space="preserve">MLP </w:t>
      </w:r>
      <w:r>
        <w:t xml:space="preserve">neural network </w:t>
      </w:r>
      <w:r w:rsidR="00DC0008">
        <w:t xml:space="preserve">(NN) </w:t>
      </w:r>
      <w:r>
        <w:t xml:space="preserve">on magnetometer-assisted </w:t>
      </w:r>
      <w:r w:rsidR="00DC0008">
        <w:t xml:space="preserve">central IMU (CIMU) </w:t>
      </w:r>
      <w:r>
        <w:t xml:space="preserve">data produced the results described in Tables </w:t>
      </w:r>
      <w:r w:rsidR="006720F3">
        <w:t>4.</w:t>
      </w:r>
      <w:r w:rsidR="00741172">
        <w:t>48</w:t>
      </w:r>
      <w:r>
        <w:t xml:space="preserve"> and </w:t>
      </w:r>
      <w:r w:rsidR="006720F3">
        <w:t>4.</w:t>
      </w:r>
      <w:r w:rsidR="00741172">
        <w:t>49</w:t>
      </w:r>
      <w:r w:rsidR="00AB4C0D">
        <w:t xml:space="preserve"> and Figures 4.</w:t>
      </w:r>
      <w:r w:rsidR="00741172">
        <w:t>58</w:t>
      </w:r>
      <w:r w:rsidR="00AB4C0D">
        <w:t xml:space="preserve"> to 4.</w:t>
      </w:r>
      <w:r w:rsidR="00741172">
        <w:t>60</w:t>
      </w:r>
      <w:r>
        <w:t>.</w:t>
      </w:r>
      <w:r w:rsidR="00A22EDB">
        <w:t xml:space="preserve"> Note that the timings for processing the </w:t>
      </w:r>
      <w:proofErr w:type="gramStart"/>
      <w:r w:rsidR="00A22EDB">
        <w:t>5000</w:t>
      </w:r>
      <w:proofErr w:type="gramEnd"/>
      <w:r w:rsidR="00A22EDB">
        <w:t xml:space="preserve"> datapoints took less than a second.</w:t>
      </w:r>
    </w:p>
    <w:p w14:paraId="41E4C704" w14:textId="4717DD53" w:rsidR="00317F4F" w:rsidRDefault="00317F4F" w:rsidP="00452A51">
      <w:pPr>
        <w:pStyle w:val="Caption"/>
      </w:pPr>
      <w:bookmarkStart w:id="253" w:name="_Toc147945507"/>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741172">
        <w:t>48</w:t>
      </w:r>
      <w:r w:rsidR="00C5580D">
        <w:fldChar w:fldCharType="end"/>
      </w:r>
      <w:r>
        <w:t xml:space="preserve"> </w:t>
      </w:r>
      <w:r w:rsidR="00240C9F" w:rsidRPr="00CA1663">
        <w:t>Normalised</w:t>
      </w:r>
      <w:r w:rsidR="00240C9F">
        <w:t xml:space="preserve"> CIMU 10-</w:t>
      </w:r>
      <w:r w:rsidR="00240C9F" w:rsidRPr="00CA1663">
        <w:t xml:space="preserve">layer </w:t>
      </w:r>
      <w:r w:rsidR="00240C9F">
        <w:t>MLP</w:t>
      </w:r>
      <w:r w:rsidR="00240C9F" w:rsidRPr="00CA1663">
        <w:t xml:space="preserve"> NN </w:t>
      </w:r>
      <w:r w:rsidR="00240C9F">
        <w:t>training results with magnetometer under varied motion</w:t>
      </w:r>
      <w:r w:rsidR="00240C9F" w:rsidRPr="00CA1663">
        <w:t>.</w:t>
      </w:r>
      <w:bookmarkEnd w:id="253"/>
    </w:p>
    <w:tbl>
      <w:tblPr>
        <w:tblStyle w:val="TableGrid"/>
        <w:tblW w:w="0" w:type="auto"/>
        <w:tblLook w:val="04A0" w:firstRow="1" w:lastRow="0" w:firstColumn="1" w:lastColumn="0" w:noHBand="0" w:noVBand="1"/>
      </w:tblPr>
      <w:tblGrid>
        <w:gridCol w:w="2265"/>
        <w:gridCol w:w="2265"/>
        <w:gridCol w:w="2265"/>
        <w:gridCol w:w="2266"/>
      </w:tblGrid>
      <w:tr w:rsidR="00317F4F" w14:paraId="106A7D73" w14:textId="77777777" w:rsidTr="00317F4F">
        <w:tc>
          <w:tcPr>
            <w:tcW w:w="2265" w:type="dxa"/>
          </w:tcPr>
          <w:p w14:paraId="78346D16" w14:textId="77777777" w:rsidR="00317F4F" w:rsidRDefault="00317F4F" w:rsidP="005E06E8">
            <w:pPr>
              <w:jc w:val="center"/>
            </w:pPr>
          </w:p>
        </w:tc>
        <w:tc>
          <w:tcPr>
            <w:tcW w:w="2265" w:type="dxa"/>
          </w:tcPr>
          <w:p w14:paraId="0E49DC48" w14:textId="7EBFB846" w:rsidR="00317F4F" w:rsidRDefault="005E06E8" w:rsidP="005E06E8">
            <w:pPr>
              <w:jc w:val="center"/>
            </w:pPr>
            <w:r>
              <w:t>Observations</w:t>
            </w:r>
          </w:p>
        </w:tc>
        <w:tc>
          <w:tcPr>
            <w:tcW w:w="2265" w:type="dxa"/>
          </w:tcPr>
          <w:p w14:paraId="4294703A" w14:textId="371E20AE" w:rsidR="00317F4F" w:rsidRDefault="005E06E8" w:rsidP="005E06E8">
            <w:pPr>
              <w:jc w:val="center"/>
            </w:pPr>
            <w:r>
              <w:t>MSE</w:t>
            </w:r>
          </w:p>
        </w:tc>
        <w:tc>
          <w:tcPr>
            <w:tcW w:w="2266" w:type="dxa"/>
          </w:tcPr>
          <w:p w14:paraId="53A23224" w14:textId="19D8852F" w:rsidR="00317F4F" w:rsidRDefault="005E06E8" w:rsidP="005E06E8">
            <w:pPr>
              <w:jc w:val="center"/>
            </w:pPr>
            <w:r>
              <w:t>R</w:t>
            </w:r>
          </w:p>
        </w:tc>
      </w:tr>
      <w:tr w:rsidR="00317F4F" w14:paraId="2D1946EE" w14:textId="77777777" w:rsidTr="00317F4F">
        <w:tc>
          <w:tcPr>
            <w:tcW w:w="2265" w:type="dxa"/>
          </w:tcPr>
          <w:p w14:paraId="605B6D9B" w14:textId="1896FD15" w:rsidR="00317F4F" w:rsidRDefault="005E06E8" w:rsidP="005E06E8">
            <w:pPr>
              <w:jc w:val="center"/>
            </w:pPr>
            <w:r>
              <w:t>Training</w:t>
            </w:r>
          </w:p>
        </w:tc>
        <w:tc>
          <w:tcPr>
            <w:tcW w:w="2265" w:type="dxa"/>
          </w:tcPr>
          <w:p w14:paraId="2E88C26E" w14:textId="254FF4CE" w:rsidR="00317F4F" w:rsidRDefault="005E06E8" w:rsidP="005E06E8">
            <w:pPr>
              <w:jc w:val="center"/>
            </w:pPr>
            <w:r>
              <w:t>4604</w:t>
            </w:r>
          </w:p>
        </w:tc>
        <w:tc>
          <w:tcPr>
            <w:tcW w:w="2265" w:type="dxa"/>
          </w:tcPr>
          <w:p w14:paraId="4F97B7BF" w14:textId="4345568E" w:rsidR="00317F4F" w:rsidRDefault="005E06E8" w:rsidP="005E06E8">
            <w:pPr>
              <w:jc w:val="center"/>
            </w:pPr>
            <w:r>
              <w:t>0.0172</w:t>
            </w:r>
          </w:p>
        </w:tc>
        <w:tc>
          <w:tcPr>
            <w:tcW w:w="2266" w:type="dxa"/>
          </w:tcPr>
          <w:p w14:paraId="0A7106A9" w14:textId="246B90AA" w:rsidR="00317F4F" w:rsidRDefault="005E06E8" w:rsidP="005E06E8">
            <w:pPr>
              <w:jc w:val="center"/>
            </w:pPr>
            <w:r>
              <w:t>0.2773</w:t>
            </w:r>
          </w:p>
        </w:tc>
      </w:tr>
      <w:tr w:rsidR="005E06E8" w14:paraId="1114576D" w14:textId="77777777" w:rsidTr="00317F4F">
        <w:tc>
          <w:tcPr>
            <w:tcW w:w="2265" w:type="dxa"/>
          </w:tcPr>
          <w:p w14:paraId="1B20A7EF" w14:textId="0B325846" w:rsidR="005E06E8" w:rsidRDefault="005E06E8" w:rsidP="005E06E8">
            <w:pPr>
              <w:jc w:val="center"/>
            </w:pPr>
            <w:r>
              <w:t>Validation</w:t>
            </w:r>
          </w:p>
        </w:tc>
        <w:tc>
          <w:tcPr>
            <w:tcW w:w="2265" w:type="dxa"/>
          </w:tcPr>
          <w:p w14:paraId="4ED737EB" w14:textId="4A7AFCEF" w:rsidR="005E06E8" w:rsidRDefault="005E06E8" w:rsidP="005E06E8">
            <w:pPr>
              <w:jc w:val="center"/>
            </w:pPr>
            <w:r>
              <w:t>987</w:t>
            </w:r>
          </w:p>
        </w:tc>
        <w:tc>
          <w:tcPr>
            <w:tcW w:w="2265" w:type="dxa"/>
          </w:tcPr>
          <w:p w14:paraId="3188FFC6" w14:textId="5BF6D8A3" w:rsidR="005E06E8" w:rsidRDefault="005E06E8" w:rsidP="005E06E8">
            <w:pPr>
              <w:jc w:val="center"/>
            </w:pPr>
            <w:r>
              <w:t>0.0161</w:t>
            </w:r>
          </w:p>
        </w:tc>
        <w:tc>
          <w:tcPr>
            <w:tcW w:w="2266" w:type="dxa"/>
          </w:tcPr>
          <w:p w14:paraId="6FC91AC1" w14:textId="14A8C5EB" w:rsidR="005E06E8" w:rsidRDefault="005E06E8" w:rsidP="005E06E8">
            <w:pPr>
              <w:jc w:val="center"/>
            </w:pPr>
            <w:r>
              <w:t>0.2020</w:t>
            </w:r>
          </w:p>
        </w:tc>
      </w:tr>
      <w:tr w:rsidR="005E06E8" w14:paraId="5A92C0F0" w14:textId="77777777" w:rsidTr="00317F4F">
        <w:tc>
          <w:tcPr>
            <w:tcW w:w="2265" w:type="dxa"/>
          </w:tcPr>
          <w:p w14:paraId="3D22CEAE" w14:textId="412AC051" w:rsidR="005E06E8" w:rsidRDefault="005E06E8" w:rsidP="005E06E8">
            <w:pPr>
              <w:jc w:val="center"/>
            </w:pPr>
            <w:r>
              <w:t>Test</w:t>
            </w:r>
          </w:p>
        </w:tc>
        <w:tc>
          <w:tcPr>
            <w:tcW w:w="2265" w:type="dxa"/>
          </w:tcPr>
          <w:p w14:paraId="7B5FCE36" w14:textId="39C42DA3" w:rsidR="005E06E8" w:rsidRDefault="005E06E8" w:rsidP="005E06E8">
            <w:pPr>
              <w:jc w:val="center"/>
            </w:pPr>
            <w:r>
              <w:t>987</w:t>
            </w:r>
          </w:p>
        </w:tc>
        <w:tc>
          <w:tcPr>
            <w:tcW w:w="2265" w:type="dxa"/>
          </w:tcPr>
          <w:p w14:paraId="2576E820" w14:textId="58F2934A" w:rsidR="005E06E8" w:rsidRDefault="005E06E8" w:rsidP="005E06E8">
            <w:pPr>
              <w:jc w:val="center"/>
            </w:pPr>
            <w:r>
              <w:t>0.0176</w:t>
            </w:r>
          </w:p>
        </w:tc>
        <w:tc>
          <w:tcPr>
            <w:tcW w:w="2266" w:type="dxa"/>
          </w:tcPr>
          <w:p w14:paraId="5DB3ECDD" w14:textId="7CC2F84E" w:rsidR="005E06E8" w:rsidRDefault="005E06E8" w:rsidP="005E06E8">
            <w:pPr>
              <w:jc w:val="center"/>
            </w:pPr>
            <w:r>
              <w:t>0.2070</w:t>
            </w:r>
          </w:p>
        </w:tc>
      </w:tr>
    </w:tbl>
    <w:p w14:paraId="558FE48A" w14:textId="26A21080" w:rsidR="005E06E8" w:rsidRDefault="005E06E8" w:rsidP="00452A51">
      <w:pPr>
        <w:pStyle w:val="Caption"/>
      </w:pPr>
      <w:r>
        <w:br/>
      </w:r>
      <w:bookmarkStart w:id="254" w:name="_Toc147945508"/>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741172">
        <w:t>49</w:t>
      </w:r>
      <w:r w:rsidR="00C5580D">
        <w:fldChar w:fldCharType="end"/>
      </w:r>
      <w:r>
        <w:t xml:space="preserve"> </w:t>
      </w:r>
      <w:r w:rsidR="00240C9F" w:rsidRPr="00CA1663">
        <w:t>Normalised</w:t>
      </w:r>
      <w:r w:rsidR="00240C9F">
        <w:t xml:space="preserve"> CIMU 10-</w:t>
      </w:r>
      <w:r w:rsidR="00240C9F" w:rsidRPr="00CA1663">
        <w:t xml:space="preserve">layer </w:t>
      </w:r>
      <w:r w:rsidR="00240C9F">
        <w:t>MLP</w:t>
      </w:r>
      <w:r w:rsidR="00240C9F" w:rsidRPr="00CA1663">
        <w:t xml:space="preserve"> NN </w:t>
      </w:r>
      <w:r w:rsidR="00240C9F">
        <w:t>training progress with magnetometer under varied motion</w:t>
      </w:r>
      <w:r w:rsidR="00240C9F" w:rsidRPr="00CA1663">
        <w:t>.</w:t>
      </w:r>
      <w:bookmarkEnd w:id="254"/>
    </w:p>
    <w:tbl>
      <w:tblPr>
        <w:tblStyle w:val="TableGrid"/>
        <w:tblW w:w="0" w:type="auto"/>
        <w:tblLook w:val="04A0" w:firstRow="1" w:lastRow="0" w:firstColumn="1" w:lastColumn="0" w:noHBand="0" w:noVBand="1"/>
      </w:tblPr>
      <w:tblGrid>
        <w:gridCol w:w="2265"/>
        <w:gridCol w:w="2265"/>
        <w:gridCol w:w="2265"/>
        <w:gridCol w:w="2266"/>
      </w:tblGrid>
      <w:tr w:rsidR="005E06E8" w14:paraId="0C153AE0" w14:textId="77777777" w:rsidTr="005E06E8">
        <w:tc>
          <w:tcPr>
            <w:tcW w:w="2265" w:type="dxa"/>
          </w:tcPr>
          <w:p w14:paraId="3555ABBE" w14:textId="07869201" w:rsidR="005E06E8" w:rsidRDefault="005E06E8" w:rsidP="005E06E8">
            <w:pPr>
              <w:jc w:val="center"/>
            </w:pPr>
            <w:r>
              <w:t>Unit</w:t>
            </w:r>
          </w:p>
        </w:tc>
        <w:tc>
          <w:tcPr>
            <w:tcW w:w="2265" w:type="dxa"/>
          </w:tcPr>
          <w:p w14:paraId="32AA6B32" w14:textId="6AC7D0C7" w:rsidR="005E06E8" w:rsidRDefault="005E06E8" w:rsidP="005E06E8">
            <w:pPr>
              <w:jc w:val="center"/>
            </w:pPr>
            <w:r>
              <w:t>Initial Value</w:t>
            </w:r>
          </w:p>
        </w:tc>
        <w:tc>
          <w:tcPr>
            <w:tcW w:w="2265" w:type="dxa"/>
          </w:tcPr>
          <w:p w14:paraId="4EDF2877" w14:textId="77E2B4A4" w:rsidR="005E06E8" w:rsidRDefault="005E06E8" w:rsidP="005E06E8">
            <w:pPr>
              <w:jc w:val="center"/>
            </w:pPr>
            <w:r>
              <w:t>Stopped Value</w:t>
            </w:r>
          </w:p>
        </w:tc>
        <w:tc>
          <w:tcPr>
            <w:tcW w:w="2266" w:type="dxa"/>
          </w:tcPr>
          <w:p w14:paraId="62204C1F" w14:textId="0B213958" w:rsidR="005E06E8" w:rsidRDefault="005E06E8" w:rsidP="005E06E8">
            <w:pPr>
              <w:jc w:val="center"/>
            </w:pPr>
            <w:r>
              <w:t>Target Value</w:t>
            </w:r>
          </w:p>
        </w:tc>
      </w:tr>
      <w:tr w:rsidR="005E06E8" w14:paraId="7BD7F467" w14:textId="77777777" w:rsidTr="005E06E8">
        <w:tc>
          <w:tcPr>
            <w:tcW w:w="2265" w:type="dxa"/>
          </w:tcPr>
          <w:p w14:paraId="25804F49" w14:textId="44B41C8D" w:rsidR="005E06E8" w:rsidRDefault="005E06E8" w:rsidP="005E06E8">
            <w:pPr>
              <w:jc w:val="center"/>
            </w:pPr>
            <w:r>
              <w:t>Epoch</w:t>
            </w:r>
          </w:p>
        </w:tc>
        <w:tc>
          <w:tcPr>
            <w:tcW w:w="2265" w:type="dxa"/>
          </w:tcPr>
          <w:p w14:paraId="466E67EE" w14:textId="4CB82AE2" w:rsidR="005E06E8" w:rsidRDefault="005E06E8" w:rsidP="005E06E8">
            <w:pPr>
              <w:jc w:val="center"/>
            </w:pPr>
            <w:r>
              <w:t>0</w:t>
            </w:r>
          </w:p>
        </w:tc>
        <w:tc>
          <w:tcPr>
            <w:tcW w:w="2265" w:type="dxa"/>
          </w:tcPr>
          <w:p w14:paraId="1495E915" w14:textId="7483748B" w:rsidR="005E06E8" w:rsidRDefault="005E06E8" w:rsidP="005E06E8">
            <w:pPr>
              <w:jc w:val="center"/>
            </w:pPr>
            <w:r>
              <w:t>13</w:t>
            </w:r>
          </w:p>
        </w:tc>
        <w:tc>
          <w:tcPr>
            <w:tcW w:w="2266" w:type="dxa"/>
          </w:tcPr>
          <w:p w14:paraId="561B9961" w14:textId="48448A93" w:rsidR="005E06E8" w:rsidRDefault="005E06E8" w:rsidP="005E06E8">
            <w:pPr>
              <w:jc w:val="center"/>
            </w:pPr>
            <w:r>
              <w:t>1000</w:t>
            </w:r>
          </w:p>
        </w:tc>
      </w:tr>
      <w:tr w:rsidR="005E06E8" w14:paraId="37D2F9B9" w14:textId="77777777" w:rsidTr="005E06E8">
        <w:tc>
          <w:tcPr>
            <w:tcW w:w="2265" w:type="dxa"/>
          </w:tcPr>
          <w:p w14:paraId="11BDA835" w14:textId="1D969C66" w:rsidR="005E06E8" w:rsidRDefault="005E06E8" w:rsidP="005E06E8">
            <w:pPr>
              <w:jc w:val="center"/>
            </w:pPr>
            <w:r>
              <w:t>Elapsed Time</w:t>
            </w:r>
          </w:p>
        </w:tc>
        <w:tc>
          <w:tcPr>
            <w:tcW w:w="2265" w:type="dxa"/>
          </w:tcPr>
          <w:p w14:paraId="33EAA936" w14:textId="35FAB1D3" w:rsidR="005E06E8" w:rsidRDefault="005E06E8" w:rsidP="005E06E8">
            <w:pPr>
              <w:jc w:val="center"/>
            </w:pPr>
            <w:r>
              <w:t>-</w:t>
            </w:r>
          </w:p>
        </w:tc>
        <w:tc>
          <w:tcPr>
            <w:tcW w:w="2265" w:type="dxa"/>
          </w:tcPr>
          <w:p w14:paraId="4C6A39AF" w14:textId="0394D38A" w:rsidR="005E06E8" w:rsidRDefault="005E06E8" w:rsidP="005E06E8">
            <w:pPr>
              <w:jc w:val="center"/>
            </w:pPr>
            <w:r>
              <w:t>00:00:00</w:t>
            </w:r>
          </w:p>
        </w:tc>
        <w:tc>
          <w:tcPr>
            <w:tcW w:w="2266" w:type="dxa"/>
          </w:tcPr>
          <w:p w14:paraId="2233C9D7" w14:textId="7F83FDF7" w:rsidR="005E06E8" w:rsidRDefault="005E06E8" w:rsidP="005E06E8">
            <w:pPr>
              <w:jc w:val="center"/>
            </w:pPr>
            <w:r>
              <w:t>-</w:t>
            </w:r>
          </w:p>
        </w:tc>
      </w:tr>
      <w:tr w:rsidR="005E06E8" w14:paraId="027BBD58" w14:textId="77777777" w:rsidTr="005E06E8">
        <w:tc>
          <w:tcPr>
            <w:tcW w:w="2265" w:type="dxa"/>
          </w:tcPr>
          <w:p w14:paraId="2E3960B7" w14:textId="1683E5FE" w:rsidR="005E06E8" w:rsidRDefault="005E06E8" w:rsidP="005E06E8">
            <w:pPr>
              <w:jc w:val="center"/>
            </w:pPr>
            <w:r>
              <w:t>Performance</w:t>
            </w:r>
          </w:p>
        </w:tc>
        <w:tc>
          <w:tcPr>
            <w:tcW w:w="2265" w:type="dxa"/>
          </w:tcPr>
          <w:p w14:paraId="6A40098B" w14:textId="3F3C4FC5" w:rsidR="005E06E8" w:rsidRDefault="005E06E8" w:rsidP="005E06E8">
            <w:pPr>
              <w:jc w:val="center"/>
            </w:pPr>
            <w:r>
              <w:t>0.613</w:t>
            </w:r>
          </w:p>
        </w:tc>
        <w:tc>
          <w:tcPr>
            <w:tcW w:w="2265" w:type="dxa"/>
          </w:tcPr>
          <w:p w14:paraId="35BB1B1F" w14:textId="281AFCD2" w:rsidR="005E06E8" w:rsidRDefault="005E06E8" w:rsidP="005E06E8">
            <w:pPr>
              <w:jc w:val="center"/>
            </w:pPr>
            <w:r>
              <w:t>0.0169</w:t>
            </w:r>
          </w:p>
        </w:tc>
        <w:tc>
          <w:tcPr>
            <w:tcW w:w="2266" w:type="dxa"/>
          </w:tcPr>
          <w:p w14:paraId="660C573D" w14:textId="2E61BAC3" w:rsidR="005E06E8" w:rsidRDefault="005E06E8" w:rsidP="005E06E8">
            <w:pPr>
              <w:jc w:val="center"/>
            </w:pPr>
            <w:r>
              <w:t>0</w:t>
            </w:r>
          </w:p>
        </w:tc>
      </w:tr>
      <w:tr w:rsidR="005E06E8" w14:paraId="275703F8" w14:textId="77777777" w:rsidTr="005E06E8">
        <w:tc>
          <w:tcPr>
            <w:tcW w:w="2265" w:type="dxa"/>
          </w:tcPr>
          <w:p w14:paraId="7A3FE39A" w14:textId="5D8F05DB" w:rsidR="005E06E8" w:rsidRDefault="005E06E8" w:rsidP="005E06E8">
            <w:pPr>
              <w:jc w:val="center"/>
            </w:pPr>
            <w:r>
              <w:t>Gradient</w:t>
            </w:r>
          </w:p>
        </w:tc>
        <w:tc>
          <w:tcPr>
            <w:tcW w:w="2265" w:type="dxa"/>
          </w:tcPr>
          <w:p w14:paraId="000B90C5" w14:textId="0435FFA9" w:rsidR="005E06E8" w:rsidRDefault="005E06E8" w:rsidP="005E06E8">
            <w:pPr>
              <w:jc w:val="center"/>
            </w:pPr>
            <w:r>
              <w:t>1.38</w:t>
            </w:r>
          </w:p>
        </w:tc>
        <w:tc>
          <w:tcPr>
            <w:tcW w:w="2265" w:type="dxa"/>
          </w:tcPr>
          <w:p w14:paraId="56BD98ED" w14:textId="39F991AB" w:rsidR="005E06E8" w:rsidRDefault="005E06E8" w:rsidP="005E06E8">
            <w:pPr>
              <w:jc w:val="center"/>
            </w:pPr>
            <w:r>
              <w:t>0.00173</w:t>
            </w:r>
          </w:p>
        </w:tc>
        <w:tc>
          <w:tcPr>
            <w:tcW w:w="2266" w:type="dxa"/>
          </w:tcPr>
          <w:p w14:paraId="42A0A141" w14:textId="52D04CA0" w:rsidR="005E06E8" w:rsidRDefault="005E06E8" w:rsidP="005E06E8">
            <w:pPr>
              <w:jc w:val="center"/>
            </w:pPr>
            <w:r>
              <w:t>1e-07</w:t>
            </w:r>
          </w:p>
        </w:tc>
      </w:tr>
      <w:tr w:rsidR="005E06E8" w14:paraId="2B298CD6" w14:textId="77777777" w:rsidTr="005E06E8">
        <w:tc>
          <w:tcPr>
            <w:tcW w:w="2265" w:type="dxa"/>
          </w:tcPr>
          <w:p w14:paraId="0EC5BB20" w14:textId="296E2F82" w:rsidR="005E06E8" w:rsidRDefault="005E06E8" w:rsidP="005E06E8">
            <w:pPr>
              <w:jc w:val="center"/>
            </w:pPr>
            <w:r>
              <w:t>Mu</w:t>
            </w:r>
          </w:p>
        </w:tc>
        <w:tc>
          <w:tcPr>
            <w:tcW w:w="2265" w:type="dxa"/>
          </w:tcPr>
          <w:p w14:paraId="52A86C27" w14:textId="21E68FB7" w:rsidR="005E06E8" w:rsidRDefault="005E06E8" w:rsidP="005E06E8">
            <w:pPr>
              <w:jc w:val="center"/>
            </w:pPr>
            <w:r>
              <w:t>0.001</w:t>
            </w:r>
          </w:p>
        </w:tc>
        <w:tc>
          <w:tcPr>
            <w:tcW w:w="2265" w:type="dxa"/>
          </w:tcPr>
          <w:p w14:paraId="2249F07B" w14:textId="6A7B8F07" w:rsidR="005E06E8" w:rsidRDefault="005E06E8" w:rsidP="005E06E8">
            <w:pPr>
              <w:jc w:val="center"/>
            </w:pPr>
            <w:r>
              <w:t>1e-06</w:t>
            </w:r>
          </w:p>
        </w:tc>
        <w:tc>
          <w:tcPr>
            <w:tcW w:w="2266" w:type="dxa"/>
          </w:tcPr>
          <w:p w14:paraId="099B7022" w14:textId="4BD07292" w:rsidR="005E06E8" w:rsidRDefault="005E06E8" w:rsidP="005E06E8">
            <w:pPr>
              <w:jc w:val="center"/>
            </w:pPr>
            <w:r>
              <w:t>1e+10</w:t>
            </w:r>
          </w:p>
        </w:tc>
      </w:tr>
      <w:tr w:rsidR="005E06E8" w14:paraId="50DFDD2B" w14:textId="77777777" w:rsidTr="005E06E8">
        <w:tc>
          <w:tcPr>
            <w:tcW w:w="2265" w:type="dxa"/>
          </w:tcPr>
          <w:p w14:paraId="7DA44ADF" w14:textId="4182B2B9" w:rsidR="005E06E8" w:rsidRDefault="005E06E8" w:rsidP="005E06E8">
            <w:pPr>
              <w:jc w:val="center"/>
            </w:pPr>
            <w:r>
              <w:t>Validation Checks</w:t>
            </w:r>
          </w:p>
        </w:tc>
        <w:tc>
          <w:tcPr>
            <w:tcW w:w="2265" w:type="dxa"/>
          </w:tcPr>
          <w:p w14:paraId="22D95828" w14:textId="4E0F37A7" w:rsidR="005E06E8" w:rsidRDefault="005E06E8" w:rsidP="005E06E8">
            <w:pPr>
              <w:jc w:val="center"/>
            </w:pPr>
            <w:r>
              <w:t>0</w:t>
            </w:r>
          </w:p>
        </w:tc>
        <w:tc>
          <w:tcPr>
            <w:tcW w:w="2265" w:type="dxa"/>
          </w:tcPr>
          <w:p w14:paraId="0717B5D9" w14:textId="38D6D058" w:rsidR="005E06E8" w:rsidRDefault="005E06E8" w:rsidP="005E06E8">
            <w:pPr>
              <w:jc w:val="center"/>
            </w:pPr>
            <w:r>
              <w:t>6</w:t>
            </w:r>
          </w:p>
        </w:tc>
        <w:tc>
          <w:tcPr>
            <w:tcW w:w="2266" w:type="dxa"/>
          </w:tcPr>
          <w:p w14:paraId="33A80BF7" w14:textId="24038F2C" w:rsidR="005E06E8" w:rsidRDefault="005E06E8" w:rsidP="005E06E8">
            <w:pPr>
              <w:jc w:val="center"/>
            </w:pPr>
            <w:r>
              <w:t>6</w:t>
            </w:r>
          </w:p>
        </w:tc>
      </w:tr>
    </w:tbl>
    <w:p w14:paraId="59CC5392" w14:textId="180DC29D" w:rsidR="00317F4F" w:rsidRDefault="005E06E8" w:rsidP="00452A51">
      <w:pPr>
        <w:pStyle w:val="Caption"/>
      </w:pPr>
      <w:r>
        <w:br/>
      </w:r>
      <w:r w:rsidR="00C627D0">
        <w:rPr>
          <w:lang w:eastAsia="en-NZ"/>
        </w:rPr>
        <w:drawing>
          <wp:inline distT="0" distB="0" distL="0" distR="0" wp14:anchorId="62EFC1C5" wp14:editId="1D2BF070">
            <wp:extent cx="4952254" cy="3943350"/>
            <wp:effectExtent l="0" t="0" r="1270" b="0"/>
            <wp:docPr id="13648764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876488" name="Picture 1364876488"/>
                    <pic:cNvPicPr/>
                  </pic:nvPicPr>
                  <pic:blipFill>
                    <a:blip r:embed="rId93">
                      <a:extLst>
                        <a:ext uri="{28A0092B-C50C-407E-A947-70E740481C1C}">
                          <a14:useLocalDpi xmlns:a14="http://schemas.microsoft.com/office/drawing/2010/main" val="0"/>
                        </a:ext>
                      </a:extLst>
                    </a:blip>
                    <a:stretch>
                      <a:fillRect/>
                    </a:stretch>
                  </pic:blipFill>
                  <pic:spPr>
                    <a:xfrm>
                      <a:off x="0" y="0"/>
                      <a:ext cx="4957592" cy="3947600"/>
                    </a:xfrm>
                    <a:prstGeom prst="rect">
                      <a:avLst/>
                    </a:prstGeom>
                  </pic:spPr>
                </pic:pic>
              </a:graphicData>
            </a:graphic>
          </wp:inline>
        </w:drawing>
      </w:r>
    </w:p>
    <w:p w14:paraId="4B945E45" w14:textId="7E354CC0" w:rsidR="00C627D0" w:rsidRDefault="00C627D0" w:rsidP="00452A51">
      <w:pPr>
        <w:pStyle w:val="Caption"/>
      </w:pPr>
      <w:bookmarkStart w:id="255" w:name="_Toc14794540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8</w:t>
      </w:r>
      <w:r w:rsidR="00C507D1">
        <w:fldChar w:fldCharType="end"/>
      </w:r>
      <w:r>
        <w:t xml:space="preserve"> </w:t>
      </w:r>
      <w:r w:rsidR="00240C9F">
        <w:t>MLP NN training state (CIMU) on varied-motion with 10 layers, using magnetometer.</w:t>
      </w:r>
      <w:bookmarkEnd w:id="255"/>
    </w:p>
    <w:p w14:paraId="06CB3B32" w14:textId="00E5BBD1" w:rsidR="00C627D0" w:rsidRDefault="00C627D0" w:rsidP="00C627D0">
      <w:pPr>
        <w:pStyle w:val="BodyText"/>
      </w:pPr>
      <w:r>
        <w:rPr>
          <w:noProof/>
          <w:lang w:eastAsia="en-NZ"/>
        </w:rPr>
        <w:lastRenderedPageBreak/>
        <w:drawing>
          <wp:inline distT="0" distB="0" distL="0" distR="0" wp14:anchorId="0862FF6B" wp14:editId="3F55717D">
            <wp:extent cx="4212984" cy="3429000"/>
            <wp:effectExtent l="0" t="0" r="0" b="0"/>
            <wp:docPr id="375880550" name="Picture 1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80550" name="Picture 18" descr="A graph of a graph&#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222822" cy="3437007"/>
                    </a:xfrm>
                    <a:prstGeom prst="rect">
                      <a:avLst/>
                    </a:prstGeom>
                  </pic:spPr>
                </pic:pic>
              </a:graphicData>
            </a:graphic>
          </wp:inline>
        </w:drawing>
      </w:r>
    </w:p>
    <w:p w14:paraId="6B99E794" w14:textId="2EF6394A" w:rsidR="00240C9F" w:rsidRDefault="00C627D0" w:rsidP="00452A51">
      <w:pPr>
        <w:pStyle w:val="Caption"/>
      </w:pPr>
      <w:bookmarkStart w:id="256" w:name="_Toc14794540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9</w:t>
      </w:r>
      <w:r w:rsidR="00C507D1">
        <w:fldChar w:fldCharType="end"/>
      </w:r>
      <w:r>
        <w:t xml:space="preserve"> </w:t>
      </w:r>
      <w:r w:rsidR="00240C9F">
        <w:t>MLP NN performance (CIMU) on varied-motion with 10 layers, using magnetometer.</w:t>
      </w:r>
      <w:bookmarkEnd w:id="256"/>
    </w:p>
    <w:p w14:paraId="69848AB5" w14:textId="5A1ED338" w:rsidR="00C627D0" w:rsidRDefault="00C627D0" w:rsidP="00452A51">
      <w:pPr>
        <w:pStyle w:val="Caption"/>
      </w:pPr>
    </w:p>
    <w:p w14:paraId="528A19EB" w14:textId="178F5F91" w:rsidR="00C627D0" w:rsidRDefault="00C627D0" w:rsidP="00C627D0">
      <w:pPr>
        <w:pStyle w:val="BodyText"/>
      </w:pPr>
      <w:r>
        <w:rPr>
          <w:noProof/>
          <w:lang w:eastAsia="en-NZ"/>
        </w:rPr>
        <w:drawing>
          <wp:inline distT="0" distB="0" distL="0" distR="0" wp14:anchorId="72520574" wp14:editId="70E94052">
            <wp:extent cx="4172135" cy="3340100"/>
            <wp:effectExtent l="0" t="0" r="0" b="0"/>
            <wp:docPr id="366192482" name="Picture 19" descr="A graph of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92482" name="Picture 19" descr="A graph of error&#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178107" cy="3344881"/>
                    </a:xfrm>
                    <a:prstGeom prst="rect">
                      <a:avLst/>
                    </a:prstGeom>
                  </pic:spPr>
                </pic:pic>
              </a:graphicData>
            </a:graphic>
          </wp:inline>
        </w:drawing>
      </w:r>
    </w:p>
    <w:p w14:paraId="3A3612A9" w14:textId="6F77E080" w:rsidR="00240C9F" w:rsidRDefault="00C627D0" w:rsidP="00452A51">
      <w:pPr>
        <w:pStyle w:val="Caption"/>
      </w:pPr>
      <w:bookmarkStart w:id="257" w:name="_Toc14794540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0</w:t>
      </w:r>
      <w:r w:rsidR="00C507D1">
        <w:fldChar w:fldCharType="end"/>
      </w:r>
      <w:r>
        <w:t xml:space="preserve"> </w:t>
      </w:r>
      <w:r w:rsidR="00240C9F">
        <w:t>MLP NN error histogram (CIMU) on varied-motion with 10 layers, using magnetometer.</w:t>
      </w:r>
      <w:bookmarkEnd w:id="257"/>
    </w:p>
    <w:p w14:paraId="5D7BA277" w14:textId="5FBA7B79" w:rsidR="003B3A02" w:rsidRDefault="003B3A02" w:rsidP="00452A51">
      <w:pPr>
        <w:pStyle w:val="Caption"/>
      </w:pPr>
      <w:r w:rsidRPr="00FF2C0F">
        <w:t>Initial results of a 20-layer</w:t>
      </w:r>
      <w:r>
        <w:t xml:space="preserve"> MLP</w:t>
      </w:r>
      <w:r w:rsidRPr="00FF2C0F">
        <w:t xml:space="preserve"> neural network on magnetometer-assisted data (Table 4.</w:t>
      </w:r>
      <w:r>
        <w:t>50</w:t>
      </w:r>
      <w:r w:rsidRPr="00FF2C0F">
        <w:t>) shows that while the MSE readings indicate that the neural network can determine the correct results, the low R values show that the neural network is not understand</w:t>
      </w:r>
      <w:r>
        <w:t>ing</w:t>
      </w:r>
      <w:r w:rsidRPr="00FF2C0F">
        <w:t xml:space="preserve"> the relationships of the data.</w:t>
      </w:r>
    </w:p>
    <w:p w14:paraId="5DEB3B2B" w14:textId="25B8C7EB" w:rsidR="00C627D0" w:rsidRDefault="00C627D0" w:rsidP="00452A51">
      <w:pPr>
        <w:pStyle w:val="Caption"/>
      </w:pPr>
      <w:bookmarkStart w:id="258" w:name="_Toc147945509"/>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741172">
        <w:t>50</w:t>
      </w:r>
      <w:r w:rsidR="00C5580D">
        <w:fldChar w:fldCharType="end"/>
      </w:r>
      <w:r>
        <w:t xml:space="preserve"> </w:t>
      </w:r>
      <w:r w:rsidR="00240C9F" w:rsidRPr="00CA1663">
        <w:t>Normalised</w:t>
      </w:r>
      <w:r w:rsidR="00240C9F">
        <w:t xml:space="preserve"> CIMU 20-</w:t>
      </w:r>
      <w:r w:rsidR="00240C9F" w:rsidRPr="00CA1663">
        <w:t xml:space="preserve">layer </w:t>
      </w:r>
      <w:r w:rsidR="00240C9F">
        <w:t>MLP</w:t>
      </w:r>
      <w:r w:rsidR="00240C9F" w:rsidRPr="00CA1663">
        <w:t xml:space="preserve"> NN </w:t>
      </w:r>
      <w:r w:rsidR="00240C9F">
        <w:t>training progress with magnetometer under varied motion</w:t>
      </w:r>
      <w:r w:rsidR="00240C9F" w:rsidRPr="00CA1663">
        <w:t>.</w:t>
      </w:r>
      <w:bookmarkEnd w:id="258"/>
    </w:p>
    <w:tbl>
      <w:tblPr>
        <w:tblStyle w:val="TableGrid"/>
        <w:tblW w:w="0" w:type="auto"/>
        <w:tblLook w:val="04A0" w:firstRow="1" w:lastRow="0" w:firstColumn="1" w:lastColumn="0" w:noHBand="0" w:noVBand="1"/>
      </w:tblPr>
      <w:tblGrid>
        <w:gridCol w:w="2265"/>
        <w:gridCol w:w="2265"/>
        <w:gridCol w:w="2265"/>
        <w:gridCol w:w="2266"/>
      </w:tblGrid>
      <w:tr w:rsidR="00C627D0" w14:paraId="706AB15E" w14:textId="77777777" w:rsidTr="00C627D0">
        <w:tc>
          <w:tcPr>
            <w:tcW w:w="2265" w:type="dxa"/>
          </w:tcPr>
          <w:p w14:paraId="0EBF0C01" w14:textId="77777777" w:rsidR="00C627D0" w:rsidRDefault="00C627D0" w:rsidP="00C627D0">
            <w:pPr>
              <w:jc w:val="center"/>
            </w:pPr>
          </w:p>
        </w:tc>
        <w:tc>
          <w:tcPr>
            <w:tcW w:w="2265" w:type="dxa"/>
          </w:tcPr>
          <w:p w14:paraId="523C2A39" w14:textId="31E4C1B5" w:rsidR="00C627D0" w:rsidRDefault="00C627D0" w:rsidP="00C627D0">
            <w:pPr>
              <w:jc w:val="center"/>
            </w:pPr>
            <w:r>
              <w:t>Observations</w:t>
            </w:r>
          </w:p>
        </w:tc>
        <w:tc>
          <w:tcPr>
            <w:tcW w:w="2265" w:type="dxa"/>
          </w:tcPr>
          <w:p w14:paraId="692CBED2" w14:textId="0BC24243" w:rsidR="00C627D0" w:rsidRDefault="00C627D0" w:rsidP="00C627D0">
            <w:pPr>
              <w:jc w:val="center"/>
            </w:pPr>
            <w:r>
              <w:t>MSE</w:t>
            </w:r>
          </w:p>
        </w:tc>
        <w:tc>
          <w:tcPr>
            <w:tcW w:w="2266" w:type="dxa"/>
          </w:tcPr>
          <w:p w14:paraId="74A170A0" w14:textId="29D87B90" w:rsidR="00C627D0" w:rsidRDefault="00C627D0" w:rsidP="00C627D0">
            <w:pPr>
              <w:jc w:val="center"/>
            </w:pPr>
            <w:r>
              <w:t>R</w:t>
            </w:r>
          </w:p>
        </w:tc>
      </w:tr>
      <w:tr w:rsidR="00C627D0" w14:paraId="7DC30D8B" w14:textId="77777777" w:rsidTr="00C627D0">
        <w:tc>
          <w:tcPr>
            <w:tcW w:w="2265" w:type="dxa"/>
          </w:tcPr>
          <w:p w14:paraId="48235E1B" w14:textId="7F39D41B" w:rsidR="00C627D0" w:rsidRDefault="00C627D0" w:rsidP="00C627D0">
            <w:pPr>
              <w:jc w:val="center"/>
            </w:pPr>
            <w:r>
              <w:t>Training</w:t>
            </w:r>
          </w:p>
        </w:tc>
        <w:tc>
          <w:tcPr>
            <w:tcW w:w="2265" w:type="dxa"/>
          </w:tcPr>
          <w:p w14:paraId="0FDE0E80" w14:textId="4EC672A6" w:rsidR="00C627D0" w:rsidRDefault="00C627D0" w:rsidP="00C627D0">
            <w:pPr>
              <w:jc w:val="center"/>
            </w:pPr>
            <w:r>
              <w:t>4604</w:t>
            </w:r>
          </w:p>
        </w:tc>
        <w:tc>
          <w:tcPr>
            <w:tcW w:w="2265" w:type="dxa"/>
          </w:tcPr>
          <w:p w14:paraId="54DEEC10" w14:textId="5398A185" w:rsidR="00C627D0" w:rsidRDefault="00C627D0" w:rsidP="00C627D0">
            <w:pPr>
              <w:jc w:val="center"/>
            </w:pPr>
            <w:r>
              <w:t>0.0170</w:t>
            </w:r>
          </w:p>
        </w:tc>
        <w:tc>
          <w:tcPr>
            <w:tcW w:w="2266" w:type="dxa"/>
          </w:tcPr>
          <w:p w14:paraId="0712F80F" w14:textId="6AF99D49" w:rsidR="00C627D0" w:rsidRDefault="00C627D0" w:rsidP="00C627D0">
            <w:pPr>
              <w:jc w:val="center"/>
            </w:pPr>
            <w:r>
              <w:t>0.2669</w:t>
            </w:r>
          </w:p>
        </w:tc>
      </w:tr>
      <w:tr w:rsidR="00C627D0" w14:paraId="281C8FA7" w14:textId="77777777" w:rsidTr="00C627D0">
        <w:tc>
          <w:tcPr>
            <w:tcW w:w="2265" w:type="dxa"/>
          </w:tcPr>
          <w:p w14:paraId="7DA3E6D7" w14:textId="6F169669" w:rsidR="00C627D0" w:rsidRDefault="00C627D0" w:rsidP="00C627D0">
            <w:pPr>
              <w:jc w:val="center"/>
            </w:pPr>
            <w:r>
              <w:t>Validation</w:t>
            </w:r>
          </w:p>
        </w:tc>
        <w:tc>
          <w:tcPr>
            <w:tcW w:w="2265" w:type="dxa"/>
          </w:tcPr>
          <w:p w14:paraId="13DBC15E" w14:textId="06EBF91D" w:rsidR="00C627D0" w:rsidRDefault="00C627D0" w:rsidP="00C627D0">
            <w:pPr>
              <w:jc w:val="center"/>
            </w:pPr>
            <w:r>
              <w:t>987</w:t>
            </w:r>
          </w:p>
        </w:tc>
        <w:tc>
          <w:tcPr>
            <w:tcW w:w="2265" w:type="dxa"/>
          </w:tcPr>
          <w:p w14:paraId="7095DEFB" w14:textId="1F365A1B" w:rsidR="00C627D0" w:rsidRDefault="00C627D0" w:rsidP="00C627D0">
            <w:pPr>
              <w:jc w:val="center"/>
            </w:pPr>
            <w:r>
              <w:t>0.0185</w:t>
            </w:r>
          </w:p>
        </w:tc>
        <w:tc>
          <w:tcPr>
            <w:tcW w:w="2266" w:type="dxa"/>
          </w:tcPr>
          <w:p w14:paraId="409826FD" w14:textId="6C7B7E9E" w:rsidR="00C627D0" w:rsidRDefault="00C627D0" w:rsidP="00C627D0">
            <w:pPr>
              <w:jc w:val="center"/>
            </w:pPr>
            <w:r>
              <w:t>0.2605</w:t>
            </w:r>
          </w:p>
        </w:tc>
      </w:tr>
      <w:tr w:rsidR="00C627D0" w14:paraId="32ED5126" w14:textId="77777777" w:rsidTr="00C627D0">
        <w:tc>
          <w:tcPr>
            <w:tcW w:w="2265" w:type="dxa"/>
          </w:tcPr>
          <w:p w14:paraId="73196F57" w14:textId="0C0F2A83" w:rsidR="00C627D0" w:rsidRDefault="00C627D0" w:rsidP="00C627D0">
            <w:pPr>
              <w:jc w:val="center"/>
            </w:pPr>
            <w:r>
              <w:t>Test</w:t>
            </w:r>
          </w:p>
        </w:tc>
        <w:tc>
          <w:tcPr>
            <w:tcW w:w="2265" w:type="dxa"/>
          </w:tcPr>
          <w:p w14:paraId="31D15252" w14:textId="0C6CC706" w:rsidR="00C627D0" w:rsidRDefault="00C627D0" w:rsidP="00C627D0">
            <w:pPr>
              <w:jc w:val="center"/>
            </w:pPr>
            <w:r>
              <w:t>987</w:t>
            </w:r>
          </w:p>
        </w:tc>
        <w:tc>
          <w:tcPr>
            <w:tcW w:w="2265" w:type="dxa"/>
          </w:tcPr>
          <w:p w14:paraId="464FD50D" w14:textId="36BA163F" w:rsidR="00C627D0" w:rsidRDefault="00C627D0" w:rsidP="00C627D0">
            <w:pPr>
              <w:jc w:val="center"/>
            </w:pPr>
            <w:r>
              <w:t>0.0163</w:t>
            </w:r>
          </w:p>
        </w:tc>
        <w:tc>
          <w:tcPr>
            <w:tcW w:w="2266" w:type="dxa"/>
          </w:tcPr>
          <w:p w14:paraId="7FAD3593" w14:textId="528DF41B" w:rsidR="00C627D0" w:rsidRDefault="00C627D0" w:rsidP="00C627D0">
            <w:pPr>
              <w:jc w:val="center"/>
            </w:pPr>
            <w:r>
              <w:t>0.1899</w:t>
            </w:r>
          </w:p>
        </w:tc>
      </w:tr>
    </w:tbl>
    <w:p w14:paraId="45ABF52B" w14:textId="77777777" w:rsidR="00C627D0" w:rsidRDefault="00C627D0"/>
    <w:p w14:paraId="54CFF8C1" w14:textId="53187E6F" w:rsidR="00E73CBF" w:rsidRPr="00FF2C0F" w:rsidRDefault="00E73CBF" w:rsidP="00FF2C0F">
      <w:pPr>
        <w:pStyle w:val="BodyText"/>
      </w:pPr>
      <w:r w:rsidRPr="00FF2C0F">
        <w:t>The training results of the 20-layer neural network do not differ much from the 10-layer neural network, indicating that increasing the layers of the network model</w:t>
      </w:r>
      <w:r w:rsidR="006F6FC0" w:rsidRPr="00FF2C0F">
        <w:t xml:space="preserve"> alone</w:t>
      </w:r>
      <w:r w:rsidRPr="00FF2C0F">
        <w:t xml:space="preserve"> is not sufficient to resolve the data relationships.</w:t>
      </w:r>
      <w:r w:rsidR="000F2388" w:rsidRPr="00FF2C0F">
        <w:t xml:space="preserve"> </w:t>
      </w:r>
      <w:r w:rsidR="00DB7F79" w:rsidRPr="00FF2C0F">
        <w:t>E</w:t>
      </w:r>
      <w:r w:rsidR="000F2388" w:rsidRPr="00FF2C0F">
        <w:t>ither the dataset is too small for the neural network to understand the relationship</w:t>
      </w:r>
      <w:r w:rsidR="00FF2C0F">
        <w:t>s,</w:t>
      </w:r>
      <w:r w:rsidR="000F2388" w:rsidRPr="00FF2C0F">
        <w:t xml:space="preserve"> or</w:t>
      </w:r>
      <w:r w:rsidR="00DB7F79" w:rsidRPr="00FF2C0F">
        <w:t xml:space="preserve"> </w:t>
      </w:r>
      <w:r w:rsidR="000F2388" w:rsidRPr="00FF2C0F">
        <w:t>data is missing that would permit the neural network to understand the dynamics involved.</w:t>
      </w:r>
    </w:p>
    <w:p w14:paraId="7CCF001C" w14:textId="760A409C" w:rsidR="00DE5AE6" w:rsidRDefault="00AB4C0D" w:rsidP="00FF2C0F">
      <w:pPr>
        <w:pStyle w:val="BodyText"/>
      </w:pPr>
      <w:r>
        <w:t xml:space="preserve">These results are surprising and faulty magnetometer data was suspected. </w:t>
      </w:r>
      <w:r w:rsidR="00DE5AE6" w:rsidRPr="00FF2C0F">
        <w:t>A plot of individual magnetometer axis data against the robot arm movements produced the image</w:t>
      </w:r>
      <w:r>
        <w:t>s</w:t>
      </w:r>
      <w:r w:rsidR="00240C9F">
        <w:t xml:space="preserve"> shown in Figures 4.</w:t>
      </w:r>
      <w:r w:rsidR="003B3A02">
        <w:t>61</w:t>
      </w:r>
      <w:r w:rsidR="00DE5AE6" w:rsidRPr="00FF2C0F">
        <w:t xml:space="preserve"> to 4.</w:t>
      </w:r>
      <w:r w:rsidR="003B3A02">
        <w:t>65</w:t>
      </w:r>
      <w:r w:rsidR="00DE5AE6" w:rsidRPr="00FF2C0F">
        <w:t>.</w:t>
      </w:r>
      <w:r w:rsidR="00125C08">
        <w:t xml:space="preserve"> (All data is normalised).</w:t>
      </w:r>
    </w:p>
    <w:p w14:paraId="54A686B2" w14:textId="08FDC594" w:rsidR="00AB4C0D" w:rsidRDefault="00D23B55" w:rsidP="00FF2C0F">
      <w:pPr>
        <w:pStyle w:val="BodyText"/>
      </w:pPr>
      <w:r>
        <w:rPr>
          <w:noProof/>
          <w:lang w:eastAsia="en-NZ"/>
        </w:rPr>
        <w:drawing>
          <wp:inline distT="0" distB="0" distL="0" distR="0" wp14:anchorId="0A916A14" wp14:editId="49870E2F">
            <wp:extent cx="4749162" cy="2566987"/>
            <wp:effectExtent l="0" t="0" r="0" b="5080"/>
            <wp:docPr id="349077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077981" name="Picture 34907798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760257" cy="2572984"/>
                    </a:xfrm>
                    <a:prstGeom prst="rect">
                      <a:avLst/>
                    </a:prstGeom>
                  </pic:spPr>
                </pic:pic>
              </a:graphicData>
            </a:graphic>
          </wp:inline>
        </w:drawing>
      </w:r>
    </w:p>
    <w:p w14:paraId="557970A4" w14:textId="63EAAB62" w:rsidR="005C2817" w:rsidRDefault="005C2817" w:rsidP="00452A51">
      <w:pPr>
        <w:pStyle w:val="Caption"/>
      </w:pPr>
      <w:bookmarkStart w:id="259" w:name="_Toc14794540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1</w:t>
      </w:r>
      <w:r w:rsidR="00C507D1">
        <w:fldChar w:fldCharType="end"/>
      </w:r>
      <w:r>
        <w:t xml:space="preserve"> X-Axis </w:t>
      </w:r>
      <w:r w:rsidR="00DC0008">
        <w:t xml:space="preserve">CIMU </w:t>
      </w:r>
      <w:r>
        <w:t xml:space="preserve">Magnetometer values against </w:t>
      </w:r>
      <w:r w:rsidR="00DC0008">
        <w:t xml:space="preserve">varied-motion </w:t>
      </w:r>
      <w:r w:rsidR="00DC0008" w:rsidRPr="00AC754F">
        <w:t>movement</w:t>
      </w:r>
      <w:r w:rsidR="00DC0008">
        <w:t>s</w:t>
      </w:r>
      <w:r>
        <w:t>: Samples 1-600</w:t>
      </w:r>
      <w:r w:rsidR="00827628">
        <w:t>.</w:t>
      </w:r>
      <w:bookmarkEnd w:id="259"/>
    </w:p>
    <w:p w14:paraId="0067C31A" w14:textId="55B42F33" w:rsidR="005C2817" w:rsidRDefault="00D23B55" w:rsidP="005C2817">
      <w:pPr>
        <w:pStyle w:val="BodyText"/>
      </w:pPr>
      <w:r>
        <w:rPr>
          <w:noProof/>
          <w:lang w:eastAsia="en-NZ"/>
        </w:rPr>
        <w:lastRenderedPageBreak/>
        <w:drawing>
          <wp:inline distT="0" distB="0" distL="0" distR="0" wp14:anchorId="7C83A272" wp14:editId="66042EDF">
            <wp:extent cx="4846085" cy="2619375"/>
            <wp:effectExtent l="0" t="0" r="0" b="0"/>
            <wp:docPr id="1071258680" name="Picture 2"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258680" name="Picture 2" descr="A graph with red and blue lines&#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858326" cy="2625991"/>
                    </a:xfrm>
                    <a:prstGeom prst="rect">
                      <a:avLst/>
                    </a:prstGeom>
                  </pic:spPr>
                </pic:pic>
              </a:graphicData>
            </a:graphic>
          </wp:inline>
        </w:drawing>
      </w:r>
    </w:p>
    <w:p w14:paraId="187C8167" w14:textId="703C8098" w:rsidR="005C2817" w:rsidRDefault="005C2817" w:rsidP="00452A51">
      <w:pPr>
        <w:pStyle w:val="Caption"/>
      </w:pPr>
      <w:bookmarkStart w:id="260" w:name="_Toc147945410"/>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2</w:t>
      </w:r>
      <w:r w:rsidR="00C507D1">
        <w:fldChar w:fldCharType="end"/>
      </w:r>
      <w:r>
        <w:t xml:space="preserve"> </w:t>
      </w:r>
      <w:r w:rsidRPr="007772ED">
        <w:t xml:space="preserve"> </w:t>
      </w:r>
      <w:r>
        <w:t>Y</w:t>
      </w:r>
      <w:r w:rsidRPr="007772ED">
        <w:t xml:space="preserve">-Axis </w:t>
      </w:r>
      <w:r w:rsidR="00DC0008">
        <w:t xml:space="preserve">CIMU </w:t>
      </w:r>
      <w:r w:rsidRPr="007772ED">
        <w:t>Magnetometer values against</w:t>
      </w:r>
      <w:r w:rsidR="00DC0008">
        <w:t xml:space="preserve"> varied-motion</w:t>
      </w:r>
      <w:r w:rsidRPr="007772ED">
        <w:t xml:space="preserve"> </w:t>
      </w:r>
      <w:r w:rsidR="00DC0008" w:rsidRPr="00AC754F">
        <w:t>movement</w:t>
      </w:r>
      <w:r w:rsidR="00DC0008">
        <w:t>s</w:t>
      </w:r>
      <w:r w:rsidRPr="007772ED">
        <w:t>: Samples 1-600</w:t>
      </w:r>
      <w:r w:rsidR="00827628">
        <w:t>.</w:t>
      </w:r>
      <w:bookmarkEnd w:id="260"/>
    </w:p>
    <w:p w14:paraId="2FF92531" w14:textId="2A631B2F" w:rsidR="005C2817" w:rsidRDefault="00D23B55" w:rsidP="005C2817">
      <w:pPr>
        <w:pStyle w:val="BodyText"/>
      </w:pPr>
      <w:r>
        <w:rPr>
          <w:noProof/>
          <w:lang w:eastAsia="en-NZ"/>
        </w:rPr>
        <w:drawing>
          <wp:inline distT="0" distB="0" distL="0" distR="0" wp14:anchorId="37169EC9" wp14:editId="0044AF42">
            <wp:extent cx="4890139" cy="2643187"/>
            <wp:effectExtent l="0" t="0" r="5715" b="5080"/>
            <wp:docPr id="257399771"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399771" name="Picture 3" descr="A graph of a graph&#10;&#10;Description automatically generated with medium confidenc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900049" cy="2648544"/>
                    </a:xfrm>
                    <a:prstGeom prst="rect">
                      <a:avLst/>
                    </a:prstGeom>
                  </pic:spPr>
                </pic:pic>
              </a:graphicData>
            </a:graphic>
          </wp:inline>
        </w:drawing>
      </w:r>
    </w:p>
    <w:p w14:paraId="24B65603" w14:textId="5AE8B891" w:rsidR="005C2817" w:rsidRPr="005C2817" w:rsidRDefault="005C2817" w:rsidP="00452A51">
      <w:pPr>
        <w:pStyle w:val="Caption"/>
      </w:pPr>
      <w:bookmarkStart w:id="261" w:name="_Toc147945411"/>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3</w:t>
      </w:r>
      <w:r w:rsidR="00C507D1">
        <w:fldChar w:fldCharType="end"/>
      </w:r>
      <w:r>
        <w:t xml:space="preserve"> </w:t>
      </w:r>
      <w:r w:rsidRPr="00847F5E">
        <w:t xml:space="preserve"> </w:t>
      </w:r>
      <w:r>
        <w:t>Z</w:t>
      </w:r>
      <w:r w:rsidRPr="00847F5E">
        <w:t xml:space="preserve">-Axis </w:t>
      </w:r>
      <w:r w:rsidR="00DC0008">
        <w:t xml:space="preserve">CIMU </w:t>
      </w:r>
      <w:r w:rsidRPr="00847F5E">
        <w:t xml:space="preserve">Magnetometer values against </w:t>
      </w:r>
      <w:r w:rsidR="00DC0008">
        <w:t xml:space="preserve">varied-motion </w:t>
      </w:r>
      <w:r w:rsidR="00DC0008" w:rsidRPr="00AC754F">
        <w:t>movement</w:t>
      </w:r>
      <w:r w:rsidR="00DC0008">
        <w:t>s</w:t>
      </w:r>
      <w:r w:rsidRPr="00847F5E">
        <w:t>: Samples 1-600</w:t>
      </w:r>
      <w:r w:rsidR="00827628">
        <w:t>.</w:t>
      </w:r>
      <w:bookmarkEnd w:id="261"/>
    </w:p>
    <w:p w14:paraId="38FD4FFC" w14:textId="17D8DF47" w:rsidR="005C2817" w:rsidRDefault="00D23B55" w:rsidP="00FF2C0F">
      <w:pPr>
        <w:pStyle w:val="BodyText"/>
      </w:pPr>
      <w:r>
        <w:rPr>
          <w:noProof/>
          <w:lang w:eastAsia="en-NZ"/>
        </w:rPr>
        <w:drawing>
          <wp:inline distT="0" distB="0" distL="0" distR="0" wp14:anchorId="75FA6D26" wp14:editId="155BDD47">
            <wp:extent cx="4943007" cy="2671762"/>
            <wp:effectExtent l="0" t="0" r="0" b="0"/>
            <wp:docPr id="1106391659" name="Picture 4"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391659" name="Picture 4" descr="A graph showing a variety of colored lines&#10;&#10;Description automatically generated with medium confidenc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962013" cy="2682035"/>
                    </a:xfrm>
                    <a:prstGeom prst="rect">
                      <a:avLst/>
                    </a:prstGeom>
                  </pic:spPr>
                </pic:pic>
              </a:graphicData>
            </a:graphic>
          </wp:inline>
        </w:drawing>
      </w:r>
    </w:p>
    <w:p w14:paraId="32677E9F" w14:textId="6666001D" w:rsidR="005C2817" w:rsidRDefault="005C2817" w:rsidP="00452A51">
      <w:pPr>
        <w:pStyle w:val="Caption"/>
      </w:pPr>
      <w:bookmarkStart w:id="262" w:name="_Toc147945412"/>
      <w:r>
        <w:lastRenderedPageBreak/>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4</w:t>
      </w:r>
      <w:r w:rsidR="00C507D1">
        <w:fldChar w:fldCharType="end"/>
      </w:r>
      <w:r w:rsidRPr="00AC754F">
        <w:t xml:space="preserve"> </w:t>
      </w:r>
      <w:r w:rsidR="00240C9F">
        <w:t xml:space="preserve">All </w:t>
      </w:r>
      <w:r w:rsidR="00DC0008">
        <w:t>ax</w:t>
      </w:r>
      <w:r w:rsidR="00240C9F">
        <w:t>e</w:t>
      </w:r>
      <w:r w:rsidR="00DC0008">
        <w:t xml:space="preserve">s CIMU </w:t>
      </w:r>
      <w:r w:rsidRPr="00AC754F">
        <w:t xml:space="preserve">Magnetometer values against </w:t>
      </w:r>
      <w:r w:rsidR="00DC0008">
        <w:t xml:space="preserve">varied-motion </w:t>
      </w:r>
      <w:r w:rsidRPr="00AC754F">
        <w:t>movement</w:t>
      </w:r>
      <w:r w:rsidR="00DC0008">
        <w:t>s</w:t>
      </w:r>
      <w:r w:rsidRPr="00AC754F">
        <w:t>: Samples 1-600</w:t>
      </w:r>
      <w:r w:rsidR="00827628">
        <w:t>.</w:t>
      </w:r>
      <w:bookmarkEnd w:id="262"/>
    </w:p>
    <w:p w14:paraId="3A88E7B4" w14:textId="491B5D59" w:rsidR="00043FAB" w:rsidRDefault="00043FAB" w:rsidP="00043FAB">
      <w:pPr>
        <w:pStyle w:val="BodyText"/>
      </w:pPr>
      <w:r>
        <w:rPr>
          <w:noProof/>
          <w:lang w:eastAsia="en-NZ"/>
        </w:rPr>
        <w:drawing>
          <wp:inline distT="0" distB="0" distL="0" distR="0" wp14:anchorId="39D90C81" wp14:editId="7EE01AD2">
            <wp:extent cx="4942840" cy="2703822"/>
            <wp:effectExtent l="0" t="0" r="0" b="1905"/>
            <wp:docPr id="157423479" name="Picture 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23479" name="Picture 5" descr="A graph of a graph&#10;&#10;Description automatically generated with medium confidenc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953458" cy="2709630"/>
                    </a:xfrm>
                    <a:prstGeom prst="rect">
                      <a:avLst/>
                    </a:prstGeom>
                  </pic:spPr>
                </pic:pic>
              </a:graphicData>
            </a:graphic>
          </wp:inline>
        </w:drawing>
      </w:r>
    </w:p>
    <w:p w14:paraId="2A2EFD5D" w14:textId="74531274" w:rsidR="00043FAB" w:rsidRPr="00043FAB" w:rsidRDefault="00043FAB" w:rsidP="00452A51">
      <w:pPr>
        <w:pStyle w:val="Caption"/>
      </w:pPr>
      <w:bookmarkStart w:id="263" w:name="_Toc14794541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5</w:t>
      </w:r>
      <w:r w:rsidR="00C507D1">
        <w:fldChar w:fldCharType="end"/>
      </w:r>
      <w:r>
        <w:t xml:space="preserve"> </w:t>
      </w:r>
      <w:r w:rsidR="00240C9F">
        <w:t>All axes</w:t>
      </w:r>
      <w:r>
        <w:t xml:space="preserve"> CIMU Raw </w:t>
      </w:r>
      <w:r w:rsidRPr="00AC754F">
        <w:t>Magnetometer values: Samples 1-600</w:t>
      </w:r>
      <w:r w:rsidR="00827628">
        <w:t>.</w:t>
      </w:r>
      <w:bookmarkEnd w:id="263"/>
    </w:p>
    <w:p w14:paraId="24808536" w14:textId="26991005" w:rsidR="00DE5AE6" w:rsidRDefault="00065557" w:rsidP="00DE5AE6">
      <w:pPr>
        <w:pStyle w:val="BodyText"/>
      </w:pPr>
      <w:r>
        <w:t>As seen in Figures 4.</w:t>
      </w:r>
      <w:r w:rsidR="003B3A02">
        <w:t>61</w:t>
      </w:r>
      <w:r>
        <w:t xml:space="preserve"> to 4.</w:t>
      </w:r>
      <w:r w:rsidR="003B3A02">
        <w:t>65</w:t>
      </w:r>
      <w:r>
        <w:t>, the magnetometer data does not align with the robot arm movements. Various possibilities exist for why this problem occurs. The magnetometers were not calibrated be</w:t>
      </w:r>
      <w:r w:rsidR="008859BC">
        <w:t xml:space="preserve">yond </w:t>
      </w:r>
      <w:r>
        <w:t xml:space="preserve">the inbuilt calibration systems due to the lack of suitable calibration equipment, but it is assumed that the lack of calibration would alter the amplitude of the plotted waveforms and not the phasing. What is more likely is that </w:t>
      </w:r>
      <w:r w:rsidR="00B244DF">
        <w:t xml:space="preserve">the magnetometer is registering the magnetic fields of the motors as they move the arms. (The magnetic field is generated before movement commences). This </w:t>
      </w:r>
      <w:r>
        <w:t xml:space="preserve">interference from the motors in the robotic arm, as well as the paramagnetic effects of this interference on the aluminium baseboard chassis, </w:t>
      </w:r>
      <w:r w:rsidR="00B244DF">
        <w:t>is overwhelming detection of the actual board movement.</w:t>
      </w:r>
      <w:r>
        <w:t xml:space="preserve"> </w:t>
      </w:r>
      <w:r w:rsidR="00B244DF">
        <w:t>Besides the phasing disparity, the X and Y axis magnetometer results do track the robotic arm movement, albeit with reduced accuracy on the second peak of robotic arm movement in both pitch and roll movements</w:t>
      </w:r>
      <w:r w:rsidR="00240C9F">
        <w:t>. From Figure 4.</w:t>
      </w:r>
      <w:r w:rsidR="003B3A02">
        <w:t>65</w:t>
      </w:r>
      <w:r w:rsidR="00043FAB">
        <w:t>, X axis second p</w:t>
      </w:r>
      <w:r w:rsidR="00B244DF">
        <w:t xml:space="preserve">eak magnetic readings are lower than the </w:t>
      </w:r>
      <w:r w:rsidR="00043FAB">
        <w:t xml:space="preserve">first peak detection </w:t>
      </w:r>
      <w:r w:rsidR="00B244DF">
        <w:t xml:space="preserve">by </w:t>
      </w:r>
      <w:r w:rsidR="00043FAB">
        <w:t>7.05</w:t>
      </w:r>
      <w:r w:rsidR="00043FAB">
        <w:rPr>
          <w:rFonts w:cs="Calibri"/>
        </w:rPr>
        <w:t>μ</w:t>
      </w:r>
      <w:r w:rsidR="00043FAB">
        <w:t>T and Y axis peak readings differ by 3</w:t>
      </w:r>
      <w:r w:rsidR="00043FAB">
        <w:rPr>
          <w:rFonts w:cs="Calibri"/>
        </w:rPr>
        <w:t>μ</w:t>
      </w:r>
      <w:r w:rsidR="00043FAB">
        <w:t>T</w:t>
      </w:r>
      <w:r w:rsidR="00B244DF">
        <w:t xml:space="preserve">. </w:t>
      </w:r>
      <w:r>
        <w:t>A lack of suitable equipment to independently analyse field strengths meant that the</w:t>
      </w:r>
      <w:r w:rsidR="00125C08">
        <w:t>se</w:t>
      </w:r>
      <w:r>
        <w:t xml:space="preserve"> errors were not examined further.</w:t>
      </w:r>
      <w:r w:rsidR="00B244DF">
        <w:t xml:space="preserve"> </w:t>
      </w:r>
      <w:r w:rsidR="00CC2482">
        <w:br/>
      </w:r>
      <w:r w:rsidR="009E7342">
        <w:br/>
        <w:t xml:space="preserve">Due to the </w:t>
      </w:r>
      <w:r w:rsidR="00CC2482">
        <w:t xml:space="preserve">excessive errors in </w:t>
      </w:r>
      <w:r w:rsidR="00827628">
        <w:t xml:space="preserve">magnetic measurement with the central IMU, the other NN experiments of comparing the front three and all IMU results </w:t>
      </w:r>
      <w:r w:rsidR="00766E6A">
        <w:t xml:space="preserve">with </w:t>
      </w:r>
      <w:r w:rsidR="00D1215C">
        <w:t xml:space="preserve">all 9DOF </w:t>
      </w:r>
      <w:r w:rsidR="00766E6A">
        <w:t xml:space="preserve">measurements </w:t>
      </w:r>
      <w:r w:rsidR="00827628">
        <w:t>were not</w:t>
      </w:r>
      <w:r w:rsidR="00CC2482">
        <w:t xml:space="preserve"> evaluated.</w:t>
      </w:r>
    </w:p>
    <w:p w14:paraId="3496FE9C" w14:textId="2CDDF9D0" w:rsidR="003D525A" w:rsidRDefault="003B3A02" w:rsidP="003B3A02">
      <w:pPr>
        <w:pStyle w:val="Heading2"/>
      </w:pPr>
      <w:r>
        <w:lastRenderedPageBreak/>
        <w:t xml:space="preserve"> </w:t>
      </w:r>
      <w:bookmarkStart w:id="264" w:name="_Toc147945610"/>
      <w:r w:rsidR="003D525A">
        <w:t>Examining forward (rotating) movement.</w:t>
      </w:r>
      <w:bookmarkEnd w:id="264"/>
    </w:p>
    <w:p w14:paraId="59E42428" w14:textId="12E49BD8" w:rsidR="00744898" w:rsidRPr="00A90348" w:rsidRDefault="0052461A" w:rsidP="00A90348">
      <w:pPr>
        <w:pStyle w:val="BodyText"/>
      </w:pPr>
      <w:r w:rsidRPr="00A90348">
        <w:t>As programming the robot to travel a straight</w:t>
      </w:r>
      <w:r w:rsidR="00D75431" w:rsidRPr="00A90348">
        <w:t>-</w:t>
      </w:r>
      <w:r w:rsidRPr="00A90348">
        <w:t xml:space="preserve">line path (with roll and pitch motions) was not possible due to </w:t>
      </w:r>
      <w:r w:rsidR="0048459C">
        <w:t xml:space="preserve">both </w:t>
      </w:r>
      <w:r w:rsidRPr="00A90348">
        <w:t xml:space="preserve">time constraints </w:t>
      </w:r>
      <w:r w:rsidR="00E377D2">
        <w:t>to</w:t>
      </w:r>
      <w:r w:rsidR="00E377D2" w:rsidRPr="00A90348">
        <w:t xml:space="preserve"> </w:t>
      </w:r>
      <w:r w:rsidR="00AE7517" w:rsidRPr="00A90348">
        <w:t>develop the necessary control program</w:t>
      </w:r>
      <w:r w:rsidRPr="00A90348">
        <w:t xml:space="preserve">, </w:t>
      </w:r>
      <w:r w:rsidR="0048459C">
        <w:t xml:space="preserve">and the limited range of forward motion possible from the robot, </w:t>
      </w:r>
      <w:r w:rsidRPr="00A90348">
        <w:t xml:space="preserve">the robot was programmed to travel </w:t>
      </w:r>
      <w:r w:rsidR="0048459C">
        <w:t>“</w:t>
      </w:r>
      <w:r w:rsidRPr="00A90348">
        <w:t>forwards</w:t>
      </w:r>
      <w:r w:rsidR="0048459C">
        <w:t>” (with respect to the chassis)</w:t>
      </w:r>
      <w:r w:rsidRPr="00A90348">
        <w:t xml:space="preserve"> in an anti-clockwise circular (rotational) direction, and then would travel </w:t>
      </w:r>
      <w:r w:rsidR="0048459C">
        <w:t>“</w:t>
      </w:r>
      <w:r w:rsidRPr="00A90348">
        <w:t>backwards</w:t>
      </w:r>
      <w:r w:rsidR="0048459C">
        <w:t>”</w:t>
      </w:r>
      <w:r w:rsidRPr="00A90348">
        <w:t xml:space="preserve">, </w:t>
      </w:r>
      <w:r w:rsidR="0048459C">
        <w:t xml:space="preserve">in a </w:t>
      </w:r>
      <w:r w:rsidRPr="00A90348">
        <w:t>clockwise</w:t>
      </w:r>
      <w:r w:rsidR="0048459C">
        <w:t xml:space="preserve"> rotational direction</w:t>
      </w:r>
      <w:r w:rsidRPr="00A90348">
        <w:t xml:space="preserve">, </w:t>
      </w:r>
      <w:r w:rsidR="0048459C">
        <w:t xml:space="preserve">back </w:t>
      </w:r>
      <w:r w:rsidRPr="00A90348">
        <w:t>to the starting position.</w:t>
      </w:r>
      <w:r w:rsidR="003B3A02">
        <w:t xml:space="preserve"> The Madgwick and Kalman filters are evaluated first, followed by the neural network models.</w:t>
      </w:r>
      <w:r w:rsidR="00CE5905">
        <w:br/>
      </w:r>
      <w:r w:rsidR="00CE5905">
        <w:br/>
        <w:t xml:space="preserve">The robot arm </w:t>
      </w:r>
      <w:r w:rsidR="00043FAB">
        <w:t>was</w:t>
      </w:r>
      <w:r w:rsidR="00CE5905">
        <w:t xml:space="preserve"> initially positioned as per Figure 3.4. As the Wrist2 joint </w:t>
      </w:r>
      <w:r w:rsidR="00043FAB">
        <w:t>w</w:t>
      </w:r>
      <w:r w:rsidR="00FE4F61">
        <w:t>as</w:t>
      </w:r>
      <w:r w:rsidR="00CE5905">
        <w:t xml:space="preserve"> positioned at a </w:t>
      </w:r>
      <w:r w:rsidR="00CE5905">
        <w:rPr>
          <w:rFonts w:cs="Calibri"/>
        </w:rPr>
        <w:t>π</w:t>
      </w:r>
      <w:r w:rsidR="00CE5905">
        <w:t>/2 (90 degree) angle, results from th</w:t>
      </w:r>
      <w:r w:rsidR="00FE4F61">
        <w:t>i</w:t>
      </w:r>
      <w:r w:rsidR="00CE5905">
        <w:t xml:space="preserve">s joint are counter rotated by </w:t>
      </w:r>
      <w:r w:rsidR="00CE5905">
        <w:rPr>
          <w:rFonts w:cs="Calibri"/>
        </w:rPr>
        <w:t>π</w:t>
      </w:r>
      <w:r w:rsidR="00CE5905">
        <w:t>/2 before processing. T</w:t>
      </w:r>
      <w:r w:rsidR="00CE5905" w:rsidRPr="00280F56">
        <w:t xml:space="preserve">he robot arm was </w:t>
      </w:r>
      <w:r w:rsidR="00CE5905">
        <w:t xml:space="preserve">repetitively </w:t>
      </w:r>
      <w:r w:rsidR="00CE5905" w:rsidRPr="00280F56">
        <w:t xml:space="preserve">rotated to the angles in </w:t>
      </w:r>
      <w:r w:rsidR="00CE5905">
        <w:t xml:space="preserve">listed in </w:t>
      </w:r>
      <w:r w:rsidR="00CE5905" w:rsidRPr="00280F56">
        <w:t>Table 3</w:t>
      </w:r>
      <w:r w:rsidR="00CE5905">
        <w:t>.9</w:t>
      </w:r>
      <w:r w:rsidR="00CE5905" w:rsidRPr="00280F56">
        <w:t xml:space="preserve"> </w:t>
      </w:r>
      <w:r w:rsidR="00CE5905">
        <w:t xml:space="preserve">(varied movement) </w:t>
      </w:r>
      <w:r w:rsidR="00CE5905" w:rsidRPr="00280F56">
        <w:t xml:space="preserve">and the Robot arm data was synchronised with the </w:t>
      </w:r>
      <w:r w:rsidR="00CE5905">
        <w:t>IMU</w:t>
      </w:r>
      <w:r w:rsidR="00CE5905" w:rsidRPr="00280F56">
        <w:t xml:space="preserve"> data via manual alignment.</w:t>
      </w:r>
      <w:r w:rsidRPr="00A90348">
        <w:br/>
      </w:r>
      <w:r w:rsidR="00CE5905">
        <w:br/>
      </w:r>
      <w:r w:rsidRPr="00A90348">
        <w:t xml:space="preserve">Results from this experiment are </w:t>
      </w:r>
      <w:r w:rsidR="00E42977" w:rsidRPr="00A90348">
        <w:t xml:space="preserve">split in to two </w:t>
      </w:r>
      <w:r w:rsidR="00655DF8">
        <w:t>f</w:t>
      </w:r>
      <w:r w:rsidR="00E42977" w:rsidRPr="00A90348">
        <w:t xml:space="preserve">igures for clarity. Figure </w:t>
      </w:r>
      <w:r w:rsidR="00655DF8">
        <w:t>4.</w:t>
      </w:r>
      <w:r w:rsidR="003B3A02">
        <w:t>66</w:t>
      </w:r>
      <w:r w:rsidR="00E42977" w:rsidRPr="00A90348">
        <w:t xml:space="preserve"> shows the Kalman filter results </w:t>
      </w:r>
      <w:r w:rsidR="001B1B1F">
        <w:t xml:space="preserve">from the central IMU </w:t>
      </w:r>
      <w:r w:rsidR="00E42977" w:rsidRPr="00A90348">
        <w:t xml:space="preserve">against the robot arm movements and Figure </w:t>
      </w:r>
      <w:r w:rsidR="00655DF8">
        <w:t>4.</w:t>
      </w:r>
      <w:r w:rsidR="003B3A02">
        <w:t>67</w:t>
      </w:r>
      <w:r w:rsidR="00E42977" w:rsidRPr="00A90348">
        <w:t xml:space="preserve"> shows the Madgwick filter </w:t>
      </w:r>
      <w:r w:rsidR="001B1B1F">
        <w:t xml:space="preserve">central IMU </w:t>
      </w:r>
      <w:r w:rsidR="00E42977" w:rsidRPr="00A90348">
        <w:t>results against the robot arm movements.</w:t>
      </w:r>
      <w:r w:rsidR="00655DF8">
        <w:t xml:space="preserve"> Note that magnetometer data was not used in this experiment.</w:t>
      </w:r>
    </w:p>
    <w:p w14:paraId="5E79F344" w14:textId="1FB2ADBA" w:rsidR="00A90348" w:rsidRDefault="00FE4F61" w:rsidP="00A90348">
      <w:pPr>
        <w:pStyle w:val="BodyText"/>
      </w:pPr>
      <w:r>
        <w:rPr>
          <w:noProof/>
          <w:lang w:eastAsia="en-NZ"/>
        </w:rPr>
        <w:drawing>
          <wp:inline distT="0" distB="0" distL="0" distR="0" wp14:anchorId="0C74DEE2" wp14:editId="7F82F92F">
            <wp:extent cx="4576762" cy="2498021"/>
            <wp:effectExtent l="0" t="0" r="0" b="0"/>
            <wp:docPr id="1511835128" name="Picture 1" descr="A colorful lines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835128" name="Picture 1" descr="A colorful lines with black text&#10;&#10;Description automatically generated with medium confidenc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583163" cy="2501515"/>
                    </a:xfrm>
                    <a:prstGeom prst="rect">
                      <a:avLst/>
                    </a:prstGeom>
                  </pic:spPr>
                </pic:pic>
              </a:graphicData>
            </a:graphic>
          </wp:inline>
        </w:drawing>
      </w:r>
      <w:r w:rsidR="00E42977">
        <w:t xml:space="preserve"> </w:t>
      </w:r>
    </w:p>
    <w:p w14:paraId="1C0084BA" w14:textId="55A8A368" w:rsidR="00F85F84" w:rsidRDefault="00E42977" w:rsidP="00452A51">
      <w:pPr>
        <w:pStyle w:val="Caption"/>
      </w:pPr>
      <w:bookmarkStart w:id="265" w:name="_Toc147945414"/>
      <w:r w:rsidRPr="00744898">
        <w:rPr>
          <w:rStyle w:val="CaptionChar"/>
        </w:rPr>
        <w:t xml:space="preserve">Figure </w:t>
      </w:r>
      <w:r w:rsidR="00C507D1">
        <w:rPr>
          <w:rStyle w:val="CaptionChar"/>
        </w:rPr>
        <w:fldChar w:fldCharType="begin"/>
      </w:r>
      <w:r w:rsidR="00C507D1">
        <w:rPr>
          <w:rStyle w:val="CaptionChar"/>
        </w:rPr>
        <w:instrText xml:space="preserve"> STYLEREF 1 \s </w:instrText>
      </w:r>
      <w:r w:rsidR="00C507D1">
        <w:rPr>
          <w:rStyle w:val="CaptionChar"/>
        </w:rPr>
        <w:fldChar w:fldCharType="separate"/>
      </w:r>
      <w:r w:rsidR="00C507D1">
        <w:rPr>
          <w:rStyle w:val="CaptionChar"/>
        </w:rPr>
        <w:t>4</w:t>
      </w:r>
      <w:r w:rsidR="00C507D1">
        <w:rPr>
          <w:rStyle w:val="CaptionChar"/>
        </w:rPr>
        <w:fldChar w:fldCharType="end"/>
      </w:r>
      <w:r w:rsidR="00C507D1">
        <w:rPr>
          <w:rStyle w:val="CaptionChar"/>
        </w:rPr>
        <w:t>.</w:t>
      </w:r>
      <w:r w:rsidR="00C507D1">
        <w:rPr>
          <w:rStyle w:val="CaptionChar"/>
        </w:rPr>
        <w:fldChar w:fldCharType="begin"/>
      </w:r>
      <w:r w:rsidR="00C507D1">
        <w:rPr>
          <w:rStyle w:val="CaptionChar"/>
        </w:rPr>
        <w:instrText xml:space="preserve"> SEQ Figure \* ARABIC \s 1 </w:instrText>
      </w:r>
      <w:r w:rsidR="00C507D1">
        <w:rPr>
          <w:rStyle w:val="CaptionChar"/>
        </w:rPr>
        <w:fldChar w:fldCharType="separate"/>
      </w:r>
      <w:r w:rsidR="00C507D1">
        <w:rPr>
          <w:rStyle w:val="CaptionChar"/>
        </w:rPr>
        <w:t>66</w:t>
      </w:r>
      <w:r w:rsidR="00C507D1">
        <w:rPr>
          <w:rStyle w:val="CaptionChar"/>
        </w:rPr>
        <w:fldChar w:fldCharType="end"/>
      </w:r>
      <w:r w:rsidRPr="00744898">
        <w:rPr>
          <w:rStyle w:val="CaptionChar"/>
        </w:rPr>
        <w:t xml:space="preserve"> </w:t>
      </w:r>
      <w:r w:rsidR="00F85F84">
        <w:rPr>
          <w:rStyle w:val="CaptionChar"/>
        </w:rPr>
        <w:t xml:space="preserve">Kalman results </w:t>
      </w:r>
      <w:r w:rsidR="00F85F84">
        <w:t>(CIMU) on rotational-motion: Samples 1-600.</w:t>
      </w:r>
      <w:bookmarkEnd w:id="265"/>
    </w:p>
    <w:p w14:paraId="098BACEA" w14:textId="6576DCC6" w:rsidR="00FE4F61" w:rsidRDefault="00FE4F61" w:rsidP="00452A51">
      <w:pPr>
        <w:pStyle w:val="Caption"/>
      </w:pPr>
    </w:p>
    <w:p w14:paraId="2F050EAE" w14:textId="2A6DB3B5" w:rsidR="00E42977" w:rsidRDefault="00FE4F61" w:rsidP="00A90348">
      <w:pPr>
        <w:pStyle w:val="BodyText"/>
      </w:pPr>
      <w:r>
        <w:rPr>
          <w:noProof/>
          <w:lang w:eastAsia="en-NZ"/>
        </w:rPr>
        <w:lastRenderedPageBreak/>
        <w:drawing>
          <wp:inline distT="0" distB="0" distL="0" distR="0" wp14:anchorId="3334E3C6" wp14:editId="2FD85738">
            <wp:extent cx="5139400" cy="2805112"/>
            <wp:effectExtent l="0" t="0" r="4445" b="0"/>
            <wp:docPr id="1014263757"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63757" name="Picture 3" descr="A graph of a graph&#10;&#10;Description automatically generated with medium confidenc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144010" cy="2807628"/>
                    </a:xfrm>
                    <a:prstGeom prst="rect">
                      <a:avLst/>
                    </a:prstGeom>
                  </pic:spPr>
                </pic:pic>
              </a:graphicData>
            </a:graphic>
          </wp:inline>
        </w:drawing>
      </w:r>
    </w:p>
    <w:p w14:paraId="51BE0FA8" w14:textId="535F3FB9" w:rsidR="00D75431" w:rsidRDefault="00D75431" w:rsidP="00452A51">
      <w:pPr>
        <w:pStyle w:val="Caption"/>
      </w:pPr>
      <w:bookmarkStart w:id="266" w:name="_Toc147945415"/>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7</w:t>
      </w:r>
      <w:r w:rsidR="00C507D1">
        <w:fldChar w:fldCharType="end"/>
      </w:r>
      <w:r>
        <w:t xml:space="preserve"> </w:t>
      </w:r>
      <w:r w:rsidR="00F85F84">
        <w:rPr>
          <w:rStyle w:val="CaptionChar"/>
        </w:rPr>
        <w:t xml:space="preserve">Madgwick results </w:t>
      </w:r>
      <w:r w:rsidR="00F85F84">
        <w:t>(CIMU) on rotational-motion: Samples 1-600.</w:t>
      </w:r>
      <w:bookmarkEnd w:id="266"/>
    </w:p>
    <w:p w14:paraId="2423A725" w14:textId="5450F8FE" w:rsidR="00D75431" w:rsidRDefault="00173123" w:rsidP="00A90348">
      <w:pPr>
        <w:pStyle w:val="BodyText"/>
      </w:pPr>
      <w:r>
        <w:t>The Kalman filter is more accurate than the Madgwick, with average pitch errors of 0.13 radians (7.4 degrees), compared to the average Madgwick pitch error of 0.19 radians (10.8 degrees). For useful results, both filters need smoothing filters applied on their outputs which will change these results. While not perfect, t</w:t>
      </w:r>
      <w:r w:rsidR="0048459C">
        <w:t>h</w:t>
      </w:r>
      <w:r>
        <w:t xml:space="preserve">ese results are </w:t>
      </w:r>
      <w:r w:rsidR="0048459C">
        <w:t>impressive since both filter</w:t>
      </w:r>
      <w:r w:rsidR="00CC5133">
        <w:t xml:space="preserve">s </w:t>
      </w:r>
      <w:r w:rsidR="0048459C">
        <w:t>specifically mention that their algorithms are not designed to consider other acceleration affects occurring on the chassis</w:t>
      </w:r>
      <w:r w:rsidR="005C1E6B">
        <w:t xml:space="preserve"> while roll and pitch are calculate</w:t>
      </w:r>
      <w:r w:rsidR="00BA0CF8">
        <w:t>d and the IMU polling rate is below the algorithms’ design parameters.</w:t>
      </w:r>
    </w:p>
    <w:p w14:paraId="76F9AAEE" w14:textId="77777777" w:rsidR="00340AF8" w:rsidRDefault="00483F01" w:rsidP="00F85F84">
      <w:pPr>
        <w:pStyle w:val="BodyText"/>
      </w:pPr>
      <w:r>
        <w:t xml:space="preserve">The 10-layer neural network </w:t>
      </w:r>
      <w:r w:rsidR="00655DF8">
        <w:t xml:space="preserve">training results from </w:t>
      </w:r>
      <w:r w:rsidR="00FE4F61">
        <w:t xml:space="preserve">central </w:t>
      </w:r>
      <w:r w:rsidR="00655DF8">
        <w:t xml:space="preserve">IMU </w:t>
      </w:r>
      <w:r w:rsidR="00FE4F61">
        <w:t>measurements</w:t>
      </w:r>
      <w:r w:rsidR="00655DF8">
        <w:t xml:space="preserve"> is shown </w:t>
      </w:r>
      <w:r w:rsidR="006720F3">
        <w:t>in Tables 4.</w:t>
      </w:r>
      <w:r w:rsidR="003B3A02">
        <w:t>51</w:t>
      </w:r>
      <w:r w:rsidR="006720F3">
        <w:t xml:space="preserve"> and 4.</w:t>
      </w:r>
      <w:r w:rsidR="003B3A02">
        <w:t>52</w:t>
      </w:r>
      <w:r w:rsidR="006720F3">
        <w:t xml:space="preserve"> and Figure</w:t>
      </w:r>
      <w:r w:rsidR="00F85F84">
        <w:t>s 4.</w:t>
      </w:r>
      <w:r w:rsidR="003B3A02">
        <w:t>68 to 4.71</w:t>
      </w:r>
      <w:r w:rsidR="006720F3">
        <w:t>.</w:t>
      </w:r>
    </w:p>
    <w:p w14:paraId="75011BD4" w14:textId="5372D246" w:rsidR="00655DF8" w:rsidRPr="00A90348" w:rsidRDefault="00F85F84" w:rsidP="00452A51">
      <w:pPr>
        <w:pStyle w:val="Caption"/>
      </w:pPr>
      <w:r>
        <w:br w:type="page"/>
      </w:r>
      <w:bookmarkStart w:id="267" w:name="_Toc147945510"/>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1</w:t>
      </w:r>
      <w:r w:rsidR="00C5580D">
        <w:fldChar w:fldCharType="end"/>
      </w:r>
      <w:r>
        <w:t xml:space="preserve"> </w:t>
      </w:r>
      <w:r w:rsidRPr="00EA5760">
        <w:t>Normalised CIMU 10-layer MLP NN training results from rotational motion.</w:t>
      </w:r>
      <w:bookmarkEnd w:id="267"/>
    </w:p>
    <w:tbl>
      <w:tblPr>
        <w:tblStyle w:val="TableGrid"/>
        <w:tblW w:w="0" w:type="auto"/>
        <w:tblLook w:val="04A0" w:firstRow="1" w:lastRow="0" w:firstColumn="1" w:lastColumn="0" w:noHBand="0" w:noVBand="1"/>
      </w:tblPr>
      <w:tblGrid>
        <w:gridCol w:w="2265"/>
        <w:gridCol w:w="2265"/>
        <w:gridCol w:w="2265"/>
        <w:gridCol w:w="2266"/>
      </w:tblGrid>
      <w:tr w:rsidR="00655DF8" w14:paraId="6AF04927" w14:textId="77777777" w:rsidTr="000120B4">
        <w:tc>
          <w:tcPr>
            <w:tcW w:w="2265" w:type="dxa"/>
          </w:tcPr>
          <w:p w14:paraId="1C336EDB" w14:textId="77777777" w:rsidR="00655DF8" w:rsidRDefault="00655DF8" w:rsidP="000120B4">
            <w:pPr>
              <w:jc w:val="center"/>
            </w:pPr>
          </w:p>
        </w:tc>
        <w:tc>
          <w:tcPr>
            <w:tcW w:w="2265" w:type="dxa"/>
          </w:tcPr>
          <w:p w14:paraId="7C308C31" w14:textId="77777777" w:rsidR="00655DF8" w:rsidRDefault="00655DF8" w:rsidP="000120B4">
            <w:pPr>
              <w:jc w:val="center"/>
            </w:pPr>
            <w:r>
              <w:t>Observations</w:t>
            </w:r>
          </w:p>
        </w:tc>
        <w:tc>
          <w:tcPr>
            <w:tcW w:w="2265" w:type="dxa"/>
          </w:tcPr>
          <w:p w14:paraId="6D7F1C53" w14:textId="77777777" w:rsidR="00655DF8" w:rsidRDefault="00655DF8" w:rsidP="000120B4">
            <w:pPr>
              <w:jc w:val="center"/>
            </w:pPr>
            <w:r>
              <w:t>MSE</w:t>
            </w:r>
          </w:p>
        </w:tc>
        <w:tc>
          <w:tcPr>
            <w:tcW w:w="2266" w:type="dxa"/>
          </w:tcPr>
          <w:p w14:paraId="406E84FA" w14:textId="77777777" w:rsidR="00655DF8" w:rsidRDefault="00655DF8" w:rsidP="000120B4">
            <w:pPr>
              <w:jc w:val="center"/>
            </w:pPr>
            <w:r>
              <w:t>R</w:t>
            </w:r>
          </w:p>
        </w:tc>
      </w:tr>
      <w:tr w:rsidR="00655DF8" w14:paraId="62A5F054" w14:textId="77777777" w:rsidTr="000120B4">
        <w:tc>
          <w:tcPr>
            <w:tcW w:w="2265" w:type="dxa"/>
          </w:tcPr>
          <w:p w14:paraId="1F33514F" w14:textId="77777777" w:rsidR="00655DF8" w:rsidRDefault="00655DF8" w:rsidP="000120B4">
            <w:pPr>
              <w:jc w:val="center"/>
            </w:pPr>
            <w:r>
              <w:t>Training</w:t>
            </w:r>
          </w:p>
        </w:tc>
        <w:tc>
          <w:tcPr>
            <w:tcW w:w="2265" w:type="dxa"/>
          </w:tcPr>
          <w:p w14:paraId="0EC30C29" w14:textId="6AE71C30" w:rsidR="00655DF8" w:rsidRDefault="00655DF8" w:rsidP="000120B4">
            <w:pPr>
              <w:jc w:val="center"/>
            </w:pPr>
            <w:r>
              <w:t>4137</w:t>
            </w:r>
          </w:p>
        </w:tc>
        <w:tc>
          <w:tcPr>
            <w:tcW w:w="2265" w:type="dxa"/>
          </w:tcPr>
          <w:p w14:paraId="6BB626CE" w14:textId="04415583" w:rsidR="00655DF8" w:rsidRDefault="00655DF8" w:rsidP="000120B4">
            <w:pPr>
              <w:jc w:val="center"/>
            </w:pPr>
            <w:r>
              <w:t>0.00</w:t>
            </w:r>
            <w:r w:rsidR="00173123">
              <w:t>27</w:t>
            </w:r>
          </w:p>
        </w:tc>
        <w:tc>
          <w:tcPr>
            <w:tcW w:w="2266" w:type="dxa"/>
          </w:tcPr>
          <w:p w14:paraId="45FBA997" w14:textId="5DFBAD44" w:rsidR="00655DF8" w:rsidRDefault="00655DF8" w:rsidP="000120B4">
            <w:pPr>
              <w:jc w:val="center"/>
            </w:pPr>
            <w:r>
              <w:t>0.</w:t>
            </w:r>
            <w:r w:rsidR="00173123">
              <w:t>9710</w:t>
            </w:r>
          </w:p>
        </w:tc>
      </w:tr>
      <w:tr w:rsidR="00655DF8" w14:paraId="06DCCA1A" w14:textId="77777777" w:rsidTr="000120B4">
        <w:tc>
          <w:tcPr>
            <w:tcW w:w="2265" w:type="dxa"/>
          </w:tcPr>
          <w:p w14:paraId="1301A4A1" w14:textId="77777777" w:rsidR="00655DF8" w:rsidRDefault="00655DF8" w:rsidP="000120B4">
            <w:pPr>
              <w:jc w:val="center"/>
            </w:pPr>
            <w:r>
              <w:t>Validation</w:t>
            </w:r>
          </w:p>
        </w:tc>
        <w:tc>
          <w:tcPr>
            <w:tcW w:w="2265" w:type="dxa"/>
          </w:tcPr>
          <w:p w14:paraId="41156D5C" w14:textId="1BE489FE" w:rsidR="00655DF8" w:rsidRDefault="00655DF8" w:rsidP="000120B4">
            <w:pPr>
              <w:jc w:val="center"/>
            </w:pPr>
            <w:r>
              <w:t>887</w:t>
            </w:r>
          </w:p>
        </w:tc>
        <w:tc>
          <w:tcPr>
            <w:tcW w:w="2265" w:type="dxa"/>
          </w:tcPr>
          <w:p w14:paraId="6E113717" w14:textId="65502FA1" w:rsidR="00655DF8" w:rsidRDefault="00655DF8" w:rsidP="000120B4">
            <w:pPr>
              <w:jc w:val="center"/>
            </w:pPr>
            <w:r>
              <w:t>0.002</w:t>
            </w:r>
            <w:r w:rsidR="00173123">
              <w:t>7</w:t>
            </w:r>
          </w:p>
        </w:tc>
        <w:tc>
          <w:tcPr>
            <w:tcW w:w="2266" w:type="dxa"/>
          </w:tcPr>
          <w:p w14:paraId="257B50F0" w14:textId="08952B27" w:rsidR="00655DF8" w:rsidRDefault="00655DF8" w:rsidP="000120B4">
            <w:pPr>
              <w:jc w:val="center"/>
            </w:pPr>
            <w:r>
              <w:t>0.</w:t>
            </w:r>
            <w:r w:rsidR="00173123">
              <w:t>9714</w:t>
            </w:r>
          </w:p>
        </w:tc>
      </w:tr>
      <w:tr w:rsidR="00655DF8" w14:paraId="1C9F8A1F" w14:textId="77777777" w:rsidTr="000120B4">
        <w:tc>
          <w:tcPr>
            <w:tcW w:w="2265" w:type="dxa"/>
          </w:tcPr>
          <w:p w14:paraId="5F4202C9" w14:textId="77777777" w:rsidR="00655DF8" w:rsidRDefault="00655DF8" w:rsidP="000120B4">
            <w:pPr>
              <w:jc w:val="center"/>
            </w:pPr>
            <w:r>
              <w:t>Test</w:t>
            </w:r>
          </w:p>
        </w:tc>
        <w:tc>
          <w:tcPr>
            <w:tcW w:w="2265" w:type="dxa"/>
          </w:tcPr>
          <w:p w14:paraId="0271D3D5" w14:textId="79E76B40" w:rsidR="00655DF8" w:rsidRDefault="00655DF8" w:rsidP="000120B4">
            <w:pPr>
              <w:jc w:val="center"/>
            </w:pPr>
            <w:r>
              <w:t>887</w:t>
            </w:r>
          </w:p>
        </w:tc>
        <w:tc>
          <w:tcPr>
            <w:tcW w:w="2265" w:type="dxa"/>
          </w:tcPr>
          <w:p w14:paraId="63D83AB0" w14:textId="67CF3DB0" w:rsidR="00655DF8" w:rsidRDefault="00655DF8" w:rsidP="000120B4">
            <w:pPr>
              <w:jc w:val="center"/>
            </w:pPr>
            <w:r>
              <w:t>0.00</w:t>
            </w:r>
            <w:r w:rsidR="00173123">
              <w:t>27</w:t>
            </w:r>
          </w:p>
        </w:tc>
        <w:tc>
          <w:tcPr>
            <w:tcW w:w="2266" w:type="dxa"/>
          </w:tcPr>
          <w:p w14:paraId="79506780" w14:textId="300A9AD6" w:rsidR="00655DF8" w:rsidRDefault="00655DF8" w:rsidP="000120B4">
            <w:pPr>
              <w:jc w:val="center"/>
            </w:pPr>
            <w:r>
              <w:t>0.</w:t>
            </w:r>
            <w:r w:rsidR="00173123">
              <w:t>9708</w:t>
            </w:r>
          </w:p>
        </w:tc>
      </w:tr>
    </w:tbl>
    <w:p w14:paraId="2F827B0A" w14:textId="77777777" w:rsidR="00655DF8" w:rsidRDefault="00655DF8" w:rsidP="00655DF8"/>
    <w:p w14:paraId="41C4ED6A" w14:textId="3C8946B0" w:rsidR="00655DF8" w:rsidRDefault="00655DF8" w:rsidP="00452A51">
      <w:pPr>
        <w:pStyle w:val="Caption"/>
      </w:pPr>
      <w:bookmarkStart w:id="268" w:name="_Toc147945511"/>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2</w:t>
      </w:r>
      <w:r w:rsidR="00C5580D">
        <w:fldChar w:fldCharType="end"/>
      </w:r>
      <w:r>
        <w:t xml:space="preserve"> </w:t>
      </w:r>
      <w:r w:rsidR="00F85F84" w:rsidRPr="00CA1663">
        <w:t>Normalised</w:t>
      </w:r>
      <w:r w:rsidR="00F85F84">
        <w:t xml:space="preserve"> C</w:t>
      </w:r>
      <w:r w:rsidR="00F85F84" w:rsidRPr="00CA1663">
        <w:t xml:space="preserve">IMU </w:t>
      </w:r>
      <w:r w:rsidR="00F85F84">
        <w:t>10-</w:t>
      </w:r>
      <w:r w:rsidR="00F85F84" w:rsidRPr="00CA1663">
        <w:t xml:space="preserve">layer </w:t>
      </w:r>
      <w:r w:rsidR="00F85F84">
        <w:t>MLP</w:t>
      </w:r>
      <w:r w:rsidR="00F85F84" w:rsidRPr="00CA1663">
        <w:t xml:space="preserve"> NN </w:t>
      </w:r>
      <w:r w:rsidR="00F85F84">
        <w:t xml:space="preserve">training results </w:t>
      </w:r>
      <w:r w:rsidR="00F85F84" w:rsidRPr="00CA1663">
        <w:t xml:space="preserve">from </w:t>
      </w:r>
      <w:r w:rsidR="00F85F84">
        <w:t xml:space="preserve">rotational </w:t>
      </w:r>
      <w:r w:rsidR="00F85F84" w:rsidRPr="00CA1663">
        <w:t>motion.</w:t>
      </w:r>
      <w:bookmarkEnd w:id="268"/>
    </w:p>
    <w:tbl>
      <w:tblPr>
        <w:tblStyle w:val="TableGrid"/>
        <w:tblW w:w="0" w:type="auto"/>
        <w:tblLook w:val="04A0" w:firstRow="1" w:lastRow="0" w:firstColumn="1" w:lastColumn="0" w:noHBand="0" w:noVBand="1"/>
      </w:tblPr>
      <w:tblGrid>
        <w:gridCol w:w="2265"/>
        <w:gridCol w:w="2265"/>
        <w:gridCol w:w="2265"/>
        <w:gridCol w:w="2266"/>
      </w:tblGrid>
      <w:tr w:rsidR="00655DF8" w14:paraId="02316215" w14:textId="77777777" w:rsidTr="000120B4">
        <w:tc>
          <w:tcPr>
            <w:tcW w:w="2265" w:type="dxa"/>
          </w:tcPr>
          <w:p w14:paraId="35A131C7" w14:textId="77777777" w:rsidR="00655DF8" w:rsidRDefault="00655DF8" w:rsidP="000120B4">
            <w:pPr>
              <w:jc w:val="center"/>
            </w:pPr>
            <w:r>
              <w:t>Unit</w:t>
            </w:r>
          </w:p>
        </w:tc>
        <w:tc>
          <w:tcPr>
            <w:tcW w:w="2265" w:type="dxa"/>
          </w:tcPr>
          <w:p w14:paraId="03FF8247" w14:textId="77777777" w:rsidR="00655DF8" w:rsidRDefault="00655DF8" w:rsidP="000120B4">
            <w:pPr>
              <w:jc w:val="center"/>
            </w:pPr>
            <w:r>
              <w:t>Initial Value</w:t>
            </w:r>
          </w:p>
        </w:tc>
        <w:tc>
          <w:tcPr>
            <w:tcW w:w="2265" w:type="dxa"/>
          </w:tcPr>
          <w:p w14:paraId="7C358F3E" w14:textId="77777777" w:rsidR="00655DF8" w:rsidRDefault="00655DF8" w:rsidP="000120B4">
            <w:pPr>
              <w:jc w:val="center"/>
            </w:pPr>
            <w:r>
              <w:t>Stopped Value</w:t>
            </w:r>
          </w:p>
        </w:tc>
        <w:tc>
          <w:tcPr>
            <w:tcW w:w="2266" w:type="dxa"/>
          </w:tcPr>
          <w:p w14:paraId="2DC5393B" w14:textId="77777777" w:rsidR="00655DF8" w:rsidRDefault="00655DF8" w:rsidP="000120B4">
            <w:pPr>
              <w:jc w:val="center"/>
            </w:pPr>
            <w:r>
              <w:t>Target Value</w:t>
            </w:r>
          </w:p>
        </w:tc>
      </w:tr>
      <w:tr w:rsidR="00655DF8" w14:paraId="5DD9657B" w14:textId="77777777" w:rsidTr="000120B4">
        <w:tc>
          <w:tcPr>
            <w:tcW w:w="2265" w:type="dxa"/>
          </w:tcPr>
          <w:p w14:paraId="3B8C6458" w14:textId="77777777" w:rsidR="00655DF8" w:rsidRDefault="00655DF8" w:rsidP="000120B4">
            <w:pPr>
              <w:jc w:val="center"/>
            </w:pPr>
            <w:r>
              <w:t>Epoch</w:t>
            </w:r>
          </w:p>
        </w:tc>
        <w:tc>
          <w:tcPr>
            <w:tcW w:w="2265" w:type="dxa"/>
          </w:tcPr>
          <w:p w14:paraId="13F25DF7" w14:textId="77777777" w:rsidR="00655DF8" w:rsidRDefault="00655DF8" w:rsidP="000120B4">
            <w:pPr>
              <w:jc w:val="center"/>
            </w:pPr>
            <w:r>
              <w:t>0</w:t>
            </w:r>
          </w:p>
        </w:tc>
        <w:tc>
          <w:tcPr>
            <w:tcW w:w="2265" w:type="dxa"/>
          </w:tcPr>
          <w:p w14:paraId="540B769D" w14:textId="64DC07A0" w:rsidR="00655DF8" w:rsidRDefault="00173123" w:rsidP="000120B4">
            <w:pPr>
              <w:jc w:val="center"/>
            </w:pPr>
            <w:r>
              <w:t>294</w:t>
            </w:r>
          </w:p>
        </w:tc>
        <w:tc>
          <w:tcPr>
            <w:tcW w:w="2266" w:type="dxa"/>
          </w:tcPr>
          <w:p w14:paraId="56D2537A" w14:textId="77777777" w:rsidR="00655DF8" w:rsidRDefault="00655DF8" w:rsidP="000120B4">
            <w:pPr>
              <w:jc w:val="center"/>
            </w:pPr>
            <w:r>
              <w:t>1000</w:t>
            </w:r>
          </w:p>
        </w:tc>
      </w:tr>
      <w:tr w:rsidR="00655DF8" w14:paraId="4962007D" w14:textId="77777777" w:rsidTr="000120B4">
        <w:tc>
          <w:tcPr>
            <w:tcW w:w="2265" w:type="dxa"/>
          </w:tcPr>
          <w:p w14:paraId="78170AAE" w14:textId="77777777" w:rsidR="00655DF8" w:rsidRDefault="00655DF8" w:rsidP="000120B4">
            <w:pPr>
              <w:jc w:val="center"/>
            </w:pPr>
            <w:r>
              <w:t>Elapsed Time</w:t>
            </w:r>
          </w:p>
        </w:tc>
        <w:tc>
          <w:tcPr>
            <w:tcW w:w="2265" w:type="dxa"/>
          </w:tcPr>
          <w:p w14:paraId="27019DBD" w14:textId="77777777" w:rsidR="00655DF8" w:rsidRDefault="00655DF8" w:rsidP="000120B4">
            <w:pPr>
              <w:jc w:val="center"/>
            </w:pPr>
            <w:r>
              <w:t>-</w:t>
            </w:r>
          </w:p>
        </w:tc>
        <w:tc>
          <w:tcPr>
            <w:tcW w:w="2265" w:type="dxa"/>
          </w:tcPr>
          <w:p w14:paraId="040D1E20" w14:textId="4E4CD98A" w:rsidR="00655DF8" w:rsidRDefault="00655DF8" w:rsidP="000120B4">
            <w:pPr>
              <w:jc w:val="center"/>
            </w:pPr>
            <w:r>
              <w:t>00:00:0</w:t>
            </w:r>
            <w:r w:rsidR="00173123">
              <w:t>4</w:t>
            </w:r>
          </w:p>
        </w:tc>
        <w:tc>
          <w:tcPr>
            <w:tcW w:w="2266" w:type="dxa"/>
          </w:tcPr>
          <w:p w14:paraId="06496986" w14:textId="77777777" w:rsidR="00655DF8" w:rsidRDefault="00655DF8" w:rsidP="000120B4">
            <w:pPr>
              <w:jc w:val="center"/>
            </w:pPr>
            <w:r>
              <w:t>-</w:t>
            </w:r>
          </w:p>
        </w:tc>
      </w:tr>
      <w:tr w:rsidR="00655DF8" w14:paraId="076D50FA" w14:textId="77777777" w:rsidTr="000120B4">
        <w:tc>
          <w:tcPr>
            <w:tcW w:w="2265" w:type="dxa"/>
          </w:tcPr>
          <w:p w14:paraId="4FB987D6" w14:textId="77777777" w:rsidR="00655DF8" w:rsidRDefault="00655DF8" w:rsidP="000120B4">
            <w:pPr>
              <w:jc w:val="center"/>
            </w:pPr>
            <w:r>
              <w:t>Performance</w:t>
            </w:r>
          </w:p>
        </w:tc>
        <w:tc>
          <w:tcPr>
            <w:tcW w:w="2265" w:type="dxa"/>
          </w:tcPr>
          <w:p w14:paraId="1B9D0113" w14:textId="18A199B2" w:rsidR="00655DF8" w:rsidRDefault="00655DF8" w:rsidP="000120B4">
            <w:pPr>
              <w:jc w:val="center"/>
            </w:pPr>
            <w:r>
              <w:t>0.</w:t>
            </w:r>
            <w:r w:rsidR="00173123">
              <w:t>507</w:t>
            </w:r>
          </w:p>
        </w:tc>
        <w:tc>
          <w:tcPr>
            <w:tcW w:w="2265" w:type="dxa"/>
          </w:tcPr>
          <w:p w14:paraId="713EF1B1" w14:textId="6D0C93B4" w:rsidR="00655DF8" w:rsidRDefault="00655DF8" w:rsidP="000120B4">
            <w:pPr>
              <w:jc w:val="center"/>
            </w:pPr>
            <w:r>
              <w:t>0.00</w:t>
            </w:r>
            <w:r w:rsidR="00173123">
              <w:t>273</w:t>
            </w:r>
          </w:p>
        </w:tc>
        <w:tc>
          <w:tcPr>
            <w:tcW w:w="2266" w:type="dxa"/>
          </w:tcPr>
          <w:p w14:paraId="16CB118F" w14:textId="77777777" w:rsidR="00655DF8" w:rsidRDefault="00655DF8" w:rsidP="000120B4">
            <w:pPr>
              <w:jc w:val="center"/>
            </w:pPr>
            <w:r>
              <w:t>0</w:t>
            </w:r>
          </w:p>
        </w:tc>
      </w:tr>
      <w:tr w:rsidR="00655DF8" w14:paraId="1BD07EBC" w14:textId="77777777" w:rsidTr="000120B4">
        <w:tc>
          <w:tcPr>
            <w:tcW w:w="2265" w:type="dxa"/>
          </w:tcPr>
          <w:p w14:paraId="07C838E0" w14:textId="77777777" w:rsidR="00655DF8" w:rsidRDefault="00655DF8" w:rsidP="000120B4">
            <w:pPr>
              <w:jc w:val="center"/>
            </w:pPr>
            <w:r>
              <w:t>Gradient</w:t>
            </w:r>
          </w:p>
        </w:tc>
        <w:tc>
          <w:tcPr>
            <w:tcW w:w="2265" w:type="dxa"/>
          </w:tcPr>
          <w:p w14:paraId="273AA9BE" w14:textId="49BAB055" w:rsidR="00655DF8" w:rsidRDefault="00173123" w:rsidP="000120B4">
            <w:pPr>
              <w:jc w:val="center"/>
            </w:pPr>
            <w:r>
              <w:t>1.13</w:t>
            </w:r>
          </w:p>
        </w:tc>
        <w:tc>
          <w:tcPr>
            <w:tcW w:w="2265" w:type="dxa"/>
          </w:tcPr>
          <w:p w14:paraId="108E92A0" w14:textId="2D9FA4AF" w:rsidR="00655DF8" w:rsidRDefault="00173123" w:rsidP="000120B4">
            <w:pPr>
              <w:jc w:val="center"/>
            </w:pPr>
            <w:r>
              <w:t>8.14</w:t>
            </w:r>
            <w:r w:rsidR="00655DF8">
              <w:t>e-0</w:t>
            </w:r>
            <w:r>
              <w:t>6</w:t>
            </w:r>
          </w:p>
        </w:tc>
        <w:tc>
          <w:tcPr>
            <w:tcW w:w="2266" w:type="dxa"/>
          </w:tcPr>
          <w:p w14:paraId="489BCB3B" w14:textId="77777777" w:rsidR="00655DF8" w:rsidRDefault="00655DF8" w:rsidP="000120B4">
            <w:pPr>
              <w:jc w:val="center"/>
            </w:pPr>
            <w:r>
              <w:t>1e-07</w:t>
            </w:r>
          </w:p>
        </w:tc>
      </w:tr>
      <w:tr w:rsidR="00655DF8" w14:paraId="5A73BEC0" w14:textId="77777777" w:rsidTr="000120B4">
        <w:tc>
          <w:tcPr>
            <w:tcW w:w="2265" w:type="dxa"/>
          </w:tcPr>
          <w:p w14:paraId="289AC625" w14:textId="77777777" w:rsidR="00655DF8" w:rsidRDefault="00655DF8" w:rsidP="000120B4">
            <w:pPr>
              <w:jc w:val="center"/>
            </w:pPr>
            <w:r>
              <w:t>Mu</w:t>
            </w:r>
          </w:p>
        </w:tc>
        <w:tc>
          <w:tcPr>
            <w:tcW w:w="2265" w:type="dxa"/>
          </w:tcPr>
          <w:p w14:paraId="54B036BB" w14:textId="77777777" w:rsidR="00655DF8" w:rsidRDefault="00655DF8" w:rsidP="000120B4">
            <w:pPr>
              <w:jc w:val="center"/>
            </w:pPr>
            <w:r>
              <w:t>0.001</w:t>
            </w:r>
          </w:p>
        </w:tc>
        <w:tc>
          <w:tcPr>
            <w:tcW w:w="2265" w:type="dxa"/>
          </w:tcPr>
          <w:p w14:paraId="0730941B" w14:textId="7F804D7C" w:rsidR="00655DF8" w:rsidRDefault="00655DF8" w:rsidP="000120B4">
            <w:pPr>
              <w:jc w:val="center"/>
            </w:pPr>
            <w:r>
              <w:t>1e-0</w:t>
            </w:r>
            <w:r w:rsidR="00173123">
              <w:t>6</w:t>
            </w:r>
          </w:p>
        </w:tc>
        <w:tc>
          <w:tcPr>
            <w:tcW w:w="2266" w:type="dxa"/>
          </w:tcPr>
          <w:p w14:paraId="6DAE800F" w14:textId="77777777" w:rsidR="00655DF8" w:rsidRDefault="00655DF8" w:rsidP="000120B4">
            <w:pPr>
              <w:jc w:val="center"/>
            </w:pPr>
            <w:r>
              <w:t>1e+10</w:t>
            </w:r>
          </w:p>
        </w:tc>
      </w:tr>
      <w:tr w:rsidR="00655DF8" w14:paraId="679ABB1A" w14:textId="77777777" w:rsidTr="000120B4">
        <w:tc>
          <w:tcPr>
            <w:tcW w:w="2265" w:type="dxa"/>
          </w:tcPr>
          <w:p w14:paraId="2569BCF8" w14:textId="77777777" w:rsidR="00655DF8" w:rsidRDefault="00655DF8" w:rsidP="000120B4">
            <w:pPr>
              <w:jc w:val="center"/>
            </w:pPr>
            <w:r>
              <w:t>Validation Checks</w:t>
            </w:r>
          </w:p>
        </w:tc>
        <w:tc>
          <w:tcPr>
            <w:tcW w:w="2265" w:type="dxa"/>
          </w:tcPr>
          <w:p w14:paraId="64833B2D" w14:textId="77777777" w:rsidR="00655DF8" w:rsidRDefault="00655DF8" w:rsidP="000120B4">
            <w:pPr>
              <w:jc w:val="center"/>
            </w:pPr>
            <w:r>
              <w:t>0</w:t>
            </w:r>
          </w:p>
        </w:tc>
        <w:tc>
          <w:tcPr>
            <w:tcW w:w="2265" w:type="dxa"/>
          </w:tcPr>
          <w:p w14:paraId="19821952" w14:textId="77777777" w:rsidR="00655DF8" w:rsidRDefault="00655DF8" w:rsidP="000120B4">
            <w:pPr>
              <w:jc w:val="center"/>
            </w:pPr>
            <w:r>
              <w:t>6</w:t>
            </w:r>
          </w:p>
        </w:tc>
        <w:tc>
          <w:tcPr>
            <w:tcW w:w="2266" w:type="dxa"/>
          </w:tcPr>
          <w:p w14:paraId="2F122ED0" w14:textId="77777777" w:rsidR="00655DF8" w:rsidRDefault="00655DF8" w:rsidP="000120B4">
            <w:pPr>
              <w:jc w:val="center"/>
            </w:pPr>
            <w:r>
              <w:t>6</w:t>
            </w:r>
          </w:p>
        </w:tc>
      </w:tr>
    </w:tbl>
    <w:p w14:paraId="54AAC054" w14:textId="5A4C4A14" w:rsidR="00655DF8" w:rsidRDefault="00655DF8" w:rsidP="00655DF8">
      <w:pPr>
        <w:pStyle w:val="BodyText"/>
      </w:pPr>
      <w:r>
        <w:br/>
      </w:r>
      <w:r w:rsidR="00485B1F">
        <w:rPr>
          <w:noProof/>
          <w:lang w:eastAsia="en-NZ"/>
        </w:rPr>
        <w:drawing>
          <wp:inline distT="0" distB="0" distL="0" distR="0" wp14:anchorId="3BC2CC90" wp14:editId="69E43D98">
            <wp:extent cx="4510389" cy="3814762"/>
            <wp:effectExtent l="0" t="0" r="5080" b="0"/>
            <wp:docPr id="25837657"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37657" name="Picture 5" descr="A screenshot of a graph&#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4513405" cy="3817313"/>
                    </a:xfrm>
                    <a:prstGeom prst="rect">
                      <a:avLst/>
                    </a:prstGeom>
                  </pic:spPr>
                </pic:pic>
              </a:graphicData>
            </a:graphic>
          </wp:inline>
        </w:drawing>
      </w:r>
    </w:p>
    <w:p w14:paraId="6C58AA5E" w14:textId="03F958DF" w:rsidR="00F85F84" w:rsidRDefault="00F85F84" w:rsidP="00452A51">
      <w:pPr>
        <w:pStyle w:val="Caption"/>
      </w:pPr>
      <w:bookmarkStart w:id="269" w:name="_Toc14794541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8</w:t>
      </w:r>
      <w:r w:rsidR="00C507D1">
        <w:fldChar w:fldCharType="end"/>
      </w:r>
      <w:r>
        <w:t xml:space="preserve"> </w:t>
      </w:r>
      <w:r w:rsidR="00FD02A3">
        <w:t>Normalised MLP NN regression (CIMU) on rotational-motion with layer size of 10.</w:t>
      </w:r>
      <w:bookmarkEnd w:id="269"/>
    </w:p>
    <w:p w14:paraId="47441410" w14:textId="77777777" w:rsidR="00F85F84" w:rsidRDefault="00F85F84" w:rsidP="00655DF8">
      <w:pPr>
        <w:pStyle w:val="BodyText"/>
      </w:pPr>
    </w:p>
    <w:p w14:paraId="1FF8E753" w14:textId="54B81605" w:rsidR="00485B1F" w:rsidRDefault="00485B1F" w:rsidP="0047104E">
      <w:pPr>
        <w:pStyle w:val="BodyText"/>
      </w:pPr>
      <w:r>
        <w:rPr>
          <w:noProof/>
          <w:lang w:eastAsia="en-NZ"/>
        </w:rPr>
        <w:lastRenderedPageBreak/>
        <w:drawing>
          <wp:inline distT="0" distB="0" distL="0" distR="0" wp14:anchorId="3531AC90" wp14:editId="642953F1">
            <wp:extent cx="4945614" cy="3686175"/>
            <wp:effectExtent l="0" t="0" r="7620" b="0"/>
            <wp:docPr id="630045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04575" name="Picture 63004575"/>
                    <pic:cNvPicPr/>
                  </pic:nvPicPr>
                  <pic:blipFill>
                    <a:blip r:embed="rId104">
                      <a:extLst>
                        <a:ext uri="{28A0092B-C50C-407E-A947-70E740481C1C}">
                          <a14:useLocalDpi xmlns:a14="http://schemas.microsoft.com/office/drawing/2010/main" val="0"/>
                        </a:ext>
                      </a:extLst>
                    </a:blip>
                    <a:stretch>
                      <a:fillRect/>
                    </a:stretch>
                  </pic:blipFill>
                  <pic:spPr>
                    <a:xfrm>
                      <a:off x="0" y="0"/>
                      <a:ext cx="4948977" cy="3688682"/>
                    </a:xfrm>
                    <a:prstGeom prst="rect">
                      <a:avLst/>
                    </a:prstGeom>
                  </pic:spPr>
                </pic:pic>
              </a:graphicData>
            </a:graphic>
          </wp:inline>
        </w:drawing>
      </w:r>
    </w:p>
    <w:p w14:paraId="37D975DF" w14:textId="52EAF272" w:rsidR="00485B1F" w:rsidRDefault="00F85F84" w:rsidP="00452A51">
      <w:pPr>
        <w:pStyle w:val="Caption"/>
      </w:pPr>
      <w:bookmarkStart w:id="270" w:name="_Toc147945417"/>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69</w:t>
      </w:r>
      <w:r w:rsidR="00C507D1">
        <w:fldChar w:fldCharType="end"/>
      </w:r>
      <w:r>
        <w:t xml:space="preserve"> </w:t>
      </w:r>
      <w:r w:rsidR="00FD02A3">
        <w:t>Normalised MLP NN training state (CIMU) on rotational-motion with layer size of 10.</w:t>
      </w:r>
      <w:bookmarkEnd w:id="270"/>
    </w:p>
    <w:p w14:paraId="7087B21E" w14:textId="629A7FC6" w:rsidR="00485B1F" w:rsidRDefault="00485B1F" w:rsidP="00485B1F">
      <w:pPr>
        <w:pStyle w:val="BodyText"/>
      </w:pPr>
      <w:r>
        <w:rPr>
          <w:noProof/>
          <w:lang w:eastAsia="en-NZ"/>
        </w:rPr>
        <w:drawing>
          <wp:inline distT="0" distB="0" distL="0" distR="0" wp14:anchorId="5C24BB59" wp14:editId="38F526A5">
            <wp:extent cx="4881562" cy="3621752"/>
            <wp:effectExtent l="0" t="0" r="0" b="0"/>
            <wp:docPr id="1158296389" name="Picture 7" descr="A graph showing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296389" name="Picture 7" descr="A graph showing a number of data&#10;&#10;Description automatically generated with medium confidenc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887745" cy="3626339"/>
                    </a:xfrm>
                    <a:prstGeom prst="rect">
                      <a:avLst/>
                    </a:prstGeom>
                  </pic:spPr>
                </pic:pic>
              </a:graphicData>
            </a:graphic>
          </wp:inline>
        </w:drawing>
      </w:r>
    </w:p>
    <w:p w14:paraId="7D5D79ED" w14:textId="06659F0E" w:rsidR="00485B1F" w:rsidRDefault="00485B1F" w:rsidP="00452A51">
      <w:pPr>
        <w:pStyle w:val="Caption"/>
      </w:pPr>
      <w:bookmarkStart w:id="271" w:name="_Toc147945418"/>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70</w:t>
      </w:r>
      <w:r w:rsidR="00C507D1">
        <w:fldChar w:fldCharType="end"/>
      </w:r>
      <w:r>
        <w:t xml:space="preserve"> </w:t>
      </w:r>
      <w:r w:rsidR="00F85F84">
        <w:t>Normalised MLP NN performance (CIMU) on rotational-motion with layer size of 10.</w:t>
      </w:r>
      <w:bookmarkEnd w:id="271"/>
    </w:p>
    <w:p w14:paraId="0C76291B" w14:textId="569C1361" w:rsidR="00485B1F" w:rsidRDefault="00485B1F" w:rsidP="00485B1F">
      <w:pPr>
        <w:pStyle w:val="BodyText"/>
      </w:pPr>
      <w:r>
        <w:rPr>
          <w:noProof/>
          <w:lang w:eastAsia="en-NZ"/>
        </w:rPr>
        <w:lastRenderedPageBreak/>
        <w:drawing>
          <wp:inline distT="0" distB="0" distL="0" distR="0" wp14:anchorId="3CA04FD9" wp14:editId="112843DF">
            <wp:extent cx="4457700" cy="3282707"/>
            <wp:effectExtent l="0" t="0" r="0" b="0"/>
            <wp:docPr id="1917090445" name="Picture 8"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90445" name="Picture 8" descr="A graph with different colored squares&#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464514" cy="3287725"/>
                    </a:xfrm>
                    <a:prstGeom prst="rect">
                      <a:avLst/>
                    </a:prstGeom>
                  </pic:spPr>
                </pic:pic>
              </a:graphicData>
            </a:graphic>
          </wp:inline>
        </w:drawing>
      </w:r>
    </w:p>
    <w:p w14:paraId="20BD0726" w14:textId="6222F400" w:rsidR="00485B1F" w:rsidRPr="00485B1F" w:rsidRDefault="00485B1F" w:rsidP="00452A51">
      <w:pPr>
        <w:pStyle w:val="Caption"/>
      </w:pPr>
      <w:bookmarkStart w:id="272" w:name="_Toc147945419"/>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71</w:t>
      </w:r>
      <w:r w:rsidR="00C507D1">
        <w:fldChar w:fldCharType="end"/>
      </w:r>
      <w:r>
        <w:t xml:space="preserve"> </w:t>
      </w:r>
      <w:r w:rsidRPr="003113B4">
        <w:t xml:space="preserve"> </w:t>
      </w:r>
      <w:r w:rsidR="00F85F84">
        <w:t>Normalised MLP NN error histogram (CIMU) on rotational-motion with layer size of 10.</w:t>
      </w:r>
      <w:bookmarkEnd w:id="272"/>
    </w:p>
    <w:p w14:paraId="48B885C3" w14:textId="462DA3A9" w:rsidR="00350EBB" w:rsidRDefault="00485B1F" w:rsidP="0047104E">
      <w:pPr>
        <w:pStyle w:val="BodyText"/>
      </w:pPr>
      <w:r>
        <w:t>These</w:t>
      </w:r>
      <w:r w:rsidR="00D1215C">
        <w:t xml:space="preserve"> training</w:t>
      </w:r>
      <w:r>
        <w:t xml:space="preserve"> results are excellent. </w:t>
      </w:r>
      <w:r w:rsidR="00CF1727">
        <w:t>Analysing the front IMUs gives training results as per Tables 4.</w:t>
      </w:r>
      <w:r w:rsidR="003B3A02">
        <w:t>53</w:t>
      </w:r>
      <w:r w:rsidR="00CF1727">
        <w:t xml:space="preserve"> and 4.</w:t>
      </w:r>
      <w:r w:rsidR="003B3A02">
        <w:t>54</w:t>
      </w:r>
      <w:r w:rsidR="00CF1727">
        <w:t xml:space="preserve">. </w:t>
      </w:r>
      <w:r w:rsidR="00526583">
        <w:t xml:space="preserve">Processing time was similar (resolution of </w:t>
      </w:r>
      <w:proofErr w:type="gramStart"/>
      <w:r w:rsidR="00526583">
        <w:t>1</w:t>
      </w:r>
      <w:proofErr w:type="gramEnd"/>
      <w:r w:rsidR="00526583">
        <w:t xml:space="preserve"> second) but increased the R value by an average of 0.013. Using all IMUs increased the R value again by an average of 0.005.</w:t>
      </w:r>
    </w:p>
    <w:p w14:paraId="657BB0EF" w14:textId="5FEC759E" w:rsidR="00350EBB" w:rsidRDefault="00350EBB" w:rsidP="00452A51">
      <w:pPr>
        <w:pStyle w:val="Caption"/>
      </w:pPr>
      <w:bookmarkStart w:id="273" w:name="_Toc14794551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3</w:t>
      </w:r>
      <w:r w:rsidR="00C5580D">
        <w:fldChar w:fldCharType="end"/>
      </w:r>
      <w:r>
        <w:t xml:space="preserve"> </w:t>
      </w:r>
      <w:r w:rsidR="002E2632" w:rsidRPr="00CA1663">
        <w:t>Normalised</w:t>
      </w:r>
      <w:r w:rsidR="002E2632">
        <w:t xml:space="preserve"> Front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results </w:t>
      </w:r>
      <w:r w:rsidR="002E2632" w:rsidRPr="00CA1663">
        <w:t xml:space="preserve">from </w:t>
      </w:r>
      <w:r w:rsidR="002E2632">
        <w:t xml:space="preserve">rotational </w:t>
      </w:r>
      <w:r w:rsidR="002E2632" w:rsidRPr="00CA1663">
        <w:t>motion.</w:t>
      </w:r>
      <w:bookmarkEnd w:id="273"/>
    </w:p>
    <w:tbl>
      <w:tblPr>
        <w:tblStyle w:val="TableGrid"/>
        <w:tblW w:w="0" w:type="auto"/>
        <w:tblLook w:val="04A0" w:firstRow="1" w:lastRow="0" w:firstColumn="1" w:lastColumn="0" w:noHBand="0" w:noVBand="1"/>
      </w:tblPr>
      <w:tblGrid>
        <w:gridCol w:w="2265"/>
        <w:gridCol w:w="2265"/>
        <w:gridCol w:w="2265"/>
        <w:gridCol w:w="2266"/>
      </w:tblGrid>
      <w:tr w:rsidR="00350EBB" w14:paraId="150BEC30" w14:textId="77777777" w:rsidTr="000120B4">
        <w:tc>
          <w:tcPr>
            <w:tcW w:w="2265" w:type="dxa"/>
          </w:tcPr>
          <w:p w14:paraId="15739842" w14:textId="77777777" w:rsidR="00350EBB" w:rsidRDefault="00350EBB" w:rsidP="00350EBB">
            <w:pPr>
              <w:jc w:val="center"/>
            </w:pPr>
          </w:p>
        </w:tc>
        <w:tc>
          <w:tcPr>
            <w:tcW w:w="2265" w:type="dxa"/>
          </w:tcPr>
          <w:p w14:paraId="0EA4E855" w14:textId="77777777" w:rsidR="00350EBB" w:rsidRDefault="00350EBB" w:rsidP="00350EBB">
            <w:pPr>
              <w:jc w:val="center"/>
            </w:pPr>
            <w:r>
              <w:t>Observations</w:t>
            </w:r>
          </w:p>
        </w:tc>
        <w:tc>
          <w:tcPr>
            <w:tcW w:w="2265" w:type="dxa"/>
          </w:tcPr>
          <w:p w14:paraId="6771BBE0" w14:textId="77777777" w:rsidR="00350EBB" w:rsidRDefault="00350EBB" w:rsidP="00350EBB">
            <w:pPr>
              <w:jc w:val="center"/>
            </w:pPr>
            <w:r>
              <w:t>MSE</w:t>
            </w:r>
          </w:p>
        </w:tc>
        <w:tc>
          <w:tcPr>
            <w:tcW w:w="2266" w:type="dxa"/>
          </w:tcPr>
          <w:p w14:paraId="114166A8" w14:textId="77777777" w:rsidR="00350EBB" w:rsidRDefault="00350EBB" w:rsidP="00350EBB">
            <w:pPr>
              <w:jc w:val="center"/>
            </w:pPr>
            <w:r>
              <w:t>R</w:t>
            </w:r>
          </w:p>
        </w:tc>
      </w:tr>
      <w:tr w:rsidR="00350EBB" w14:paraId="76892141" w14:textId="77777777" w:rsidTr="000120B4">
        <w:tc>
          <w:tcPr>
            <w:tcW w:w="2265" w:type="dxa"/>
          </w:tcPr>
          <w:p w14:paraId="0570A6E9" w14:textId="77777777" w:rsidR="00350EBB" w:rsidRDefault="00350EBB" w:rsidP="00350EBB">
            <w:pPr>
              <w:jc w:val="center"/>
            </w:pPr>
            <w:r>
              <w:t>Training</w:t>
            </w:r>
          </w:p>
        </w:tc>
        <w:tc>
          <w:tcPr>
            <w:tcW w:w="2265" w:type="dxa"/>
          </w:tcPr>
          <w:p w14:paraId="4DBFF855" w14:textId="77777777" w:rsidR="00350EBB" w:rsidRDefault="00350EBB" w:rsidP="00350EBB">
            <w:pPr>
              <w:jc w:val="center"/>
            </w:pPr>
            <w:r>
              <w:t>4137</w:t>
            </w:r>
          </w:p>
        </w:tc>
        <w:tc>
          <w:tcPr>
            <w:tcW w:w="2265" w:type="dxa"/>
          </w:tcPr>
          <w:p w14:paraId="58A6BDDA" w14:textId="39E94558" w:rsidR="00350EBB" w:rsidRDefault="00350EBB" w:rsidP="00350EBB">
            <w:pPr>
              <w:jc w:val="center"/>
            </w:pPr>
            <w:r>
              <w:t>0.0015</w:t>
            </w:r>
          </w:p>
        </w:tc>
        <w:tc>
          <w:tcPr>
            <w:tcW w:w="2266" w:type="dxa"/>
          </w:tcPr>
          <w:p w14:paraId="0FCE4065" w14:textId="3C449179" w:rsidR="00350EBB" w:rsidRDefault="00350EBB" w:rsidP="00350EBB">
            <w:pPr>
              <w:jc w:val="center"/>
            </w:pPr>
            <w:r>
              <w:t>0.9844</w:t>
            </w:r>
          </w:p>
        </w:tc>
      </w:tr>
      <w:tr w:rsidR="00350EBB" w14:paraId="247E5D73" w14:textId="77777777" w:rsidTr="000120B4">
        <w:tc>
          <w:tcPr>
            <w:tcW w:w="2265" w:type="dxa"/>
          </w:tcPr>
          <w:p w14:paraId="05CDAE28" w14:textId="77777777" w:rsidR="00350EBB" w:rsidRDefault="00350EBB" w:rsidP="00350EBB">
            <w:pPr>
              <w:jc w:val="center"/>
            </w:pPr>
            <w:r>
              <w:t>Validation</w:t>
            </w:r>
          </w:p>
        </w:tc>
        <w:tc>
          <w:tcPr>
            <w:tcW w:w="2265" w:type="dxa"/>
          </w:tcPr>
          <w:p w14:paraId="3E9EEB9B" w14:textId="77777777" w:rsidR="00350EBB" w:rsidRDefault="00350EBB" w:rsidP="00350EBB">
            <w:pPr>
              <w:jc w:val="center"/>
            </w:pPr>
            <w:r>
              <w:t>887</w:t>
            </w:r>
          </w:p>
        </w:tc>
        <w:tc>
          <w:tcPr>
            <w:tcW w:w="2265" w:type="dxa"/>
          </w:tcPr>
          <w:p w14:paraId="71C16030" w14:textId="778C9022" w:rsidR="00350EBB" w:rsidRDefault="00350EBB" w:rsidP="00350EBB">
            <w:pPr>
              <w:jc w:val="center"/>
            </w:pPr>
            <w:r>
              <w:t>0.0015</w:t>
            </w:r>
          </w:p>
        </w:tc>
        <w:tc>
          <w:tcPr>
            <w:tcW w:w="2266" w:type="dxa"/>
          </w:tcPr>
          <w:p w14:paraId="22940B33" w14:textId="057A5808" w:rsidR="00350EBB" w:rsidRDefault="00350EBB" w:rsidP="00350EBB">
            <w:pPr>
              <w:jc w:val="center"/>
            </w:pPr>
            <w:r>
              <w:t>0.9842</w:t>
            </w:r>
          </w:p>
        </w:tc>
      </w:tr>
      <w:tr w:rsidR="00350EBB" w14:paraId="243FB6E3" w14:textId="77777777" w:rsidTr="000120B4">
        <w:tc>
          <w:tcPr>
            <w:tcW w:w="2265" w:type="dxa"/>
          </w:tcPr>
          <w:p w14:paraId="1ED3C7EA" w14:textId="77777777" w:rsidR="00350EBB" w:rsidRDefault="00350EBB" w:rsidP="00350EBB">
            <w:pPr>
              <w:jc w:val="center"/>
            </w:pPr>
            <w:r>
              <w:t>Test</w:t>
            </w:r>
          </w:p>
        </w:tc>
        <w:tc>
          <w:tcPr>
            <w:tcW w:w="2265" w:type="dxa"/>
          </w:tcPr>
          <w:p w14:paraId="3DA92C42" w14:textId="77777777" w:rsidR="00350EBB" w:rsidRDefault="00350EBB" w:rsidP="00350EBB">
            <w:pPr>
              <w:jc w:val="center"/>
            </w:pPr>
            <w:r>
              <w:t>887</w:t>
            </w:r>
          </w:p>
        </w:tc>
        <w:tc>
          <w:tcPr>
            <w:tcW w:w="2265" w:type="dxa"/>
          </w:tcPr>
          <w:p w14:paraId="1E13A80F" w14:textId="2C90B2E6" w:rsidR="00350EBB" w:rsidRDefault="00350EBB" w:rsidP="00350EBB">
            <w:pPr>
              <w:jc w:val="center"/>
            </w:pPr>
            <w:r>
              <w:t>0.0015</w:t>
            </w:r>
          </w:p>
        </w:tc>
        <w:tc>
          <w:tcPr>
            <w:tcW w:w="2266" w:type="dxa"/>
          </w:tcPr>
          <w:p w14:paraId="7323173F" w14:textId="7C0F2B97" w:rsidR="00350EBB" w:rsidRDefault="00350EBB" w:rsidP="00350EBB">
            <w:pPr>
              <w:jc w:val="center"/>
            </w:pPr>
            <w:r>
              <w:t>0.9845</w:t>
            </w:r>
          </w:p>
        </w:tc>
      </w:tr>
    </w:tbl>
    <w:p w14:paraId="3B57E4A1" w14:textId="77777777" w:rsidR="00350EBB" w:rsidRDefault="00350EBB" w:rsidP="00350EBB"/>
    <w:p w14:paraId="66866227" w14:textId="0D690578" w:rsidR="00350EBB" w:rsidRDefault="00350EBB" w:rsidP="00452A51">
      <w:pPr>
        <w:pStyle w:val="Caption"/>
      </w:pPr>
      <w:bookmarkStart w:id="274" w:name="_Toc147945513"/>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4</w:t>
      </w:r>
      <w:r w:rsidR="00C5580D">
        <w:fldChar w:fldCharType="end"/>
      </w:r>
      <w:r>
        <w:t xml:space="preserve"> </w:t>
      </w:r>
      <w:r w:rsidR="002E2632" w:rsidRPr="00CA1663">
        <w:t>Normalised</w:t>
      </w:r>
      <w:r w:rsidR="002E2632">
        <w:t xml:space="preserve"> Front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bookmarkEnd w:id="274"/>
    </w:p>
    <w:tbl>
      <w:tblPr>
        <w:tblStyle w:val="TableGrid"/>
        <w:tblW w:w="0" w:type="auto"/>
        <w:tblLook w:val="04A0" w:firstRow="1" w:lastRow="0" w:firstColumn="1" w:lastColumn="0" w:noHBand="0" w:noVBand="1"/>
      </w:tblPr>
      <w:tblGrid>
        <w:gridCol w:w="2265"/>
        <w:gridCol w:w="2265"/>
        <w:gridCol w:w="2265"/>
        <w:gridCol w:w="2266"/>
      </w:tblGrid>
      <w:tr w:rsidR="00350EBB" w14:paraId="3DB0C828" w14:textId="77777777" w:rsidTr="00350EBB">
        <w:tc>
          <w:tcPr>
            <w:tcW w:w="2265" w:type="dxa"/>
          </w:tcPr>
          <w:p w14:paraId="480F181D" w14:textId="15F392A2" w:rsidR="00350EBB" w:rsidRDefault="00350EBB" w:rsidP="00D90C25">
            <w:pPr>
              <w:jc w:val="center"/>
            </w:pPr>
            <w:r>
              <w:t>Unit</w:t>
            </w:r>
          </w:p>
        </w:tc>
        <w:tc>
          <w:tcPr>
            <w:tcW w:w="2265" w:type="dxa"/>
          </w:tcPr>
          <w:p w14:paraId="061CE1C3" w14:textId="4062FD88" w:rsidR="00350EBB" w:rsidRDefault="00350EBB" w:rsidP="00D90C25">
            <w:pPr>
              <w:jc w:val="center"/>
            </w:pPr>
            <w:r>
              <w:t>Initial Value</w:t>
            </w:r>
          </w:p>
        </w:tc>
        <w:tc>
          <w:tcPr>
            <w:tcW w:w="2265" w:type="dxa"/>
          </w:tcPr>
          <w:p w14:paraId="1D0DA56C" w14:textId="3FAD710D" w:rsidR="00350EBB" w:rsidRDefault="00350EBB" w:rsidP="00D90C25">
            <w:pPr>
              <w:jc w:val="center"/>
            </w:pPr>
            <w:r>
              <w:t>Stopped Value</w:t>
            </w:r>
          </w:p>
        </w:tc>
        <w:tc>
          <w:tcPr>
            <w:tcW w:w="2266" w:type="dxa"/>
          </w:tcPr>
          <w:p w14:paraId="2F8FE0D3" w14:textId="2E462D56" w:rsidR="00350EBB" w:rsidRDefault="00350EBB" w:rsidP="00D90C25">
            <w:pPr>
              <w:jc w:val="center"/>
            </w:pPr>
            <w:r>
              <w:t>Target Value</w:t>
            </w:r>
          </w:p>
        </w:tc>
      </w:tr>
      <w:tr w:rsidR="00350EBB" w14:paraId="559FF00C" w14:textId="77777777" w:rsidTr="00350EBB">
        <w:tc>
          <w:tcPr>
            <w:tcW w:w="2265" w:type="dxa"/>
          </w:tcPr>
          <w:p w14:paraId="41FB87A3" w14:textId="51BE1CFB" w:rsidR="00350EBB" w:rsidRDefault="00350EBB" w:rsidP="00D90C25">
            <w:pPr>
              <w:jc w:val="center"/>
            </w:pPr>
            <w:r>
              <w:t>Epoch</w:t>
            </w:r>
          </w:p>
        </w:tc>
        <w:tc>
          <w:tcPr>
            <w:tcW w:w="2265" w:type="dxa"/>
          </w:tcPr>
          <w:p w14:paraId="698F61A3" w14:textId="359B4385" w:rsidR="00350EBB" w:rsidRDefault="00350EBB" w:rsidP="00D90C25">
            <w:pPr>
              <w:jc w:val="center"/>
            </w:pPr>
            <w:r>
              <w:t>0</w:t>
            </w:r>
          </w:p>
        </w:tc>
        <w:tc>
          <w:tcPr>
            <w:tcW w:w="2265" w:type="dxa"/>
          </w:tcPr>
          <w:p w14:paraId="3CA199DC" w14:textId="5898467D" w:rsidR="00350EBB" w:rsidRDefault="00350EBB" w:rsidP="00D90C25">
            <w:pPr>
              <w:jc w:val="center"/>
            </w:pPr>
            <w:r>
              <w:t>53</w:t>
            </w:r>
          </w:p>
        </w:tc>
        <w:tc>
          <w:tcPr>
            <w:tcW w:w="2266" w:type="dxa"/>
          </w:tcPr>
          <w:p w14:paraId="1E985920" w14:textId="1C5D47FB" w:rsidR="00350EBB" w:rsidRDefault="00350EBB" w:rsidP="00D90C25">
            <w:pPr>
              <w:jc w:val="center"/>
            </w:pPr>
            <w:r>
              <w:t>1000</w:t>
            </w:r>
          </w:p>
        </w:tc>
      </w:tr>
      <w:tr w:rsidR="00350EBB" w14:paraId="3EC179C6" w14:textId="77777777" w:rsidTr="00350EBB">
        <w:tc>
          <w:tcPr>
            <w:tcW w:w="2265" w:type="dxa"/>
          </w:tcPr>
          <w:p w14:paraId="6613FBAF" w14:textId="3269BE63" w:rsidR="00350EBB" w:rsidRDefault="00350EBB" w:rsidP="00D90C25">
            <w:pPr>
              <w:jc w:val="center"/>
            </w:pPr>
            <w:r>
              <w:t>Elapsed Time</w:t>
            </w:r>
          </w:p>
        </w:tc>
        <w:tc>
          <w:tcPr>
            <w:tcW w:w="2265" w:type="dxa"/>
          </w:tcPr>
          <w:p w14:paraId="27AB432A" w14:textId="3EDACB88" w:rsidR="00350EBB" w:rsidRDefault="00350EBB" w:rsidP="00D90C25">
            <w:pPr>
              <w:jc w:val="center"/>
            </w:pPr>
            <w:r>
              <w:t>-</w:t>
            </w:r>
          </w:p>
        </w:tc>
        <w:tc>
          <w:tcPr>
            <w:tcW w:w="2265" w:type="dxa"/>
          </w:tcPr>
          <w:p w14:paraId="703C6CE2" w14:textId="7356ECDB" w:rsidR="00350EBB" w:rsidRDefault="00350EBB" w:rsidP="00D90C25">
            <w:pPr>
              <w:jc w:val="center"/>
            </w:pPr>
            <w:r>
              <w:t>00:00:0</w:t>
            </w:r>
            <w:r w:rsidR="00526583">
              <w:t>4</w:t>
            </w:r>
          </w:p>
        </w:tc>
        <w:tc>
          <w:tcPr>
            <w:tcW w:w="2266" w:type="dxa"/>
          </w:tcPr>
          <w:p w14:paraId="592A1701" w14:textId="64007AC4" w:rsidR="00350EBB" w:rsidRDefault="00350EBB" w:rsidP="00D90C25">
            <w:pPr>
              <w:jc w:val="center"/>
            </w:pPr>
            <w:r>
              <w:t>-</w:t>
            </w:r>
          </w:p>
        </w:tc>
      </w:tr>
      <w:tr w:rsidR="00350EBB" w14:paraId="707F0352" w14:textId="77777777" w:rsidTr="00350EBB">
        <w:tc>
          <w:tcPr>
            <w:tcW w:w="2265" w:type="dxa"/>
          </w:tcPr>
          <w:p w14:paraId="453F5A6E" w14:textId="5AF13378" w:rsidR="00350EBB" w:rsidRDefault="00350EBB" w:rsidP="00D90C25">
            <w:pPr>
              <w:jc w:val="center"/>
            </w:pPr>
            <w:r>
              <w:t>Performance</w:t>
            </w:r>
          </w:p>
        </w:tc>
        <w:tc>
          <w:tcPr>
            <w:tcW w:w="2265" w:type="dxa"/>
          </w:tcPr>
          <w:p w14:paraId="2A7D0B06" w14:textId="671A4538" w:rsidR="00350EBB" w:rsidRDefault="00350EBB" w:rsidP="00D90C25">
            <w:pPr>
              <w:jc w:val="center"/>
            </w:pPr>
            <w:r>
              <w:t>0.518</w:t>
            </w:r>
          </w:p>
        </w:tc>
        <w:tc>
          <w:tcPr>
            <w:tcW w:w="2265" w:type="dxa"/>
          </w:tcPr>
          <w:p w14:paraId="1A1CAF96" w14:textId="2F25229C" w:rsidR="00350EBB" w:rsidRDefault="00350EBB" w:rsidP="00D90C25">
            <w:pPr>
              <w:jc w:val="center"/>
            </w:pPr>
            <w:r>
              <w:t>0.00147</w:t>
            </w:r>
          </w:p>
        </w:tc>
        <w:tc>
          <w:tcPr>
            <w:tcW w:w="2266" w:type="dxa"/>
          </w:tcPr>
          <w:p w14:paraId="5988CF21" w14:textId="76D3AA0C" w:rsidR="00350EBB" w:rsidRDefault="00350EBB" w:rsidP="00D90C25">
            <w:pPr>
              <w:jc w:val="center"/>
            </w:pPr>
            <w:r>
              <w:t>0</w:t>
            </w:r>
          </w:p>
        </w:tc>
      </w:tr>
      <w:tr w:rsidR="00350EBB" w14:paraId="31D22C34" w14:textId="77777777" w:rsidTr="00350EBB">
        <w:tc>
          <w:tcPr>
            <w:tcW w:w="2265" w:type="dxa"/>
          </w:tcPr>
          <w:p w14:paraId="03D1808A" w14:textId="76B72F85" w:rsidR="00350EBB" w:rsidRDefault="00350EBB" w:rsidP="00D90C25">
            <w:pPr>
              <w:jc w:val="center"/>
            </w:pPr>
            <w:r>
              <w:t>Gradient</w:t>
            </w:r>
          </w:p>
        </w:tc>
        <w:tc>
          <w:tcPr>
            <w:tcW w:w="2265" w:type="dxa"/>
          </w:tcPr>
          <w:p w14:paraId="173CF099" w14:textId="363232D0" w:rsidR="00350EBB" w:rsidRDefault="00350EBB" w:rsidP="00D90C25">
            <w:pPr>
              <w:jc w:val="center"/>
            </w:pPr>
            <w:r>
              <w:t>0.924</w:t>
            </w:r>
          </w:p>
        </w:tc>
        <w:tc>
          <w:tcPr>
            <w:tcW w:w="2265" w:type="dxa"/>
          </w:tcPr>
          <w:p w14:paraId="17E6D57B" w14:textId="62AC54D1" w:rsidR="00350EBB" w:rsidRDefault="00350EBB" w:rsidP="00D90C25">
            <w:pPr>
              <w:jc w:val="center"/>
            </w:pPr>
            <w:r>
              <w:t>3.39e-05</w:t>
            </w:r>
          </w:p>
        </w:tc>
        <w:tc>
          <w:tcPr>
            <w:tcW w:w="2266" w:type="dxa"/>
          </w:tcPr>
          <w:p w14:paraId="0D98967F" w14:textId="39C1776E" w:rsidR="00350EBB" w:rsidRDefault="00350EBB" w:rsidP="00D90C25">
            <w:pPr>
              <w:jc w:val="center"/>
            </w:pPr>
            <w:r>
              <w:t>1e-07</w:t>
            </w:r>
          </w:p>
        </w:tc>
      </w:tr>
      <w:tr w:rsidR="00350EBB" w14:paraId="24EC3893" w14:textId="77777777" w:rsidTr="00350EBB">
        <w:tc>
          <w:tcPr>
            <w:tcW w:w="2265" w:type="dxa"/>
          </w:tcPr>
          <w:p w14:paraId="04B099ED" w14:textId="679324B6" w:rsidR="00350EBB" w:rsidRDefault="00350EBB" w:rsidP="00D90C25">
            <w:pPr>
              <w:jc w:val="center"/>
            </w:pPr>
            <w:r>
              <w:t>Mu</w:t>
            </w:r>
          </w:p>
        </w:tc>
        <w:tc>
          <w:tcPr>
            <w:tcW w:w="2265" w:type="dxa"/>
          </w:tcPr>
          <w:p w14:paraId="060DD4BF" w14:textId="6C534A0F" w:rsidR="00350EBB" w:rsidRDefault="00350EBB" w:rsidP="00D90C25">
            <w:pPr>
              <w:jc w:val="center"/>
            </w:pPr>
            <w:r>
              <w:t>0.001</w:t>
            </w:r>
          </w:p>
        </w:tc>
        <w:tc>
          <w:tcPr>
            <w:tcW w:w="2265" w:type="dxa"/>
          </w:tcPr>
          <w:p w14:paraId="5BA746FA" w14:textId="0CD2089C" w:rsidR="00350EBB" w:rsidRDefault="00350EBB" w:rsidP="00D90C25">
            <w:pPr>
              <w:jc w:val="center"/>
            </w:pPr>
            <w:r>
              <w:t>1e-06</w:t>
            </w:r>
          </w:p>
        </w:tc>
        <w:tc>
          <w:tcPr>
            <w:tcW w:w="2266" w:type="dxa"/>
          </w:tcPr>
          <w:p w14:paraId="3B5AC960" w14:textId="6308E310" w:rsidR="00350EBB" w:rsidRDefault="00350EBB" w:rsidP="00D90C25">
            <w:pPr>
              <w:jc w:val="center"/>
            </w:pPr>
            <w:r>
              <w:t>1e</w:t>
            </w:r>
            <w:r w:rsidR="00526583">
              <w:t>+10</w:t>
            </w:r>
          </w:p>
        </w:tc>
      </w:tr>
      <w:tr w:rsidR="00350EBB" w14:paraId="4EE80EAA" w14:textId="77777777" w:rsidTr="00350EBB">
        <w:tc>
          <w:tcPr>
            <w:tcW w:w="2265" w:type="dxa"/>
          </w:tcPr>
          <w:p w14:paraId="2432F7BC" w14:textId="50E7189E" w:rsidR="00350EBB" w:rsidRDefault="00350EBB" w:rsidP="00D90C25">
            <w:pPr>
              <w:jc w:val="center"/>
            </w:pPr>
            <w:r>
              <w:t>Validation Checks</w:t>
            </w:r>
          </w:p>
        </w:tc>
        <w:tc>
          <w:tcPr>
            <w:tcW w:w="2265" w:type="dxa"/>
          </w:tcPr>
          <w:p w14:paraId="5256A590" w14:textId="3CEC6C8F" w:rsidR="00350EBB" w:rsidRDefault="00350EBB" w:rsidP="00D90C25">
            <w:pPr>
              <w:jc w:val="center"/>
            </w:pPr>
            <w:r>
              <w:t>0</w:t>
            </w:r>
          </w:p>
        </w:tc>
        <w:tc>
          <w:tcPr>
            <w:tcW w:w="2265" w:type="dxa"/>
          </w:tcPr>
          <w:p w14:paraId="611A5CFA" w14:textId="13448895" w:rsidR="00350EBB" w:rsidRDefault="00350EBB" w:rsidP="00D90C25">
            <w:pPr>
              <w:jc w:val="center"/>
            </w:pPr>
            <w:r>
              <w:t>6</w:t>
            </w:r>
          </w:p>
        </w:tc>
        <w:tc>
          <w:tcPr>
            <w:tcW w:w="2266" w:type="dxa"/>
          </w:tcPr>
          <w:p w14:paraId="4B6DD097" w14:textId="5F5E0F0B" w:rsidR="00350EBB" w:rsidRDefault="00350EBB" w:rsidP="00D90C25">
            <w:pPr>
              <w:jc w:val="center"/>
            </w:pPr>
            <w:r>
              <w:t>6</w:t>
            </w:r>
          </w:p>
        </w:tc>
      </w:tr>
    </w:tbl>
    <w:p w14:paraId="1686F2C9" w14:textId="53E9754A" w:rsidR="00CF1727" w:rsidRDefault="00350EBB" w:rsidP="0047104E">
      <w:pPr>
        <w:pStyle w:val="BodyText"/>
      </w:pPr>
      <w:r>
        <w:br/>
      </w:r>
      <w:r w:rsidR="00CF1727">
        <w:t>Analysing all IMUs gives training results as per Tables 4.</w:t>
      </w:r>
      <w:r w:rsidR="003B3A02">
        <w:t>55</w:t>
      </w:r>
      <w:r w:rsidR="00CF1727">
        <w:t xml:space="preserve"> and 4.</w:t>
      </w:r>
      <w:r w:rsidR="003B3A02">
        <w:t>56</w:t>
      </w:r>
      <w:r w:rsidR="00526583">
        <w:t>.</w:t>
      </w:r>
    </w:p>
    <w:p w14:paraId="04517EC0" w14:textId="77777777" w:rsidR="002E2632" w:rsidRDefault="002E2632">
      <w:pPr>
        <w:rPr>
          <w:rFonts w:ascii="Calibri" w:hAnsi="Calibri"/>
          <w:noProof/>
          <w:szCs w:val="20"/>
        </w:rPr>
      </w:pPr>
      <w:r>
        <w:br w:type="page"/>
      </w:r>
    </w:p>
    <w:p w14:paraId="2571DC2A" w14:textId="3E4572D9" w:rsidR="00526583" w:rsidRDefault="00526583" w:rsidP="00452A51">
      <w:pPr>
        <w:pStyle w:val="Caption"/>
      </w:pPr>
      <w:bookmarkStart w:id="275" w:name="_Toc147945514"/>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5</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results </w:t>
      </w:r>
      <w:r w:rsidR="002E2632" w:rsidRPr="00CA1663">
        <w:t xml:space="preserve">from </w:t>
      </w:r>
      <w:r w:rsidR="002E2632">
        <w:t xml:space="preserve">rotational </w:t>
      </w:r>
      <w:r w:rsidR="002E2632" w:rsidRPr="00CA1663">
        <w:t>motion.</w:t>
      </w:r>
      <w:bookmarkEnd w:id="275"/>
    </w:p>
    <w:tbl>
      <w:tblPr>
        <w:tblStyle w:val="TableGrid"/>
        <w:tblW w:w="0" w:type="auto"/>
        <w:tblLook w:val="04A0" w:firstRow="1" w:lastRow="0" w:firstColumn="1" w:lastColumn="0" w:noHBand="0" w:noVBand="1"/>
      </w:tblPr>
      <w:tblGrid>
        <w:gridCol w:w="2265"/>
        <w:gridCol w:w="2265"/>
        <w:gridCol w:w="2265"/>
        <w:gridCol w:w="2266"/>
      </w:tblGrid>
      <w:tr w:rsidR="00350EBB" w14:paraId="0ED727BE" w14:textId="77777777" w:rsidTr="000120B4">
        <w:tc>
          <w:tcPr>
            <w:tcW w:w="2265" w:type="dxa"/>
          </w:tcPr>
          <w:p w14:paraId="0CF3883D" w14:textId="77777777" w:rsidR="00350EBB" w:rsidRDefault="00350EBB" w:rsidP="000120B4">
            <w:pPr>
              <w:jc w:val="center"/>
            </w:pPr>
          </w:p>
        </w:tc>
        <w:tc>
          <w:tcPr>
            <w:tcW w:w="2265" w:type="dxa"/>
          </w:tcPr>
          <w:p w14:paraId="75BE5699" w14:textId="77777777" w:rsidR="00350EBB" w:rsidRDefault="00350EBB" w:rsidP="000120B4">
            <w:pPr>
              <w:jc w:val="center"/>
            </w:pPr>
            <w:r>
              <w:t>Observations</w:t>
            </w:r>
          </w:p>
        </w:tc>
        <w:tc>
          <w:tcPr>
            <w:tcW w:w="2265" w:type="dxa"/>
          </w:tcPr>
          <w:p w14:paraId="220D2A40" w14:textId="77777777" w:rsidR="00350EBB" w:rsidRDefault="00350EBB" w:rsidP="000120B4">
            <w:pPr>
              <w:jc w:val="center"/>
            </w:pPr>
            <w:r>
              <w:t>MSE</w:t>
            </w:r>
          </w:p>
        </w:tc>
        <w:tc>
          <w:tcPr>
            <w:tcW w:w="2266" w:type="dxa"/>
          </w:tcPr>
          <w:p w14:paraId="6E1AA274" w14:textId="77777777" w:rsidR="00350EBB" w:rsidRDefault="00350EBB" w:rsidP="000120B4">
            <w:pPr>
              <w:jc w:val="center"/>
            </w:pPr>
            <w:r>
              <w:t>R</w:t>
            </w:r>
          </w:p>
        </w:tc>
      </w:tr>
      <w:tr w:rsidR="00350EBB" w14:paraId="1D7266FC" w14:textId="77777777" w:rsidTr="000120B4">
        <w:tc>
          <w:tcPr>
            <w:tcW w:w="2265" w:type="dxa"/>
          </w:tcPr>
          <w:p w14:paraId="6F1C5134" w14:textId="77777777" w:rsidR="00350EBB" w:rsidRDefault="00350EBB" w:rsidP="000120B4">
            <w:pPr>
              <w:jc w:val="center"/>
            </w:pPr>
            <w:r>
              <w:t>Training</w:t>
            </w:r>
          </w:p>
        </w:tc>
        <w:tc>
          <w:tcPr>
            <w:tcW w:w="2265" w:type="dxa"/>
          </w:tcPr>
          <w:p w14:paraId="2C642609" w14:textId="77777777" w:rsidR="00350EBB" w:rsidRDefault="00350EBB" w:rsidP="000120B4">
            <w:pPr>
              <w:jc w:val="center"/>
            </w:pPr>
            <w:r>
              <w:t>4137</w:t>
            </w:r>
          </w:p>
        </w:tc>
        <w:tc>
          <w:tcPr>
            <w:tcW w:w="2265" w:type="dxa"/>
          </w:tcPr>
          <w:p w14:paraId="191401B6" w14:textId="118E1FF9" w:rsidR="00350EBB" w:rsidRDefault="00350EBB" w:rsidP="000120B4">
            <w:pPr>
              <w:jc w:val="center"/>
            </w:pPr>
            <w:r>
              <w:t>0.0010</w:t>
            </w:r>
          </w:p>
        </w:tc>
        <w:tc>
          <w:tcPr>
            <w:tcW w:w="2266" w:type="dxa"/>
          </w:tcPr>
          <w:p w14:paraId="2F925FCF" w14:textId="698BD80E" w:rsidR="00350EBB" w:rsidRDefault="00350EBB" w:rsidP="000120B4">
            <w:pPr>
              <w:jc w:val="center"/>
            </w:pPr>
            <w:r>
              <w:t>0.9894</w:t>
            </w:r>
          </w:p>
        </w:tc>
      </w:tr>
      <w:tr w:rsidR="00350EBB" w14:paraId="77695016" w14:textId="77777777" w:rsidTr="000120B4">
        <w:tc>
          <w:tcPr>
            <w:tcW w:w="2265" w:type="dxa"/>
          </w:tcPr>
          <w:p w14:paraId="48E5A2C5" w14:textId="77777777" w:rsidR="00350EBB" w:rsidRDefault="00350EBB" w:rsidP="000120B4">
            <w:pPr>
              <w:jc w:val="center"/>
            </w:pPr>
            <w:r>
              <w:t>Validation</w:t>
            </w:r>
          </w:p>
        </w:tc>
        <w:tc>
          <w:tcPr>
            <w:tcW w:w="2265" w:type="dxa"/>
          </w:tcPr>
          <w:p w14:paraId="2CA23583" w14:textId="77777777" w:rsidR="00350EBB" w:rsidRDefault="00350EBB" w:rsidP="000120B4">
            <w:pPr>
              <w:jc w:val="center"/>
            </w:pPr>
            <w:r>
              <w:t>887</w:t>
            </w:r>
          </w:p>
        </w:tc>
        <w:tc>
          <w:tcPr>
            <w:tcW w:w="2265" w:type="dxa"/>
          </w:tcPr>
          <w:p w14:paraId="65EBA32D" w14:textId="175FB895" w:rsidR="00350EBB" w:rsidRDefault="00350EBB" w:rsidP="000120B4">
            <w:pPr>
              <w:jc w:val="center"/>
            </w:pPr>
            <w:r>
              <w:t>0.0011</w:t>
            </w:r>
          </w:p>
        </w:tc>
        <w:tc>
          <w:tcPr>
            <w:tcW w:w="2266" w:type="dxa"/>
          </w:tcPr>
          <w:p w14:paraId="1BDFE538" w14:textId="7C1CF1CE" w:rsidR="00350EBB" w:rsidRDefault="00350EBB" w:rsidP="000120B4">
            <w:pPr>
              <w:jc w:val="center"/>
            </w:pPr>
            <w:r>
              <w:t>0.9882</w:t>
            </w:r>
          </w:p>
        </w:tc>
      </w:tr>
      <w:tr w:rsidR="00350EBB" w14:paraId="7E16418B" w14:textId="77777777" w:rsidTr="000120B4">
        <w:tc>
          <w:tcPr>
            <w:tcW w:w="2265" w:type="dxa"/>
          </w:tcPr>
          <w:p w14:paraId="1E32456B" w14:textId="77777777" w:rsidR="00350EBB" w:rsidRDefault="00350EBB" w:rsidP="000120B4">
            <w:pPr>
              <w:jc w:val="center"/>
            </w:pPr>
            <w:r>
              <w:t>Test</w:t>
            </w:r>
          </w:p>
        </w:tc>
        <w:tc>
          <w:tcPr>
            <w:tcW w:w="2265" w:type="dxa"/>
          </w:tcPr>
          <w:p w14:paraId="099DE33B" w14:textId="77777777" w:rsidR="00350EBB" w:rsidRDefault="00350EBB" w:rsidP="000120B4">
            <w:pPr>
              <w:jc w:val="center"/>
            </w:pPr>
            <w:r>
              <w:t>887</w:t>
            </w:r>
          </w:p>
        </w:tc>
        <w:tc>
          <w:tcPr>
            <w:tcW w:w="2265" w:type="dxa"/>
          </w:tcPr>
          <w:p w14:paraId="0922FB3F" w14:textId="435C5DDB" w:rsidR="00350EBB" w:rsidRDefault="00350EBB" w:rsidP="000120B4">
            <w:pPr>
              <w:jc w:val="center"/>
            </w:pPr>
            <w:r>
              <w:t>0.0011</w:t>
            </w:r>
          </w:p>
        </w:tc>
        <w:tc>
          <w:tcPr>
            <w:tcW w:w="2266" w:type="dxa"/>
          </w:tcPr>
          <w:p w14:paraId="1E0D44D4" w14:textId="75F42CDE" w:rsidR="00350EBB" w:rsidRDefault="00350EBB" w:rsidP="000120B4">
            <w:pPr>
              <w:jc w:val="center"/>
            </w:pPr>
            <w:r>
              <w:t>0.9885</w:t>
            </w:r>
          </w:p>
        </w:tc>
      </w:tr>
    </w:tbl>
    <w:p w14:paraId="52E51163" w14:textId="0953B5F1" w:rsidR="00350EBB" w:rsidRDefault="00526583" w:rsidP="00452A51">
      <w:pPr>
        <w:pStyle w:val="Caption"/>
      </w:pPr>
      <w:bookmarkStart w:id="276" w:name="_Toc147945515"/>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6</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bookmarkEnd w:id="276"/>
    </w:p>
    <w:tbl>
      <w:tblPr>
        <w:tblStyle w:val="TableGrid"/>
        <w:tblW w:w="0" w:type="auto"/>
        <w:tblLook w:val="04A0" w:firstRow="1" w:lastRow="0" w:firstColumn="1" w:lastColumn="0" w:noHBand="0" w:noVBand="1"/>
      </w:tblPr>
      <w:tblGrid>
        <w:gridCol w:w="2265"/>
        <w:gridCol w:w="2265"/>
        <w:gridCol w:w="2265"/>
        <w:gridCol w:w="2266"/>
      </w:tblGrid>
      <w:tr w:rsidR="00526583" w14:paraId="1EF1AF55" w14:textId="77777777" w:rsidTr="000120B4">
        <w:tc>
          <w:tcPr>
            <w:tcW w:w="2265" w:type="dxa"/>
          </w:tcPr>
          <w:p w14:paraId="51C22564" w14:textId="77777777" w:rsidR="00526583" w:rsidRDefault="00526583" w:rsidP="000120B4">
            <w:pPr>
              <w:jc w:val="center"/>
            </w:pPr>
            <w:r>
              <w:t>Unit</w:t>
            </w:r>
          </w:p>
        </w:tc>
        <w:tc>
          <w:tcPr>
            <w:tcW w:w="2265" w:type="dxa"/>
          </w:tcPr>
          <w:p w14:paraId="2021442C" w14:textId="77777777" w:rsidR="00526583" w:rsidRDefault="00526583" w:rsidP="000120B4">
            <w:pPr>
              <w:jc w:val="center"/>
            </w:pPr>
            <w:r>
              <w:t>Initial Value</w:t>
            </w:r>
          </w:p>
        </w:tc>
        <w:tc>
          <w:tcPr>
            <w:tcW w:w="2265" w:type="dxa"/>
          </w:tcPr>
          <w:p w14:paraId="37411378" w14:textId="77777777" w:rsidR="00526583" w:rsidRDefault="00526583" w:rsidP="000120B4">
            <w:pPr>
              <w:jc w:val="center"/>
            </w:pPr>
            <w:r>
              <w:t>Stopped Value</w:t>
            </w:r>
          </w:p>
        </w:tc>
        <w:tc>
          <w:tcPr>
            <w:tcW w:w="2266" w:type="dxa"/>
          </w:tcPr>
          <w:p w14:paraId="5694A102" w14:textId="77777777" w:rsidR="00526583" w:rsidRDefault="00526583" w:rsidP="000120B4">
            <w:pPr>
              <w:jc w:val="center"/>
            </w:pPr>
            <w:r>
              <w:t>Target Value</w:t>
            </w:r>
          </w:p>
        </w:tc>
      </w:tr>
      <w:tr w:rsidR="00526583" w14:paraId="5B73E68E" w14:textId="77777777" w:rsidTr="000120B4">
        <w:tc>
          <w:tcPr>
            <w:tcW w:w="2265" w:type="dxa"/>
          </w:tcPr>
          <w:p w14:paraId="38E00F0B" w14:textId="77777777" w:rsidR="00526583" w:rsidRDefault="00526583" w:rsidP="000120B4">
            <w:pPr>
              <w:jc w:val="center"/>
            </w:pPr>
            <w:r>
              <w:t>Epoch</w:t>
            </w:r>
          </w:p>
        </w:tc>
        <w:tc>
          <w:tcPr>
            <w:tcW w:w="2265" w:type="dxa"/>
          </w:tcPr>
          <w:p w14:paraId="06ADF78F" w14:textId="77777777" w:rsidR="00526583" w:rsidRDefault="00526583" w:rsidP="000120B4">
            <w:pPr>
              <w:jc w:val="center"/>
            </w:pPr>
            <w:r>
              <w:t>0</w:t>
            </w:r>
          </w:p>
        </w:tc>
        <w:tc>
          <w:tcPr>
            <w:tcW w:w="2265" w:type="dxa"/>
          </w:tcPr>
          <w:p w14:paraId="5AFEE544" w14:textId="7DC20A9A" w:rsidR="00526583" w:rsidRDefault="00526583" w:rsidP="000120B4">
            <w:pPr>
              <w:jc w:val="center"/>
            </w:pPr>
            <w:r>
              <w:t>35</w:t>
            </w:r>
          </w:p>
        </w:tc>
        <w:tc>
          <w:tcPr>
            <w:tcW w:w="2266" w:type="dxa"/>
          </w:tcPr>
          <w:p w14:paraId="7FAE4401" w14:textId="77777777" w:rsidR="00526583" w:rsidRDefault="00526583" w:rsidP="000120B4">
            <w:pPr>
              <w:jc w:val="center"/>
            </w:pPr>
            <w:r>
              <w:t>1000</w:t>
            </w:r>
          </w:p>
        </w:tc>
      </w:tr>
      <w:tr w:rsidR="00526583" w14:paraId="423B5183" w14:textId="77777777" w:rsidTr="000120B4">
        <w:tc>
          <w:tcPr>
            <w:tcW w:w="2265" w:type="dxa"/>
          </w:tcPr>
          <w:p w14:paraId="0860A9BC" w14:textId="77777777" w:rsidR="00526583" w:rsidRDefault="00526583" w:rsidP="000120B4">
            <w:pPr>
              <w:jc w:val="center"/>
            </w:pPr>
            <w:r>
              <w:t>Elapsed Time</w:t>
            </w:r>
          </w:p>
        </w:tc>
        <w:tc>
          <w:tcPr>
            <w:tcW w:w="2265" w:type="dxa"/>
          </w:tcPr>
          <w:p w14:paraId="7F5C4418" w14:textId="77777777" w:rsidR="00526583" w:rsidRDefault="00526583" w:rsidP="000120B4">
            <w:pPr>
              <w:jc w:val="center"/>
            </w:pPr>
            <w:r>
              <w:t>-</w:t>
            </w:r>
          </w:p>
        </w:tc>
        <w:tc>
          <w:tcPr>
            <w:tcW w:w="2265" w:type="dxa"/>
          </w:tcPr>
          <w:p w14:paraId="11AD52C5" w14:textId="31935C24" w:rsidR="00526583" w:rsidRDefault="00526583" w:rsidP="000120B4">
            <w:pPr>
              <w:jc w:val="center"/>
            </w:pPr>
            <w:r>
              <w:t>00:00:04</w:t>
            </w:r>
          </w:p>
        </w:tc>
        <w:tc>
          <w:tcPr>
            <w:tcW w:w="2266" w:type="dxa"/>
          </w:tcPr>
          <w:p w14:paraId="414D0165" w14:textId="77777777" w:rsidR="00526583" w:rsidRDefault="00526583" w:rsidP="000120B4">
            <w:pPr>
              <w:jc w:val="center"/>
            </w:pPr>
            <w:r>
              <w:t>-</w:t>
            </w:r>
          </w:p>
        </w:tc>
      </w:tr>
      <w:tr w:rsidR="00526583" w14:paraId="404C94B4" w14:textId="77777777" w:rsidTr="000120B4">
        <w:tc>
          <w:tcPr>
            <w:tcW w:w="2265" w:type="dxa"/>
          </w:tcPr>
          <w:p w14:paraId="78B2F5EA" w14:textId="77777777" w:rsidR="00526583" w:rsidRDefault="00526583" w:rsidP="000120B4">
            <w:pPr>
              <w:jc w:val="center"/>
            </w:pPr>
            <w:r>
              <w:t>Performance</w:t>
            </w:r>
          </w:p>
        </w:tc>
        <w:tc>
          <w:tcPr>
            <w:tcW w:w="2265" w:type="dxa"/>
          </w:tcPr>
          <w:p w14:paraId="0490FE5C" w14:textId="77777777" w:rsidR="00526583" w:rsidRDefault="00526583" w:rsidP="000120B4">
            <w:pPr>
              <w:jc w:val="center"/>
            </w:pPr>
            <w:r>
              <w:t>0.518</w:t>
            </w:r>
          </w:p>
        </w:tc>
        <w:tc>
          <w:tcPr>
            <w:tcW w:w="2265" w:type="dxa"/>
          </w:tcPr>
          <w:p w14:paraId="497AB5B6" w14:textId="7DE14970" w:rsidR="00526583" w:rsidRDefault="00526583" w:rsidP="000120B4">
            <w:pPr>
              <w:jc w:val="center"/>
            </w:pPr>
            <w:r>
              <w:t>0.00101</w:t>
            </w:r>
          </w:p>
        </w:tc>
        <w:tc>
          <w:tcPr>
            <w:tcW w:w="2266" w:type="dxa"/>
          </w:tcPr>
          <w:p w14:paraId="0399D9FE" w14:textId="77777777" w:rsidR="00526583" w:rsidRDefault="00526583" w:rsidP="000120B4">
            <w:pPr>
              <w:jc w:val="center"/>
            </w:pPr>
            <w:r>
              <w:t>0</w:t>
            </w:r>
          </w:p>
        </w:tc>
      </w:tr>
      <w:tr w:rsidR="00526583" w14:paraId="716041CE" w14:textId="77777777" w:rsidTr="000120B4">
        <w:tc>
          <w:tcPr>
            <w:tcW w:w="2265" w:type="dxa"/>
          </w:tcPr>
          <w:p w14:paraId="54F19668" w14:textId="77777777" w:rsidR="00526583" w:rsidRDefault="00526583" w:rsidP="000120B4">
            <w:pPr>
              <w:jc w:val="center"/>
            </w:pPr>
            <w:r>
              <w:t>Gradient</w:t>
            </w:r>
          </w:p>
        </w:tc>
        <w:tc>
          <w:tcPr>
            <w:tcW w:w="2265" w:type="dxa"/>
          </w:tcPr>
          <w:p w14:paraId="5323E587" w14:textId="77777777" w:rsidR="00526583" w:rsidRDefault="00526583" w:rsidP="000120B4">
            <w:pPr>
              <w:jc w:val="center"/>
            </w:pPr>
            <w:r>
              <w:t>0.924</w:t>
            </w:r>
          </w:p>
        </w:tc>
        <w:tc>
          <w:tcPr>
            <w:tcW w:w="2265" w:type="dxa"/>
          </w:tcPr>
          <w:p w14:paraId="23294C67" w14:textId="7DF7D368" w:rsidR="00526583" w:rsidRDefault="00526583" w:rsidP="00526583">
            <w:pPr>
              <w:jc w:val="center"/>
            </w:pPr>
            <w:r>
              <w:t>0.000451</w:t>
            </w:r>
          </w:p>
        </w:tc>
        <w:tc>
          <w:tcPr>
            <w:tcW w:w="2266" w:type="dxa"/>
          </w:tcPr>
          <w:p w14:paraId="0264D587" w14:textId="77777777" w:rsidR="00526583" w:rsidRDefault="00526583" w:rsidP="000120B4">
            <w:pPr>
              <w:jc w:val="center"/>
            </w:pPr>
            <w:r>
              <w:t>1e-07</w:t>
            </w:r>
          </w:p>
        </w:tc>
      </w:tr>
      <w:tr w:rsidR="00526583" w14:paraId="12BB9982" w14:textId="77777777" w:rsidTr="000120B4">
        <w:tc>
          <w:tcPr>
            <w:tcW w:w="2265" w:type="dxa"/>
          </w:tcPr>
          <w:p w14:paraId="14C96AA9" w14:textId="77777777" w:rsidR="00526583" w:rsidRDefault="00526583" w:rsidP="000120B4">
            <w:pPr>
              <w:jc w:val="center"/>
            </w:pPr>
            <w:r>
              <w:t>Mu</w:t>
            </w:r>
          </w:p>
        </w:tc>
        <w:tc>
          <w:tcPr>
            <w:tcW w:w="2265" w:type="dxa"/>
          </w:tcPr>
          <w:p w14:paraId="0E0D9251" w14:textId="77777777" w:rsidR="00526583" w:rsidRDefault="00526583" w:rsidP="000120B4">
            <w:pPr>
              <w:jc w:val="center"/>
            </w:pPr>
            <w:r>
              <w:t>0.001</w:t>
            </w:r>
          </w:p>
        </w:tc>
        <w:tc>
          <w:tcPr>
            <w:tcW w:w="2265" w:type="dxa"/>
          </w:tcPr>
          <w:p w14:paraId="39B2D464" w14:textId="34F9018E" w:rsidR="00526583" w:rsidRDefault="00526583" w:rsidP="000120B4">
            <w:pPr>
              <w:jc w:val="center"/>
            </w:pPr>
            <w:r>
              <w:t>1e-08</w:t>
            </w:r>
          </w:p>
        </w:tc>
        <w:tc>
          <w:tcPr>
            <w:tcW w:w="2266" w:type="dxa"/>
          </w:tcPr>
          <w:p w14:paraId="1C8AC531" w14:textId="47C22809" w:rsidR="00526583" w:rsidRDefault="00526583" w:rsidP="000120B4">
            <w:pPr>
              <w:jc w:val="center"/>
            </w:pPr>
            <w:r>
              <w:t>1e+10</w:t>
            </w:r>
          </w:p>
        </w:tc>
      </w:tr>
      <w:tr w:rsidR="00526583" w14:paraId="444A1B59" w14:textId="77777777" w:rsidTr="000120B4">
        <w:tc>
          <w:tcPr>
            <w:tcW w:w="2265" w:type="dxa"/>
          </w:tcPr>
          <w:p w14:paraId="41FCC640" w14:textId="77777777" w:rsidR="00526583" w:rsidRDefault="00526583" w:rsidP="000120B4">
            <w:pPr>
              <w:jc w:val="center"/>
            </w:pPr>
            <w:r>
              <w:t>Validation Checks</w:t>
            </w:r>
          </w:p>
        </w:tc>
        <w:tc>
          <w:tcPr>
            <w:tcW w:w="2265" w:type="dxa"/>
          </w:tcPr>
          <w:p w14:paraId="194E5DAB" w14:textId="77777777" w:rsidR="00526583" w:rsidRDefault="00526583" w:rsidP="000120B4">
            <w:pPr>
              <w:jc w:val="center"/>
            </w:pPr>
            <w:r>
              <w:t>0</w:t>
            </w:r>
          </w:p>
        </w:tc>
        <w:tc>
          <w:tcPr>
            <w:tcW w:w="2265" w:type="dxa"/>
          </w:tcPr>
          <w:p w14:paraId="6E6C297B" w14:textId="77777777" w:rsidR="00526583" w:rsidRDefault="00526583" w:rsidP="000120B4">
            <w:pPr>
              <w:jc w:val="center"/>
            </w:pPr>
            <w:r>
              <w:t>6</w:t>
            </w:r>
          </w:p>
        </w:tc>
        <w:tc>
          <w:tcPr>
            <w:tcW w:w="2266" w:type="dxa"/>
          </w:tcPr>
          <w:p w14:paraId="46805502" w14:textId="77777777" w:rsidR="00526583" w:rsidRDefault="00526583" w:rsidP="000120B4">
            <w:pPr>
              <w:jc w:val="center"/>
            </w:pPr>
            <w:r>
              <w:t>6</w:t>
            </w:r>
          </w:p>
        </w:tc>
      </w:tr>
    </w:tbl>
    <w:p w14:paraId="2A3C26FD" w14:textId="6754AF41" w:rsidR="00485B1F" w:rsidRDefault="00526583" w:rsidP="0047104E">
      <w:pPr>
        <w:pStyle w:val="BodyText"/>
      </w:pPr>
      <w:r>
        <w:br/>
      </w:r>
      <w:r w:rsidR="00485B1F">
        <w:t>Adding more layers (taking the total to 20) produced the results displayed in Tables 4.</w:t>
      </w:r>
      <w:r w:rsidR="003B3A02">
        <w:t>57</w:t>
      </w:r>
      <w:r w:rsidR="00485B1F">
        <w:t xml:space="preserve"> and 4.</w:t>
      </w:r>
      <w:r w:rsidR="003B3A02">
        <w:t>58</w:t>
      </w:r>
      <w:r w:rsidR="00CF1727">
        <w:t>.</w:t>
      </w:r>
      <w:r w:rsidR="00485B1F">
        <w:t xml:space="preserve"> </w:t>
      </w:r>
      <w:r>
        <w:t>The extra second of processing merited a 0.0093 increase in the test R score, which could be argued is not worth the extra processing time.</w:t>
      </w:r>
    </w:p>
    <w:p w14:paraId="78F56655" w14:textId="36D43458" w:rsidR="00724318" w:rsidRDefault="00724318" w:rsidP="00452A51">
      <w:pPr>
        <w:pStyle w:val="Caption"/>
      </w:pPr>
      <w:bookmarkStart w:id="277" w:name="_Toc147945516"/>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7</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20-</w:t>
      </w:r>
      <w:r w:rsidR="002E2632" w:rsidRPr="00CA1663">
        <w:t xml:space="preserve">layer </w:t>
      </w:r>
      <w:r w:rsidR="002E2632">
        <w:t>MLP</w:t>
      </w:r>
      <w:r w:rsidR="002E2632" w:rsidRPr="00CA1663">
        <w:t xml:space="preserve"> NN </w:t>
      </w:r>
      <w:r w:rsidR="002E2632">
        <w:t xml:space="preserve">training results </w:t>
      </w:r>
      <w:r w:rsidR="002E2632" w:rsidRPr="00CA1663">
        <w:t xml:space="preserve">from </w:t>
      </w:r>
      <w:r w:rsidR="002E2632">
        <w:t xml:space="preserve">rotational </w:t>
      </w:r>
      <w:r w:rsidR="002E2632" w:rsidRPr="00CA1663">
        <w:t>motion.</w:t>
      </w:r>
      <w:bookmarkEnd w:id="277"/>
    </w:p>
    <w:tbl>
      <w:tblPr>
        <w:tblStyle w:val="TableGrid"/>
        <w:tblW w:w="0" w:type="auto"/>
        <w:tblLook w:val="04A0" w:firstRow="1" w:lastRow="0" w:firstColumn="1" w:lastColumn="0" w:noHBand="0" w:noVBand="1"/>
      </w:tblPr>
      <w:tblGrid>
        <w:gridCol w:w="2265"/>
        <w:gridCol w:w="2265"/>
        <w:gridCol w:w="2265"/>
        <w:gridCol w:w="2266"/>
      </w:tblGrid>
      <w:tr w:rsidR="00724318" w14:paraId="2690A2FF" w14:textId="77777777" w:rsidTr="000120B4">
        <w:tc>
          <w:tcPr>
            <w:tcW w:w="2265" w:type="dxa"/>
          </w:tcPr>
          <w:p w14:paraId="0AA4A720" w14:textId="77777777" w:rsidR="00724318" w:rsidRDefault="00724318" w:rsidP="000120B4">
            <w:pPr>
              <w:jc w:val="center"/>
            </w:pPr>
          </w:p>
        </w:tc>
        <w:tc>
          <w:tcPr>
            <w:tcW w:w="2265" w:type="dxa"/>
          </w:tcPr>
          <w:p w14:paraId="69AC31D1" w14:textId="77777777" w:rsidR="00724318" w:rsidRDefault="00724318" w:rsidP="000120B4">
            <w:pPr>
              <w:jc w:val="center"/>
            </w:pPr>
            <w:r>
              <w:t>Observations</w:t>
            </w:r>
          </w:p>
        </w:tc>
        <w:tc>
          <w:tcPr>
            <w:tcW w:w="2265" w:type="dxa"/>
          </w:tcPr>
          <w:p w14:paraId="0E000BCD" w14:textId="77777777" w:rsidR="00724318" w:rsidRDefault="00724318" w:rsidP="000120B4">
            <w:pPr>
              <w:jc w:val="center"/>
            </w:pPr>
            <w:r>
              <w:t>MSE</w:t>
            </w:r>
          </w:p>
        </w:tc>
        <w:tc>
          <w:tcPr>
            <w:tcW w:w="2266" w:type="dxa"/>
          </w:tcPr>
          <w:p w14:paraId="32D16807" w14:textId="77777777" w:rsidR="00724318" w:rsidRDefault="00724318" w:rsidP="000120B4">
            <w:pPr>
              <w:jc w:val="center"/>
            </w:pPr>
            <w:r>
              <w:t>R</w:t>
            </w:r>
          </w:p>
        </w:tc>
      </w:tr>
      <w:tr w:rsidR="00724318" w14:paraId="3D41A407" w14:textId="77777777" w:rsidTr="000120B4">
        <w:tc>
          <w:tcPr>
            <w:tcW w:w="2265" w:type="dxa"/>
          </w:tcPr>
          <w:p w14:paraId="15C9CAEF" w14:textId="77777777" w:rsidR="00724318" w:rsidRDefault="00724318" w:rsidP="000120B4">
            <w:pPr>
              <w:jc w:val="center"/>
            </w:pPr>
            <w:r>
              <w:t>Training</w:t>
            </w:r>
          </w:p>
        </w:tc>
        <w:tc>
          <w:tcPr>
            <w:tcW w:w="2265" w:type="dxa"/>
          </w:tcPr>
          <w:p w14:paraId="797AF26F" w14:textId="77777777" w:rsidR="00724318" w:rsidRDefault="00724318" w:rsidP="000120B4">
            <w:pPr>
              <w:jc w:val="center"/>
            </w:pPr>
            <w:r>
              <w:t>4137</w:t>
            </w:r>
          </w:p>
        </w:tc>
        <w:tc>
          <w:tcPr>
            <w:tcW w:w="2265" w:type="dxa"/>
          </w:tcPr>
          <w:p w14:paraId="7CB394B1" w14:textId="5D851295" w:rsidR="00724318" w:rsidRDefault="00724318" w:rsidP="000120B4">
            <w:pPr>
              <w:jc w:val="center"/>
            </w:pPr>
            <w:r>
              <w:t>0.001</w:t>
            </w:r>
            <w:r w:rsidR="00CF1727">
              <w:t>9</w:t>
            </w:r>
          </w:p>
        </w:tc>
        <w:tc>
          <w:tcPr>
            <w:tcW w:w="2266" w:type="dxa"/>
          </w:tcPr>
          <w:p w14:paraId="105C3A9F" w14:textId="313D73F1" w:rsidR="00724318" w:rsidRDefault="00724318" w:rsidP="000120B4">
            <w:pPr>
              <w:jc w:val="center"/>
            </w:pPr>
            <w:r>
              <w:t>0.</w:t>
            </w:r>
            <w:r w:rsidR="00CF1727">
              <w:t>9802</w:t>
            </w:r>
          </w:p>
        </w:tc>
      </w:tr>
      <w:tr w:rsidR="00724318" w14:paraId="1D9B4102" w14:textId="77777777" w:rsidTr="000120B4">
        <w:tc>
          <w:tcPr>
            <w:tcW w:w="2265" w:type="dxa"/>
          </w:tcPr>
          <w:p w14:paraId="1A3E7836" w14:textId="77777777" w:rsidR="00724318" w:rsidRDefault="00724318" w:rsidP="000120B4">
            <w:pPr>
              <w:jc w:val="center"/>
            </w:pPr>
            <w:r>
              <w:t>Validation</w:t>
            </w:r>
          </w:p>
        </w:tc>
        <w:tc>
          <w:tcPr>
            <w:tcW w:w="2265" w:type="dxa"/>
          </w:tcPr>
          <w:p w14:paraId="69967706" w14:textId="77777777" w:rsidR="00724318" w:rsidRDefault="00724318" w:rsidP="000120B4">
            <w:pPr>
              <w:jc w:val="center"/>
            </w:pPr>
            <w:r>
              <w:t>887</w:t>
            </w:r>
          </w:p>
        </w:tc>
        <w:tc>
          <w:tcPr>
            <w:tcW w:w="2265" w:type="dxa"/>
          </w:tcPr>
          <w:p w14:paraId="4C60FEFD" w14:textId="243F73A5" w:rsidR="00724318" w:rsidRDefault="00724318" w:rsidP="000120B4">
            <w:pPr>
              <w:jc w:val="center"/>
            </w:pPr>
            <w:r>
              <w:t>0.00</w:t>
            </w:r>
            <w:r w:rsidR="00CF1727">
              <w:t>21</w:t>
            </w:r>
          </w:p>
        </w:tc>
        <w:tc>
          <w:tcPr>
            <w:tcW w:w="2266" w:type="dxa"/>
          </w:tcPr>
          <w:p w14:paraId="402319A2" w14:textId="63968377" w:rsidR="00724318" w:rsidRDefault="00724318" w:rsidP="000120B4">
            <w:pPr>
              <w:jc w:val="center"/>
            </w:pPr>
            <w:r>
              <w:t>0.</w:t>
            </w:r>
            <w:r w:rsidR="00CF1727">
              <w:t>9776</w:t>
            </w:r>
          </w:p>
        </w:tc>
      </w:tr>
      <w:tr w:rsidR="00724318" w14:paraId="651A1CBD" w14:textId="77777777" w:rsidTr="000120B4">
        <w:tc>
          <w:tcPr>
            <w:tcW w:w="2265" w:type="dxa"/>
          </w:tcPr>
          <w:p w14:paraId="6819A571" w14:textId="77777777" w:rsidR="00724318" w:rsidRDefault="00724318" w:rsidP="000120B4">
            <w:pPr>
              <w:jc w:val="center"/>
            </w:pPr>
            <w:r>
              <w:t>Test</w:t>
            </w:r>
          </w:p>
        </w:tc>
        <w:tc>
          <w:tcPr>
            <w:tcW w:w="2265" w:type="dxa"/>
          </w:tcPr>
          <w:p w14:paraId="3AECD756" w14:textId="77777777" w:rsidR="00724318" w:rsidRDefault="00724318" w:rsidP="000120B4">
            <w:pPr>
              <w:jc w:val="center"/>
            </w:pPr>
            <w:r>
              <w:t>887</w:t>
            </w:r>
          </w:p>
        </w:tc>
        <w:tc>
          <w:tcPr>
            <w:tcW w:w="2265" w:type="dxa"/>
          </w:tcPr>
          <w:p w14:paraId="2B0DDEAD" w14:textId="24AE382D" w:rsidR="00724318" w:rsidRDefault="00724318" w:rsidP="000120B4">
            <w:pPr>
              <w:jc w:val="center"/>
            </w:pPr>
            <w:r>
              <w:t>0.00</w:t>
            </w:r>
            <w:r w:rsidR="00CF1727">
              <w:t>19</w:t>
            </w:r>
          </w:p>
        </w:tc>
        <w:tc>
          <w:tcPr>
            <w:tcW w:w="2266" w:type="dxa"/>
          </w:tcPr>
          <w:p w14:paraId="4E2463EB" w14:textId="2BB18FB0" w:rsidR="00724318" w:rsidRDefault="00724318" w:rsidP="000120B4">
            <w:pPr>
              <w:jc w:val="center"/>
            </w:pPr>
            <w:r>
              <w:t>0.</w:t>
            </w:r>
            <w:r w:rsidR="00CF1727">
              <w:t>9801</w:t>
            </w:r>
          </w:p>
        </w:tc>
      </w:tr>
    </w:tbl>
    <w:p w14:paraId="5567A282" w14:textId="140EB01D" w:rsidR="00CF1727" w:rsidRDefault="00CF1727" w:rsidP="00452A51">
      <w:pPr>
        <w:pStyle w:val="Caption"/>
      </w:pPr>
      <w:bookmarkStart w:id="278" w:name="_Toc147945517"/>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8</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20-</w:t>
      </w:r>
      <w:r w:rsidR="002E2632" w:rsidRPr="00CA1663">
        <w:t xml:space="preserve">layer </w:t>
      </w:r>
      <w:r w:rsidR="002E2632">
        <w:t>MLP</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bookmarkEnd w:id="278"/>
    </w:p>
    <w:tbl>
      <w:tblPr>
        <w:tblStyle w:val="TableGrid"/>
        <w:tblW w:w="0" w:type="auto"/>
        <w:tblLook w:val="04A0" w:firstRow="1" w:lastRow="0" w:firstColumn="1" w:lastColumn="0" w:noHBand="0" w:noVBand="1"/>
      </w:tblPr>
      <w:tblGrid>
        <w:gridCol w:w="2265"/>
        <w:gridCol w:w="2265"/>
        <w:gridCol w:w="2265"/>
        <w:gridCol w:w="2266"/>
      </w:tblGrid>
      <w:tr w:rsidR="00CF1727" w14:paraId="78827005" w14:textId="77777777" w:rsidTr="00CF1727">
        <w:tc>
          <w:tcPr>
            <w:tcW w:w="2265" w:type="dxa"/>
          </w:tcPr>
          <w:p w14:paraId="7B1AD989" w14:textId="07191DC2" w:rsidR="00CF1727" w:rsidRDefault="00CF1727" w:rsidP="00D90C25">
            <w:pPr>
              <w:jc w:val="center"/>
            </w:pPr>
            <w:r>
              <w:t>Unit</w:t>
            </w:r>
          </w:p>
        </w:tc>
        <w:tc>
          <w:tcPr>
            <w:tcW w:w="2265" w:type="dxa"/>
          </w:tcPr>
          <w:p w14:paraId="5018613E" w14:textId="10CDAAAE" w:rsidR="00CF1727" w:rsidRDefault="00CF1727" w:rsidP="00D90C25">
            <w:pPr>
              <w:jc w:val="center"/>
            </w:pPr>
            <w:r>
              <w:t>Initial Value</w:t>
            </w:r>
          </w:p>
        </w:tc>
        <w:tc>
          <w:tcPr>
            <w:tcW w:w="2265" w:type="dxa"/>
          </w:tcPr>
          <w:p w14:paraId="525766C2" w14:textId="12039F01" w:rsidR="00CF1727" w:rsidRDefault="00CF1727" w:rsidP="00D90C25">
            <w:pPr>
              <w:jc w:val="center"/>
            </w:pPr>
            <w:r>
              <w:t>Stopped Value</w:t>
            </w:r>
          </w:p>
        </w:tc>
        <w:tc>
          <w:tcPr>
            <w:tcW w:w="2266" w:type="dxa"/>
          </w:tcPr>
          <w:p w14:paraId="7E0DF524" w14:textId="079FD474" w:rsidR="00CF1727" w:rsidRDefault="00CF1727" w:rsidP="00D90C25">
            <w:pPr>
              <w:jc w:val="center"/>
            </w:pPr>
            <w:r>
              <w:t>Target Value</w:t>
            </w:r>
          </w:p>
        </w:tc>
      </w:tr>
      <w:tr w:rsidR="00CF1727" w14:paraId="4BFCA712" w14:textId="77777777" w:rsidTr="00CF1727">
        <w:tc>
          <w:tcPr>
            <w:tcW w:w="2265" w:type="dxa"/>
          </w:tcPr>
          <w:p w14:paraId="3F105917" w14:textId="63D992BA" w:rsidR="00CF1727" w:rsidRDefault="00CF1727" w:rsidP="00D90C25">
            <w:pPr>
              <w:jc w:val="center"/>
            </w:pPr>
            <w:r>
              <w:t>Epochs</w:t>
            </w:r>
          </w:p>
        </w:tc>
        <w:tc>
          <w:tcPr>
            <w:tcW w:w="2265" w:type="dxa"/>
          </w:tcPr>
          <w:p w14:paraId="7136A922" w14:textId="7A979FD0" w:rsidR="00CF1727" w:rsidRDefault="00CF1727" w:rsidP="00D90C25">
            <w:pPr>
              <w:jc w:val="center"/>
            </w:pPr>
            <w:r>
              <w:t>0</w:t>
            </w:r>
          </w:p>
        </w:tc>
        <w:tc>
          <w:tcPr>
            <w:tcW w:w="2265" w:type="dxa"/>
          </w:tcPr>
          <w:p w14:paraId="59037F20" w14:textId="0DFCF7AB" w:rsidR="00CF1727" w:rsidRDefault="00CF1727" w:rsidP="00D90C25">
            <w:pPr>
              <w:jc w:val="center"/>
            </w:pPr>
            <w:r>
              <w:t>222</w:t>
            </w:r>
          </w:p>
        </w:tc>
        <w:tc>
          <w:tcPr>
            <w:tcW w:w="2266" w:type="dxa"/>
          </w:tcPr>
          <w:p w14:paraId="7630DF8A" w14:textId="66976592" w:rsidR="00CF1727" w:rsidRDefault="00CF1727" w:rsidP="00D90C25">
            <w:pPr>
              <w:jc w:val="center"/>
            </w:pPr>
            <w:r>
              <w:t>1000</w:t>
            </w:r>
          </w:p>
        </w:tc>
      </w:tr>
      <w:tr w:rsidR="00CF1727" w14:paraId="2696D21D" w14:textId="77777777" w:rsidTr="00CF1727">
        <w:tc>
          <w:tcPr>
            <w:tcW w:w="2265" w:type="dxa"/>
          </w:tcPr>
          <w:p w14:paraId="5EC2F518" w14:textId="4C990989" w:rsidR="00CF1727" w:rsidRDefault="00CF1727" w:rsidP="00D90C25">
            <w:pPr>
              <w:jc w:val="center"/>
            </w:pPr>
            <w:r>
              <w:t>Elapsed Time</w:t>
            </w:r>
          </w:p>
        </w:tc>
        <w:tc>
          <w:tcPr>
            <w:tcW w:w="2265" w:type="dxa"/>
          </w:tcPr>
          <w:p w14:paraId="78418FF4" w14:textId="3EB633BF" w:rsidR="00CF1727" w:rsidRDefault="00CF1727" w:rsidP="00D90C25">
            <w:pPr>
              <w:jc w:val="center"/>
            </w:pPr>
            <w:r>
              <w:t>-</w:t>
            </w:r>
          </w:p>
        </w:tc>
        <w:tc>
          <w:tcPr>
            <w:tcW w:w="2265" w:type="dxa"/>
          </w:tcPr>
          <w:p w14:paraId="063C759C" w14:textId="357E9438" w:rsidR="00CF1727" w:rsidRDefault="00CF1727" w:rsidP="00D90C25">
            <w:pPr>
              <w:jc w:val="center"/>
            </w:pPr>
            <w:r>
              <w:t>00:00:05</w:t>
            </w:r>
          </w:p>
        </w:tc>
        <w:tc>
          <w:tcPr>
            <w:tcW w:w="2266" w:type="dxa"/>
          </w:tcPr>
          <w:p w14:paraId="58789FC9" w14:textId="50084832" w:rsidR="00CF1727" w:rsidRDefault="00CF1727" w:rsidP="00D90C25">
            <w:pPr>
              <w:jc w:val="center"/>
            </w:pPr>
            <w:r>
              <w:t>-</w:t>
            </w:r>
          </w:p>
        </w:tc>
      </w:tr>
      <w:tr w:rsidR="00CF1727" w14:paraId="5EB5C60F" w14:textId="77777777" w:rsidTr="00CF1727">
        <w:tc>
          <w:tcPr>
            <w:tcW w:w="2265" w:type="dxa"/>
          </w:tcPr>
          <w:p w14:paraId="2A627F0F" w14:textId="1C716322" w:rsidR="00CF1727" w:rsidRDefault="00CF1727" w:rsidP="00D90C25">
            <w:pPr>
              <w:jc w:val="center"/>
            </w:pPr>
            <w:r>
              <w:t>Performance</w:t>
            </w:r>
          </w:p>
        </w:tc>
        <w:tc>
          <w:tcPr>
            <w:tcW w:w="2265" w:type="dxa"/>
          </w:tcPr>
          <w:p w14:paraId="1FB1353F" w14:textId="6E05FB72" w:rsidR="00CF1727" w:rsidRDefault="00CF1727" w:rsidP="00D90C25">
            <w:pPr>
              <w:jc w:val="center"/>
            </w:pPr>
            <w:r>
              <w:t>2.22</w:t>
            </w:r>
          </w:p>
        </w:tc>
        <w:tc>
          <w:tcPr>
            <w:tcW w:w="2265" w:type="dxa"/>
          </w:tcPr>
          <w:p w14:paraId="6C5480B5" w14:textId="2EEE88AE" w:rsidR="00CF1727" w:rsidRDefault="00CF1727" w:rsidP="00D90C25">
            <w:pPr>
              <w:jc w:val="center"/>
            </w:pPr>
            <w:r>
              <w:t>0.00187</w:t>
            </w:r>
          </w:p>
        </w:tc>
        <w:tc>
          <w:tcPr>
            <w:tcW w:w="2266" w:type="dxa"/>
          </w:tcPr>
          <w:p w14:paraId="00DAA342" w14:textId="2B823984" w:rsidR="00CF1727" w:rsidRDefault="00CF1727" w:rsidP="00D90C25">
            <w:pPr>
              <w:jc w:val="center"/>
            </w:pPr>
            <w:r>
              <w:t>0</w:t>
            </w:r>
          </w:p>
        </w:tc>
      </w:tr>
      <w:tr w:rsidR="00CF1727" w14:paraId="4884AB77" w14:textId="77777777" w:rsidTr="00CF1727">
        <w:tc>
          <w:tcPr>
            <w:tcW w:w="2265" w:type="dxa"/>
          </w:tcPr>
          <w:p w14:paraId="51CB43DF" w14:textId="32E35553" w:rsidR="00CF1727" w:rsidRDefault="00CF1727" w:rsidP="00D90C25">
            <w:pPr>
              <w:jc w:val="center"/>
            </w:pPr>
            <w:r>
              <w:t>Gradient</w:t>
            </w:r>
          </w:p>
        </w:tc>
        <w:tc>
          <w:tcPr>
            <w:tcW w:w="2265" w:type="dxa"/>
          </w:tcPr>
          <w:p w14:paraId="7DF7B53F" w14:textId="6ECA7B42" w:rsidR="00CF1727" w:rsidRDefault="00CF1727" w:rsidP="00D90C25">
            <w:pPr>
              <w:jc w:val="center"/>
            </w:pPr>
            <w:r>
              <w:t>3.18</w:t>
            </w:r>
          </w:p>
        </w:tc>
        <w:tc>
          <w:tcPr>
            <w:tcW w:w="2265" w:type="dxa"/>
          </w:tcPr>
          <w:p w14:paraId="22F14007" w14:textId="7B1207FF" w:rsidR="00CF1727" w:rsidRDefault="00CF1727" w:rsidP="00D90C25">
            <w:pPr>
              <w:jc w:val="center"/>
            </w:pPr>
            <w:r>
              <w:t>0.000806</w:t>
            </w:r>
          </w:p>
        </w:tc>
        <w:tc>
          <w:tcPr>
            <w:tcW w:w="2266" w:type="dxa"/>
          </w:tcPr>
          <w:p w14:paraId="1C32160D" w14:textId="68BB165A" w:rsidR="00CF1727" w:rsidRDefault="00CF1727" w:rsidP="00D90C25">
            <w:pPr>
              <w:jc w:val="center"/>
            </w:pPr>
            <w:r>
              <w:t>1e-07</w:t>
            </w:r>
          </w:p>
        </w:tc>
      </w:tr>
      <w:tr w:rsidR="00CF1727" w14:paraId="355F0C6C" w14:textId="77777777" w:rsidTr="00CF1727">
        <w:tc>
          <w:tcPr>
            <w:tcW w:w="2265" w:type="dxa"/>
          </w:tcPr>
          <w:p w14:paraId="00CBFC21" w14:textId="751A6FD5" w:rsidR="00CF1727" w:rsidRDefault="00CF1727" w:rsidP="00D90C25">
            <w:pPr>
              <w:jc w:val="center"/>
            </w:pPr>
            <w:r>
              <w:t>Mu</w:t>
            </w:r>
          </w:p>
        </w:tc>
        <w:tc>
          <w:tcPr>
            <w:tcW w:w="2265" w:type="dxa"/>
          </w:tcPr>
          <w:p w14:paraId="2C943F41" w14:textId="5A11BCDD" w:rsidR="00CF1727" w:rsidRDefault="00CF1727" w:rsidP="00D90C25">
            <w:pPr>
              <w:jc w:val="center"/>
            </w:pPr>
            <w:r>
              <w:t>0.001</w:t>
            </w:r>
          </w:p>
        </w:tc>
        <w:tc>
          <w:tcPr>
            <w:tcW w:w="2265" w:type="dxa"/>
          </w:tcPr>
          <w:p w14:paraId="4E4B5C1B" w14:textId="27F5C659" w:rsidR="00CF1727" w:rsidRDefault="00CF1727" w:rsidP="00D90C25">
            <w:pPr>
              <w:jc w:val="center"/>
            </w:pPr>
            <w:r>
              <w:t>1e-07</w:t>
            </w:r>
          </w:p>
        </w:tc>
        <w:tc>
          <w:tcPr>
            <w:tcW w:w="2266" w:type="dxa"/>
          </w:tcPr>
          <w:p w14:paraId="3C1965B1" w14:textId="15FE9131" w:rsidR="00CF1727" w:rsidRDefault="00CF1727" w:rsidP="00D90C25">
            <w:pPr>
              <w:jc w:val="center"/>
            </w:pPr>
            <w:r>
              <w:t>1e+10</w:t>
            </w:r>
          </w:p>
        </w:tc>
      </w:tr>
      <w:tr w:rsidR="00CF1727" w14:paraId="74E79AB7" w14:textId="77777777" w:rsidTr="00CF1727">
        <w:tc>
          <w:tcPr>
            <w:tcW w:w="2265" w:type="dxa"/>
          </w:tcPr>
          <w:p w14:paraId="53ECE382" w14:textId="525BD554" w:rsidR="00CF1727" w:rsidRDefault="00CF1727" w:rsidP="00D90C25">
            <w:pPr>
              <w:jc w:val="center"/>
            </w:pPr>
            <w:r>
              <w:t>Validation Checks</w:t>
            </w:r>
          </w:p>
        </w:tc>
        <w:tc>
          <w:tcPr>
            <w:tcW w:w="2265" w:type="dxa"/>
          </w:tcPr>
          <w:p w14:paraId="41E0DBE0" w14:textId="6F06CFD9" w:rsidR="00CF1727" w:rsidRDefault="00CF1727" w:rsidP="00D90C25">
            <w:pPr>
              <w:jc w:val="center"/>
            </w:pPr>
            <w:r>
              <w:t>0</w:t>
            </w:r>
          </w:p>
        </w:tc>
        <w:tc>
          <w:tcPr>
            <w:tcW w:w="2265" w:type="dxa"/>
          </w:tcPr>
          <w:p w14:paraId="6A5FFE8F" w14:textId="295245F2" w:rsidR="00CF1727" w:rsidRDefault="00CF1727" w:rsidP="00D90C25">
            <w:pPr>
              <w:jc w:val="center"/>
            </w:pPr>
            <w:r>
              <w:t>6</w:t>
            </w:r>
          </w:p>
        </w:tc>
        <w:tc>
          <w:tcPr>
            <w:tcW w:w="2266" w:type="dxa"/>
          </w:tcPr>
          <w:p w14:paraId="7FB59A26" w14:textId="0D3B67E6" w:rsidR="00CF1727" w:rsidRDefault="00CF1727" w:rsidP="00D90C25">
            <w:pPr>
              <w:jc w:val="center"/>
            </w:pPr>
            <w:r>
              <w:t>6</w:t>
            </w:r>
          </w:p>
        </w:tc>
      </w:tr>
    </w:tbl>
    <w:p w14:paraId="1F009487" w14:textId="4B85D4B1" w:rsidR="00CF1727" w:rsidRDefault="00CF1727" w:rsidP="00CF1727">
      <w:pPr>
        <w:pStyle w:val="BodyText"/>
      </w:pPr>
      <w:r>
        <w:br/>
      </w:r>
      <w:r w:rsidR="00CC5133">
        <w:t xml:space="preserve">To analyse the effects of complex movements on data not used for neural network training, the </w:t>
      </w:r>
      <w:r w:rsidR="00A10D06">
        <w:t xml:space="preserve">MLP </w:t>
      </w:r>
      <w:r w:rsidR="00526583">
        <w:t xml:space="preserve">10-layer NN model </w:t>
      </w:r>
      <w:r w:rsidR="00CC5133">
        <w:t xml:space="preserve">was fed data from </w:t>
      </w:r>
      <w:r w:rsidR="00526583">
        <w:t xml:space="preserve">the untrained movement patterns. Results of this are demonstrated in Table </w:t>
      </w:r>
      <w:r w:rsidR="002E2632">
        <w:t>4.</w:t>
      </w:r>
      <w:r w:rsidR="003B3A02">
        <w:t>59</w:t>
      </w:r>
      <w:r w:rsidR="00526583">
        <w:t>.</w:t>
      </w:r>
      <w:r w:rsidR="00F4273E">
        <w:t xml:space="preserve"> These results show a</w:t>
      </w:r>
      <w:r w:rsidR="00D1215C">
        <w:t xml:space="preserve"> large </w:t>
      </w:r>
      <w:r w:rsidR="00F4273E">
        <w:t>reduction in accuracy compared to the training results above</w:t>
      </w:r>
      <w:r w:rsidR="00CC19C1">
        <w:t xml:space="preserve"> </w:t>
      </w:r>
      <w:r w:rsidR="00D1215C">
        <w:t>and</w:t>
      </w:r>
      <w:r w:rsidR="00CC19C1">
        <w:t xml:space="preserve"> are </w:t>
      </w:r>
      <w:r w:rsidR="00D1215C">
        <w:t xml:space="preserve">so </w:t>
      </w:r>
      <w:r w:rsidR="00CC19C1">
        <w:t xml:space="preserve">different </w:t>
      </w:r>
      <w:r w:rsidR="00D1215C">
        <w:t xml:space="preserve">that it is clear </w:t>
      </w:r>
      <w:r w:rsidR="00CC19C1">
        <w:t xml:space="preserve">the model is “overfitting” or, in other words, that the model has </w:t>
      </w:r>
      <w:r w:rsidR="00D21A1F">
        <w:t>learnt the specifics of the training data but has not generalised these findings so that untrained data is also recognised</w:t>
      </w:r>
      <w:r w:rsidR="00CC19C1">
        <w:t>.</w:t>
      </w:r>
    </w:p>
    <w:p w14:paraId="5E4D8E46" w14:textId="77777777" w:rsidR="002E2632" w:rsidRDefault="002E2632">
      <w:pPr>
        <w:rPr>
          <w:rFonts w:ascii="Calibri" w:hAnsi="Calibri"/>
          <w:noProof/>
          <w:szCs w:val="20"/>
        </w:rPr>
      </w:pPr>
      <w:r>
        <w:br w:type="page"/>
      </w:r>
    </w:p>
    <w:p w14:paraId="192F578D" w14:textId="683D5E12" w:rsidR="00B311E8" w:rsidRDefault="00B311E8" w:rsidP="00452A51">
      <w:pPr>
        <w:pStyle w:val="Caption"/>
      </w:pPr>
      <w:bookmarkStart w:id="279" w:name="_Toc147945518"/>
      <w:r>
        <w:lastRenderedPageBreak/>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59</w:t>
      </w:r>
      <w:r w:rsidR="00C5580D">
        <w:fldChar w:fldCharType="end"/>
      </w:r>
      <w:r>
        <w:t xml:space="preserve"> </w:t>
      </w:r>
      <w:r w:rsidR="002E2632" w:rsidRPr="00CA1663">
        <w:t>Normalised</w:t>
      </w:r>
      <w:r w:rsidR="002E2632">
        <w:t xml:space="preserve"> All </w:t>
      </w:r>
      <w:r w:rsidR="002E2632" w:rsidRPr="00CA1663">
        <w:t>IMU</w:t>
      </w:r>
      <w:r w:rsidR="002E2632">
        <w:t>s</w:t>
      </w:r>
      <w:r w:rsidR="002E2632" w:rsidRPr="00CA1663">
        <w:t xml:space="preserve"> </w:t>
      </w:r>
      <w:r w:rsidR="002E2632">
        <w:t>10-</w:t>
      </w:r>
      <w:r w:rsidR="002E2632" w:rsidRPr="00CA1663">
        <w:t xml:space="preserve">layer </w:t>
      </w:r>
      <w:r w:rsidR="002E2632">
        <w:t>MLP</w:t>
      </w:r>
      <w:r w:rsidR="002E2632" w:rsidRPr="00CA1663">
        <w:t xml:space="preserve"> NN </w:t>
      </w:r>
      <w:r w:rsidR="002E2632">
        <w:t xml:space="preserve">results from untrained rotational </w:t>
      </w:r>
      <w:r w:rsidR="002E2632" w:rsidRPr="00CA1663">
        <w:t>motion.</w:t>
      </w:r>
      <w:bookmarkEnd w:id="279"/>
    </w:p>
    <w:tbl>
      <w:tblPr>
        <w:tblStyle w:val="TableGrid"/>
        <w:tblW w:w="0" w:type="auto"/>
        <w:tblLook w:val="04A0" w:firstRow="1" w:lastRow="0" w:firstColumn="1" w:lastColumn="0" w:noHBand="0" w:noVBand="1"/>
      </w:tblPr>
      <w:tblGrid>
        <w:gridCol w:w="2265"/>
        <w:gridCol w:w="2265"/>
        <w:gridCol w:w="2265"/>
        <w:gridCol w:w="2266"/>
      </w:tblGrid>
      <w:tr w:rsidR="00F4273E" w14:paraId="53BB07A7" w14:textId="77777777" w:rsidTr="000120B4">
        <w:tc>
          <w:tcPr>
            <w:tcW w:w="2265" w:type="dxa"/>
          </w:tcPr>
          <w:p w14:paraId="290FF288" w14:textId="77777777" w:rsidR="00F4273E" w:rsidRDefault="00F4273E" w:rsidP="000120B4">
            <w:pPr>
              <w:jc w:val="center"/>
            </w:pPr>
          </w:p>
        </w:tc>
        <w:tc>
          <w:tcPr>
            <w:tcW w:w="2265" w:type="dxa"/>
          </w:tcPr>
          <w:p w14:paraId="63D80566" w14:textId="77777777" w:rsidR="00F4273E" w:rsidRDefault="00F4273E" w:rsidP="000120B4">
            <w:pPr>
              <w:jc w:val="center"/>
            </w:pPr>
            <w:r>
              <w:t>Observations</w:t>
            </w:r>
          </w:p>
        </w:tc>
        <w:tc>
          <w:tcPr>
            <w:tcW w:w="2265" w:type="dxa"/>
          </w:tcPr>
          <w:p w14:paraId="71540A85" w14:textId="77777777" w:rsidR="00F4273E" w:rsidRDefault="00F4273E" w:rsidP="000120B4">
            <w:pPr>
              <w:jc w:val="center"/>
            </w:pPr>
            <w:r>
              <w:t>MSE</w:t>
            </w:r>
          </w:p>
        </w:tc>
        <w:tc>
          <w:tcPr>
            <w:tcW w:w="2266" w:type="dxa"/>
          </w:tcPr>
          <w:p w14:paraId="402482CF" w14:textId="77777777" w:rsidR="00F4273E" w:rsidRDefault="00F4273E" w:rsidP="000120B4">
            <w:pPr>
              <w:jc w:val="center"/>
            </w:pPr>
            <w:r>
              <w:t>R</w:t>
            </w:r>
          </w:p>
        </w:tc>
      </w:tr>
      <w:tr w:rsidR="00F4273E" w14:paraId="3A14D8F8" w14:textId="77777777" w:rsidTr="000120B4">
        <w:tc>
          <w:tcPr>
            <w:tcW w:w="2265" w:type="dxa"/>
          </w:tcPr>
          <w:p w14:paraId="4921844F" w14:textId="14D05D40" w:rsidR="00F4273E" w:rsidRDefault="00F4273E" w:rsidP="000120B4">
            <w:pPr>
              <w:jc w:val="center"/>
            </w:pPr>
            <w:r>
              <w:t>Additional Test</w:t>
            </w:r>
          </w:p>
        </w:tc>
        <w:tc>
          <w:tcPr>
            <w:tcW w:w="2265" w:type="dxa"/>
          </w:tcPr>
          <w:p w14:paraId="25DDA118" w14:textId="0E905F7C" w:rsidR="00F4273E" w:rsidRDefault="00BD328B" w:rsidP="000120B4">
            <w:pPr>
              <w:jc w:val="center"/>
            </w:pPr>
            <w:r>
              <w:t>6426</w:t>
            </w:r>
          </w:p>
        </w:tc>
        <w:tc>
          <w:tcPr>
            <w:tcW w:w="2265" w:type="dxa"/>
          </w:tcPr>
          <w:p w14:paraId="4279D9C1" w14:textId="71652BBE" w:rsidR="00F4273E" w:rsidRDefault="00F4273E" w:rsidP="000120B4">
            <w:pPr>
              <w:jc w:val="center"/>
            </w:pPr>
            <w:r>
              <w:t>0.</w:t>
            </w:r>
            <w:r w:rsidR="00BD328B">
              <w:t>1360</w:t>
            </w:r>
          </w:p>
        </w:tc>
        <w:tc>
          <w:tcPr>
            <w:tcW w:w="2266" w:type="dxa"/>
          </w:tcPr>
          <w:p w14:paraId="57A39841" w14:textId="634E47CA" w:rsidR="00F4273E" w:rsidRDefault="00F4273E" w:rsidP="000120B4">
            <w:pPr>
              <w:jc w:val="center"/>
            </w:pPr>
            <w:r>
              <w:t>0.</w:t>
            </w:r>
            <w:r w:rsidR="00270BA8">
              <w:t>4015</w:t>
            </w:r>
          </w:p>
        </w:tc>
      </w:tr>
    </w:tbl>
    <w:p w14:paraId="1629BFEC" w14:textId="49F2DC58" w:rsidR="00B311E8" w:rsidRDefault="00CC2482" w:rsidP="00B311E8">
      <w:pPr>
        <w:pStyle w:val="BodyText"/>
      </w:pPr>
      <w:r>
        <w:br/>
      </w:r>
      <w:r w:rsidR="00D1215C">
        <w:t xml:space="preserve">As the data is normalised, and has trained well, it is likely that the </w:t>
      </w:r>
      <w:r w:rsidR="00A10D06">
        <w:t xml:space="preserve">MLP NN </w:t>
      </w:r>
      <w:r w:rsidR="00D1215C">
        <w:t>model type is incapable of recognising the relationships.</w:t>
      </w:r>
      <w:r w:rsidR="008C7F98">
        <w:t xml:space="preserve"> The rotational movement MLP NN R value of 0.4015 is significantly improved over the varied movement results (-0.8</w:t>
      </w:r>
      <w:r w:rsidR="00F118B9">
        <w:t xml:space="preserve">768) but is still </w:t>
      </w:r>
      <w:r w:rsidR="00F57603">
        <w:t>extremely low</w:t>
      </w:r>
      <w:r w:rsidR="00F118B9">
        <w:t>.</w:t>
      </w:r>
      <w:r w:rsidR="00D1215C">
        <w:br/>
      </w:r>
      <w:r>
        <w:t>Utilising the NARXNET NN, the results present</w:t>
      </w:r>
      <w:r w:rsidR="002E2632">
        <w:t>ed in Table</w:t>
      </w:r>
      <w:r w:rsidR="00A10D06">
        <w:t>s</w:t>
      </w:r>
      <w:r w:rsidR="002E2632">
        <w:t xml:space="preserve"> 4.</w:t>
      </w:r>
      <w:r w:rsidR="003B3A02">
        <w:t>60</w:t>
      </w:r>
      <w:r w:rsidR="002E2632">
        <w:t xml:space="preserve"> </w:t>
      </w:r>
      <w:r w:rsidR="00A10D06">
        <w:t xml:space="preserve">to 4.62 </w:t>
      </w:r>
      <w:r>
        <w:t>and Figure</w:t>
      </w:r>
      <w:r w:rsidR="00C507D1">
        <w:t>s</w:t>
      </w:r>
      <w:r>
        <w:t xml:space="preserve"> </w:t>
      </w:r>
      <w:r w:rsidR="002E2632">
        <w:t>4.</w:t>
      </w:r>
      <w:r w:rsidR="00C507D1">
        <w:t>72 to 4.75</w:t>
      </w:r>
      <w:r>
        <w:t xml:space="preserve"> were obtained. The training time took 4.4235 seconds.</w:t>
      </w:r>
    </w:p>
    <w:p w14:paraId="26915C7C" w14:textId="00524341" w:rsidR="00CC2482" w:rsidRDefault="00CC2482" w:rsidP="00452A51">
      <w:pPr>
        <w:pStyle w:val="Caption"/>
      </w:pPr>
      <w:bookmarkStart w:id="280" w:name="_Toc147945519"/>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3B3A02">
        <w:t>60</w:t>
      </w:r>
      <w:r w:rsidR="00C5580D">
        <w:fldChar w:fldCharType="end"/>
      </w:r>
      <w:r>
        <w:t xml:space="preserve"> </w:t>
      </w:r>
      <w:r w:rsidR="002E2632" w:rsidRPr="00CA1663">
        <w:t>Normalised</w:t>
      </w:r>
      <w:r w:rsidR="002E2632">
        <w:t xml:space="preserve"> </w:t>
      </w:r>
      <w:r w:rsidR="00A10D06">
        <w:t>C</w:t>
      </w:r>
      <w:r w:rsidR="002E2632" w:rsidRPr="00CA1663">
        <w:t>IMU</w:t>
      </w:r>
      <w:r w:rsidR="00A10D06">
        <w:t xml:space="preserve"> </w:t>
      </w:r>
      <w:r w:rsidR="002E2632">
        <w:t>10-</w:t>
      </w:r>
      <w:r w:rsidR="002E2632" w:rsidRPr="00CA1663">
        <w:t xml:space="preserve">layer </w:t>
      </w:r>
      <w:r w:rsidR="002E2632">
        <w:t>NARXNET</w:t>
      </w:r>
      <w:r w:rsidR="002E2632" w:rsidRPr="00CA1663">
        <w:t xml:space="preserve"> NN </w:t>
      </w:r>
      <w:r w:rsidR="002E2632">
        <w:t xml:space="preserve">training progress </w:t>
      </w:r>
      <w:r w:rsidR="002E2632" w:rsidRPr="00CA1663">
        <w:t xml:space="preserve">from </w:t>
      </w:r>
      <w:r w:rsidR="002E2632">
        <w:t xml:space="preserve">rotational </w:t>
      </w:r>
      <w:r w:rsidR="002E2632" w:rsidRPr="00CA1663">
        <w:t>motion.</w:t>
      </w:r>
      <w:bookmarkEnd w:id="280"/>
    </w:p>
    <w:tbl>
      <w:tblPr>
        <w:tblStyle w:val="TableGrid"/>
        <w:tblW w:w="0" w:type="auto"/>
        <w:tblLook w:val="04A0" w:firstRow="1" w:lastRow="0" w:firstColumn="1" w:lastColumn="0" w:noHBand="0" w:noVBand="1"/>
      </w:tblPr>
      <w:tblGrid>
        <w:gridCol w:w="2265"/>
        <w:gridCol w:w="2265"/>
        <w:gridCol w:w="2265"/>
        <w:gridCol w:w="2266"/>
      </w:tblGrid>
      <w:tr w:rsidR="00CC2482" w14:paraId="24938CD5" w14:textId="77777777" w:rsidTr="000120B4">
        <w:tc>
          <w:tcPr>
            <w:tcW w:w="2265" w:type="dxa"/>
          </w:tcPr>
          <w:p w14:paraId="33DE450A" w14:textId="77777777" w:rsidR="00CC2482" w:rsidRDefault="00CC2482" w:rsidP="000120B4">
            <w:pPr>
              <w:jc w:val="center"/>
            </w:pPr>
            <w:r>
              <w:t>Unit</w:t>
            </w:r>
          </w:p>
        </w:tc>
        <w:tc>
          <w:tcPr>
            <w:tcW w:w="2265" w:type="dxa"/>
          </w:tcPr>
          <w:p w14:paraId="710B54AA" w14:textId="77777777" w:rsidR="00CC2482" w:rsidRDefault="00CC2482" w:rsidP="000120B4">
            <w:pPr>
              <w:jc w:val="center"/>
            </w:pPr>
            <w:r>
              <w:t>Initial Value</w:t>
            </w:r>
          </w:p>
        </w:tc>
        <w:tc>
          <w:tcPr>
            <w:tcW w:w="2265" w:type="dxa"/>
          </w:tcPr>
          <w:p w14:paraId="5ABBFB43" w14:textId="77777777" w:rsidR="00CC2482" w:rsidRDefault="00CC2482" w:rsidP="000120B4">
            <w:pPr>
              <w:jc w:val="center"/>
            </w:pPr>
            <w:r>
              <w:t>Stopped Value</w:t>
            </w:r>
          </w:p>
        </w:tc>
        <w:tc>
          <w:tcPr>
            <w:tcW w:w="2266" w:type="dxa"/>
          </w:tcPr>
          <w:p w14:paraId="78A31CC4" w14:textId="77777777" w:rsidR="00CC2482" w:rsidRDefault="00CC2482" w:rsidP="000120B4">
            <w:pPr>
              <w:jc w:val="center"/>
            </w:pPr>
            <w:r>
              <w:t>Target Value</w:t>
            </w:r>
          </w:p>
        </w:tc>
      </w:tr>
      <w:tr w:rsidR="00CC2482" w14:paraId="29DD0A3F" w14:textId="77777777" w:rsidTr="000120B4">
        <w:tc>
          <w:tcPr>
            <w:tcW w:w="2265" w:type="dxa"/>
          </w:tcPr>
          <w:p w14:paraId="4B8E8425" w14:textId="77777777" w:rsidR="00CC2482" w:rsidRDefault="00CC2482" w:rsidP="000120B4">
            <w:pPr>
              <w:jc w:val="center"/>
            </w:pPr>
            <w:r>
              <w:t>Epochs</w:t>
            </w:r>
          </w:p>
        </w:tc>
        <w:tc>
          <w:tcPr>
            <w:tcW w:w="2265" w:type="dxa"/>
          </w:tcPr>
          <w:p w14:paraId="35706532" w14:textId="77777777" w:rsidR="00CC2482" w:rsidRDefault="00CC2482" w:rsidP="000120B4">
            <w:pPr>
              <w:jc w:val="center"/>
            </w:pPr>
            <w:r>
              <w:t>0</w:t>
            </w:r>
          </w:p>
        </w:tc>
        <w:tc>
          <w:tcPr>
            <w:tcW w:w="2265" w:type="dxa"/>
          </w:tcPr>
          <w:p w14:paraId="33E6FC44" w14:textId="6EEAC996" w:rsidR="00CC2482" w:rsidRDefault="00A10D06" w:rsidP="000120B4">
            <w:pPr>
              <w:jc w:val="center"/>
            </w:pPr>
            <w:r>
              <w:t>25</w:t>
            </w:r>
          </w:p>
        </w:tc>
        <w:tc>
          <w:tcPr>
            <w:tcW w:w="2266" w:type="dxa"/>
          </w:tcPr>
          <w:p w14:paraId="3F689305" w14:textId="77777777" w:rsidR="00CC2482" w:rsidRDefault="00CC2482" w:rsidP="000120B4">
            <w:pPr>
              <w:jc w:val="center"/>
            </w:pPr>
            <w:r>
              <w:t>1000</w:t>
            </w:r>
          </w:p>
        </w:tc>
      </w:tr>
      <w:tr w:rsidR="00CC2482" w14:paraId="38C26490" w14:textId="77777777" w:rsidTr="000120B4">
        <w:tc>
          <w:tcPr>
            <w:tcW w:w="2265" w:type="dxa"/>
          </w:tcPr>
          <w:p w14:paraId="1FDEEE27" w14:textId="77777777" w:rsidR="00CC2482" w:rsidRDefault="00CC2482" w:rsidP="000120B4">
            <w:pPr>
              <w:jc w:val="center"/>
            </w:pPr>
            <w:r>
              <w:t>Elapsed Time</w:t>
            </w:r>
          </w:p>
        </w:tc>
        <w:tc>
          <w:tcPr>
            <w:tcW w:w="2265" w:type="dxa"/>
          </w:tcPr>
          <w:p w14:paraId="46630AC9" w14:textId="77777777" w:rsidR="00CC2482" w:rsidRDefault="00CC2482" w:rsidP="000120B4">
            <w:pPr>
              <w:jc w:val="center"/>
            </w:pPr>
            <w:r>
              <w:t>-</w:t>
            </w:r>
          </w:p>
        </w:tc>
        <w:tc>
          <w:tcPr>
            <w:tcW w:w="2265" w:type="dxa"/>
          </w:tcPr>
          <w:p w14:paraId="60A198D5" w14:textId="51731C0C" w:rsidR="00CC2482" w:rsidRDefault="00CC2482" w:rsidP="000120B4">
            <w:pPr>
              <w:jc w:val="center"/>
            </w:pPr>
            <w:r>
              <w:t>00:00:0</w:t>
            </w:r>
            <w:r w:rsidR="00C507D1">
              <w:t>4</w:t>
            </w:r>
          </w:p>
        </w:tc>
        <w:tc>
          <w:tcPr>
            <w:tcW w:w="2266" w:type="dxa"/>
          </w:tcPr>
          <w:p w14:paraId="32711F16" w14:textId="77777777" w:rsidR="00CC2482" w:rsidRDefault="00CC2482" w:rsidP="000120B4">
            <w:pPr>
              <w:jc w:val="center"/>
            </w:pPr>
            <w:r>
              <w:t>-</w:t>
            </w:r>
          </w:p>
        </w:tc>
      </w:tr>
      <w:tr w:rsidR="00CC2482" w14:paraId="655488AD" w14:textId="77777777" w:rsidTr="000120B4">
        <w:tc>
          <w:tcPr>
            <w:tcW w:w="2265" w:type="dxa"/>
          </w:tcPr>
          <w:p w14:paraId="1498AC6D" w14:textId="77777777" w:rsidR="00CC2482" w:rsidRDefault="00CC2482" w:rsidP="000120B4">
            <w:pPr>
              <w:jc w:val="center"/>
            </w:pPr>
            <w:r>
              <w:t>Performance</w:t>
            </w:r>
          </w:p>
        </w:tc>
        <w:tc>
          <w:tcPr>
            <w:tcW w:w="2265" w:type="dxa"/>
          </w:tcPr>
          <w:p w14:paraId="401B8958" w14:textId="30284747" w:rsidR="00CC2482" w:rsidRDefault="00CC2482" w:rsidP="000120B4">
            <w:pPr>
              <w:jc w:val="center"/>
            </w:pPr>
            <w:r>
              <w:t>0.00</w:t>
            </w:r>
            <w:r w:rsidR="00A10D06">
              <w:t>347</w:t>
            </w:r>
          </w:p>
        </w:tc>
        <w:tc>
          <w:tcPr>
            <w:tcW w:w="2265" w:type="dxa"/>
          </w:tcPr>
          <w:p w14:paraId="7B70D433" w14:textId="144328DE" w:rsidR="00CC2482" w:rsidRDefault="00A10D06" w:rsidP="000120B4">
            <w:pPr>
              <w:jc w:val="center"/>
            </w:pPr>
            <w:r>
              <w:t>7.74</w:t>
            </w:r>
            <w:r w:rsidR="00CC2482">
              <w:t>e-08</w:t>
            </w:r>
          </w:p>
        </w:tc>
        <w:tc>
          <w:tcPr>
            <w:tcW w:w="2266" w:type="dxa"/>
          </w:tcPr>
          <w:p w14:paraId="3289A390" w14:textId="77777777" w:rsidR="00CC2482" w:rsidRDefault="00CC2482" w:rsidP="000120B4">
            <w:pPr>
              <w:jc w:val="center"/>
            </w:pPr>
            <w:r>
              <w:t>0</w:t>
            </w:r>
          </w:p>
        </w:tc>
      </w:tr>
      <w:tr w:rsidR="00CC2482" w14:paraId="73FE978D" w14:textId="77777777" w:rsidTr="000120B4">
        <w:tc>
          <w:tcPr>
            <w:tcW w:w="2265" w:type="dxa"/>
          </w:tcPr>
          <w:p w14:paraId="770C4BFB" w14:textId="77777777" w:rsidR="00CC2482" w:rsidRDefault="00CC2482" w:rsidP="000120B4">
            <w:pPr>
              <w:jc w:val="center"/>
            </w:pPr>
            <w:r>
              <w:t>Gradient</w:t>
            </w:r>
          </w:p>
        </w:tc>
        <w:tc>
          <w:tcPr>
            <w:tcW w:w="2265" w:type="dxa"/>
          </w:tcPr>
          <w:p w14:paraId="2DCBD50B" w14:textId="6F83775B" w:rsidR="00CC2482" w:rsidRDefault="00CC2482" w:rsidP="000120B4">
            <w:pPr>
              <w:jc w:val="center"/>
            </w:pPr>
            <w:r>
              <w:t>0.00</w:t>
            </w:r>
            <w:r w:rsidR="00A10D06">
              <w:t>477</w:t>
            </w:r>
          </w:p>
        </w:tc>
        <w:tc>
          <w:tcPr>
            <w:tcW w:w="2265" w:type="dxa"/>
          </w:tcPr>
          <w:p w14:paraId="7FB8E062" w14:textId="2186CC6E" w:rsidR="00CC2482" w:rsidRDefault="00A10D06" w:rsidP="000120B4">
            <w:pPr>
              <w:jc w:val="center"/>
            </w:pPr>
            <w:r>
              <w:t>9.95</w:t>
            </w:r>
            <w:r w:rsidR="00CC2482">
              <w:t>e-08</w:t>
            </w:r>
          </w:p>
        </w:tc>
        <w:tc>
          <w:tcPr>
            <w:tcW w:w="2266" w:type="dxa"/>
          </w:tcPr>
          <w:p w14:paraId="72850430" w14:textId="77777777" w:rsidR="00CC2482" w:rsidRDefault="00CC2482" w:rsidP="000120B4">
            <w:pPr>
              <w:jc w:val="center"/>
            </w:pPr>
            <w:r>
              <w:t>1e-07</w:t>
            </w:r>
          </w:p>
        </w:tc>
      </w:tr>
      <w:tr w:rsidR="00CC2482" w14:paraId="5A0BC2FE" w14:textId="77777777" w:rsidTr="000120B4">
        <w:tc>
          <w:tcPr>
            <w:tcW w:w="2265" w:type="dxa"/>
          </w:tcPr>
          <w:p w14:paraId="0908EEA4" w14:textId="77777777" w:rsidR="00CC2482" w:rsidRDefault="00CC2482" w:rsidP="000120B4">
            <w:pPr>
              <w:jc w:val="center"/>
            </w:pPr>
            <w:r>
              <w:t>Mu</w:t>
            </w:r>
          </w:p>
        </w:tc>
        <w:tc>
          <w:tcPr>
            <w:tcW w:w="2265" w:type="dxa"/>
          </w:tcPr>
          <w:p w14:paraId="36B7CB24" w14:textId="77777777" w:rsidR="00CC2482" w:rsidRDefault="00CC2482" w:rsidP="000120B4">
            <w:pPr>
              <w:jc w:val="center"/>
            </w:pPr>
            <w:r>
              <w:t>0.001</w:t>
            </w:r>
          </w:p>
        </w:tc>
        <w:tc>
          <w:tcPr>
            <w:tcW w:w="2265" w:type="dxa"/>
          </w:tcPr>
          <w:p w14:paraId="43F8FB72" w14:textId="4B5D60DE" w:rsidR="00CC2482" w:rsidRDefault="00CC2482" w:rsidP="000120B4">
            <w:pPr>
              <w:jc w:val="center"/>
            </w:pPr>
            <w:r>
              <w:t>1e-0</w:t>
            </w:r>
            <w:r w:rsidR="00A10D06">
              <w:t>8</w:t>
            </w:r>
          </w:p>
        </w:tc>
        <w:tc>
          <w:tcPr>
            <w:tcW w:w="2266" w:type="dxa"/>
          </w:tcPr>
          <w:p w14:paraId="41D31650" w14:textId="77777777" w:rsidR="00CC2482" w:rsidRDefault="00CC2482" w:rsidP="000120B4">
            <w:pPr>
              <w:jc w:val="center"/>
            </w:pPr>
            <w:r>
              <w:t>1e+10</w:t>
            </w:r>
          </w:p>
        </w:tc>
      </w:tr>
      <w:tr w:rsidR="00CC2482" w14:paraId="2F333C39" w14:textId="77777777" w:rsidTr="000120B4">
        <w:tc>
          <w:tcPr>
            <w:tcW w:w="2265" w:type="dxa"/>
          </w:tcPr>
          <w:p w14:paraId="10447280" w14:textId="77777777" w:rsidR="00CC2482" w:rsidRDefault="00CC2482" w:rsidP="000120B4">
            <w:pPr>
              <w:jc w:val="center"/>
            </w:pPr>
            <w:r>
              <w:t>Validation Checks</w:t>
            </w:r>
          </w:p>
        </w:tc>
        <w:tc>
          <w:tcPr>
            <w:tcW w:w="2265" w:type="dxa"/>
          </w:tcPr>
          <w:p w14:paraId="2CE96561" w14:textId="77777777" w:rsidR="00CC2482" w:rsidRDefault="00CC2482" w:rsidP="000120B4">
            <w:pPr>
              <w:jc w:val="center"/>
            </w:pPr>
            <w:r>
              <w:t>0</w:t>
            </w:r>
          </w:p>
        </w:tc>
        <w:tc>
          <w:tcPr>
            <w:tcW w:w="2265" w:type="dxa"/>
          </w:tcPr>
          <w:p w14:paraId="10E2FBA7" w14:textId="031AA8FA" w:rsidR="00CC2482" w:rsidRDefault="00CC2482" w:rsidP="000120B4">
            <w:pPr>
              <w:jc w:val="center"/>
            </w:pPr>
            <w:r>
              <w:t>0</w:t>
            </w:r>
          </w:p>
        </w:tc>
        <w:tc>
          <w:tcPr>
            <w:tcW w:w="2266" w:type="dxa"/>
          </w:tcPr>
          <w:p w14:paraId="6EDCFF18" w14:textId="77777777" w:rsidR="00CC2482" w:rsidRDefault="00CC2482" w:rsidP="000120B4">
            <w:pPr>
              <w:jc w:val="center"/>
            </w:pPr>
            <w:r>
              <w:t>6</w:t>
            </w:r>
          </w:p>
        </w:tc>
      </w:tr>
    </w:tbl>
    <w:p w14:paraId="172F91F9" w14:textId="7F86EC0A" w:rsidR="00A10D06" w:rsidRDefault="00A10D06" w:rsidP="00452A51">
      <w:pPr>
        <w:pStyle w:val="Caption"/>
      </w:pPr>
      <w:bookmarkStart w:id="281" w:name="_Toc147945520"/>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61</w:t>
      </w:r>
      <w:r>
        <w:fldChar w:fldCharType="end"/>
      </w:r>
      <w:r>
        <w:t xml:space="preserve"> </w:t>
      </w:r>
      <w:r w:rsidRPr="00CA1663">
        <w:t>Normalised</w:t>
      </w:r>
      <w:r>
        <w:t xml:space="preserve"> C</w:t>
      </w:r>
      <w:r w:rsidRPr="00CA1663">
        <w:t>IMU</w:t>
      </w:r>
      <w:r>
        <w:t xml:space="preserve"> 10-</w:t>
      </w:r>
      <w:r w:rsidRPr="00CA1663">
        <w:t xml:space="preserve">layer </w:t>
      </w:r>
      <w:r>
        <w:t>NARXNET</w:t>
      </w:r>
      <w:r w:rsidRPr="00CA1663">
        <w:t xml:space="preserve"> NN </w:t>
      </w:r>
      <w:r>
        <w:t xml:space="preserve">training results </w:t>
      </w:r>
      <w:r w:rsidRPr="00CA1663">
        <w:t xml:space="preserve">from </w:t>
      </w:r>
      <w:r>
        <w:t xml:space="preserve">rotational </w:t>
      </w:r>
      <w:r w:rsidRPr="00CA1663">
        <w:t>motion.</w:t>
      </w:r>
      <w:bookmarkEnd w:id="281"/>
    </w:p>
    <w:tbl>
      <w:tblPr>
        <w:tblStyle w:val="TableGrid"/>
        <w:tblW w:w="0" w:type="auto"/>
        <w:tblLook w:val="04A0" w:firstRow="1" w:lastRow="0" w:firstColumn="1" w:lastColumn="0" w:noHBand="0" w:noVBand="1"/>
      </w:tblPr>
      <w:tblGrid>
        <w:gridCol w:w="2265"/>
        <w:gridCol w:w="2265"/>
        <w:gridCol w:w="2265"/>
        <w:gridCol w:w="2266"/>
      </w:tblGrid>
      <w:tr w:rsidR="00A10D06" w14:paraId="45179617" w14:textId="77777777" w:rsidTr="00F926A4">
        <w:tc>
          <w:tcPr>
            <w:tcW w:w="2265" w:type="dxa"/>
          </w:tcPr>
          <w:p w14:paraId="16FFB548" w14:textId="77777777" w:rsidR="00A10D06" w:rsidRDefault="00A10D06" w:rsidP="00F926A4">
            <w:pPr>
              <w:jc w:val="center"/>
            </w:pPr>
          </w:p>
        </w:tc>
        <w:tc>
          <w:tcPr>
            <w:tcW w:w="2265" w:type="dxa"/>
          </w:tcPr>
          <w:p w14:paraId="6ADA4AFE" w14:textId="77777777" w:rsidR="00A10D06" w:rsidRDefault="00A10D06" w:rsidP="00F926A4">
            <w:pPr>
              <w:jc w:val="center"/>
            </w:pPr>
            <w:r>
              <w:t>Observations</w:t>
            </w:r>
          </w:p>
        </w:tc>
        <w:tc>
          <w:tcPr>
            <w:tcW w:w="2265" w:type="dxa"/>
          </w:tcPr>
          <w:p w14:paraId="537BE92F" w14:textId="77777777" w:rsidR="00A10D06" w:rsidRDefault="00A10D06" w:rsidP="00F926A4">
            <w:pPr>
              <w:jc w:val="center"/>
            </w:pPr>
            <w:r>
              <w:t>MSE</w:t>
            </w:r>
          </w:p>
        </w:tc>
        <w:tc>
          <w:tcPr>
            <w:tcW w:w="2266" w:type="dxa"/>
          </w:tcPr>
          <w:p w14:paraId="53AD941A" w14:textId="77777777" w:rsidR="00A10D06" w:rsidRDefault="00A10D06" w:rsidP="00F926A4">
            <w:pPr>
              <w:jc w:val="center"/>
            </w:pPr>
            <w:r>
              <w:t>R</w:t>
            </w:r>
          </w:p>
        </w:tc>
      </w:tr>
      <w:tr w:rsidR="00A10D06" w14:paraId="596E950C" w14:textId="77777777" w:rsidTr="00F926A4">
        <w:tc>
          <w:tcPr>
            <w:tcW w:w="2265" w:type="dxa"/>
          </w:tcPr>
          <w:p w14:paraId="34E5D8BB" w14:textId="77777777" w:rsidR="00A10D06" w:rsidRDefault="00A10D06" w:rsidP="00F926A4">
            <w:pPr>
              <w:jc w:val="center"/>
            </w:pPr>
            <w:r>
              <w:t>Training</w:t>
            </w:r>
          </w:p>
        </w:tc>
        <w:tc>
          <w:tcPr>
            <w:tcW w:w="2265" w:type="dxa"/>
          </w:tcPr>
          <w:p w14:paraId="70B858BE" w14:textId="77777777" w:rsidR="00A10D06" w:rsidRDefault="00A10D06" w:rsidP="00F926A4">
            <w:pPr>
              <w:jc w:val="center"/>
            </w:pPr>
            <w:r>
              <w:t>4137</w:t>
            </w:r>
          </w:p>
        </w:tc>
        <w:tc>
          <w:tcPr>
            <w:tcW w:w="2265" w:type="dxa"/>
          </w:tcPr>
          <w:p w14:paraId="6B3176EB" w14:textId="3E8990AB" w:rsidR="00A10D06" w:rsidRDefault="00A10D06" w:rsidP="00F926A4">
            <w:pPr>
              <w:jc w:val="center"/>
            </w:pPr>
            <w:r>
              <w:t>7.7421e-08</w:t>
            </w:r>
          </w:p>
        </w:tc>
        <w:tc>
          <w:tcPr>
            <w:tcW w:w="2266" w:type="dxa"/>
          </w:tcPr>
          <w:p w14:paraId="63AC05FD" w14:textId="3E7FCAEF" w:rsidR="00A10D06" w:rsidRDefault="00A10D06" w:rsidP="00F926A4">
            <w:pPr>
              <w:jc w:val="center"/>
            </w:pPr>
            <w:r>
              <w:t>0.9998</w:t>
            </w:r>
          </w:p>
        </w:tc>
      </w:tr>
      <w:tr w:rsidR="00A10D06" w14:paraId="5D842EAD" w14:textId="77777777" w:rsidTr="00F926A4">
        <w:tc>
          <w:tcPr>
            <w:tcW w:w="2265" w:type="dxa"/>
          </w:tcPr>
          <w:p w14:paraId="0258DAE9" w14:textId="77777777" w:rsidR="00A10D06" w:rsidRDefault="00A10D06" w:rsidP="00F926A4">
            <w:pPr>
              <w:jc w:val="center"/>
            </w:pPr>
            <w:r>
              <w:t>Validation</w:t>
            </w:r>
          </w:p>
        </w:tc>
        <w:tc>
          <w:tcPr>
            <w:tcW w:w="2265" w:type="dxa"/>
          </w:tcPr>
          <w:p w14:paraId="25D2BF30" w14:textId="77777777" w:rsidR="00A10D06" w:rsidRDefault="00A10D06" w:rsidP="00F926A4">
            <w:pPr>
              <w:jc w:val="center"/>
            </w:pPr>
            <w:r>
              <w:t>887</w:t>
            </w:r>
          </w:p>
        </w:tc>
        <w:tc>
          <w:tcPr>
            <w:tcW w:w="2265" w:type="dxa"/>
          </w:tcPr>
          <w:p w14:paraId="20FD642A" w14:textId="56621D9A" w:rsidR="00A10D06" w:rsidRDefault="00A10D06" w:rsidP="00F926A4">
            <w:pPr>
              <w:jc w:val="center"/>
            </w:pPr>
            <w:r>
              <w:t>8.4386e-08</w:t>
            </w:r>
          </w:p>
        </w:tc>
        <w:tc>
          <w:tcPr>
            <w:tcW w:w="2266" w:type="dxa"/>
          </w:tcPr>
          <w:p w14:paraId="33F873EE" w14:textId="30D51A55" w:rsidR="00A10D06" w:rsidRDefault="00A10D06" w:rsidP="00F926A4">
            <w:pPr>
              <w:jc w:val="center"/>
            </w:pPr>
            <w:r>
              <w:t>0.9998</w:t>
            </w:r>
          </w:p>
        </w:tc>
      </w:tr>
      <w:tr w:rsidR="00A10D06" w14:paraId="4AE06107" w14:textId="77777777" w:rsidTr="00F926A4">
        <w:tc>
          <w:tcPr>
            <w:tcW w:w="2265" w:type="dxa"/>
          </w:tcPr>
          <w:p w14:paraId="32FF8C0C" w14:textId="77777777" w:rsidR="00A10D06" w:rsidRDefault="00A10D06" w:rsidP="00F926A4">
            <w:pPr>
              <w:jc w:val="center"/>
            </w:pPr>
            <w:r>
              <w:t>Test</w:t>
            </w:r>
          </w:p>
        </w:tc>
        <w:tc>
          <w:tcPr>
            <w:tcW w:w="2265" w:type="dxa"/>
          </w:tcPr>
          <w:p w14:paraId="10AC831A" w14:textId="77777777" w:rsidR="00A10D06" w:rsidRDefault="00A10D06" w:rsidP="00F926A4">
            <w:pPr>
              <w:jc w:val="center"/>
            </w:pPr>
            <w:r>
              <w:t>887</w:t>
            </w:r>
          </w:p>
        </w:tc>
        <w:tc>
          <w:tcPr>
            <w:tcW w:w="2265" w:type="dxa"/>
          </w:tcPr>
          <w:p w14:paraId="452E2EA6" w14:textId="4F416347" w:rsidR="00A10D06" w:rsidRDefault="00A10D06" w:rsidP="00F926A4">
            <w:pPr>
              <w:jc w:val="center"/>
            </w:pPr>
            <w:r>
              <w:t>6.7285e-08</w:t>
            </w:r>
          </w:p>
        </w:tc>
        <w:tc>
          <w:tcPr>
            <w:tcW w:w="2266" w:type="dxa"/>
          </w:tcPr>
          <w:p w14:paraId="17C0649C" w14:textId="4C13C33F" w:rsidR="00A10D06" w:rsidRDefault="00A10D06" w:rsidP="00F926A4">
            <w:pPr>
              <w:jc w:val="center"/>
            </w:pPr>
            <w:r>
              <w:t>0.9998</w:t>
            </w:r>
          </w:p>
        </w:tc>
      </w:tr>
    </w:tbl>
    <w:p w14:paraId="70B16EDB" w14:textId="1CF737C4" w:rsidR="00CC2482" w:rsidRDefault="00CC2482" w:rsidP="00B311E8">
      <w:pPr>
        <w:pStyle w:val="BodyText"/>
      </w:pPr>
    </w:p>
    <w:p w14:paraId="2E53C98E" w14:textId="6E3E2414" w:rsidR="00A10D06" w:rsidRDefault="00A10D06" w:rsidP="00452A51">
      <w:pPr>
        <w:pStyle w:val="Caption"/>
      </w:pPr>
      <w:bookmarkStart w:id="282" w:name="_Toc147945521"/>
      <w:r>
        <w:t xml:space="preserve">Table </w:t>
      </w:r>
      <w:r>
        <w:fldChar w:fldCharType="begin"/>
      </w:r>
      <w:r>
        <w:instrText xml:space="preserve"> STYLEREF 1 \s </w:instrText>
      </w:r>
      <w:r>
        <w:fldChar w:fldCharType="separate"/>
      </w:r>
      <w:r>
        <w:t>4</w:t>
      </w:r>
      <w:r>
        <w:fldChar w:fldCharType="end"/>
      </w:r>
      <w:r>
        <w:t>.</w:t>
      </w:r>
      <w:r>
        <w:fldChar w:fldCharType="begin"/>
      </w:r>
      <w:r>
        <w:instrText xml:space="preserve"> SEQ Table \* ARABIC \s 1 </w:instrText>
      </w:r>
      <w:r>
        <w:fldChar w:fldCharType="separate"/>
      </w:r>
      <w:r>
        <w:t>62</w:t>
      </w:r>
      <w:r>
        <w:fldChar w:fldCharType="end"/>
      </w:r>
      <w:r>
        <w:t xml:space="preserve"> </w:t>
      </w:r>
      <w:r w:rsidRPr="00CA1663">
        <w:t>Normalised</w:t>
      </w:r>
      <w:r>
        <w:t xml:space="preserve"> CIMU</w:t>
      </w:r>
      <w:r w:rsidRPr="00CA1663">
        <w:t xml:space="preserve"> </w:t>
      </w:r>
      <w:r>
        <w:t>10-</w:t>
      </w:r>
      <w:r w:rsidRPr="00CA1663">
        <w:t xml:space="preserve">layer </w:t>
      </w:r>
      <w:r>
        <w:t>NARXNET</w:t>
      </w:r>
      <w:r w:rsidRPr="00CA1663">
        <w:t xml:space="preserve"> NN </w:t>
      </w:r>
      <w:r>
        <w:t xml:space="preserve">results from untrained rotational </w:t>
      </w:r>
      <w:r w:rsidRPr="00CA1663">
        <w:t>motion.</w:t>
      </w:r>
      <w:bookmarkEnd w:id="282"/>
    </w:p>
    <w:tbl>
      <w:tblPr>
        <w:tblStyle w:val="TableGrid"/>
        <w:tblW w:w="0" w:type="auto"/>
        <w:tblLook w:val="04A0" w:firstRow="1" w:lastRow="0" w:firstColumn="1" w:lastColumn="0" w:noHBand="0" w:noVBand="1"/>
      </w:tblPr>
      <w:tblGrid>
        <w:gridCol w:w="2265"/>
        <w:gridCol w:w="2265"/>
        <w:gridCol w:w="2265"/>
        <w:gridCol w:w="2266"/>
      </w:tblGrid>
      <w:tr w:rsidR="00A10D06" w14:paraId="57F6A4DB" w14:textId="77777777" w:rsidTr="00F926A4">
        <w:tc>
          <w:tcPr>
            <w:tcW w:w="2265" w:type="dxa"/>
          </w:tcPr>
          <w:p w14:paraId="5F68212E" w14:textId="77777777" w:rsidR="00A10D06" w:rsidRDefault="00A10D06" w:rsidP="00F926A4">
            <w:pPr>
              <w:jc w:val="center"/>
            </w:pPr>
          </w:p>
        </w:tc>
        <w:tc>
          <w:tcPr>
            <w:tcW w:w="2265" w:type="dxa"/>
          </w:tcPr>
          <w:p w14:paraId="38CDBE53" w14:textId="77777777" w:rsidR="00A10D06" w:rsidRDefault="00A10D06" w:rsidP="00F926A4">
            <w:pPr>
              <w:jc w:val="center"/>
            </w:pPr>
            <w:r>
              <w:t>Observations</w:t>
            </w:r>
          </w:p>
        </w:tc>
        <w:tc>
          <w:tcPr>
            <w:tcW w:w="2265" w:type="dxa"/>
          </w:tcPr>
          <w:p w14:paraId="480B3D1C" w14:textId="77777777" w:rsidR="00A10D06" w:rsidRDefault="00A10D06" w:rsidP="00F926A4">
            <w:pPr>
              <w:jc w:val="center"/>
            </w:pPr>
            <w:r>
              <w:t>MSE</w:t>
            </w:r>
          </w:p>
        </w:tc>
        <w:tc>
          <w:tcPr>
            <w:tcW w:w="2266" w:type="dxa"/>
          </w:tcPr>
          <w:p w14:paraId="72343588" w14:textId="77777777" w:rsidR="00A10D06" w:rsidRDefault="00A10D06" w:rsidP="00F926A4">
            <w:pPr>
              <w:jc w:val="center"/>
            </w:pPr>
            <w:r>
              <w:t>R</w:t>
            </w:r>
          </w:p>
        </w:tc>
      </w:tr>
      <w:tr w:rsidR="00A10D06" w14:paraId="10BFBDFE" w14:textId="77777777" w:rsidTr="00F926A4">
        <w:tc>
          <w:tcPr>
            <w:tcW w:w="2265" w:type="dxa"/>
          </w:tcPr>
          <w:p w14:paraId="2C1F488A" w14:textId="77777777" w:rsidR="00A10D06" w:rsidRDefault="00A10D06" w:rsidP="00F926A4">
            <w:pPr>
              <w:jc w:val="center"/>
            </w:pPr>
            <w:r>
              <w:t>Additional Test</w:t>
            </w:r>
          </w:p>
        </w:tc>
        <w:tc>
          <w:tcPr>
            <w:tcW w:w="2265" w:type="dxa"/>
          </w:tcPr>
          <w:p w14:paraId="472EADF3" w14:textId="77777777" w:rsidR="00A10D06" w:rsidRDefault="00A10D06" w:rsidP="00F926A4">
            <w:pPr>
              <w:jc w:val="center"/>
            </w:pPr>
            <w:r>
              <w:t>6426</w:t>
            </w:r>
          </w:p>
        </w:tc>
        <w:tc>
          <w:tcPr>
            <w:tcW w:w="2265" w:type="dxa"/>
          </w:tcPr>
          <w:p w14:paraId="64D4189E" w14:textId="28FA20D2" w:rsidR="00A10D06" w:rsidRDefault="00A10D06" w:rsidP="00F926A4">
            <w:pPr>
              <w:jc w:val="center"/>
            </w:pPr>
            <w:r>
              <w:t>1.8488e-06</w:t>
            </w:r>
          </w:p>
        </w:tc>
        <w:tc>
          <w:tcPr>
            <w:tcW w:w="2266" w:type="dxa"/>
          </w:tcPr>
          <w:p w14:paraId="37C16155" w14:textId="43E4D2F6" w:rsidR="00A10D06" w:rsidRDefault="00A10D06" w:rsidP="00F926A4">
            <w:pPr>
              <w:jc w:val="center"/>
            </w:pPr>
            <w:r>
              <w:t>0.9937</w:t>
            </w:r>
          </w:p>
        </w:tc>
      </w:tr>
    </w:tbl>
    <w:p w14:paraId="7D3D3D5F" w14:textId="253A2C95" w:rsidR="00C507D1" w:rsidRDefault="00A10D06" w:rsidP="00452A51">
      <w:pPr>
        <w:pStyle w:val="Caption"/>
      </w:pPr>
      <w:r>
        <w:lastRenderedPageBreak/>
        <w:br/>
      </w:r>
      <w:r w:rsidR="00C507D1">
        <w:drawing>
          <wp:inline distT="0" distB="0" distL="0" distR="0" wp14:anchorId="57A4C0C9" wp14:editId="68C47F4D">
            <wp:extent cx="5760085" cy="3167380"/>
            <wp:effectExtent l="0" t="0" r="0" b="0"/>
            <wp:docPr id="7132211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221196" name="Picture 713221196"/>
                    <pic:cNvPicPr/>
                  </pic:nvPicPr>
                  <pic:blipFill>
                    <a:blip r:embed="rId107">
                      <a:extLst>
                        <a:ext uri="{28A0092B-C50C-407E-A947-70E740481C1C}">
                          <a14:useLocalDpi xmlns:a14="http://schemas.microsoft.com/office/drawing/2010/main" val="0"/>
                        </a:ext>
                      </a:extLst>
                    </a:blip>
                    <a:stretch>
                      <a:fillRect/>
                    </a:stretch>
                  </pic:blipFill>
                  <pic:spPr>
                    <a:xfrm>
                      <a:off x="0" y="0"/>
                      <a:ext cx="5760085" cy="3167380"/>
                    </a:xfrm>
                    <a:prstGeom prst="rect">
                      <a:avLst/>
                    </a:prstGeom>
                  </pic:spPr>
                </pic:pic>
              </a:graphicData>
            </a:graphic>
          </wp:inline>
        </w:drawing>
      </w:r>
    </w:p>
    <w:p w14:paraId="0DE32341" w14:textId="56BF4520" w:rsidR="00C507D1" w:rsidRDefault="00C507D1" w:rsidP="00452A51">
      <w:pPr>
        <w:pStyle w:val="Caption"/>
      </w:pPr>
      <w:bookmarkStart w:id="283" w:name="_Toc147945420"/>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2</w:t>
      </w:r>
      <w:r>
        <w:fldChar w:fldCharType="end"/>
      </w:r>
      <w:r>
        <w:t xml:space="preserve"> </w:t>
      </w:r>
      <w:r w:rsidRPr="00C365A6">
        <w:t xml:space="preserve">Normalised NARXNET NN </w:t>
      </w:r>
      <w:r>
        <w:t xml:space="preserve">reponse </w:t>
      </w:r>
      <w:r w:rsidRPr="00C365A6">
        <w:t xml:space="preserve">(CIMU) on </w:t>
      </w:r>
      <w:r>
        <w:t>rotational</w:t>
      </w:r>
      <w:r w:rsidRPr="00C365A6">
        <w:t>-motion with layer size of 10.</w:t>
      </w:r>
      <w:bookmarkEnd w:id="283"/>
    </w:p>
    <w:p w14:paraId="639EBCC6" w14:textId="0B074447" w:rsidR="00C507D1" w:rsidRDefault="00C507D1" w:rsidP="00452A51">
      <w:pPr>
        <w:pStyle w:val="Caption"/>
      </w:pPr>
      <w:r>
        <w:drawing>
          <wp:inline distT="0" distB="0" distL="0" distR="0" wp14:anchorId="30D30D71" wp14:editId="2981AABB">
            <wp:extent cx="5760085" cy="4221480"/>
            <wp:effectExtent l="0" t="0" r="0" b="7620"/>
            <wp:docPr id="2143588858"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588858" name="Picture 6" descr="A graph of a graph&#10;&#10;Description automatically generated with medium confidence"/>
                    <pic:cNvPicPr/>
                  </pic:nvPicPr>
                  <pic:blipFill>
                    <a:blip r:embed="rId108">
                      <a:extLst>
                        <a:ext uri="{28A0092B-C50C-407E-A947-70E740481C1C}">
                          <a14:useLocalDpi xmlns:a14="http://schemas.microsoft.com/office/drawing/2010/main" val="0"/>
                        </a:ext>
                      </a:extLst>
                    </a:blip>
                    <a:stretch>
                      <a:fillRect/>
                    </a:stretch>
                  </pic:blipFill>
                  <pic:spPr>
                    <a:xfrm>
                      <a:off x="0" y="0"/>
                      <a:ext cx="5760085" cy="4221480"/>
                    </a:xfrm>
                    <a:prstGeom prst="rect">
                      <a:avLst/>
                    </a:prstGeom>
                  </pic:spPr>
                </pic:pic>
              </a:graphicData>
            </a:graphic>
          </wp:inline>
        </w:drawing>
      </w:r>
    </w:p>
    <w:p w14:paraId="7813F563" w14:textId="02CBD39D" w:rsidR="00C507D1" w:rsidRDefault="00C507D1" w:rsidP="00452A51">
      <w:pPr>
        <w:pStyle w:val="Caption"/>
      </w:pPr>
      <w:bookmarkStart w:id="284" w:name="_Toc147945421"/>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3</w:t>
      </w:r>
      <w:r>
        <w:fldChar w:fldCharType="end"/>
      </w:r>
      <w:r>
        <w:t xml:space="preserve"> </w:t>
      </w:r>
      <w:r w:rsidRPr="00C365A6">
        <w:t xml:space="preserve">Normalised NARXNET NN </w:t>
      </w:r>
      <w:r>
        <w:t xml:space="preserve">training </w:t>
      </w:r>
      <w:r w:rsidRPr="00C365A6">
        <w:t xml:space="preserve">state (CIMU) on </w:t>
      </w:r>
      <w:r>
        <w:t>rotational</w:t>
      </w:r>
      <w:r w:rsidRPr="00C365A6">
        <w:t>-motion with layer size of 10.</w:t>
      </w:r>
      <w:bookmarkEnd w:id="284"/>
    </w:p>
    <w:p w14:paraId="11873E9C" w14:textId="5FC5A91B" w:rsidR="00C507D1" w:rsidRDefault="00C507D1" w:rsidP="00C507D1">
      <w:pPr>
        <w:pStyle w:val="BodyText"/>
      </w:pPr>
      <w:r>
        <w:rPr>
          <w:noProof/>
        </w:rPr>
        <w:lastRenderedPageBreak/>
        <w:drawing>
          <wp:inline distT="0" distB="0" distL="0" distR="0" wp14:anchorId="3CF5695E" wp14:editId="0F6F3948">
            <wp:extent cx="5209804" cy="3822782"/>
            <wp:effectExtent l="0" t="0" r="0" b="6350"/>
            <wp:docPr id="1490136214" name="Picture 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136214" name="Picture 7" descr="A graph of a graph&#10;&#10;Description automatically generated with medium confidenc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222289" cy="3831943"/>
                    </a:xfrm>
                    <a:prstGeom prst="rect">
                      <a:avLst/>
                    </a:prstGeom>
                  </pic:spPr>
                </pic:pic>
              </a:graphicData>
            </a:graphic>
          </wp:inline>
        </w:drawing>
      </w:r>
    </w:p>
    <w:p w14:paraId="6C3C2F44" w14:textId="6081F298" w:rsidR="00C507D1" w:rsidRDefault="00C507D1" w:rsidP="00452A51">
      <w:pPr>
        <w:pStyle w:val="Caption"/>
      </w:pPr>
      <w:bookmarkStart w:id="285" w:name="_Toc147945422"/>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4</w:t>
      </w:r>
      <w:r>
        <w:fldChar w:fldCharType="end"/>
      </w:r>
      <w:r>
        <w:t xml:space="preserve"> </w:t>
      </w:r>
      <w:r w:rsidRPr="0065113C">
        <w:t xml:space="preserve">Normalised NARXNET NN </w:t>
      </w:r>
      <w:r>
        <w:t xml:space="preserve">Performance </w:t>
      </w:r>
      <w:r w:rsidRPr="0065113C">
        <w:t>(CIMU) on rotational-motion with layer size of 10.</w:t>
      </w:r>
      <w:bookmarkEnd w:id="285"/>
    </w:p>
    <w:p w14:paraId="0A37A979" w14:textId="1336DEC0" w:rsidR="00C507D1" w:rsidRDefault="00C507D1" w:rsidP="00C507D1">
      <w:pPr>
        <w:pStyle w:val="BodyText"/>
      </w:pPr>
      <w:r>
        <w:rPr>
          <w:noProof/>
        </w:rPr>
        <w:drawing>
          <wp:inline distT="0" distB="0" distL="0" distR="0" wp14:anchorId="3B0C2FC9" wp14:editId="7E9E0693">
            <wp:extent cx="5126999" cy="3775587"/>
            <wp:effectExtent l="0" t="0" r="0" b="0"/>
            <wp:docPr id="1398112257" name="Picture 8"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112257" name="Picture 8" descr="A graph with different colored bars&#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146671" cy="3790074"/>
                    </a:xfrm>
                    <a:prstGeom prst="rect">
                      <a:avLst/>
                    </a:prstGeom>
                  </pic:spPr>
                </pic:pic>
              </a:graphicData>
            </a:graphic>
          </wp:inline>
        </w:drawing>
      </w:r>
    </w:p>
    <w:p w14:paraId="7465E72D" w14:textId="744492C6" w:rsidR="00C507D1" w:rsidRPr="00C507D1" w:rsidRDefault="00C507D1" w:rsidP="00452A51">
      <w:pPr>
        <w:pStyle w:val="Caption"/>
      </w:pPr>
      <w:bookmarkStart w:id="286" w:name="_Toc147945423"/>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5</w:t>
      </w:r>
      <w:r>
        <w:fldChar w:fldCharType="end"/>
      </w:r>
      <w:r>
        <w:t xml:space="preserve"> </w:t>
      </w:r>
      <w:r w:rsidRPr="00237481">
        <w:t xml:space="preserve">Normalised NARXNET NN </w:t>
      </w:r>
      <w:r>
        <w:t>Error histogram</w:t>
      </w:r>
      <w:r w:rsidRPr="00237481">
        <w:t xml:space="preserve"> (CIMU) on rotational-motion with layer size of 10.</w:t>
      </w:r>
      <w:bookmarkEnd w:id="286"/>
    </w:p>
    <w:p w14:paraId="67006337" w14:textId="77777777" w:rsidR="009725BA" w:rsidRDefault="00B41D6D" w:rsidP="009725BA">
      <w:pPr>
        <w:pStyle w:val="BodyText"/>
      </w:pPr>
      <w:r>
        <w:lastRenderedPageBreak/>
        <w:br/>
      </w:r>
    </w:p>
    <w:p w14:paraId="219086DB" w14:textId="411E33A6" w:rsidR="009725BA" w:rsidRDefault="009725BA" w:rsidP="009725BA">
      <w:pPr>
        <w:pStyle w:val="BodyText"/>
      </w:pPr>
      <w:r>
        <w:t xml:space="preserve">The RBF network was evaluated </w:t>
      </w:r>
      <w:r w:rsidR="00D36EFE">
        <w:t xml:space="preserve">on the CIMU </w:t>
      </w:r>
      <w:r>
        <w:t>by s</w:t>
      </w:r>
      <w:r w:rsidRPr="00D45AA8">
        <w:t xml:space="preserve">pecifying an MSE of </w:t>
      </w:r>
      <w:r>
        <w:t>2.5806</w:t>
      </w:r>
      <w:r w:rsidRPr="00D45AA8">
        <w:t>e-0</w:t>
      </w:r>
      <w:r>
        <w:t>5</w:t>
      </w:r>
      <w:r w:rsidRPr="00D45AA8">
        <w:t xml:space="preserve"> (derived from Figure 4.</w:t>
      </w:r>
      <w:r>
        <w:t xml:space="preserve">76, which </w:t>
      </w:r>
      <w:r w:rsidRPr="00D45AA8">
        <w:t xml:space="preserve">produced an RBF NN </w:t>
      </w:r>
      <w:r>
        <w:t>of 47</w:t>
      </w:r>
      <w:r w:rsidRPr="00D45AA8">
        <w:t xml:space="preserve"> neurons. </w:t>
      </w:r>
    </w:p>
    <w:p w14:paraId="40924BE9" w14:textId="0FC3ACC5" w:rsidR="009725BA" w:rsidRDefault="009725BA" w:rsidP="009725BA">
      <w:pPr>
        <w:pStyle w:val="BodyText"/>
        <w:rPr>
          <w:color w:val="FF0000"/>
        </w:rPr>
      </w:pPr>
      <w:r>
        <w:rPr>
          <w:noProof/>
          <w:color w:val="FF0000"/>
        </w:rPr>
        <w:drawing>
          <wp:inline distT="0" distB="0" distL="0" distR="0" wp14:anchorId="1E99B361" wp14:editId="0FB7A7E4">
            <wp:extent cx="4915586" cy="1390844"/>
            <wp:effectExtent l="0" t="0" r="0" b="0"/>
            <wp:docPr id="23300401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004010" name="Picture 9" descr="A white paper with black text&#10;&#10;Description automatically generated"/>
                    <pic:cNvPicPr/>
                  </pic:nvPicPr>
                  <pic:blipFill>
                    <a:blip r:embed="rId111">
                      <a:extLst>
                        <a:ext uri="{28A0092B-C50C-407E-A947-70E740481C1C}">
                          <a14:useLocalDpi xmlns:a14="http://schemas.microsoft.com/office/drawing/2010/main" val="0"/>
                        </a:ext>
                      </a:extLst>
                    </a:blip>
                    <a:stretch>
                      <a:fillRect/>
                    </a:stretch>
                  </pic:blipFill>
                  <pic:spPr>
                    <a:xfrm>
                      <a:off x="0" y="0"/>
                      <a:ext cx="4915586" cy="1390844"/>
                    </a:xfrm>
                    <a:prstGeom prst="rect">
                      <a:avLst/>
                    </a:prstGeom>
                  </pic:spPr>
                </pic:pic>
              </a:graphicData>
            </a:graphic>
          </wp:inline>
        </w:drawing>
      </w:r>
    </w:p>
    <w:p w14:paraId="47770701" w14:textId="49CE94D2" w:rsidR="009725BA" w:rsidRDefault="009725BA" w:rsidP="00452A51">
      <w:pPr>
        <w:pStyle w:val="Caption"/>
      </w:pPr>
      <w:bookmarkStart w:id="287" w:name="_Toc147945424"/>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D36EFE">
        <w:t>76</w:t>
      </w:r>
      <w:r>
        <w:fldChar w:fldCharType="end"/>
      </w:r>
      <w:r>
        <w:t xml:space="preserve"> RBF MSE determination for CIMU under rotational movement.</w:t>
      </w:r>
      <w:bookmarkEnd w:id="287"/>
    </w:p>
    <w:p w14:paraId="3C5497A4" w14:textId="23990979" w:rsidR="009725BA" w:rsidRPr="00D45AA8" w:rsidRDefault="009725BA" w:rsidP="009725BA">
      <w:pPr>
        <w:pStyle w:val="BodyText"/>
      </w:pPr>
      <w:r w:rsidRPr="00D45AA8">
        <w:t xml:space="preserve">The results from this RBF network on untrained </w:t>
      </w:r>
      <w:r w:rsidR="00D36EFE">
        <w:t xml:space="preserve">CIMU </w:t>
      </w:r>
      <w:r w:rsidR="00E37604">
        <w:t>rotational motion measurements</w:t>
      </w:r>
      <w:r w:rsidRPr="00D45AA8">
        <w:t xml:space="preserve"> </w:t>
      </w:r>
      <w:r>
        <w:t xml:space="preserve">using the derived MSE from above and a default spread value (SF) of 1.0 </w:t>
      </w:r>
      <w:r w:rsidRPr="00D45AA8">
        <w:t>are shown in Figures 4.</w:t>
      </w:r>
      <w:r w:rsidR="00D36EFE">
        <w:t>77</w:t>
      </w:r>
      <w:r w:rsidRPr="00D45AA8">
        <w:t xml:space="preserve"> to 4.</w:t>
      </w:r>
      <w:r w:rsidR="00D36EFE">
        <w:t>78</w:t>
      </w:r>
      <w:r w:rsidRPr="00D45AA8">
        <w:t>.</w:t>
      </w:r>
      <w:r>
        <w:t xml:space="preserve"> Training took 15.5184 seconds.</w:t>
      </w:r>
    </w:p>
    <w:p w14:paraId="144A4619" w14:textId="77777777" w:rsidR="009725BA" w:rsidRPr="00922A28" w:rsidRDefault="009725BA" w:rsidP="009725BA">
      <w:pPr>
        <w:pStyle w:val="BodyText"/>
      </w:pPr>
    </w:p>
    <w:p w14:paraId="006FE68E" w14:textId="42A81AE2" w:rsidR="009725BA" w:rsidRDefault="009725BA" w:rsidP="009725BA">
      <w:pPr>
        <w:pStyle w:val="BodyText"/>
      </w:pPr>
      <w:r>
        <w:rPr>
          <w:noProof/>
        </w:rPr>
        <w:drawing>
          <wp:inline distT="0" distB="0" distL="0" distR="0" wp14:anchorId="367CCC67" wp14:editId="6A8EAD5F">
            <wp:extent cx="5760085" cy="3128645"/>
            <wp:effectExtent l="0" t="0" r="0" b="0"/>
            <wp:docPr id="802402380" name="Picture 10"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02380" name="Picture 10" descr="A graph with red and blue lines&#10;&#10;Description automatically generated"/>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5FEC9546" w14:textId="410D2B38" w:rsidR="009725BA" w:rsidRDefault="009725BA" w:rsidP="00452A51">
      <w:pPr>
        <w:pStyle w:val="Caption"/>
      </w:pPr>
      <w:bookmarkStart w:id="288" w:name="_Toc147945425"/>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D36EFE">
        <w:t>77</w:t>
      </w:r>
      <w:r>
        <w:fldChar w:fldCharType="end"/>
      </w:r>
      <w:r>
        <w:t xml:space="preserve"> </w:t>
      </w:r>
      <w:r w:rsidRPr="00F12E7B">
        <w:t xml:space="preserve">RBF </w:t>
      </w:r>
      <w:r>
        <w:t>Roll</w:t>
      </w:r>
      <w:r w:rsidRPr="00F12E7B">
        <w:t xml:space="preserve"> Plot using untrained </w:t>
      </w:r>
      <w:r w:rsidR="00E37604">
        <w:t>rotational</w:t>
      </w:r>
      <w:r w:rsidRPr="00F12E7B">
        <w:t xml:space="preserve"> motion (</w:t>
      </w:r>
      <w:r w:rsidR="00D36EFE">
        <w:t>CIMU</w:t>
      </w:r>
      <w:r w:rsidRPr="00F12E7B">
        <w:t>). MSE=</w:t>
      </w:r>
      <w:r>
        <w:t>2.5806</w:t>
      </w:r>
      <w:r w:rsidRPr="00D45AA8">
        <w:t>e-0</w:t>
      </w:r>
      <w:r>
        <w:t>5</w:t>
      </w:r>
      <w:r w:rsidRPr="00F12E7B">
        <w:t>, SF=</w:t>
      </w:r>
      <w:r>
        <w:t>1.0</w:t>
      </w:r>
      <w:bookmarkEnd w:id="288"/>
    </w:p>
    <w:p w14:paraId="4F8135C2" w14:textId="77777777" w:rsidR="00D36EFE" w:rsidRPr="00D36EFE" w:rsidRDefault="00D36EFE" w:rsidP="00E37604">
      <w:pPr>
        <w:pStyle w:val="BodyText"/>
      </w:pPr>
    </w:p>
    <w:p w14:paraId="12278769" w14:textId="6E27F366" w:rsidR="009725BA" w:rsidRDefault="009725BA" w:rsidP="00452A51">
      <w:pPr>
        <w:pStyle w:val="Caption"/>
      </w:pPr>
      <w:r>
        <w:lastRenderedPageBreak/>
        <w:drawing>
          <wp:inline distT="0" distB="0" distL="0" distR="0" wp14:anchorId="0AC7E0AC" wp14:editId="3B09304C">
            <wp:extent cx="5760085" cy="3128645"/>
            <wp:effectExtent l="0" t="0" r="0" b="0"/>
            <wp:docPr id="45180934" name="Picture 1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80934" name="Picture 11" descr="A graph of a graph&#10;&#10;Description automatically generated with medium confidenc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10ECDF02" w14:textId="313FD76A" w:rsidR="00D36EFE" w:rsidRDefault="009725BA" w:rsidP="00452A51">
      <w:pPr>
        <w:pStyle w:val="Caption"/>
      </w:pPr>
      <w:bookmarkStart w:id="289" w:name="_Toc147945426"/>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D36EFE">
        <w:t>78</w:t>
      </w:r>
      <w:r>
        <w:fldChar w:fldCharType="end"/>
      </w:r>
      <w:r>
        <w:t xml:space="preserve"> </w:t>
      </w:r>
      <w:r w:rsidRPr="00A76B0D">
        <w:t xml:space="preserve">RBF </w:t>
      </w:r>
      <w:r>
        <w:t>Pitch</w:t>
      </w:r>
      <w:r w:rsidRPr="00A76B0D">
        <w:t xml:space="preserve"> Plot using untrained </w:t>
      </w:r>
      <w:r w:rsidR="00E37604">
        <w:t>rotational</w:t>
      </w:r>
      <w:r w:rsidRPr="00A76B0D">
        <w:t xml:space="preserve"> motion (</w:t>
      </w:r>
      <w:r w:rsidR="00D36EFE">
        <w:t>CIMU</w:t>
      </w:r>
      <w:r w:rsidRPr="00A76B0D">
        <w:t>). MSE=</w:t>
      </w:r>
      <w:r>
        <w:t>2.5806</w:t>
      </w:r>
      <w:r w:rsidRPr="00D45AA8">
        <w:t>e-0</w:t>
      </w:r>
      <w:r>
        <w:t>5</w:t>
      </w:r>
      <w:r w:rsidRPr="00A76B0D">
        <w:t>, SF=1.0</w:t>
      </w:r>
      <w:bookmarkEnd w:id="289"/>
    </w:p>
    <w:p w14:paraId="7CB3B760" w14:textId="23CFBD6D" w:rsidR="00D36EFE" w:rsidRDefault="00D36EFE" w:rsidP="00D36EFE">
      <w:pPr>
        <w:pStyle w:val="BodyText"/>
      </w:pPr>
      <w:r>
        <w:t>The RBF network was evaluated on the front IMUs by s</w:t>
      </w:r>
      <w:r w:rsidRPr="00D45AA8">
        <w:t xml:space="preserve">pecifying an MSE of </w:t>
      </w:r>
      <w:r>
        <w:t>1.05961</w:t>
      </w:r>
      <w:r w:rsidRPr="00D45AA8">
        <w:t>e-0</w:t>
      </w:r>
      <w:r>
        <w:t>5</w:t>
      </w:r>
      <w:r w:rsidRPr="00D45AA8">
        <w:t xml:space="preserve"> (derived from Figure 4.</w:t>
      </w:r>
      <w:r>
        <w:t xml:space="preserve">79, which </w:t>
      </w:r>
      <w:r w:rsidRPr="00D45AA8">
        <w:t xml:space="preserve">produced an RBF NN </w:t>
      </w:r>
      <w:r>
        <w:t>of 166</w:t>
      </w:r>
      <w:r w:rsidRPr="00D45AA8">
        <w:t xml:space="preserve"> neurons. </w:t>
      </w:r>
    </w:p>
    <w:p w14:paraId="158EEB45" w14:textId="0F29CD87" w:rsidR="00D36EFE" w:rsidRDefault="00D36EFE" w:rsidP="00D36EFE">
      <w:pPr>
        <w:pStyle w:val="BodyText"/>
        <w:rPr>
          <w:color w:val="FF0000"/>
        </w:rPr>
      </w:pPr>
      <w:r>
        <w:rPr>
          <w:noProof/>
          <w:color w:val="FF0000"/>
        </w:rPr>
        <w:drawing>
          <wp:inline distT="0" distB="0" distL="0" distR="0" wp14:anchorId="51BE6D10" wp14:editId="4C56A135">
            <wp:extent cx="5201376" cy="1219370"/>
            <wp:effectExtent l="0" t="0" r="0" b="0"/>
            <wp:docPr id="1725844902" name="Picture 12" descr="A white text with black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844902" name="Picture 12" descr="A white text with black numbers&#10;&#10;Description automatically generated with medium confidence"/>
                    <pic:cNvPicPr/>
                  </pic:nvPicPr>
                  <pic:blipFill>
                    <a:blip r:embed="rId114">
                      <a:extLst>
                        <a:ext uri="{28A0092B-C50C-407E-A947-70E740481C1C}">
                          <a14:useLocalDpi xmlns:a14="http://schemas.microsoft.com/office/drawing/2010/main" val="0"/>
                        </a:ext>
                      </a:extLst>
                    </a:blip>
                    <a:stretch>
                      <a:fillRect/>
                    </a:stretch>
                  </pic:blipFill>
                  <pic:spPr>
                    <a:xfrm>
                      <a:off x="0" y="0"/>
                      <a:ext cx="5201376" cy="1219370"/>
                    </a:xfrm>
                    <a:prstGeom prst="rect">
                      <a:avLst/>
                    </a:prstGeom>
                  </pic:spPr>
                </pic:pic>
              </a:graphicData>
            </a:graphic>
          </wp:inline>
        </w:drawing>
      </w:r>
    </w:p>
    <w:p w14:paraId="26E46041" w14:textId="73A2B644" w:rsidR="00D36EFE" w:rsidRDefault="00D36EFE" w:rsidP="00452A51">
      <w:pPr>
        <w:pStyle w:val="Caption"/>
      </w:pPr>
      <w:bookmarkStart w:id="290" w:name="_Toc147945427"/>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9</w:t>
      </w:r>
      <w:r>
        <w:fldChar w:fldCharType="end"/>
      </w:r>
      <w:r>
        <w:t xml:space="preserve"> RBF MSE determination for Front IMUs under rotational movement.</w:t>
      </w:r>
      <w:bookmarkEnd w:id="290"/>
    </w:p>
    <w:p w14:paraId="224D5B35" w14:textId="7937CFB3" w:rsidR="00D36EFE" w:rsidRPr="00D45AA8" w:rsidRDefault="00D36EFE" w:rsidP="00D36EFE">
      <w:pPr>
        <w:pStyle w:val="BodyText"/>
      </w:pPr>
      <w:r w:rsidRPr="00D45AA8">
        <w:t xml:space="preserve">The results from this RBF network on untrained </w:t>
      </w:r>
      <w:r w:rsidR="00E37604">
        <w:t>Front IMU rotational motion measurements</w:t>
      </w:r>
      <w:r w:rsidRPr="00D45AA8">
        <w:t xml:space="preserve"> </w:t>
      </w:r>
      <w:r>
        <w:t xml:space="preserve">using the derived MSE from above and a default spread value (SF) of 1.0 </w:t>
      </w:r>
      <w:r w:rsidRPr="00D45AA8">
        <w:t>are shown in Figures 4.</w:t>
      </w:r>
      <w:r w:rsidR="00E37604">
        <w:t>80and 4.81</w:t>
      </w:r>
      <w:r w:rsidRPr="00D45AA8">
        <w:t>.</w:t>
      </w:r>
      <w:r>
        <w:t xml:space="preserve"> Training took 56.1377 seconds.</w:t>
      </w:r>
    </w:p>
    <w:p w14:paraId="0CB0BF92" w14:textId="77777777" w:rsidR="00D36EFE" w:rsidRPr="00922A28" w:rsidRDefault="00D36EFE" w:rsidP="00D36EFE">
      <w:pPr>
        <w:pStyle w:val="BodyText"/>
      </w:pPr>
    </w:p>
    <w:p w14:paraId="73B20A2B" w14:textId="15D9D912" w:rsidR="00D36EFE" w:rsidRDefault="00E37604" w:rsidP="00D36EFE">
      <w:pPr>
        <w:pStyle w:val="BodyText"/>
      </w:pPr>
      <w:r>
        <w:rPr>
          <w:noProof/>
        </w:rPr>
        <w:lastRenderedPageBreak/>
        <w:drawing>
          <wp:inline distT="0" distB="0" distL="0" distR="0" wp14:anchorId="4AB2E620" wp14:editId="34A863CB">
            <wp:extent cx="5760085" cy="3128645"/>
            <wp:effectExtent l="0" t="0" r="0" b="0"/>
            <wp:docPr id="118763280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632805" name="Picture 1187632805"/>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1245565E" w14:textId="6D281031" w:rsidR="00D36EFE" w:rsidRPr="00D36EFE" w:rsidRDefault="00D36EFE" w:rsidP="00452A51">
      <w:pPr>
        <w:pStyle w:val="Caption"/>
      </w:pPr>
      <w:bookmarkStart w:id="291" w:name="_Toc147945428"/>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E37604">
        <w:t>80</w:t>
      </w:r>
      <w:r>
        <w:fldChar w:fldCharType="end"/>
      </w:r>
      <w:r>
        <w:t xml:space="preserve"> </w:t>
      </w:r>
      <w:r w:rsidRPr="00F12E7B">
        <w:t xml:space="preserve">RBF </w:t>
      </w:r>
      <w:r>
        <w:t>Roll</w:t>
      </w:r>
      <w:r w:rsidRPr="00F12E7B">
        <w:t xml:space="preserve"> Plot using untrained </w:t>
      </w:r>
      <w:r w:rsidR="00E37604">
        <w:t>rotational</w:t>
      </w:r>
      <w:r w:rsidRPr="00F12E7B">
        <w:t xml:space="preserve"> motion (</w:t>
      </w:r>
      <w:r w:rsidR="00E37604">
        <w:t>Front IMUs</w:t>
      </w:r>
      <w:r w:rsidRPr="00F12E7B">
        <w:t>). MSE=</w:t>
      </w:r>
      <w:r w:rsidR="00E37604">
        <w:t>1.05961</w:t>
      </w:r>
      <w:r w:rsidR="00E37604" w:rsidRPr="00D45AA8">
        <w:t>e</w:t>
      </w:r>
      <w:r w:rsidRPr="00D45AA8">
        <w:t>-0</w:t>
      </w:r>
      <w:r>
        <w:t>5</w:t>
      </w:r>
      <w:r w:rsidRPr="00F12E7B">
        <w:t>, SF=</w:t>
      </w:r>
      <w:r>
        <w:t>1.0</w:t>
      </w:r>
      <w:bookmarkEnd w:id="291"/>
    </w:p>
    <w:p w14:paraId="090F138B" w14:textId="1C8FA46D" w:rsidR="00D36EFE" w:rsidRDefault="00E37604" w:rsidP="00452A51">
      <w:pPr>
        <w:pStyle w:val="Caption"/>
      </w:pPr>
      <w:r>
        <w:drawing>
          <wp:inline distT="0" distB="0" distL="0" distR="0" wp14:anchorId="716D9EDE" wp14:editId="1563E72D">
            <wp:extent cx="5760085" cy="3128645"/>
            <wp:effectExtent l="0" t="0" r="0" b="0"/>
            <wp:docPr id="1175900081"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900081" name="Picture 14" descr="A graph of a graph&#10;&#10;Description automatically generated with medium confidence"/>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226D623C" w14:textId="350225E8" w:rsidR="00D36EFE" w:rsidRDefault="00D36EFE" w:rsidP="00452A51">
      <w:pPr>
        <w:pStyle w:val="Caption"/>
      </w:pPr>
      <w:bookmarkStart w:id="292" w:name="_Toc147945429"/>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E37604">
        <w:t>81</w:t>
      </w:r>
      <w:r>
        <w:fldChar w:fldCharType="end"/>
      </w:r>
      <w:r>
        <w:t xml:space="preserve"> </w:t>
      </w:r>
      <w:r w:rsidRPr="00A76B0D">
        <w:t xml:space="preserve">RBF </w:t>
      </w:r>
      <w:r>
        <w:t>Pitch</w:t>
      </w:r>
      <w:r w:rsidRPr="00A76B0D">
        <w:t xml:space="preserve"> Plot using untrained </w:t>
      </w:r>
      <w:r w:rsidR="00E37604">
        <w:t>rotational</w:t>
      </w:r>
      <w:r w:rsidRPr="00A76B0D">
        <w:t xml:space="preserve"> motion (</w:t>
      </w:r>
      <w:r w:rsidR="00E37604">
        <w:t>Front IMUs</w:t>
      </w:r>
      <w:r w:rsidRPr="00A76B0D">
        <w:t>). MSE=</w:t>
      </w:r>
      <w:r w:rsidR="00E37604">
        <w:t>1.05961</w:t>
      </w:r>
      <w:r w:rsidR="00E37604" w:rsidRPr="00D45AA8">
        <w:t>e</w:t>
      </w:r>
      <w:r w:rsidRPr="00D45AA8">
        <w:t>-0</w:t>
      </w:r>
      <w:r>
        <w:t>5</w:t>
      </w:r>
      <w:r w:rsidRPr="00A76B0D">
        <w:t>, SF=1.0</w:t>
      </w:r>
      <w:bookmarkEnd w:id="292"/>
    </w:p>
    <w:p w14:paraId="172C56EA" w14:textId="0F25503B" w:rsidR="00D36EFE" w:rsidRDefault="00D36EFE" w:rsidP="00D36EFE">
      <w:pPr>
        <w:pStyle w:val="BodyText"/>
      </w:pPr>
      <w:r>
        <w:t xml:space="preserve">The RBF network was evaluated on </w:t>
      </w:r>
      <w:r w:rsidR="00E37604">
        <w:t xml:space="preserve">all IMUs </w:t>
      </w:r>
      <w:r>
        <w:t>by s</w:t>
      </w:r>
      <w:r w:rsidRPr="00D45AA8">
        <w:t xml:space="preserve">pecifying an MSE of </w:t>
      </w:r>
      <w:r w:rsidR="00004472">
        <w:t>5</w:t>
      </w:r>
      <w:r w:rsidR="00A955AC">
        <w:t>.</w:t>
      </w:r>
      <w:r w:rsidR="00004472">
        <w:t>76837</w:t>
      </w:r>
      <w:r w:rsidRPr="00D45AA8">
        <w:t>e-0</w:t>
      </w:r>
      <w:r w:rsidR="00A955AC">
        <w:t>6</w:t>
      </w:r>
      <w:r w:rsidRPr="00D45AA8">
        <w:t xml:space="preserve"> (derived from Figure 4.</w:t>
      </w:r>
      <w:r w:rsidR="00A955AC">
        <w:t>82</w:t>
      </w:r>
      <w:r>
        <w:t xml:space="preserve">, which </w:t>
      </w:r>
      <w:r w:rsidRPr="00D45AA8">
        <w:t xml:space="preserve">produced an RBF NN </w:t>
      </w:r>
      <w:r>
        <w:t xml:space="preserve">of </w:t>
      </w:r>
      <w:r w:rsidR="00004472">
        <w:t>325</w:t>
      </w:r>
      <w:r w:rsidR="00A955AC" w:rsidRPr="00D45AA8">
        <w:t xml:space="preserve"> </w:t>
      </w:r>
      <w:r w:rsidRPr="00D45AA8">
        <w:t xml:space="preserve">neurons. </w:t>
      </w:r>
    </w:p>
    <w:p w14:paraId="1B0F1ECF" w14:textId="38B956E9" w:rsidR="00D36EFE" w:rsidRDefault="00004472" w:rsidP="00D36EFE">
      <w:pPr>
        <w:pStyle w:val="BodyText"/>
        <w:rPr>
          <w:color w:val="FF0000"/>
        </w:rPr>
      </w:pPr>
      <w:r>
        <w:rPr>
          <w:noProof/>
        </w:rPr>
        <w:lastRenderedPageBreak/>
        <w:drawing>
          <wp:inline distT="0" distB="0" distL="0" distR="0" wp14:anchorId="04374C7B" wp14:editId="018E034F">
            <wp:extent cx="3132455" cy="1563370"/>
            <wp:effectExtent l="0" t="0" r="0" b="0"/>
            <wp:docPr id="14168806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132455" cy="1563370"/>
                    </a:xfrm>
                    <a:prstGeom prst="rect">
                      <a:avLst/>
                    </a:prstGeom>
                    <a:noFill/>
                    <a:ln>
                      <a:noFill/>
                    </a:ln>
                  </pic:spPr>
                </pic:pic>
              </a:graphicData>
            </a:graphic>
          </wp:inline>
        </w:drawing>
      </w:r>
      <w:r>
        <w:rPr>
          <w:color w:val="FF0000"/>
        </w:rPr>
        <w:t>c</w:t>
      </w:r>
    </w:p>
    <w:p w14:paraId="2E1DAFD6" w14:textId="7A7C9DB7" w:rsidR="00D36EFE" w:rsidRDefault="00D36EFE" w:rsidP="00452A51">
      <w:pPr>
        <w:pStyle w:val="Caption"/>
      </w:pPr>
      <w:bookmarkStart w:id="293" w:name="_Toc147945430"/>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E37604">
        <w:t>82</w:t>
      </w:r>
      <w:r>
        <w:fldChar w:fldCharType="end"/>
      </w:r>
      <w:r>
        <w:t xml:space="preserve"> RBF MSE determination for </w:t>
      </w:r>
      <w:r w:rsidR="00E37604">
        <w:t>All IMUs</w:t>
      </w:r>
      <w:r>
        <w:t xml:space="preserve"> under rotational movement.</w:t>
      </w:r>
      <w:bookmarkEnd w:id="293"/>
    </w:p>
    <w:p w14:paraId="43EF66E7" w14:textId="0BB6FA07" w:rsidR="00D36EFE" w:rsidRPr="00D45AA8" w:rsidRDefault="00D36EFE" w:rsidP="00D36EFE">
      <w:pPr>
        <w:pStyle w:val="BodyText"/>
      </w:pPr>
      <w:r w:rsidRPr="00D45AA8">
        <w:t xml:space="preserve">The results from this RBF network on untrained </w:t>
      </w:r>
      <w:r w:rsidR="00E37604">
        <w:t>rotational movement measurements</w:t>
      </w:r>
      <w:r w:rsidRPr="00D45AA8">
        <w:t xml:space="preserve"> </w:t>
      </w:r>
      <w:r>
        <w:t xml:space="preserve">using the derived MSE from above and a default spread value (SF) of 1.0 </w:t>
      </w:r>
      <w:r w:rsidRPr="00D45AA8">
        <w:t>are shown in Figures 4.</w:t>
      </w:r>
      <w:r w:rsidR="00E37604">
        <w:t>83</w:t>
      </w:r>
      <w:r w:rsidRPr="00D45AA8">
        <w:t xml:space="preserve"> </w:t>
      </w:r>
      <w:r w:rsidR="00E37604">
        <w:t>and 4.84</w:t>
      </w:r>
      <w:r w:rsidRPr="00D45AA8">
        <w:t>.</w:t>
      </w:r>
      <w:r>
        <w:t xml:space="preserve"> Training took 1</w:t>
      </w:r>
      <w:r w:rsidR="00004472">
        <w:t>35</w:t>
      </w:r>
      <w:r w:rsidR="00A955AC">
        <w:t>.</w:t>
      </w:r>
      <w:r w:rsidR="00004472">
        <w:t>1606</w:t>
      </w:r>
      <w:r>
        <w:t xml:space="preserve"> seconds.</w:t>
      </w:r>
    </w:p>
    <w:p w14:paraId="524B94AB" w14:textId="5882E9D0" w:rsidR="00D36EFE" w:rsidRPr="00922A28" w:rsidRDefault="00004472" w:rsidP="00D36EFE">
      <w:pPr>
        <w:pStyle w:val="BodyText"/>
      </w:pPr>
      <w:r>
        <w:rPr>
          <w:noProof/>
        </w:rPr>
        <w:drawing>
          <wp:inline distT="0" distB="0" distL="0" distR="0" wp14:anchorId="3150C082" wp14:editId="419F3FEB">
            <wp:extent cx="5760085" cy="3128645"/>
            <wp:effectExtent l="0" t="0" r="0" b="0"/>
            <wp:docPr id="161846393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463930" name="Picture 1618463930"/>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035B1C71" w14:textId="311758CE" w:rsidR="00D36EFE" w:rsidRDefault="00D36EFE" w:rsidP="00452A51">
      <w:pPr>
        <w:pStyle w:val="Caption"/>
      </w:pPr>
      <w:bookmarkStart w:id="294" w:name="_Toc147945431"/>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004472">
        <w:t>83</w:t>
      </w:r>
      <w:r>
        <w:fldChar w:fldCharType="end"/>
      </w:r>
      <w:r>
        <w:t xml:space="preserve"> </w:t>
      </w:r>
      <w:r w:rsidRPr="00F12E7B">
        <w:t xml:space="preserve">RBF </w:t>
      </w:r>
      <w:r>
        <w:t>Roll</w:t>
      </w:r>
      <w:r w:rsidRPr="00F12E7B">
        <w:t xml:space="preserve"> Plot using untrained </w:t>
      </w:r>
      <w:r w:rsidR="00E37604">
        <w:t>rotational</w:t>
      </w:r>
      <w:r w:rsidRPr="00F12E7B">
        <w:t xml:space="preserve"> motion (</w:t>
      </w:r>
      <w:r w:rsidR="00E37604">
        <w:t>All IMUs</w:t>
      </w:r>
      <w:r w:rsidRPr="00F12E7B">
        <w:t>). MSE=</w:t>
      </w:r>
      <w:r w:rsidR="00004472">
        <w:t>5.76837</w:t>
      </w:r>
      <w:r w:rsidRPr="00D45AA8">
        <w:t>e-0</w:t>
      </w:r>
      <w:r w:rsidR="00004472">
        <w:t>6</w:t>
      </w:r>
      <w:r w:rsidRPr="00F12E7B">
        <w:t>, SF=</w:t>
      </w:r>
      <w:r>
        <w:t>1.0</w:t>
      </w:r>
      <w:bookmarkEnd w:id="294"/>
    </w:p>
    <w:p w14:paraId="595EC0BD" w14:textId="4F745746" w:rsidR="00D36EFE" w:rsidRPr="00D36EFE" w:rsidRDefault="00004472" w:rsidP="00D36EFE">
      <w:pPr>
        <w:pStyle w:val="BodyText"/>
      </w:pPr>
      <w:r>
        <w:rPr>
          <w:noProof/>
        </w:rPr>
        <w:lastRenderedPageBreak/>
        <w:drawing>
          <wp:inline distT="0" distB="0" distL="0" distR="0" wp14:anchorId="3D44F9B0" wp14:editId="1228C877">
            <wp:extent cx="5760085" cy="3128645"/>
            <wp:effectExtent l="0" t="0" r="0" b="0"/>
            <wp:docPr id="1864004043" name="Picture 1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004043" name="Picture 19" descr="A graph of a graph&#10;&#10;Description automatically generated with medium confidenc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60085" cy="3128645"/>
                    </a:xfrm>
                    <a:prstGeom prst="rect">
                      <a:avLst/>
                    </a:prstGeom>
                  </pic:spPr>
                </pic:pic>
              </a:graphicData>
            </a:graphic>
          </wp:inline>
        </w:drawing>
      </w:r>
    </w:p>
    <w:p w14:paraId="76DB43FC" w14:textId="1FA43B67" w:rsidR="00D36EFE" w:rsidRDefault="00D36EFE" w:rsidP="00452A51">
      <w:pPr>
        <w:pStyle w:val="Caption"/>
      </w:pPr>
      <w:bookmarkStart w:id="295" w:name="_Toc147945432"/>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rsidR="00004472">
        <w:t>84</w:t>
      </w:r>
      <w:r>
        <w:fldChar w:fldCharType="end"/>
      </w:r>
      <w:r>
        <w:t xml:space="preserve"> </w:t>
      </w:r>
      <w:r w:rsidRPr="00A76B0D">
        <w:t xml:space="preserve">RBF </w:t>
      </w:r>
      <w:r>
        <w:t>Pitch</w:t>
      </w:r>
      <w:r w:rsidRPr="00A76B0D">
        <w:t xml:space="preserve"> Plot using untrained </w:t>
      </w:r>
      <w:r w:rsidR="00A955AC">
        <w:t>rotational</w:t>
      </w:r>
      <w:r w:rsidRPr="00A76B0D">
        <w:t xml:space="preserve"> motion (</w:t>
      </w:r>
      <w:r w:rsidR="00A955AC">
        <w:t>All IMUs</w:t>
      </w:r>
      <w:r w:rsidRPr="00A76B0D">
        <w:t>). MSE=</w:t>
      </w:r>
      <w:r w:rsidR="00004472">
        <w:t>5.76837</w:t>
      </w:r>
      <w:r w:rsidRPr="00D45AA8">
        <w:t>e-0</w:t>
      </w:r>
      <w:r w:rsidR="00004472">
        <w:t>6</w:t>
      </w:r>
      <w:r w:rsidRPr="00A76B0D">
        <w:t>, SF=1.0</w:t>
      </w:r>
      <w:bookmarkEnd w:id="295"/>
    </w:p>
    <w:p w14:paraId="33B579C5" w14:textId="0199F453" w:rsidR="00724318" w:rsidRDefault="00004472" w:rsidP="00452A51">
      <w:pPr>
        <w:pStyle w:val="Caption"/>
      </w:pPr>
      <w:r>
        <w:t>The RBF NN model does not produce good results with any number of IMUs andis not recommended for use.</w:t>
      </w:r>
      <w:r w:rsidR="00806D15">
        <w:t xml:space="preserve"> The NARXNET NN model produces very good results with good process timings</w:t>
      </w:r>
      <w:r w:rsidR="008F2B5D">
        <w:t>, similar to the Kalman results</w:t>
      </w:r>
      <w:r w:rsidR="00806D15">
        <w:t xml:space="preserve">. </w:t>
      </w:r>
      <w:r w:rsidR="008F2B5D">
        <w:t>Utilising additional IMUs offers no statistical</w:t>
      </w:r>
      <w:r w:rsidR="00F118B9">
        <w:t>ly significant</w:t>
      </w:r>
      <w:r w:rsidR="008F2B5D">
        <w:t xml:space="preserve"> benefit compared to using a single IMU with varied pitch and roll movements occuring while under rotation. </w:t>
      </w:r>
      <w:r w:rsidR="009725BA">
        <w:br/>
      </w:r>
    </w:p>
    <w:p w14:paraId="4B8C0BA3" w14:textId="5844BBE2" w:rsidR="003D525A" w:rsidRDefault="003D525A" w:rsidP="008D0F81">
      <w:pPr>
        <w:pStyle w:val="Heading2"/>
      </w:pPr>
      <w:bookmarkStart w:id="296" w:name="_Toc147945611"/>
      <w:r>
        <w:t xml:space="preserve">Exploring </w:t>
      </w:r>
      <w:r w:rsidR="00CA0935">
        <w:t>Z-axis bias values.</w:t>
      </w:r>
      <w:bookmarkEnd w:id="296"/>
    </w:p>
    <w:p w14:paraId="540DD4D0" w14:textId="51B03EDE" w:rsidR="00A22EDB" w:rsidRDefault="00A22EDB" w:rsidP="0052461A">
      <w:pPr>
        <w:pStyle w:val="BodyText"/>
      </w:pPr>
      <w:r>
        <w:t xml:space="preserve">This experiment determines if there is any bias in the Z-axis of the IMU by </w:t>
      </w:r>
      <w:r w:rsidR="004130F5">
        <w:t>inverting the IMU to determine if Z-axis values are the same in both directions</w:t>
      </w:r>
      <w:r>
        <w:t>.</w:t>
      </w:r>
    </w:p>
    <w:p w14:paraId="4900816B" w14:textId="25CCDB7D" w:rsidR="00160417" w:rsidRDefault="00160417" w:rsidP="00160417">
      <w:pPr>
        <w:pStyle w:val="BodyText"/>
      </w:pPr>
      <w:r>
        <w:t>From Section 4.3, the experimental setup accidentally included an IMU mounted upside down which caused average values to be miscalculated. In this experiment, a single IMU is investigated to explore if z-axis sensitivity is biased. The IMU selected was the front left IMU as it was the easiest to reposition.</w:t>
      </w:r>
      <w:r w:rsidR="00252EAD">
        <w:t xml:space="preserve"> Figure 4.</w:t>
      </w:r>
      <w:r w:rsidR="00004472">
        <w:t>8</w:t>
      </w:r>
      <w:r w:rsidR="00BB4A9D">
        <w:t>5</w:t>
      </w:r>
      <w:r w:rsidR="00252EAD">
        <w:t xml:space="preserve"> and Table 4.</w:t>
      </w:r>
      <w:r w:rsidR="00004472">
        <w:t>63</w:t>
      </w:r>
      <w:r w:rsidR="00252EAD">
        <w:t xml:space="preserve"> show the comparative </w:t>
      </w:r>
      <w:r w:rsidR="00BB4A9D">
        <w:t xml:space="preserve">accelerometer measurement </w:t>
      </w:r>
      <w:r w:rsidR="00252EAD">
        <w:t>values when re-orienting the FL IMU upside down. Ignoring the phasing issues (the timings between these two samples were not aligned)</w:t>
      </w:r>
      <w:r w:rsidR="00BB4A9D">
        <w:t xml:space="preserve"> and the peak spike values</w:t>
      </w:r>
      <w:r w:rsidR="00252EAD">
        <w:t xml:space="preserve">, </w:t>
      </w:r>
      <w:r w:rsidR="00BB4A9D">
        <w:t>the mean values show an alignment discrepancy of 0.012m/s</w:t>
      </w:r>
      <w:r w:rsidR="00BB4A9D" w:rsidRPr="00BB4A9D">
        <w:rPr>
          <w:vertAlign w:val="superscript"/>
        </w:rPr>
        <w:t>2</w:t>
      </w:r>
      <w:r w:rsidR="00BB4A9D">
        <w:t xml:space="preserve">. It is interesting that the </w:t>
      </w:r>
      <w:r w:rsidR="00252EAD">
        <w:t xml:space="preserve">spikes in </w:t>
      </w:r>
      <w:r w:rsidR="00BB4A9D">
        <w:t xml:space="preserve">measurement </w:t>
      </w:r>
      <w:r w:rsidR="00252EAD">
        <w:t xml:space="preserve">values only appear when </w:t>
      </w:r>
      <w:r w:rsidR="00BB4A9D">
        <w:lastRenderedPageBreak/>
        <w:t>the</w:t>
      </w:r>
      <w:r w:rsidR="00252EAD">
        <w:t xml:space="preserve"> IMU is inverted. </w:t>
      </w:r>
      <w:r w:rsidR="00BB4A9D">
        <w:t>It is not yet clear why these spikes occur.</w:t>
      </w:r>
      <w:r>
        <w:br/>
      </w:r>
      <w:r>
        <w:rPr>
          <w:noProof/>
          <w:lang w:eastAsia="en-NZ"/>
        </w:rPr>
        <w:drawing>
          <wp:inline distT="0" distB="0" distL="0" distR="0" wp14:anchorId="3BA4218E" wp14:editId="3C97446C">
            <wp:extent cx="5760085" cy="3150870"/>
            <wp:effectExtent l="0" t="0" r="0" b="0"/>
            <wp:docPr id="1943980130" name="Picture 8" descr="A graph of a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980130" name="Picture 8" descr="A graph of a graph"/>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760085" cy="3150870"/>
                    </a:xfrm>
                    <a:prstGeom prst="rect">
                      <a:avLst/>
                    </a:prstGeom>
                  </pic:spPr>
                </pic:pic>
              </a:graphicData>
            </a:graphic>
          </wp:inline>
        </w:drawing>
      </w:r>
    </w:p>
    <w:p w14:paraId="3371B273" w14:textId="3F0D0F7F" w:rsidR="00160417" w:rsidRDefault="00160417" w:rsidP="00452A51">
      <w:pPr>
        <w:pStyle w:val="Caption"/>
      </w:pPr>
      <w:bookmarkStart w:id="297" w:name="_Toc147945433"/>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004472">
        <w:t>85</w:t>
      </w:r>
      <w:r w:rsidR="00C507D1">
        <w:fldChar w:fldCharType="end"/>
      </w:r>
      <w:r>
        <w:t xml:space="preserve"> Front-Left IMU Zaxis Accelerometer values compared after inverting the IMU</w:t>
      </w:r>
      <w:r w:rsidR="00BB4A9D">
        <w:t>.</w:t>
      </w:r>
      <w:bookmarkEnd w:id="297"/>
    </w:p>
    <w:p w14:paraId="2BD7B1AE" w14:textId="731840BE" w:rsidR="00160417" w:rsidRDefault="00160417" w:rsidP="00452A51">
      <w:pPr>
        <w:pStyle w:val="Caption"/>
      </w:pPr>
      <w:bookmarkStart w:id="298" w:name="_Toc147945522"/>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004472">
        <w:t>63</w:t>
      </w:r>
      <w:r w:rsidR="00C5580D">
        <w:fldChar w:fldCharType="end"/>
      </w:r>
      <w:r>
        <w:t xml:space="preserve"> Front-left IMU Accelerometer measurements after inverting the IMU</w:t>
      </w:r>
      <w:bookmarkEnd w:id="298"/>
    </w:p>
    <w:tbl>
      <w:tblPr>
        <w:tblStyle w:val="TableGrid"/>
        <w:tblW w:w="0" w:type="auto"/>
        <w:tblLook w:val="04A0" w:firstRow="1" w:lastRow="0" w:firstColumn="1" w:lastColumn="0" w:noHBand="0" w:noVBand="1"/>
      </w:tblPr>
      <w:tblGrid>
        <w:gridCol w:w="3020"/>
        <w:gridCol w:w="3020"/>
        <w:gridCol w:w="3021"/>
      </w:tblGrid>
      <w:tr w:rsidR="00160417" w14:paraId="7B73D634" w14:textId="77777777" w:rsidTr="000120B4">
        <w:tc>
          <w:tcPr>
            <w:tcW w:w="3020" w:type="dxa"/>
          </w:tcPr>
          <w:p w14:paraId="0CC83A21" w14:textId="77777777" w:rsidR="00160417" w:rsidRDefault="00160417" w:rsidP="000120B4">
            <w:pPr>
              <w:jc w:val="center"/>
            </w:pPr>
            <w:r>
              <w:t>Measurement</w:t>
            </w:r>
          </w:p>
        </w:tc>
        <w:tc>
          <w:tcPr>
            <w:tcW w:w="3020" w:type="dxa"/>
          </w:tcPr>
          <w:p w14:paraId="786AB643" w14:textId="77777777" w:rsidR="00160417" w:rsidRDefault="00160417" w:rsidP="000120B4">
            <w:pPr>
              <w:jc w:val="center"/>
            </w:pPr>
            <w:r>
              <w:t>Standard positioning</w:t>
            </w:r>
            <w:r>
              <w:br/>
              <w:t>(meters per second squared)</w:t>
            </w:r>
          </w:p>
        </w:tc>
        <w:tc>
          <w:tcPr>
            <w:tcW w:w="3021" w:type="dxa"/>
          </w:tcPr>
          <w:p w14:paraId="30DF23F9" w14:textId="77777777" w:rsidR="00160417" w:rsidRDefault="00160417" w:rsidP="000120B4">
            <w:pPr>
              <w:jc w:val="center"/>
            </w:pPr>
            <w:r>
              <w:t>IMU inverted</w:t>
            </w:r>
            <w:r>
              <w:br/>
              <w:t>(meters per second squared)</w:t>
            </w:r>
          </w:p>
        </w:tc>
      </w:tr>
      <w:tr w:rsidR="00160417" w14:paraId="00A522EB" w14:textId="77777777" w:rsidTr="000120B4">
        <w:tc>
          <w:tcPr>
            <w:tcW w:w="3020" w:type="dxa"/>
          </w:tcPr>
          <w:p w14:paraId="25ED856C" w14:textId="77777777" w:rsidR="00160417" w:rsidRDefault="00160417" w:rsidP="000120B4">
            <w:pPr>
              <w:jc w:val="center"/>
            </w:pPr>
            <w:r>
              <w:t>Minimum Acceleration</w:t>
            </w:r>
          </w:p>
        </w:tc>
        <w:tc>
          <w:tcPr>
            <w:tcW w:w="3020" w:type="dxa"/>
          </w:tcPr>
          <w:p w14:paraId="242455E1" w14:textId="77777777" w:rsidR="00160417" w:rsidRDefault="00160417" w:rsidP="000120B4">
            <w:pPr>
              <w:jc w:val="center"/>
            </w:pPr>
            <w:r>
              <w:t>-19.6133</w:t>
            </w:r>
          </w:p>
        </w:tc>
        <w:tc>
          <w:tcPr>
            <w:tcW w:w="3021" w:type="dxa"/>
          </w:tcPr>
          <w:p w14:paraId="20FF63D2" w14:textId="77777777" w:rsidR="00160417" w:rsidRDefault="00160417" w:rsidP="000120B4">
            <w:pPr>
              <w:jc w:val="center"/>
            </w:pPr>
            <w:r>
              <w:t>-0.2227</w:t>
            </w:r>
          </w:p>
        </w:tc>
      </w:tr>
      <w:tr w:rsidR="00160417" w14:paraId="419C07AA" w14:textId="77777777" w:rsidTr="000120B4">
        <w:tc>
          <w:tcPr>
            <w:tcW w:w="3020" w:type="dxa"/>
          </w:tcPr>
          <w:p w14:paraId="5A394A9D" w14:textId="77777777" w:rsidR="00160417" w:rsidRDefault="00160417" w:rsidP="000120B4">
            <w:pPr>
              <w:jc w:val="center"/>
            </w:pPr>
            <w:r>
              <w:t>Maximum Acceleration</w:t>
            </w:r>
          </w:p>
        </w:tc>
        <w:tc>
          <w:tcPr>
            <w:tcW w:w="3020" w:type="dxa"/>
          </w:tcPr>
          <w:p w14:paraId="62F0608C" w14:textId="77777777" w:rsidR="00160417" w:rsidRDefault="00160417" w:rsidP="000120B4">
            <w:pPr>
              <w:jc w:val="center"/>
            </w:pPr>
            <w:r>
              <w:t>19.6127</w:t>
            </w:r>
          </w:p>
        </w:tc>
        <w:tc>
          <w:tcPr>
            <w:tcW w:w="3021" w:type="dxa"/>
          </w:tcPr>
          <w:p w14:paraId="3AB4B54C" w14:textId="77777777" w:rsidR="00160417" w:rsidRDefault="00160417" w:rsidP="000120B4">
            <w:pPr>
              <w:jc w:val="center"/>
            </w:pPr>
            <w:r>
              <w:t>13.1633</w:t>
            </w:r>
          </w:p>
        </w:tc>
      </w:tr>
      <w:tr w:rsidR="00160417" w14:paraId="7336C9F8" w14:textId="77777777" w:rsidTr="000120B4">
        <w:tc>
          <w:tcPr>
            <w:tcW w:w="3020" w:type="dxa"/>
          </w:tcPr>
          <w:p w14:paraId="19DEE38B" w14:textId="77777777" w:rsidR="00160417" w:rsidRDefault="00160417" w:rsidP="000120B4">
            <w:pPr>
              <w:jc w:val="center"/>
            </w:pPr>
            <w:r>
              <w:t>Mean Acceleration</w:t>
            </w:r>
          </w:p>
        </w:tc>
        <w:tc>
          <w:tcPr>
            <w:tcW w:w="3020" w:type="dxa"/>
          </w:tcPr>
          <w:p w14:paraId="16CC1CB9" w14:textId="77777777" w:rsidR="00160417" w:rsidRDefault="00160417" w:rsidP="000120B4">
            <w:pPr>
              <w:jc w:val="center"/>
            </w:pPr>
            <w:r>
              <w:t>7.2518</w:t>
            </w:r>
          </w:p>
        </w:tc>
        <w:tc>
          <w:tcPr>
            <w:tcW w:w="3021" w:type="dxa"/>
          </w:tcPr>
          <w:p w14:paraId="2F7694CA" w14:textId="77777777" w:rsidR="00160417" w:rsidRDefault="00160417" w:rsidP="000120B4">
            <w:pPr>
              <w:jc w:val="center"/>
            </w:pPr>
            <w:r>
              <w:t>7.2438</w:t>
            </w:r>
          </w:p>
        </w:tc>
      </w:tr>
      <w:tr w:rsidR="00160417" w14:paraId="55BAA5C5" w14:textId="77777777" w:rsidTr="000120B4">
        <w:tc>
          <w:tcPr>
            <w:tcW w:w="3020" w:type="dxa"/>
          </w:tcPr>
          <w:p w14:paraId="17EF1EF7" w14:textId="77777777" w:rsidR="00160417" w:rsidRDefault="00160417" w:rsidP="000120B4">
            <w:pPr>
              <w:jc w:val="center"/>
            </w:pPr>
            <w:r>
              <w:t>Median Acceleration</w:t>
            </w:r>
          </w:p>
        </w:tc>
        <w:tc>
          <w:tcPr>
            <w:tcW w:w="3020" w:type="dxa"/>
          </w:tcPr>
          <w:p w14:paraId="4B83A48C" w14:textId="77777777" w:rsidR="00160417" w:rsidRDefault="00160417" w:rsidP="000120B4">
            <w:pPr>
              <w:jc w:val="center"/>
            </w:pPr>
            <w:r>
              <w:t>7.0150</w:t>
            </w:r>
          </w:p>
        </w:tc>
        <w:tc>
          <w:tcPr>
            <w:tcW w:w="3021" w:type="dxa"/>
          </w:tcPr>
          <w:p w14:paraId="144C7F41" w14:textId="77777777" w:rsidR="00160417" w:rsidRDefault="00160417" w:rsidP="000120B4">
            <w:pPr>
              <w:jc w:val="center"/>
            </w:pPr>
            <w:r>
              <w:t>7.1275</w:t>
            </w:r>
          </w:p>
        </w:tc>
      </w:tr>
    </w:tbl>
    <w:p w14:paraId="74766981" w14:textId="77777777" w:rsidR="00160417" w:rsidRDefault="00160417" w:rsidP="00160417">
      <w:pPr>
        <w:pStyle w:val="BodyText"/>
      </w:pPr>
    </w:p>
    <w:p w14:paraId="61D6AFC4" w14:textId="2E863BB6" w:rsidR="00BB4A9D" w:rsidRDefault="00BB4A9D" w:rsidP="00160417">
      <w:pPr>
        <w:pStyle w:val="BodyText"/>
      </w:pPr>
      <w:r>
        <w:t>Figure 4.8</w:t>
      </w:r>
      <w:r w:rsidR="00004472">
        <w:t>6</w:t>
      </w:r>
      <w:r>
        <w:t xml:space="preserve"> and Table 4.6</w:t>
      </w:r>
      <w:r w:rsidR="00004472">
        <w:t>4</w:t>
      </w:r>
      <w:r>
        <w:t xml:space="preserve"> show the comparative gyrometer measurement values when re-orienting the FL IMU upside down. Ignoring the phasing issues (the timings between these two samples were not aligned), the mean values show an alignment discrepancy of 0.027rps. It is interesting to note that there are no spikes in gyrometer measurements when the IMU is inverted, unlike the accelerometer measurements. </w:t>
      </w:r>
      <w:r w:rsidR="00F118B9">
        <w:t>It is not yet clear why these spikes occur.</w:t>
      </w:r>
      <w:r>
        <w:br/>
      </w:r>
    </w:p>
    <w:p w14:paraId="7DBA6C20" w14:textId="77777777" w:rsidR="00160417" w:rsidRDefault="00160417" w:rsidP="00160417">
      <w:pPr>
        <w:pStyle w:val="BodyText"/>
      </w:pPr>
      <w:r>
        <w:rPr>
          <w:noProof/>
          <w:lang w:eastAsia="en-NZ"/>
        </w:rPr>
        <w:lastRenderedPageBreak/>
        <w:drawing>
          <wp:inline distT="0" distB="0" distL="0" distR="0" wp14:anchorId="24316977" wp14:editId="6D32453E">
            <wp:extent cx="5760085" cy="3143885"/>
            <wp:effectExtent l="0" t="0" r="0" b="0"/>
            <wp:docPr id="1459352934" name="Picture 9"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52934" name="Picture 9" descr="A screen shot of a graph&#10;&#10;Description automatically generated"/>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73D307F9" w14:textId="5F9B9DBC" w:rsidR="00160417" w:rsidRDefault="00160417" w:rsidP="00452A51">
      <w:pPr>
        <w:pStyle w:val="Caption"/>
      </w:pPr>
      <w:bookmarkStart w:id="299" w:name="_Toc147945434"/>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004472">
        <w:t>86</w:t>
      </w:r>
      <w:r w:rsidR="00C507D1">
        <w:fldChar w:fldCharType="end"/>
      </w:r>
      <w:r>
        <w:t xml:space="preserve"> Front-left IMU Zaxis Gyrometer values compared after inverting the IMU</w:t>
      </w:r>
      <w:bookmarkEnd w:id="299"/>
    </w:p>
    <w:p w14:paraId="01E5E182" w14:textId="6FFF1F2B" w:rsidR="00160417" w:rsidRPr="00F300E8" w:rsidRDefault="00160417" w:rsidP="00452A51">
      <w:pPr>
        <w:pStyle w:val="Caption"/>
      </w:pPr>
      <w:bookmarkStart w:id="300" w:name="_Toc147945523"/>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004472">
        <w:t>64</w:t>
      </w:r>
      <w:r w:rsidR="00C5580D">
        <w:fldChar w:fldCharType="end"/>
      </w:r>
      <w:r>
        <w:t xml:space="preserve"> </w:t>
      </w:r>
      <w:r w:rsidRPr="00286F71">
        <w:t xml:space="preserve">Front-left IMU </w:t>
      </w:r>
      <w:r>
        <w:t>Gyrometer</w:t>
      </w:r>
      <w:r w:rsidRPr="00286F71">
        <w:t xml:space="preserve"> measurements after inverting the IMU</w:t>
      </w:r>
      <w:bookmarkEnd w:id="300"/>
    </w:p>
    <w:tbl>
      <w:tblPr>
        <w:tblStyle w:val="TableGrid"/>
        <w:tblW w:w="0" w:type="auto"/>
        <w:tblLook w:val="04A0" w:firstRow="1" w:lastRow="0" w:firstColumn="1" w:lastColumn="0" w:noHBand="0" w:noVBand="1"/>
      </w:tblPr>
      <w:tblGrid>
        <w:gridCol w:w="3020"/>
        <w:gridCol w:w="3020"/>
        <w:gridCol w:w="3021"/>
      </w:tblGrid>
      <w:tr w:rsidR="00160417" w14:paraId="64D70CDB" w14:textId="77777777" w:rsidTr="000120B4">
        <w:tc>
          <w:tcPr>
            <w:tcW w:w="3020" w:type="dxa"/>
          </w:tcPr>
          <w:p w14:paraId="6B08EA0D" w14:textId="77777777" w:rsidR="00160417" w:rsidRDefault="00160417" w:rsidP="000120B4">
            <w:pPr>
              <w:jc w:val="center"/>
            </w:pPr>
            <w:r>
              <w:t>Measurement</w:t>
            </w:r>
          </w:p>
        </w:tc>
        <w:tc>
          <w:tcPr>
            <w:tcW w:w="3020" w:type="dxa"/>
          </w:tcPr>
          <w:p w14:paraId="5007ECE9" w14:textId="77777777" w:rsidR="00160417" w:rsidRDefault="00160417" w:rsidP="000120B4">
            <w:pPr>
              <w:jc w:val="center"/>
            </w:pPr>
            <w:r>
              <w:t>Standard positioning</w:t>
            </w:r>
          </w:p>
          <w:p w14:paraId="5B187EAF" w14:textId="77777777" w:rsidR="00160417" w:rsidRDefault="00160417" w:rsidP="000120B4">
            <w:pPr>
              <w:jc w:val="center"/>
            </w:pPr>
            <w:r>
              <w:t>(Radians per second)</w:t>
            </w:r>
          </w:p>
        </w:tc>
        <w:tc>
          <w:tcPr>
            <w:tcW w:w="3021" w:type="dxa"/>
          </w:tcPr>
          <w:p w14:paraId="55C0E9D2" w14:textId="77777777" w:rsidR="00160417" w:rsidRDefault="00160417" w:rsidP="000120B4">
            <w:pPr>
              <w:jc w:val="center"/>
            </w:pPr>
            <w:r>
              <w:t>IMU inverted</w:t>
            </w:r>
            <w:r>
              <w:br/>
              <w:t>(Radians per second)</w:t>
            </w:r>
          </w:p>
        </w:tc>
      </w:tr>
      <w:tr w:rsidR="00160417" w14:paraId="001650A7" w14:textId="77777777" w:rsidTr="000120B4">
        <w:tc>
          <w:tcPr>
            <w:tcW w:w="3020" w:type="dxa"/>
          </w:tcPr>
          <w:p w14:paraId="29151928" w14:textId="77777777" w:rsidR="00160417" w:rsidRDefault="00160417" w:rsidP="000120B4">
            <w:pPr>
              <w:jc w:val="center"/>
            </w:pPr>
            <w:r>
              <w:t>Minimum Rotation rate</w:t>
            </w:r>
          </w:p>
        </w:tc>
        <w:tc>
          <w:tcPr>
            <w:tcW w:w="3020" w:type="dxa"/>
          </w:tcPr>
          <w:p w14:paraId="2972E714" w14:textId="77777777" w:rsidR="00160417" w:rsidRDefault="00160417" w:rsidP="000120B4">
            <w:pPr>
              <w:jc w:val="center"/>
            </w:pPr>
            <w:r>
              <w:t>-0.3769</w:t>
            </w:r>
          </w:p>
        </w:tc>
        <w:tc>
          <w:tcPr>
            <w:tcW w:w="3021" w:type="dxa"/>
          </w:tcPr>
          <w:p w14:paraId="3817B20C" w14:textId="77777777" w:rsidR="00160417" w:rsidRDefault="00160417" w:rsidP="000120B4">
            <w:pPr>
              <w:jc w:val="center"/>
            </w:pPr>
            <w:r>
              <w:t>-0.3612</w:t>
            </w:r>
          </w:p>
        </w:tc>
      </w:tr>
      <w:tr w:rsidR="00160417" w14:paraId="3E8361E2" w14:textId="77777777" w:rsidTr="000120B4">
        <w:tc>
          <w:tcPr>
            <w:tcW w:w="3020" w:type="dxa"/>
          </w:tcPr>
          <w:p w14:paraId="7320C56C" w14:textId="77777777" w:rsidR="00160417" w:rsidRDefault="00160417" w:rsidP="000120B4">
            <w:pPr>
              <w:jc w:val="center"/>
            </w:pPr>
            <w:r>
              <w:t>Maximum Rotation rate</w:t>
            </w:r>
          </w:p>
        </w:tc>
        <w:tc>
          <w:tcPr>
            <w:tcW w:w="3020" w:type="dxa"/>
          </w:tcPr>
          <w:p w14:paraId="4B42A743" w14:textId="77777777" w:rsidR="00160417" w:rsidRDefault="00160417" w:rsidP="000120B4">
            <w:pPr>
              <w:jc w:val="center"/>
            </w:pPr>
            <w:r>
              <w:t>0.3984</w:t>
            </w:r>
          </w:p>
        </w:tc>
        <w:tc>
          <w:tcPr>
            <w:tcW w:w="3021" w:type="dxa"/>
          </w:tcPr>
          <w:p w14:paraId="57179386" w14:textId="77777777" w:rsidR="00160417" w:rsidRDefault="00160417" w:rsidP="000120B4">
            <w:pPr>
              <w:jc w:val="center"/>
            </w:pPr>
            <w:r>
              <w:t>0.3949</w:t>
            </w:r>
          </w:p>
        </w:tc>
      </w:tr>
      <w:tr w:rsidR="00160417" w14:paraId="31C0732A" w14:textId="77777777" w:rsidTr="000120B4">
        <w:tc>
          <w:tcPr>
            <w:tcW w:w="3020" w:type="dxa"/>
          </w:tcPr>
          <w:p w14:paraId="514EEBA6" w14:textId="77777777" w:rsidR="00160417" w:rsidRDefault="00160417" w:rsidP="000120B4">
            <w:pPr>
              <w:jc w:val="center"/>
            </w:pPr>
            <w:r>
              <w:t>Mean Rotation rate</w:t>
            </w:r>
          </w:p>
        </w:tc>
        <w:tc>
          <w:tcPr>
            <w:tcW w:w="3020" w:type="dxa"/>
          </w:tcPr>
          <w:p w14:paraId="5BB32342" w14:textId="77777777" w:rsidR="00160417" w:rsidRDefault="00160417" w:rsidP="000120B4">
            <w:pPr>
              <w:jc w:val="center"/>
            </w:pPr>
            <w:r>
              <w:t>0.0190</w:t>
            </w:r>
          </w:p>
        </w:tc>
        <w:tc>
          <w:tcPr>
            <w:tcW w:w="3021" w:type="dxa"/>
          </w:tcPr>
          <w:p w14:paraId="025C80A9" w14:textId="77777777" w:rsidR="00160417" w:rsidRDefault="00160417" w:rsidP="000120B4">
            <w:pPr>
              <w:jc w:val="center"/>
            </w:pPr>
            <w:r>
              <w:t>0.0177</w:t>
            </w:r>
          </w:p>
        </w:tc>
      </w:tr>
      <w:tr w:rsidR="00160417" w14:paraId="5759DE25" w14:textId="77777777" w:rsidTr="000120B4">
        <w:tc>
          <w:tcPr>
            <w:tcW w:w="3020" w:type="dxa"/>
          </w:tcPr>
          <w:p w14:paraId="3F0EECB3" w14:textId="77777777" w:rsidR="00160417" w:rsidRDefault="00160417" w:rsidP="000120B4">
            <w:pPr>
              <w:jc w:val="center"/>
            </w:pPr>
            <w:r>
              <w:t>Median Rotation rate</w:t>
            </w:r>
          </w:p>
        </w:tc>
        <w:tc>
          <w:tcPr>
            <w:tcW w:w="3020" w:type="dxa"/>
          </w:tcPr>
          <w:p w14:paraId="3A9B62B9" w14:textId="77777777" w:rsidR="00160417" w:rsidRDefault="00160417" w:rsidP="000120B4">
            <w:pPr>
              <w:jc w:val="center"/>
            </w:pPr>
            <w:r>
              <w:t>-0.0033</w:t>
            </w:r>
          </w:p>
        </w:tc>
        <w:tc>
          <w:tcPr>
            <w:tcW w:w="3021" w:type="dxa"/>
          </w:tcPr>
          <w:p w14:paraId="762728EC" w14:textId="77777777" w:rsidR="00160417" w:rsidRDefault="00160417" w:rsidP="000120B4">
            <w:pPr>
              <w:jc w:val="center"/>
            </w:pPr>
            <w:r>
              <w:t>0.0028</w:t>
            </w:r>
          </w:p>
        </w:tc>
      </w:tr>
    </w:tbl>
    <w:p w14:paraId="2DAC0763" w14:textId="295BA7B6" w:rsidR="00160417" w:rsidRDefault="00160417" w:rsidP="00160417">
      <w:pPr>
        <w:pStyle w:val="BodyText"/>
      </w:pPr>
    </w:p>
    <w:p w14:paraId="27739117" w14:textId="34927E7A" w:rsidR="008F2B5D" w:rsidRPr="00F300E8" w:rsidRDefault="008F2B5D" w:rsidP="00160417">
      <w:pPr>
        <w:pStyle w:val="BodyText"/>
      </w:pPr>
      <w:r>
        <w:t>This experiment found there is direct</w:t>
      </w:r>
      <w:r w:rsidR="00464DCF">
        <w:t>i</w:t>
      </w:r>
      <w:r>
        <w:t xml:space="preserve">onal bias in the Z-axis of </w:t>
      </w:r>
      <w:r w:rsidR="00464DCF">
        <w:t>0.0027rps for the front left IMU gyrometer measurements and 0.012m/s</w:t>
      </w:r>
      <w:r w:rsidR="00464DCF" w:rsidRPr="00353A51">
        <w:rPr>
          <w:vertAlign w:val="superscript"/>
        </w:rPr>
        <w:t>2</w:t>
      </w:r>
      <w:r w:rsidR="00464DCF">
        <w:t xml:space="preserve"> for front left IMU accelerometer measurements.</w:t>
      </w:r>
    </w:p>
    <w:p w14:paraId="530C8EC4" w14:textId="6FFABA42" w:rsidR="003D525A" w:rsidRDefault="003D525A" w:rsidP="008D0F81">
      <w:pPr>
        <w:pStyle w:val="Heading2"/>
      </w:pPr>
      <w:bookmarkStart w:id="301" w:name="_Toc147945612"/>
      <w:r>
        <w:t xml:space="preserve">Exploring </w:t>
      </w:r>
      <w:r w:rsidR="00CA0935">
        <w:t>X and Y axis bias values</w:t>
      </w:r>
      <w:r>
        <w:t>.</w:t>
      </w:r>
      <w:bookmarkEnd w:id="301"/>
    </w:p>
    <w:p w14:paraId="061E4D29" w14:textId="1E3E6FC9" w:rsidR="004130F5" w:rsidRDefault="004130F5" w:rsidP="004130F5">
      <w:pPr>
        <w:pStyle w:val="BodyText"/>
      </w:pPr>
      <w:r>
        <w:t xml:space="preserve">This experiment determines if there is any bias in the X and Y axes of the IMU by rotating two IMUs by 90 degrees </w:t>
      </w:r>
      <w:r w:rsidR="00004472">
        <w:t>(</w:t>
      </w:r>
      <w:r w:rsidR="00004472">
        <w:rPr>
          <w:rFonts w:cs="Calibri"/>
        </w:rPr>
        <w:t>π</w:t>
      </w:r>
      <w:r w:rsidR="00004472">
        <w:t xml:space="preserve">/2 radians) </w:t>
      </w:r>
      <w:r>
        <w:t>to determine if data readings alter after the rotations.</w:t>
      </w:r>
    </w:p>
    <w:p w14:paraId="4FC6612D" w14:textId="02CA4622" w:rsidR="0052461A" w:rsidRPr="00E729BB" w:rsidRDefault="0052461A" w:rsidP="0052461A">
      <w:pPr>
        <w:pStyle w:val="BodyText"/>
      </w:pPr>
      <w:r>
        <w:t xml:space="preserve">Keeping the front-left IMU upside down, the left-rear IMU was turned 90 degrees to the left </w:t>
      </w:r>
      <w:r w:rsidR="00F118B9">
        <w:t>(-</w:t>
      </w:r>
      <w:r w:rsidR="00F118B9">
        <w:rPr>
          <w:rFonts w:cs="Calibri"/>
        </w:rPr>
        <w:t>π</w:t>
      </w:r>
      <w:r w:rsidR="00F118B9">
        <w:t xml:space="preserve">/2 radians) </w:t>
      </w:r>
      <w:r>
        <w:t xml:space="preserve">and right-rear IMU was turned 90 degrees to the right </w:t>
      </w:r>
      <w:r w:rsidR="00F118B9">
        <w:t>(</w:t>
      </w:r>
      <w:r w:rsidR="00F118B9">
        <w:rPr>
          <w:rFonts w:cs="Calibri"/>
        </w:rPr>
        <w:t>π</w:t>
      </w:r>
      <w:r w:rsidR="00F118B9">
        <w:t xml:space="preserve">/2 radians) </w:t>
      </w:r>
      <w:r>
        <w:t xml:space="preserve">and the experiment repeated. </w:t>
      </w:r>
      <w:r w:rsidR="00E05061">
        <w:t>The accelerometer r</w:t>
      </w:r>
      <w:r>
        <w:t xml:space="preserve">esults are shown </w:t>
      </w:r>
      <w:r w:rsidR="00E05061">
        <w:t>in Figure 4.87 and Table 4.65.</w:t>
      </w:r>
    </w:p>
    <w:p w14:paraId="550F874C" w14:textId="0CCA02A4" w:rsidR="0052461A" w:rsidRDefault="007A6B45" w:rsidP="0052461A">
      <w:pPr>
        <w:pStyle w:val="BodyText"/>
      </w:pPr>
      <w:r>
        <w:rPr>
          <w:noProof/>
          <w:lang w:eastAsia="en-NZ"/>
        </w:rPr>
        <w:lastRenderedPageBreak/>
        <w:drawing>
          <wp:inline distT="0" distB="0" distL="0" distR="0" wp14:anchorId="3CD40F97" wp14:editId="4AD875F6">
            <wp:extent cx="5760085" cy="3150870"/>
            <wp:effectExtent l="0" t="0" r="0" b="0"/>
            <wp:docPr id="134976720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767207" name="Picture 1349767207"/>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60085" cy="3150870"/>
                    </a:xfrm>
                    <a:prstGeom prst="rect">
                      <a:avLst/>
                    </a:prstGeom>
                  </pic:spPr>
                </pic:pic>
              </a:graphicData>
            </a:graphic>
          </wp:inline>
        </w:drawing>
      </w:r>
    </w:p>
    <w:p w14:paraId="5E8E7FA0" w14:textId="1329F40F" w:rsidR="007A6B45" w:rsidRDefault="007A6B45" w:rsidP="00452A51">
      <w:pPr>
        <w:pStyle w:val="Caption"/>
      </w:pPr>
      <w:bookmarkStart w:id="302" w:name="_Toc147945435"/>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004472">
        <w:t>87</w:t>
      </w:r>
      <w:r w:rsidR="00C507D1">
        <w:fldChar w:fldCharType="end"/>
      </w:r>
      <w:r>
        <w:t xml:space="preserve"> Accelerometer values after rotating rear IMUs by pi/2 (90 degrees)</w:t>
      </w:r>
      <w:bookmarkEnd w:id="302"/>
    </w:p>
    <w:p w14:paraId="3338EDFA" w14:textId="4B84A9BB" w:rsidR="002B46F3" w:rsidRDefault="002B46F3" w:rsidP="00452A51">
      <w:pPr>
        <w:pStyle w:val="Caption"/>
      </w:pPr>
      <w:bookmarkStart w:id="303" w:name="_Toc147945524"/>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004472">
        <w:t>65</w:t>
      </w:r>
      <w:r w:rsidR="00C5580D">
        <w:fldChar w:fldCharType="end"/>
      </w:r>
      <w:r>
        <w:t xml:space="preserve"> Accelerometer measurements from rotating rear IMUs by pi/2(90 degrees)</w:t>
      </w:r>
      <w:bookmarkEnd w:id="303"/>
    </w:p>
    <w:tbl>
      <w:tblPr>
        <w:tblStyle w:val="TableGrid"/>
        <w:tblW w:w="0" w:type="auto"/>
        <w:tblLook w:val="04A0" w:firstRow="1" w:lastRow="0" w:firstColumn="1" w:lastColumn="0" w:noHBand="0" w:noVBand="1"/>
      </w:tblPr>
      <w:tblGrid>
        <w:gridCol w:w="6232"/>
        <w:gridCol w:w="2552"/>
      </w:tblGrid>
      <w:tr w:rsidR="002B46F3" w14:paraId="1BD11474" w14:textId="77777777" w:rsidTr="000120B4">
        <w:tc>
          <w:tcPr>
            <w:tcW w:w="6232" w:type="dxa"/>
          </w:tcPr>
          <w:p w14:paraId="578AF697" w14:textId="77777777" w:rsidR="002B46F3" w:rsidRDefault="002B46F3" w:rsidP="000120B4">
            <w:pPr>
              <w:jc w:val="center"/>
            </w:pPr>
            <w:r>
              <w:t>Measurement</w:t>
            </w:r>
          </w:p>
        </w:tc>
        <w:tc>
          <w:tcPr>
            <w:tcW w:w="2552" w:type="dxa"/>
          </w:tcPr>
          <w:p w14:paraId="0922EC54" w14:textId="1C7683DE" w:rsidR="002B46F3" w:rsidRDefault="002B46F3" w:rsidP="000120B4">
            <w:pPr>
              <w:jc w:val="center"/>
            </w:pPr>
            <w:r>
              <w:t>IMU inverted</w:t>
            </w:r>
            <w:r>
              <w:br/>
              <w:t>(m/s squared)</w:t>
            </w:r>
          </w:p>
        </w:tc>
      </w:tr>
      <w:tr w:rsidR="002B46F3" w14:paraId="02D340B3" w14:textId="77777777" w:rsidTr="000120B4">
        <w:tc>
          <w:tcPr>
            <w:tcW w:w="6232" w:type="dxa"/>
          </w:tcPr>
          <w:p w14:paraId="3F0A79FC" w14:textId="2404F595" w:rsidR="002B46F3" w:rsidRDefault="002B46F3" w:rsidP="000120B4">
            <w:pPr>
              <w:jc w:val="center"/>
            </w:pPr>
            <w:r>
              <w:t>CIMU X-axis Minimum Acceleration (Standard orientation)</w:t>
            </w:r>
          </w:p>
        </w:tc>
        <w:tc>
          <w:tcPr>
            <w:tcW w:w="2552" w:type="dxa"/>
          </w:tcPr>
          <w:p w14:paraId="0FF69C34" w14:textId="220AEFC1" w:rsidR="002B46F3" w:rsidRDefault="002B46F3" w:rsidP="000120B4">
            <w:pPr>
              <w:jc w:val="center"/>
            </w:pPr>
            <w:r>
              <w:t>-7.0868</w:t>
            </w:r>
          </w:p>
        </w:tc>
      </w:tr>
      <w:tr w:rsidR="002B46F3" w14:paraId="07B5F2DE" w14:textId="77777777" w:rsidTr="000120B4">
        <w:tc>
          <w:tcPr>
            <w:tcW w:w="6232" w:type="dxa"/>
          </w:tcPr>
          <w:p w14:paraId="7D65C347" w14:textId="0A53E9ED" w:rsidR="002B46F3" w:rsidRDefault="002B46F3" w:rsidP="000120B4">
            <w:pPr>
              <w:jc w:val="center"/>
            </w:pPr>
            <w:r>
              <w:t>CIMU X-axis Maximum Acceleration (Standard orientation)</w:t>
            </w:r>
          </w:p>
        </w:tc>
        <w:tc>
          <w:tcPr>
            <w:tcW w:w="2552" w:type="dxa"/>
          </w:tcPr>
          <w:p w14:paraId="44017A19" w14:textId="5726DA93" w:rsidR="002B46F3" w:rsidRDefault="002B46F3" w:rsidP="000120B4">
            <w:pPr>
              <w:jc w:val="center"/>
            </w:pPr>
            <w:r>
              <w:t>4.7166</w:t>
            </w:r>
          </w:p>
        </w:tc>
      </w:tr>
      <w:tr w:rsidR="002B46F3" w14:paraId="2A6067B4" w14:textId="77777777" w:rsidTr="000120B4">
        <w:tc>
          <w:tcPr>
            <w:tcW w:w="6232" w:type="dxa"/>
          </w:tcPr>
          <w:p w14:paraId="6A32E3B2" w14:textId="089FB4D5" w:rsidR="002B46F3" w:rsidRDefault="002B46F3" w:rsidP="000120B4">
            <w:pPr>
              <w:jc w:val="center"/>
            </w:pPr>
            <w:r>
              <w:t>CIMU Y-axis Minimum Acceleration (Standard orientation)</w:t>
            </w:r>
          </w:p>
        </w:tc>
        <w:tc>
          <w:tcPr>
            <w:tcW w:w="2552" w:type="dxa"/>
          </w:tcPr>
          <w:p w14:paraId="3D561495" w14:textId="18F39ABB" w:rsidR="002B46F3" w:rsidRDefault="00CA0935" w:rsidP="000120B4">
            <w:pPr>
              <w:jc w:val="center"/>
            </w:pPr>
            <w:r>
              <w:t>-9.88557</w:t>
            </w:r>
          </w:p>
        </w:tc>
      </w:tr>
      <w:tr w:rsidR="002B46F3" w14:paraId="4EAA49AA" w14:textId="77777777" w:rsidTr="000120B4">
        <w:tc>
          <w:tcPr>
            <w:tcW w:w="6232" w:type="dxa"/>
          </w:tcPr>
          <w:p w14:paraId="4F773A7C" w14:textId="716BB268" w:rsidR="002B46F3" w:rsidRDefault="002B46F3" w:rsidP="000120B4">
            <w:pPr>
              <w:jc w:val="center"/>
            </w:pPr>
            <w:r>
              <w:t>CIMU Y-axis Maximum Acceleration (Standard orientation)</w:t>
            </w:r>
          </w:p>
        </w:tc>
        <w:tc>
          <w:tcPr>
            <w:tcW w:w="2552" w:type="dxa"/>
          </w:tcPr>
          <w:p w14:paraId="2C0B7593" w14:textId="1B196CA8" w:rsidR="002B46F3" w:rsidRDefault="002B46F3" w:rsidP="00CA0935">
            <w:r>
              <w:t>10.4722</w:t>
            </w:r>
          </w:p>
        </w:tc>
      </w:tr>
      <w:tr w:rsidR="002B46F3" w14:paraId="2394D461" w14:textId="77777777" w:rsidTr="000120B4">
        <w:tc>
          <w:tcPr>
            <w:tcW w:w="6232" w:type="dxa"/>
          </w:tcPr>
          <w:p w14:paraId="75D8E09C" w14:textId="7A866897" w:rsidR="002B46F3" w:rsidRDefault="002B46F3" w:rsidP="000120B4">
            <w:pPr>
              <w:jc w:val="center"/>
            </w:pPr>
            <w:r>
              <w:t>RL IMU X-axis Minimum Acceleration (Rotated Left)</w:t>
            </w:r>
          </w:p>
        </w:tc>
        <w:tc>
          <w:tcPr>
            <w:tcW w:w="2552" w:type="dxa"/>
          </w:tcPr>
          <w:p w14:paraId="1C2DC96B" w14:textId="3422B45D" w:rsidR="002B46F3" w:rsidRDefault="00CA0935" w:rsidP="000120B4">
            <w:pPr>
              <w:jc w:val="center"/>
            </w:pPr>
            <w:r>
              <w:t>-8.9423</w:t>
            </w:r>
          </w:p>
        </w:tc>
      </w:tr>
      <w:tr w:rsidR="002B46F3" w14:paraId="0D351DD8" w14:textId="77777777" w:rsidTr="000120B4">
        <w:tc>
          <w:tcPr>
            <w:tcW w:w="6232" w:type="dxa"/>
          </w:tcPr>
          <w:p w14:paraId="1FA46428" w14:textId="075E07EA" w:rsidR="002B46F3" w:rsidRDefault="002B46F3" w:rsidP="000120B4">
            <w:pPr>
              <w:jc w:val="center"/>
            </w:pPr>
            <w:r>
              <w:t>RL IMU X-axis Maximum Acceleration (Rotated Left)</w:t>
            </w:r>
          </w:p>
        </w:tc>
        <w:tc>
          <w:tcPr>
            <w:tcW w:w="2552" w:type="dxa"/>
          </w:tcPr>
          <w:p w14:paraId="00A320FC" w14:textId="0D9F6303" w:rsidR="002B46F3" w:rsidRDefault="00CA0935" w:rsidP="000120B4">
            <w:pPr>
              <w:jc w:val="center"/>
            </w:pPr>
            <w:r>
              <w:t>10.2161</w:t>
            </w:r>
          </w:p>
        </w:tc>
      </w:tr>
      <w:tr w:rsidR="002B46F3" w14:paraId="01FF1D49" w14:textId="77777777" w:rsidTr="000120B4">
        <w:tc>
          <w:tcPr>
            <w:tcW w:w="6232" w:type="dxa"/>
          </w:tcPr>
          <w:p w14:paraId="49C6A715" w14:textId="55DF9309" w:rsidR="002B46F3" w:rsidRDefault="002B46F3" w:rsidP="000120B4">
            <w:pPr>
              <w:jc w:val="center"/>
            </w:pPr>
            <w:r>
              <w:t>RL IMU Y-axis Minimum Acceleration (Rotated Left)</w:t>
            </w:r>
          </w:p>
        </w:tc>
        <w:tc>
          <w:tcPr>
            <w:tcW w:w="2552" w:type="dxa"/>
          </w:tcPr>
          <w:p w14:paraId="6504BE22" w14:textId="65E8328C" w:rsidR="002B46F3" w:rsidRDefault="00CA0935" w:rsidP="000120B4">
            <w:pPr>
              <w:jc w:val="center"/>
            </w:pPr>
            <w:r>
              <w:t>-7.4555</w:t>
            </w:r>
          </w:p>
        </w:tc>
      </w:tr>
      <w:tr w:rsidR="002B46F3" w14:paraId="4F0087EE" w14:textId="77777777" w:rsidTr="000120B4">
        <w:tc>
          <w:tcPr>
            <w:tcW w:w="6232" w:type="dxa"/>
          </w:tcPr>
          <w:p w14:paraId="33132175" w14:textId="08579EC3" w:rsidR="002B46F3" w:rsidRDefault="002B46F3" w:rsidP="000120B4">
            <w:pPr>
              <w:jc w:val="center"/>
            </w:pPr>
            <w:r>
              <w:t>RL IMU Y-axis Maximum Acceleration (Rotated Left)</w:t>
            </w:r>
          </w:p>
        </w:tc>
        <w:tc>
          <w:tcPr>
            <w:tcW w:w="2552" w:type="dxa"/>
          </w:tcPr>
          <w:p w14:paraId="7FF75839" w14:textId="02AAD8EE" w:rsidR="002B46F3" w:rsidRDefault="00CA0935" w:rsidP="000120B4">
            <w:pPr>
              <w:jc w:val="center"/>
            </w:pPr>
            <w:r>
              <w:t>4.9608</w:t>
            </w:r>
          </w:p>
        </w:tc>
      </w:tr>
      <w:tr w:rsidR="002B46F3" w14:paraId="5306A384" w14:textId="77777777" w:rsidTr="000120B4">
        <w:tc>
          <w:tcPr>
            <w:tcW w:w="6232" w:type="dxa"/>
          </w:tcPr>
          <w:p w14:paraId="626B8DCD" w14:textId="5AA2BB61" w:rsidR="002B46F3" w:rsidRDefault="002B46F3" w:rsidP="000120B4">
            <w:pPr>
              <w:jc w:val="center"/>
            </w:pPr>
            <w:r>
              <w:t>RR IMU X-axis Minimum Acceleration (Rotated Right)</w:t>
            </w:r>
          </w:p>
        </w:tc>
        <w:tc>
          <w:tcPr>
            <w:tcW w:w="2552" w:type="dxa"/>
          </w:tcPr>
          <w:p w14:paraId="532BD13B" w14:textId="6B73E454" w:rsidR="002B46F3" w:rsidRDefault="00CA0935" w:rsidP="000120B4">
            <w:pPr>
              <w:jc w:val="center"/>
            </w:pPr>
            <w:r>
              <w:t>-10.3190</w:t>
            </w:r>
          </w:p>
        </w:tc>
      </w:tr>
      <w:tr w:rsidR="002B46F3" w14:paraId="4384F129" w14:textId="77777777" w:rsidTr="000120B4">
        <w:tc>
          <w:tcPr>
            <w:tcW w:w="6232" w:type="dxa"/>
          </w:tcPr>
          <w:p w14:paraId="40BBEC0D" w14:textId="0ED576FB" w:rsidR="002B46F3" w:rsidRDefault="002B46F3" w:rsidP="000120B4">
            <w:pPr>
              <w:jc w:val="center"/>
            </w:pPr>
            <w:r>
              <w:t>RR IMU X-axis Maximum Acceleration (Rotated Right)</w:t>
            </w:r>
          </w:p>
        </w:tc>
        <w:tc>
          <w:tcPr>
            <w:tcW w:w="2552" w:type="dxa"/>
          </w:tcPr>
          <w:p w14:paraId="045B742F" w14:textId="0DA0FCAD" w:rsidR="002B46F3" w:rsidRDefault="00CA0935" w:rsidP="000120B4">
            <w:pPr>
              <w:jc w:val="center"/>
            </w:pPr>
            <w:r>
              <w:t>8.9854</w:t>
            </w:r>
          </w:p>
        </w:tc>
      </w:tr>
      <w:tr w:rsidR="002B46F3" w14:paraId="521BE7E5" w14:textId="77777777" w:rsidTr="000120B4">
        <w:tc>
          <w:tcPr>
            <w:tcW w:w="6232" w:type="dxa"/>
          </w:tcPr>
          <w:p w14:paraId="5E2493AD" w14:textId="699251C2" w:rsidR="002B46F3" w:rsidRDefault="002B46F3" w:rsidP="000120B4">
            <w:pPr>
              <w:jc w:val="center"/>
            </w:pPr>
            <w:r>
              <w:t>RR IMU Y-axis Minimum Acceleration (Rotated Right)</w:t>
            </w:r>
          </w:p>
        </w:tc>
        <w:tc>
          <w:tcPr>
            <w:tcW w:w="2552" w:type="dxa"/>
          </w:tcPr>
          <w:p w14:paraId="3C422F43" w14:textId="4057FC8D" w:rsidR="002B46F3" w:rsidRDefault="00CA0935" w:rsidP="000120B4">
            <w:pPr>
              <w:jc w:val="center"/>
            </w:pPr>
            <w:r>
              <w:t>-4.9153</w:t>
            </w:r>
          </w:p>
        </w:tc>
      </w:tr>
      <w:tr w:rsidR="002B46F3" w14:paraId="0BEF1623" w14:textId="77777777" w:rsidTr="000120B4">
        <w:tc>
          <w:tcPr>
            <w:tcW w:w="6232" w:type="dxa"/>
          </w:tcPr>
          <w:p w14:paraId="139C0BC5" w14:textId="18A37E9E" w:rsidR="002B46F3" w:rsidRDefault="002B46F3" w:rsidP="000120B4">
            <w:pPr>
              <w:jc w:val="center"/>
            </w:pPr>
            <w:r>
              <w:t>RR IMU Y-axis Maximum Acceleration (Rotated Right)</w:t>
            </w:r>
          </w:p>
        </w:tc>
        <w:tc>
          <w:tcPr>
            <w:tcW w:w="2552" w:type="dxa"/>
          </w:tcPr>
          <w:p w14:paraId="647C344B" w14:textId="104C6DFA" w:rsidR="002B46F3" w:rsidRDefault="00CA0935" w:rsidP="000120B4">
            <w:pPr>
              <w:jc w:val="center"/>
            </w:pPr>
            <w:r>
              <w:t>7.5944</w:t>
            </w:r>
          </w:p>
        </w:tc>
      </w:tr>
    </w:tbl>
    <w:p w14:paraId="06264800" w14:textId="77777777" w:rsidR="002B46F3" w:rsidRDefault="002B46F3" w:rsidP="007A6B45">
      <w:pPr>
        <w:pStyle w:val="BodyText"/>
      </w:pPr>
    </w:p>
    <w:p w14:paraId="4CB6E192" w14:textId="5F38D883" w:rsidR="00CA0935" w:rsidRDefault="00CA0935" w:rsidP="00CA0935">
      <w:pPr>
        <w:pStyle w:val="BodyText"/>
      </w:pPr>
      <w:r>
        <w:t>The CIMU Y-axis accelerometer measurements track closely (within 0.2 m/s</w:t>
      </w:r>
      <w:r w:rsidRPr="00CA0935">
        <w:rPr>
          <w:vertAlign w:val="superscript"/>
        </w:rPr>
        <w:t>2</w:t>
      </w:r>
      <w:r>
        <w:t xml:space="preserve">) with the rear IMUs if the IMU rotations are </w:t>
      </w:r>
      <w:r w:rsidR="00E05061">
        <w:t>considered</w:t>
      </w:r>
      <w:r>
        <w:t xml:space="preserve"> (Y axis on CIMU measures in the same plane as the X axis on the rear IMUs and vici versa). The CIMU X-axis accelerometer measurements do not track as closely (within 1.9 m/s</w:t>
      </w:r>
      <w:r w:rsidRPr="00827CEF">
        <w:rPr>
          <w:vertAlign w:val="superscript"/>
        </w:rPr>
        <w:t>2</w:t>
      </w:r>
      <w:r>
        <w:t xml:space="preserve">) with the rear IMUs if the IMU rotations are </w:t>
      </w:r>
      <w:r w:rsidR="00E05061">
        <w:t>considered</w:t>
      </w:r>
      <w:r>
        <w:t xml:space="preserve"> (X axis on CIMU measures in the same plane as the Y axis on the central IMU and vici versa). </w:t>
      </w:r>
    </w:p>
    <w:p w14:paraId="449ED0E3" w14:textId="625EC4FF" w:rsidR="00E05061" w:rsidRDefault="00E05061" w:rsidP="00CA0935">
      <w:pPr>
        <w:pStyle w:val="BodyText"/>
      </w:pPr>
      <w:r>
        <w:t>The gyroscope readings after rotating the rear IMUs are displayed in Figure 4.88 and Table 4.66.</w:t>
      </w:r>
    </w:p>
    <w:p w14:paraId="1C69D4A6" w14:textId="2A0E6ADC" w:rsidR="007A6B45" w:rsidRDefault="007A6B45" w:rsidP="007A6B45">
      <w:pPr>
        <w:pStyle w:val="BodyText"/>
      </w:pPr>
      <w:r>
        <w:rPr>
          <w:noProof/>
          <w:lang w:eastAsia="en-NZ"/>
        </w:rPr>
        <w:lastRenderedPageBreak/>
        <w:drawing>
          <wp:inline distT="0" distB="0" distL="0" distR="0" wp14:anchorId="1043490E" wp14:editId="273F84DA">
            <wp:extent cx="5760085" cy="3143885"/>
            <wp:effectExtent l="0" t="0" r="0" b="0"/>
            <wp:docPr id="1668566483" name="Picture 11" descr="A colorful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566483" name="Picture 11" descr="A colorful lines on a white background&#10;&#10;Description automatically generated"/>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60085" cy="3143885"/>
                    </a:xfrm>
                    <a:prstGeom prst="rect">
                      <a:avLst/>
                    </a:prstGeom>
                  </pic:spPr>
                </pic:pic>
              </a:graphicData>
            </a:graphic>
          </wp:inline>
        </w:drawing>
      </w:r>
    </w:p>
    <w:p w14:paraId="53CEE01F" w14:textId="22D6F920" w:rsidR="007A6B45" w:rsidRDefault="007A6B45" w:rsidP="00452A51">
      <w:pPr>
        <w:pStyle w:val="Caption"/>
      </w:pPr>
      <w:bookmarkStart w:id="304" w:name="_Toc147945436"/>
      <w:r>
        <w:t xml:space="preserve">Figure </w:t>
      </w:r>
      <w:r w:rsidR="00C507D1">
        <w:fldChar w:fldCharType="begin"/>
      </w:r>
      <w:r w:rsidR="00C507D1">
        <w:instrText xml:space="preserve"> STYLEREF 1 \s </w:instrText>
      </w:r>
      <w:r w:rsidR="00C507D1">
        <w:fldChar w:fldCharType="separate"/>
      </w:r>
      <w:r w:rsidR="00C507D1">
        <w:t>4</w:t>
      </w:r>
      <w:r w:rsidR="00C507D1">
        <w:fldChar w:fldCharType="end"/>
      </w:r>
      <w:r w:rsidR="00C507D1">
        <w:t>.</w:t>
      </w:r>
      <w:r w:rsidR="00C507D1">
        <w:fldChar w:fldCharType="begin"/>
      </w:r>
      <w:r w:rsidR="00C507D1">
        <w:instrText xml:space="preserve"> SEQ Figure \* ARABIC \s 1 </w:instrText>
      </w:r>
      <w:r w:rsidR="00C507D1">
        <w:fldChar w:fldCharType="separate"/>
      </w:r>
      <w:r w:rsidR="00E05061">
        <w:t>88</w:t>
      </w:r>
      <w:r w:rsidR="00C507D1">
        <w:fldChar w:fldCharType="end"/>
      </w:r>
      <w:r>
        <w:t xml:space="preserve"> Gyroscope values </w:t>
      </w:r>
      <w:r w:rsidRPr="00C1698C">
        <w:t>after rotating rear IMUs by pi/2 (90 degrees)</w:t>
      </w:r>
      <w:bookmarkEnd w:id="304"/>
    </w:p>
    <w:p w14:paraId="313BAE0C" w14:textId="2C200ACE" w:rsidR="007A6B45" w:rsidRPr="007A6B45" w:rsidRDefault="007A6B45" w:rsidP="00452A51">
      <w:pPr>
        <w:pStyle w:val="Caption"/>
      </w:pPr>
      <w:bookmarkStart w:id="305" w:name="_Toc147945525"/>
      <w:r>
        <w:t xml:space="preserve">Table </w:t>
      </w:r>
      <w:r w:rsidR="00C5580D">
        <w:fldChar w:fldCharType="begin"/>
      </w:r>
      <w:r w:rsidR="00C5580D">
        <w:instrText xml:space="preserve"> STYLEREF 1 \s </w:instrText>
      </w:r>
      <w:r w:rsidR="00C5580D">
        <w:fldChar w:fldCharType="separate"/>
      </w:r>
      <w:r w:rsidR="00C5580D">
        <w:t>4</w:t>
      </w:r>
      <w:r w:rsidR="00C5580D">
        <w:fldChar w:fldCharType="end"/>
      </w:r>
      <w:r w:rsidR="00C5580D">
        <w:t>.</w:t>
      </w:r>
      <w:r w:rsidR="00C5580D">
        <w:fldChar w:fldCharType="begin"/>
      </w:r>
      <w:r w:rsidR="00C5580D">
        <w:instrText xml:space="preserve"> SEQ Table \* ARABIC \s 1 </w:instrText>
      </w:r>
      <w:r w:rsidR="00C5580D">
        <w:fldChar w:fldCharType="separate"/>
      </w:r>
      <w:r w:rsidR="00E05061">
        <w:t>66</w:t>
      </w:r>
      <w:r w:rsidR="00C5580D">
        <w:fldChar w:fldCharType="end"/>
      </w:r>
      <w:r>
        <w:t xml:space="preserve"> Gyrometer measurements from rotating rear IMUs by pi/2(90 degrees)</w:t>
      </w:r>
      <w:bookmarkEnd w:id="305"/>
    </w:p>
    <w:tbl>
      <w:tblPr>
        <w:tblStyle w:val="TableGrid"/>
        <w:tblW w:w="0" w:type="auto"/>
        <w:tblLook w:val="04A0" w:firstRow="1" w:lastRow="0" w:firstColumn="1" w:lastColumn="0" w:noHBand="0" w:noVBand="1"/>
      </w:tblPr>
      <w:tblGrid>
        <w:gridCol w:w="6232"/>
        <w:gridCol w:w="2552"/>
      </w:tblGrid>
      <w:tr w:rsidR="008E0C9F" w14:paraId="08EEF757" w14:textId="77777777" w:rsidTr="00CA0935">
        <w:tc>
          <w:tcPr>
            <w:tcW w:w="6232" w:type="dxa"/>
          </w:tcPr>
          <w:p w14:paraId="7F148A01" w14:textId="77777777" w:rsidR="008E0C9F" w:rsidRDefault="008E0C9F" w:rsidP="000120B4">
            <w:pPr>
              <w:jc w:val="center"/>
            </w:pPr>
            <w:r>
              <w:t>Measurement</w:t>
            </w:r>
          </w:p>
        </w:tc>
        <w:tc>
          <w:tcPr>
            <w:tcW w:w="2552" w:type="dxa"/>
          </w:tcPr>
          <w:p w14:paraId="1566198D" w14:textId="77777777" w:rsidR="008E0C9F" w:rsidRDefault="008E0C9F" w:rsidP="000120B4">
            <w:pPr>
              <w:jc w:val="center"/>
            </w:pPr>
            <w:r>
              <w:t>IMU inverted</w:t>
            </w:r>
            <w:r>
              <w:br/>
              <w:t>(Radians per second)</w:t>
            </w:r>
          </w:p>
        </w:tc>
      </w:tr>
      <w:tr w:rsidR="008E0C9F" w14:paraId="19A13C25" w14:textId="77777777" w:rsidTr="00CA0935">
        <w:tc>
          <w:tcPr>
            <w:tcW w:w="6232" w:type="dxa"/>
          </w:tcPr>
          <w:p w14:paraId="52937229" w14:textId="48D4CED0" w:rsidR="008E0C9F" w:rsidRDefault="008E0C9F" w:rsidP="000120B4">
            <w:pPr>
              <w:jc w:val="center"/>
            </w:pPr>
            <w:r>
              <w:t>CIMU X-axis Minimum Rotation rate (Standard orientation)</w:t>
            </w:r>
          </w:p>
        </w:tc>
        <w:tc>
          <w:tcPr>
            <w:tcW w:w="2552" w:type="dxa"/>
          </w:tcPr>
          <w:p w14:paraId="0435A901" w14:textId="70856ED3" w:rsidR="008E0C9F" w:rsidRDefault="008E0C9F" w:rsidP="000120B4">
            <w:pPr>
              <w:jc w:val="center"/>
            </w:pPr>
            <w:r>
              <w:t>-1.1013</w:t>
            </w:r>
          </w:p>
        </w:tc>
      </w:tr>
      <w:tr w:rsidR="008E0C9F" w14:paraId="6D02D3F0" w14:textId="77777777" w:rsidTr="00CA0935">
        <w:tc>
          <w:tcPr>
            <w:tcW w:w="6232" w:type="dxa"/>
          </w:tcPr>
          <w:p w14:paraId="598D146F" w14:textId="01C7134C" w:rsidR="008E0C9F" w:rsidRDefault="008E0C9F" w:rsidP="000120B4">
            <w:pPr>
              <w:jc w:val="center"/>
            </w:pPr>
            <w:r>
              <w:t>CIMU X-axis Maximum Rotation rate (Standard orientation)</w:t>
            </w:r>
          </w:p>
        </w:tc>
        <w:tc>
          <w:tcPr>
            <w:tcW w:w="2552" w:type="dxa"/>
          </w:tcPr>
          <w:p w14:paraId="37E52680" w14:textId="486F3F59" w:rsidR="008E0C9F" w:rsidRDefault="008E0C9F" w:rsidP="000120B4">
            <w:pPr>
              <w:jc w:val="center"/>
            </w:pPr>
            <w:r>
              <w:t>1.1731</w:t>
            </w:r>
          </w:p>
        </w:tc>
      </w:tr>
      <w:tr w:rsidR="008E0C9F" w14:paraId="6AB434B2" w14:textId="77777777" w:rsidTr="00CA0935">
        <w:tc>
          <w:tcPr>
            <w:tcW w:w="6232" w:type="dxa"/>
          </w:tcPr>
          <w:p w14:paraId="20899D6B" w14:textId="1E576C5A" w:rsidR="008E0C9F" w:rsidRDefault="008E0C9F" w:rsidP="008E0C9F">
            <w:pPr>
              <w:jc w:val="center"/>
            </w:pPr>
            <w:r>
              <w:t>CIMU Y-axis Minimum Rotation rate (Standard orientation)</w:t>
            </w:r>
          </w:p>
        </w:tc>
        <w:tc>
          <w:tcPr>
            <w:tcW w:w="2552" w:type="dxa"/>
          </w:tcPr>
          <w:p w14:paraId="02E01C8E" w14:textId="4080CE22" w:rsidR="008E0C9F" w:rsidRDefault="008E0C9F" w:rsidP="008E0C9F">
            <w:pPr>
              <w:jc w:val="center"/>
            </w:pPr>
            <w:r>
              <w:t>-0.9486</w:t>
            </w:r>
          </w:p>
        </w:tc>
      </w:tr>
      <w:tr w:rsidR="008E0C9F" w14:paraId="17E9BC6E" w14:textId="77777777" w:rsidTr="00CA0935">
        <w:tc>
          <w:tcPr>
            <w:tcW w:w="6232" w:type="dxa"/>
          </w:tcPr>
          <w:p w14:paraId="1E568AF4" w14:textId="6A0B8C72" w:rsidR="008E0C9F" w:rsidRDefault="008E0C9F" w:rsidP="008E0C9F">
            <w:pPr>
              <w:jc w:val="center"/>
            </w:pPr>
            <w:r>
              <w:t>CIMU Y-axis Maximum Rotation rate (Standard orientation)</w:t>
            </w:r>
          </w:p>
        </w:tc>
        <w:tc>
          <w:tcPr>
            <w:tcW w:w="2552" w:type="dxa"/>
          </w:tcPr>
          <w:p w14:paraId="7819FC1C" w14:textId="0CFDABC0" w:rsidR="008E0C9F" w:rsidRDefault="008E0C9F" w:rsidP="008E0C9F">
            <w:pPr>
              <w:jc w:val="center"/>
            </w:pPr>
            <w:r>
              <w:t>1.1744</w:t>
            </w:r>
          </w:p>
        </w:tc>
      </w:tr>
      <w:tr w:rsidR="008E0C9F" w14:paraId="7176925A" w14:textId="77777777" w:rsidTr="00CA0935">
        <w:tc>
          <w:tcPr>
            <w:tcW w:w="6232" w:type="dxa"/>
          </w:tcPr>
          <w:p w14:paraId="6B06E7C5" w14:textId="5306610C" w:rsidR="008E0C9F" w:rsidRDefault="008E0C9F" w:rsidP="008E0C9F">
            <w:pPr>
              <w:jc w:val="center"/>
            </w:pPr>
            <w:r>
              <w:t>RL IMU X-axis Minimum Rotation rate (Rotated Left)</w:t>
            </w:r>
          </w:p>
        </w:tc>
        <w:tc>
          <w:tcPr>
            <w:tcW w:w="2552" w:type="dxa"/>
          </w:tcPr>
          <w:p w14:paraId="41799C86" w14:textId="4582B510" w:rsidR="008E0C9F" w:rsidRDefault="008E0C9F" w:rsidP="008E0C9F">
            <w:pPr>
              <w:jc w:val="center"/>
            </w:pPr>
            <w:r>
              <w:t>-0.9659</w:t>
            </w:r>
          </w:p>
        </w:tc>
      </w:tr>
      <w:tr w:rsidR="008E0C9F" w14:paraId="1A55D397" w14:textId="77777777" w:rsidTr="00CA0935">
        <w:tc>
          <w:tcPr>
            <w:tcW w:w="6232" w:type="dxa"/>
          </w:tcPr>
          <w:p w14:paraId="552DCEBD" w14:textId="78553818" w:rsidR="008E0C9F" w:rsidRDefault="008E0C9F" w:rsidP="008E0C9F">
            <w:pPr>
              <w:jc w:val="center"/>
            </w:pPr>
            <w:r>
              <w:t>RL IMU X-axis Maximum Rotation rate (Rotated Left)</w:t>
            </w:r>
          </w:p>
        </w:tc>
        <w:tc>
          <w:tcPr>
            <w:tcW w:w="2552" w:type="dxa"/>
          </w:tcPr>
          <w:p w14:paraId="7D21F235" w14:textId="5756E95E" w:rsidR="008E0C9F" w:rsidRDefault="008E0C9F" w:rsidP="008E0C9F">
            <w:pPr>
              <w:jc w:val="center"/>
            </w:pPr>
            <w:r>
              <w:t>1.0846</w:t>
            </w:r>
          </w:p>
        </w:tc>
      </w:tr>
      <w:tr w:rsidR="008E0C9F" w14:paraId="5BA3F6CE" w14:textId="77777777" w:rsidTr="00CA0935">
        <w:tc>
          <w:tcPr>
            <w:tcW w:w="6232" w:type="dxa"/>
          </w:tcPr>
          <w:p w14:paraId="20D35298" w14:textId="4E232C9F" w:rsidR="008E0C9F" w:rsidRDefault="008E0C9F" w:rsidP="008E0C9F">
            <w:pPr>
              <w:jc w:val="center"/>
            </w:pPr>
            <w:r>
              <w:t>RL IMU Y-axis Minimum Rotation rate (Rotated Left)</w:t>
            </w:r>
          </w:p>
        </w:tc>
        <w:tc>
          <w:tcPr>
            <w:tcW w:w="2552" w:type="dxa"/>
          </w:tcPr>
          <w:p w14:paraId="37EEB509" w14:textId="6761A198" w:rsidR="008E0C9F" w:rsidRDefault="004D1589" w:rsidP="008E0C9F">
            <w:pPr>
              <w:jc w:val="center"/>
            </w:pPr>
            <w:r>
              <w:t>-1.1073</w:t>
            </w:r>
          </w:p>
        </w:tc>
      </w:tr>
      <w:tr w:rsidR="008E0C9F" w14:paraId="0EEC28F0" w14:textId="77777777" w:rsidTr="00CA0935">
        <w:tc>
          <w:tcPr>
            <w:tcW w:w="6232" w:type="dxa"/>
          </w:tcPr>
          <w:p w14:paraId="088426D8" w14:textId="434780A5" w:rsidR="008E0C9F" w:rsidRDefault="008E0C9F" w:rsidP="008E0C9F">
            <w:pPr>
              <w:jc w:val="center"/>
            </w:pPr>
            <w:r>
              <w:t>RL IMU Y-axis Maximum Rotation rate (Rotated Left)</w:t>
            </w:r>
          </w:p>
        </w:tc>
        <w:tc>
          <w:tcPr>
            <w:tcW w:w="2552" w:type="dxa"/>
          </w:tcPr>
          <w:p w14:paraId="46A3A48A" w14:textId="5BEFF93B" w:rsidR="008E0C9F" w:rsidRDefault="004D1589" w:rsidP="008E0C9F">
            <w:pPr>
              <w:jc w:val="center"/>
            </w:pPr>
            <w:r>
              <w:t>1.1021</w:t>
            </w:r>
          </w:p>
        </w:tc>
      </w:tr>
      <w:tr w:rsidR="008E0C9F" w14:paraId="4112F65A" w14:textId="77777777" w:rsidTr="00CA0935">
        <w:tc>
          <w:tcPr>
            <w:tcW w:w="6232" w:type="dxa"/>
          </w:tcPr>
          <w:p w14:paraId="30E4C73D" w14:textId="2BDA6687" w:rsidR="008E0C9F" w:rsidRDefault="008E0C9F" w:rsidP="008E0C9F">
            <w:pPr>
              <w:jc w:val="center"/>
            </w:pPr>
            <w:r>
              <w:t>RR IMU X-axis Minimum Rotation rate (Rotated Right)</w:t>
            </w:r>
          </w:p>
        </w:tc>
        <w:tc>
          <w:tcPr>
            <w:tcW w:w="2552" w:type="dxa"/>
          </w:tcPr>
          <w:p w14:paraId="77638C86" w14:textId="4C02F0B7" w:rsidR="008E0C9F" w:rsidRDefault="004D1589" w:rsidP="008E0C9F">
            <w:pPr>
              <w:jc w:val="center"/>
            </w:pPr>
            <w:r>
              <w:t>-1.1720</w:t>
            </w:r>
          </w:p>
        </w:tc>
      </w:tr>
      <w:tr w:rsidR="008E0C9F" w14:paraId="04DEC2E5" w14:textId="77777777" w:rsidTr="00CA0935">
        <w:tc>
          <w:tcPr>
            <w:tcW w:w="6232" w:type="dxa"/>
          </w:tcPr>
          <w:p w14:paraId="00D34F39" w14:textId="3D42477D" w:rsidR="008E0C9F" w:rsidRDefault="008E0C9F" w:rsidP="008E0C9F">
            <w:pPr>
              <w:jc w:val="center"/>
            </w:pPr>
            <w:r>
              <w:t>RR IMU X-axis Maximum Rotation rate (Rotated Right)</w:t>
            </w:r>
          </w:p>
        </w:tc>
        <w:tc>
          <w:tcPr>
            <w:tcW w:w="2552" w:type="dxa"/>
          </w:tcPr>
          <w:p w14:paraId="2F02435B" w14:textId="631C6EAA" w:rsidR="008E0C9F" w:rsidRDefault="004D1589" w:rsidP="008E0C9F">
            <w:pPr>
              <w:jc w:val="center"/>
            </w:pPr>
            <w:r>
              <w:t>0.8675</w:t>
            </w:r>
          </w:p>
        </w:tc>
      </w:tr>
      <w:tr w:rsidR="008E0C9F" w14:paraId="4E4332AB" w14:textId="77777777" w:rsidTr="00CA0935">
        <w:tc>
          <w:tcPr>
            <w:tcW w:w="6232" w:type="dxa"/>
          </w:tcPr>
          <w:p w14:paraId="60A79E86" w14:textId="3CBDD403" w:rsidR="008E0C9F" w:rsidRDefault="008E0C9F" w:rsidP="008E0C9F">
            <w:pPr>
              <w:jc w:val="center"/>
            </w:pPr>
            <w:r>
              <w:t>RR IMU Y-axis Minimum Rotation rate (Rotated Right)</w:t>
            </w:r>
          </w:p>
        </w:tc>
        <w:tc>
          <w:tcPr>
            <w:tcW w:w="2552" w:type="dxa"/>
          </w:tcPr>
          <w:p w14:paraId="61B740F0" w14:textId="13F0014A" w:rsidR="008E0C9F" w:rsidRDefault="004D1589" w:rsidP="008E0C9F">
            <w:pPr>
              <w:jc w:val="center"/>
            </w:pPr>
            <w:r>
              <w:t>-1.0961</w:t>
            </w:r>
          </w:p>
        </w:tc>
      </w:tr>
      <w:tr w:rsidR="008E0C9F" w14:paraId="3B7602B6" w14:textId="77777777" w:rsidTr="00CA0935">
        <w:tc>
          <w:tcPr>
            <w:tcW w:w="6232" w:type="dxa"/>
          </w:tcPr>
          <w:p w14:paraId="6D68DA15" w14:textId="597B59B2" w:rsidR="008E0C9F" w:rsidRDefault="008E0C9F" w:rsidP="008E0C9F">
            <w:pPr>
              <w:jc w:val="center"/>
            </w:pPr>
            <w:r>
              <w:t>RR IMU Y-axis Maximum Rotation rate (Rotated Right)</w:t>
            </w:r>
          </w:p>
        </w:tc>
        <w:tc>
          <w:tcPr>
            <w:tcW w:w="2552" w:type="dxa"/>
          </w:tcPr>
          <w:p w14:paraId="4AE482AD" w14:textId="23A9AB50" w:rsidR="008E0C9F" w:rsidRDefault="004D1589" w:rsidP="008E0C9F">
            <w:pPr>
              <w:jc w:val="center"/>
            </w:pPr>
            <w:r>
              <w:t>1.1088</w:t>
            </w:r>
          </w:p>
        </w:tc>
      </w:tr>
    </w:tbl>
    <w:p w14:paraId="1914473B" w14:textId="0EE82797" w:rsidR="00C538E1" w:rsidRDefault="00E05061" w:rsidP="007A6B45">
      <w:pPr>
        <w:pStyle w:val="BodyText"/>
      </w:pPr>
      <w:r>
        <w:br/>
      </w:r>
      <w:r w:rsidR="00CA0935">
        <w:t xml:space="preserve">Both X and Y axis </w:t>
      </w:r>
      <w:r w:rsidR="002B46F3">
        <w:t xml:space="preserve">gyroscope </w:t>
      </w:r>
      <w:r w:rsidR="00F6202D">
        <w:t xml:space="preserve">measurements </w:t>
      </w:r>
      <w:r w:rsidR="00CA0935">
        <w:t xml:space="preserve">of the CIMU </w:t>
      </w:r>
      <w:r w:rsidR="00F6202D">
        <w:t xml:space="preserve">track closely </w:t>
      </w:r>
      <w:r w:rsidR="00CA0935">
        <w:t xml:space="preserve">to the rear IMUs </w:t>
      </w:r>
      <w:r w:rsidR="002B46F3">
        <w:t xml:space="preserve">(within 0.002 radians per second) </w:t>
      </w:r>
      <w:r w:rsidR="00F6202D">
        <w:t xml:space="preserve">if the </w:t>
      </w:r>
      <w:r w:rsidR="002B46F3">
        <w:t xml:space="preserve">IMU </w:t>
      </w:r>
      <w:r w:rsidR="00F6202D">
        <w:t>rotation</w:t>
      </w:r>
      <w:r w:rsidR="002B46F3">
        <w:t>s</w:t>
      </w:r>
      <w:r w:rsidR="00F6202D">
        <w:t xml:space="preserve"> are </w:t>
      </w:r>
      <w:r w:rsidR="00891D90">
        <w:t xml:space="preserve">considered </w:t>
      </w:r>
      <w:r w:rsidR="00F6202D">
        <w:t>(</w:t>
      </w:r>
      <w:r w:rsidR="00CA0935">
        <w:t xml:space="preserve">X axis on the CIMU measures in the same </w:t>
      </w:r>
      <w:r w:rsidR="00F6202D">
        <w:t xml:space="preserve">plane as the </w:t>
      </w:r>
      <w:r w:rsidR="00CA0935">
        <w:t>Y</w:t>
      </w:r>
      <w:r w:rsidR="00F6202D">
        <w:t xml:space="preserve"> axis on the </w:t>
      </w:r>
      <w:r w:rsidR="00CA0935">
        <w:t xml:space="preserve">rear IMUs </w:t>
      </w:r>
      <w:r w:rsidR="00F6202D">
        <w:t xml:space="preserve">and vici versa). </w:t>
      </w:r>
    </w:p>
    <w:p w14:paraId="3B83A48B" w14:textId="69DC2163" w:rsidR="002B46F3" w:rsidRPr="007A6B45" w:rsidRDefault="00464DCF" w:rsidP="007A6B45">
      <w:pPr>
        <w:pStyle w:val="BodyText"/>
      </w:pPr>
      <w:r>
        <w:t>This experiment has ascertained that the IMU Y-axis has directional biases of 0.2m/s</w:t>
      </w:r>
      <w:r w:rsidRPr="00353A51">
        <w:rPr>
          <w:vertAlign w:val="superscript"/>
        </w:rPr>
        <w:t>2</w:t>
      </w:r>
      <w:r>
        <w:t xml:space="preserve"> in accelerometer measurements and the IMU X-axis had a directional acceleromet</w:t>
      </w:r>
      <w:r w:rsidR="00F118B9">
        <w:t>e</w:t>
      </w:r>
      <w:r>
        <w:t>r bias of 1.9m/s</w:t>
      </w:r>
      <w:r w:rsidRPr="00353A51">
        <w:rPr>
          <w:vertAlign w:val="superscript"/>
        </w:rPr>
        <w:t>2</w:t>
      </w:r>
      <w:r>
        <w:t>. The gyrometer bias was 0.002 rps for both axes on both IMUs.</w:t>
      </w:r>
    </w:p>
    <w:p w14:paraId="440D2B92" w14:textId="77777777" w:rsidR="00145835" w:rsidRDefault="00145835" w:rsidP="00A46BDE">
      <w:pPr>
        <w:pStyle w:val="BodyText"/>
      </w:pPr>
      <w:bookmarkStart w:id="306" w:name="_Toc146547350"/>
    </w:p>
    <w:p w14:paraId="6AFB6654" w14:textId="14CBE6FE" w:rsidR="00145835" w:rsidRDefault="00145835" w:rsidP="00353A51">
      <w:pPr>
        <w:pStyle w:val="Heading2"/>
      </w:pPr>
      <w:bookmarkStart w:id="307" w:name="_Toc147945613"/>
      <w:r>
        <w:lastRenderedPageBreak/>
        <w:t>Summary of results.</w:t>
      </w:r>
      <w:bookmarkEnd w:id="307"/>
    </w:p>
    <w:p w14:paraId="06405157" w14:textId="5978B4CA" w:rsidR="00145835" w:rsidRDefault="00145835" w:rsidP="00A46BDE">
      <w:pPr>
        <w:pStyle w:val="BodyText"/>
      </w:pPr>
      <w:r>
        <w:t>This section provides a summary of the examined results.</w:t>
      </w:r>
    </w:p>
    <w:p w14:paraId="381403AF" w14:textId="50120361" w:rsidR="00145835" w:rsidRDefault="00145835" w:rsidP="00A46BDE">
      <w:pPr>
        <w:pStyle w:val="BodyText"/>
      </w:pPr>
      <w:r>
        <w:t xml:space="preserve">The Kalman filter is more accurate than the Madgwick filter as </w:t>
      </w:r>
      <w:r w:rsidR="009B3C4E">
        <w:t>the Madgwick filter has a lower</w:t>
      </w:r>
      <w:r w:rsidR="00F118B9">
        <w:t xml:space="preserve"> </w:t>
      </w:r>
      <w:r w:rsidR="009B3C4E">
        <w:t xml:space="preserve">limit of a 10Hz sampling frequency and the IMUs were polled at an average of 8.33Hz, but the Kalman filter takes </w:t>
      </w:r>
      <w:r w:rsidR="00F118B9">
        <w:t>6.9</w:t>
      </w:r>
      <w:r w:rsidR="009B3C4E">
        <w:t xml:space="preserve"> times longer to process the same measurements. The Madgwick filter is very sensitive to beta (weighting of accelerometer data) and the sample length, which should be set to a multiple of the number of samples comprising a sequence of movements being converted by the filter.</w:t>
      </w:r>
      <w:r w:rsidR="009B3C4E">
        <w:br/>
        <w:t>After calibration, an IMU at rest may still exhibit up to 0.03208 degrees of roll variation and 0.0257 of pitch variation, an indication of sensor noise. The Kalman filter calculated the actual resting position of 1.047 (</w:t>
      </w:r>
      <w:r w:rsidR="009B3C4E">
        <w:rPr>
          <w:rFonts w:cs="Calibri"/>
        </w:rPr>
        <w:t>π</w:t>
      </w:r>
      <w:r w:rsidR="009B3C4E">
        <w:t xml:space="preserve">/3) radians as 1.0297 radians. These measurements are within the noise floor of both the robot arm and IMU but </w:t>
      </w:r>
      <w:r w:rsidR="00ED775E">
        <w:t>only just</w:t>
      </w:r>
      <w:r w:rsidR="009B3C4E">
        <w:t>. (0.02 radians is 1.14 degrees).</w:t>
      </w:r>
      <w:r w:rsidR="00ED775E">
        <w:t xml:space="preserve"> IMU </w:t>
      </w:r>
      <w:r w:rsidR="009B3C4E">
        <w:t xml:space="preserve">Pitch movement accuracy is within </w:t>
      </w:r>
      <w:r w:rsidR="009B3C4E">
        <w:rPr>
          <w:rFonts w:cs="Calibri"/>
        </w:rPr>
        <w:t>π</w:t>
      </w:r>
      <w:r w:rsidR="009B3C4E">
        <w:t xml:space="preserve">/90 radians </w:t>
      </w:r>
      <w:r w:rsidR="00ED775E">
        <w:t xml:space="preserve">(2 degrees) and roll sensitivity is </w:t>
      </w:r>
      <w:r w:rsidR="00ED775E">
        <w:rPr>
          <w:rFonts w:cs="Calibri"/>
        </w:rPr>
        <w:t>π</w:t>
      </w:r>
      <w:r w:rsidR="00ED775E">
        <w:t>/180 (1 degree).</w:t>
      </w:r>
      <w:r w:rsidR="00353A51">
        <w:t xml:space="preserve"> Z-axis directional bias was measured as 0.012m/s</w:t>
      </w:r>
      <w:r w:rsidR="00353A51" w:rsidRPr="00353A51">
        <w:rPr>
          <w:vertAlign w:val="superscript"/>
        </w:rPr>
        <w:t>2</w:t>
      </w:r>
      <w:r w:rsidR="00353A51">
        <w:t xml:space="preserve"> for the accelerometer and 0.027rps for the gyroscope. Directional biases were measured as 0.002rps for both gyroscope axes (X and Y) and 0.2m/s</w:t>
      </w:r>
      <w:r w:rsidR="00353A51" w:rsidRPr="00353A51">
        <w:rPr>
          <w:vertAlign w:val="superscript"/>
        </w:rPr>
        <w:t>2</w:t>
      </w:r>
      <w:r w:rsidR="00353A51">
        <w:t xml:space="preserve"> for the Y-axis accelerometer measurements and 1.9m/s2 for the X-axis accelerometer measurements.</w:t>
      </w:r>
      <w:r w:rsidR="00ED775E">
        <w:br/>
      </w:r>
      <w:r w:rsidR="00ED775E">
        <w:br/>
        <w:t xml:space="preserve">The MLP NN was not able to understand the data relationships with either the varied-movement or rotational movements (although interesting the MLKP NN performed better on the more complex </w:t>
      </w:r>
      <w:r w:rsidR="00353A51">
        <w:t xml:space="preserve">rotational </w:t>
      </w:r>
      <w:r w:rsidR="00ED775E">
        <w:t>movement</w:t>
      </w:r>
      <w:r w:rsidR="00353A51">
        <w:t>s</w:t>
      </w:r>
      <w:r w:rsidR="00ED775E">
        <w:t xml:space="preserve"> (-0.8881 on varied movements with 10 layers and 0.4015 on rotational movements with 10 layers for the single CIMU device)</w:t>
      </w:r>
      <w:r w:rsidR="00353A51">
        <w:t>. T</w:t>
      </w:r>
      <w:r w:rsidR="00ED775E">
        <w:t xml:space="preserve">he RBF NN performed adequately but was </w:t>
      </w:r>
      <w:r w:rsidR="00F57603">
        <w:t>terribly slow</w:t>
      </w:r>
      <w:r w:rsidR="00ED775E">
        <w:t xml:space="preserve"> (at least four times longer than the MLP NN</w:t>
      </w:r>
      <w:r w:rsidR="00353A51">
        <w:t xml:space="preserve"> for the fastest recoded time</w:t>
      </w:r>
      <w:r w:rsidR="00ED775E">
        <w:t xml:space="preserve">). The NARXNET NN results were excellent (untrained R values were a minimum of 0.99) and (with </w:t>
      </w:r>
      <w:r w:rsidR="00F118B9">
        <w:t>three</w:t>
      </w:r>
      <w:r w:rsidR="00ED775E">
        <w:t xml:space="preserve"> layers used) performed in a similar period to the Kalman filter.</w:t>
      </w:r>
    </w:p>
    <w:p w14:paraId="096DE2C9" w14:textId="75F24985" w:rsidR="00A46BDE" w:rsidRPr="00280F56" w:rsidRDefault="00325301" w:rsidP="00A46BDE">
      <w:pPr>
        <w:pStyle w:val="BodyText"/>
      </w:pPr>
      <w:r w:rsidRPr="00280F56">
        <w:t xml:space="preserve">In Chapter 5, analysis of the results </w:t>
      </w:r>
      <w:r w:rsidR="00062030">
        <w:t>is</w:t>
      </w:r>
      <w:r w:rsidRPr="00280F56">
        <w:t xml:space="preserve"> undertaken with conclusions reached in Chapter 6.</w:t>
      </w:r>
      <w:bookmarkEnd w:id="306"/>
      <w:r w:rsidRPr="00280F56">
        <w:br/>
      </w:r>
    </w:p>
    <w:p w14:paraId="2A23E1C7" w14:textId="0B5DCF2F" w:rsidR="00EC7ED1" w:rsidRPr="00280F56" w:rsidRDefault="00EC7ED1" w:rsidP="000120B4">
      <w:pPr>
        <w:pStyle w:val="Heading1"/>
      </w:pPr>
      <w:r w:rsidRPr="00280F56">
        <w:lastRenderedPageBreak/>
        <w:br/>
      </w:r>
      <w:bookmarkStart w:id="308" w:name="_Toc147945614"/>
      <w:r w:rsidRPr="00280F56">
        <w:t xml:space="preserve">Discussion and </w:t>
      </w:r>
      <w:r w:rsidR="00866BAC" w:rsidRPr="00280F56">
        <w:t>Analysis</w:t>
      </w:r>
      <w:bookmarkEnd w:id="308"/>
    </w:p>
    <w:p w14:paraId="3B1AEA41" w14:textId="5E331EB6" w:rsidR="007B4591" w:rsidRDefault="007B4591" w:rsidP="007A2638">
      <w:pPr>
        <w:pStyle w:val="Heading2"/>
        <w:rPr>
          <w:noProof w:val="0"/>
        </w:rPr>
      </w:pPr>
      <w:bookmarkStart w:id="309" w:name="_Toc147945615"/>
      <w:r>
        <w:rPr>
          <w:noProof w:val="0"/>
        </w:rPr>
        <w:t>Introduction</w:t>
      </w:r>
      <w:bookmarkEnd w:id="309"/>
    </w:p>
    <w:p w14:paraId="7CF769C2" w14:textId="116E5447" w:rsidR="007B4591" w:rsidRPr="007B4591" w:rsidRDefault="007B4591" w:rsidP="00C5580D">
      <w:pPr>
        <w:pStyle w:val="BodyText"/>
      </w:pPr>
      <w:r>
        <w:t>This chapter discusses the results of the experiments shown in Chapter 4. It begins with a reflection on the performance of the experimental design in Section 5.2</w:t>
      </w:r>
      <w:r w:rsidR="00353A51">
        <w:t>,</w:t>
      </w:r>
      <w:r>
        <w:t xml:space="preserve"> and then goes on to discuss the results of individual experiments </w:t>
      </w:r>
      <w:r w:rsidR="00353A51">
        <w:t>in S</w:t>
      </w:r>
      <w:r>
        <w:t>ection 5.3</w:t>
      </w:r>
      <w:r w:rsidR="00353A51">
        <w:t>,</w:t>
      </w:r>
      <w:r>
        <w:t xml:space="preserve"> </w:t>
      </w:r>
      <w:r w:rsidR="009644ED">
        <w:t xml:space="preserve">discusses the research objective in Section 5.5, </w:t>
      </w:r>
      <w:r>
        <w:t>before concluding with a summary in</w:t>
      </w:r>
      <w:r w:rsidR="00E5316A">
        <w:t xml:space="preserve"> Section 5.</w:t>
      </w:r>
      <w:r w:rsidR="009644ED">
        <w:t>6</w:t>
      </w:r>
      <w:r w:rsidR="00E5316A">
        <w:t>.</w:t>
      </w:r>
    </w:p>
    <w:p w14:paraId="6B458D65" w14:textId="1F8136AA" w:rsidR="005111D2" w:rsidRPr="00280F56" w:rsidRDefault="005111D2" w:rsidP="007A2638">
      <w:pPr>
        <w:pStyle w:val="Heading2"/>
        <w:rPr>
          <w:noProof w:val="0"/>
        </w:rPr>
      </w:pPr>
      <w:bookmarkStart w:id="310" w:name="_Toc147945616"/>
      <w:r w:rsidRPr="00280F56">
        <w:rPr>
          <w:noProof w:val="0"/>
        </w:rPr>
        <w:t>Experimental Design</w:t>
      </w:r>
      <w:r w:rsidR="002F218C">
        <w:rPr>
          <w:noProof w:val="0"/>
        </w:rPr>
        <w:t xml:space="preserve"> Analysis</w:t>
      </w:r>
      <w:bookmarkEnd w:id="310"/>
    </w:p>
    <w:p w14:paraId="446BB692" w14:textId="7B8E781B" w:rsidR="007B4591" w:rsidRDefault="007B4591" w:rsidP="00441BC3">
      <w:pPr>
        <w:pStyle w:val="BodyText"/>
      </w:pPr>
      <w:r>
        <w:t xml:space="preserve">The execution of the experimental design provided the data required for analysis but several areas for improvement were noted. </w:t>
      </w:r>
      <w:r w:rsidR="00E5316A">
        <w:t>These include improving the sampling rate of the IMUs, reducing the sampling rate of the robot arm, improving robot arm and IMU data alignment</w:t>
      </w:r>
      <w:r w:rsidR="00897C91">
        <w:t>, reducing magnetic interference and implementing a multiple IMU process to measure yaw.</w:t>
      </w:r>
    </w:p>
    <w:p w14:paraId="1813CF8E" w14:textId="7BFC5B8A" w:rsidR="00441BC3" w:rsidRDefault="00897C91" w:rsidP="00441BC3">
      <w:pPr>
        <w:pStyle w:val="BodyText"/>
      </w:pPr>
      <w:r>
        <w:t xml:space="preserve">The low IMU sampling rate of 8.33 Hz could be improved </w:t>
      </w:r>
      <w:r w:rsidR="009C0AEC">
        <w:t>b</w:t>
      </w:r>
      <w:r>
        <w:t>y r</w:t>
      </w:r>
      <w:r w:rsidR="00126841" w:rsidRPr="00280F56">
        <w:t>emoving the requirement for an I</w:t>
      </w:r>
      <w:r w:rsidR="00126841" w:rsidRPr="00280F56">
        <w:rPr>
          <w:vertAlign w:val="superscript"/>
        </w:rPr>
        <w:t>2</w:t>
      </w:r>
      <w:r w:rsidR="00126841" w:rsidRPr="00280F56">
        <w:t xml:space="preserve">C multiplexor, and ideally, utilising individual </w:t>
      </w:r>
      <w:r w:rsidRPr="004445E2">
        <w:rPr>
          <w:rFonts w:asciiTheme="minorHAnsi" w:hAnsiTheme="minorHAnsi" w:cstheme="minorHAnsi"/>
          <w:color w:val="202122"/>
          <w:szCs w:val="22"/>
          <w:shd w:val="clear" w:color="auto" w:fill="FFFFFF"/>
        </w:rPr>
        <w:t>Universal Asynchronous Receiver-Transmitter</w:t>
      </w:r>
      <w:r w:rsidRPr="004445E2">
        <w:rPr>
          <w:rFonts w:ascii="Arial" w:hAnsi="Arial" w:cs="Arial"/>
          <w:color w:val="202122"/>
          <w:sz w:val="21"/>
          <w:szCs w:val="21"/>
          <w:shd w:val="clear" w:color="auto" w:fill="FFFFFF"/>
        </w:rPr>
        <w:t xml:space="preserve"> (</w:t>
      </w:r>
      <w:r>
        <w:t xml:space="preserve">UART) interfaces for each IMU. If the selected IMUs do not support UART interfacing, then individual </w:t>
      </w:r>
      <w:r w:rsidR="00126841" w:rsidRPr="00280F56">
        <w:t xml:space="preserve">SPI connections </w:t>
      </w:r>
      <w:r>
        <w:t>should be used, with individual I</w:t>
      </w:r>
      <w:r w:rsidRPr="00C5580D">
        <w:rPr>
          <w:vertAlign w:val="superscript"/>
        </w:rPr>
        <w:t>2</w:t>
      </w:r>
      <w:r>
        <w:t xml:space="preserve">C connections as a last resort. </w:t>
      </w:r>
      <w:r w:rsidR="00582108">
        <w:br/>
      </w:r>
      <w:r w:rsidR="00441BC3">
        <w:br/>
        <w:t xml:space="preserve">The robot arm polling program </w:t>
      </w:r>
      <w:r w:rsidR="00353A51">
        <w:t xml:space="preserve">is limited </w:t>
      </w:r>
      <w:r w:rsidR="00441BC3">
        <w:t>(</w:t>
      </w:r>
      <w:r w:rsidR="00353A51">
        <w:t xml:space="preserve">discovered </w:t>
      </w:r>
      <w:r w:rsidR="00441BC3">
        <w:t>by experimentation) to 500Hz sample rates to obtain predictable timing periods. The maximum sampling rate of the computer was utilised for all these experiments (approximately 4603Hz) and is likely to have heavily influenced the timing phase differences between the computer timings and the robot arm timings. Future experiments should restrict robot arm polling to a rate that is officially supported by the robot arm and/or switch to a direct connection such as Universal Serial Bus (USB) or a serial port.</w:t>
      </w:r>
    </w:p>
    <w:p w14:paraId="082D75F8" w14:textId="343BDC1C" w:rsidR="00BD2783" w:rsidRDefault="00441BC3" w:rsidP="008B7345">
      <w:pPr>
        <w:pStyle w:val="BodyText"/>
      </w:pPr>
      <w:r>
        <w:t xml:space="preserve">Data alignment is a manual process, relying on the experimenter manually aligning the start of movement between the robotic arm measurements and the IMU measurements. </w:t>
      </w:r>
      <w:r>
        <w:br/>
      </w:r>
      <w:r w:rsidR="00582108">
        <w:t xml:space="preserve">One possibility to increase the accuracy of timing alignments is to provision </w:t>
      </w:r>
      <w:r w:rsidR="00582108" w:rsidRPr="00280F56">
        <w:t>two time-synchronised computers</w:t>
      </w:r>
      <w:r w:rsidR="00582108">
        <w:t xml:space="preserve">, one </w:t>
      </w:r>
      <w:r w:rsidR="00582108" w:rsidRPr="00280F56">
        <w:t xml:space="preserve">directly connected to the vehicle-processor and the </w:t>
      </w:r>
      <w:r w:rsidR="00582108">
        <w:t xml:space="preserve">other directly to the </w:t>
      </w:r>
      <w:r w:rsidR="00582108" w:rsidRPr="00280F56">
        <w:t>robot arm. Using reliable and consistent time-stamped data would decrease the time necessary to manually align readings and it is possible that this can be automated.</w:t>
      </w:r>
      <w:r w:rsidR="00582108">
        <w:t xml:space="preserve"> </w:t>
      </w:r>
      <w:r w:rsidR="00872C7C">
        <w:t>This would also permit automated timing alignments of the other IMUs to the robotic arm movements.</w:t>
      </w:r>
      <w:r w:rsidR="006765C3">
        <w:br/>
      </w:r>
      <w:r w:rsidR="00582108">
        <w:t xml:space="preserve">It is to be noted that this timing concern is only of importance for verification that the system is </w:t>
      </w:r>
      <w:r w:rsidR="00582108">
        <w:lastRenderedPageBreak/>
        <w:t xml:space="preserve">performing well and is not required in operation. It is expected that, in production, the processor will be running other tasks such as vehicle control and route-planning, etc, meaning truly </w:t>
      </w:r>
      <w:r w:rsidR="009343B4">
        <w:t xml:space="preserve">predictable </w:t>
      </w:r>
      <w:r w:rsidR="00582108">
        <w:t>timing is not possible without the use of a real-time operating system.</w:t>
      </w:r>
    </w:p>
    <w:p w14:paraId="777504BF" w14:textId="43E22B3C" w:rsidR="000978AF" w:rsidRPr="00280F56" w:rsidRDefault="00582108" w:rsidP="000978AF">
      <w:pPr>
        <w:pStyle w:val="BodyText"/>
      </w:pPr>
      <w:r>
        <w:t xml:space="preserve">The experiments did not attempt to measure yaw due to </w:t>
      </w:r>
      <w:r w:rsidR="00872C7C">
        <w:t xml:space="preserve">two assumptions. The first is that </w:t>
      </w:r>
      <w:r w:rsidR="0053122D">
        <w:t>roll,</w:t>
      </w:r>
      <w:r w:rsidR="00872C7C">
        <w:t xml:space="preserve"> and pitch </w:t>
      </w:r>
      <w:r w:rsidR="00353A51">
        <w:t xml:space="preserve">movements </w:t>
      </w:r>
      <w:r w:rsidR="00872C7C">
        <w:t xml:space="preserve">more accurately reflect a bumpy topology than yaw movements (yaw would indicate the vehicle is sliding in some manner, which should be </w:t>
      </w:r>
      <w:r w:rsidR="00742E8C">
        <w:t>managed</w:t>
      </w:r>
      <w:r w:rsidR="00872C7C">
        <w:t xml:space="preserve"> by the vehicle guidance system). The other assumption is </w:t>
      </w:r>
      <w:r>
        <w:t xml:space="preserve">that magnetometer data would be invalid when in </w:t>
      </w:r>
      <w:r w:rsidR="00353A51">
        <w:t xml:space="preserve">the IMUs were positioned close </w:t>
      </w:r>
      <w:r>
        <w:t xml:space="preserve">to motors and the aluminium chassis and the results of the experiments of Section 4.5.3 agree with that assumption. </w:t>
      </w:r>
      <w:r w:rsidR="00872C7C">
        <w:t>Future i</w:t>
      </w:r>
      <w:r w:rsidR="001C3C58">
        <w:t xml:space="preserve">nvestigation is required to determine how close the IMUs need to be to a (usually steel) UGV (rover) chassis </w:t>
      </w:r>
      <w:r w:rsidR="00872C7C">
        <w:t xml:space="preserve">and/or robotic arm motors </w:t>
      </w:r>
      <w:r w:rsidR="001C3C58">
        <w:t xml:space="preserve">without magnetic effects </w:t>
      </w:r>
      <w:r w:rsidR="00872C7C">
        <w:t>af</w:t>
      </w:r>
      <w:r w:rsidR="001C3C58">
        <w:t xml:space="preserve">fecting </w:t>
      </w:r>
      <w:r w:rsidR="00872C7C">
        <w:t>accurate measurements</w:t>
      </w:r>
      <w:r w:rsidR="001C3C58">
        <w:t>.</w:t>
      </w:r>
      <w:r w:rsidR="000978AF">
        <w:t xml:space="preserve"> To support this investigation, the baseboard should be changed to an all-plastic construction such as a</w:t>
      </w:r>
      <w:r w:rsidR="000978AF" w:rsidRPr="00140B92">
        <w:t>crylonitrile butadiene styrene</w:t>
      </w:r>
      <w:r w:rsidR="000978AF">
        <w:rPr>
          <w:rFonts w:ascii="Arial" w:hAnsi="Arial" w:cs="Arial"/>
          <w:b/>
          <w:bCs/>
          <w:color w:val="202122"/>
          <w:sz w:val="21"/>
          <w:szCs w:val="21"/>
          <w:shd w:val="clear" w:color="auto" w:fill="FFFFFF"/>
        </w:rPr>
        <w:t xml:space="preserve"> (</w:t>
      </w:r>
      <w:r w:rsidR="000978AF">
        <w:t>ABS)</w:t>
      </w:r>
      <w:r w:rsidR="000978AF" w:rsidRPr="00280F56">
        <w:t xml:space="preserve"> plastic</w:t>
      </w:r>
      <w:r w:rsidR="000978AF">
        <w:t>, and mounting equipment (including brackets) should be nylon.</w:t>
      </w:r>
      <w:r w:rsidR="00897C91">
        <w:br/>
      </w:r>
      <w:r w:rsidR="009343B4">
        <w:br/>
      </w:r>
      <w:r w:rsidR="000978AF">
        <w:t>The bias experiments of Sections 4.</w:t>
      </w:r>
      <w:r w:rsidR="00353A51">
        <w:t>7</w:t>
      </w:r>
      <w:r w:rsidR="000978AF">
        <w:t xml:space="preserve"> and 4.</w:t>
      </w:r>
      <w:r w:rsidR="00353A51">
        <w:t>8</w:t>
      </w:r>
      <w:r w:rsidR="000978AF">
        <w:t xml:space="preserve"> and the calibration results Section </w:t>
      </w:r>
      <w:r w:rsidR="00353A51">
        <w:t>4</w:t>
      </w:r>
      <w:r w:rsidR="000978AF">
        <w:t>.</w:t>
      </w:r>
      <w:r w:rsidR="00353A51">
        <w:t>1.1</w:t>
      </w:r>
      <w:r w:rsidR="000978AF">
        <w:t xml:space="preserve"> show that there are small bias differences between positive and negative directions on all calibrated axes and large uncalibrated biases and noise levels amongst the IMUs. The </w:t>
      </w:r>
      <w:r w:rsidR="00353A51">
        <w:t>X</w:t>
      </w:r>
      <w:r w:rsidR="000978AF">
        <w:t>-axis has the highest uncalibrated accelerometer discrepancies (</w:t>
      </w:r>
      <w:r w:rsidR="00353A51">
        <w:t>1.9</w:t>
      </w:r>
      <w:r w:rsidR="000978AF">
        <w:t xml:space="preserve"> m/s</w:t>
      </w:r>
      <w:r w:rsidR="000978AF" w:rsidRPr="00C857F3">
        <w:rPr>
          <w:vertAlign w:val="superscript"/>
        </w:rPr>
        <w:t>2</w:t>
      </w:r>
      <w:r w:rsidR="000978AF">
        <w:t xml:space="preserve"> accelerometer offset for the FR IMU). The </w:t>
      </w:r>
      <w:r w:rsidR="00353A51">
        <w:t>Y</w:t>
      </w:r>
      <w:r w:rsidR="000978AF">
        <w:t>-axis has the highest gyrometer uncalibrated discrepancies (0.0</w:t>
      </w:r>
      <w:r w:rsidR="00353A51">
        <w:t>2</w:t>
      </w:r>
      <w:r w:rsidR="000978AF">
        <w:t xml:space="preserve"> rps for the CIMU). When calibrated, the results from Sections 4.</w:t>
      </w:r>
      <w:r w:rsidR="00353A51">
        <w:t>7</w:t>
      </w:r>
      <w:r w:rsidR="000978AF">
        <w:t xml:space="preserve"> show that the FL IMU Z-axis gyroscope bias is 0.027rps and the Z-axis accelerometer bias is 0.012m/s</w:t>
      </w:r>
      <w:r w:rsidR="000978AF" w:rsidRPr="00BB4A9D">
        <w:rPr>
          <w:vertAlign w:val="superscript"/>
        </w:rPr>
        <w:t>2</w:t>
      </w:r>
      <w:r w:rsidR="000978AF">
        <w:t>, depending on orientation. The results from Section 4.</w:t>
      </w:r>
      <w:r w:rsidR="00742E8C">
        <w:t>8</w:t>
      </w:r>
      <w:r w:rsidR="000978AF">
        <w:t xml:space="preserve"> show that the RR X-axis gyroscope bias is </w:t>
      </w:r>
      <w:r w:rsidR="000E34AE">
        <w:t>different</w:t>
      </w:r>
      <w:r w:rsidR="000978AF">
        <w:t xml:space="preserve"> (0.1 rps</w:t>
      </w:r>
      <w:r w:rsidR="0053122D">
        <w:t>),</w:t>
      </w:r>
      <w:r w:rsidR="000978AF">
        <w:t xml:space="preserve"> and that the RR accelerometer bias is also large (</w:t>
      </w:r>
      <w:r w:rsidR="00C5240D">
        <w:t>1</w:t>
      </w:r>
      <w:r w:rsidR="000978AF">
        <w:t>.9m/s</w:t>
      </w:r>
      <w:r w:rsidR="000978AF" w:rsidRPr="00956B7B">
        <w:rPr>
          <w:vertAlign w:val="superscript"/>
        </w:rPr>
        <w:t>2</w:t>
      </w:r>
      <w:r w:rsidR="000978AF">
        <w:t>) depending on orientation. These values are statistically significant when considering the accuracy of Euler conversions</w:t>
      </w:r>
      <w:r w:rsidR="00C5240D">
        <w:t>.</w:t>
      </w:r>
      <w:r w:rsidR="00F118B9">
        <w:t xml:space="preserve"> Long term gyrometer drift was not considered in this experiment due to time constraints.</w:t>
      </w:r>
    </w:p>
    <w:p w14:paraId="14D537A4" w14:textId="3E802B75" w:rsidR="007E150E" w:rsidRDefault="00872C7C" w:rsidP="008B7345">
      <w:pPr>
        <w:pStyle w:val="BodyText"/>
      </w:pPr>
      <w:r>
        <w:t>A</w:t>
      </w:r>
      <w:r w:rsidR="00897C91">
        <w:t xml:space="preserve"> suggested method to obtain yaw values is to use 4 IMUs in two pairs of two. One pair should be mounted horizontally and the other vertically, with each member of the pair mounted in the opposite direction of the other, both vertically and laterally. The purpose of this approach is </w:t>
      </w:r>
      <w:r w:rsidR="000978AF">
        <w:t>t</w:t>
      </w:r>
      <w:r w:rsidR="00897C91">
        <w:t>o</w:t>
      </w:r>
      <w:r w:rsidR="000978AF">
        <w:t xml:space="preserve"> also observe if</w:t>
      </w:r>
      <w:r w:rsidR="00897C91">
        <w:t xml:space="preserve"> </w:t>
      </w:r>
      <w:r w:rsidR="000978AF">
        <w:t xml:space="preserve">averaging </w:t>
      </w:r>
      <w:r w:rsidR="00897C91">
        <w:t xml:space="preserve">the IMU </w:t>
      </w:r>
      <w:r w:rsidR="000978AF">
        <w:t xml:space="preserve">results will result in </w:t>
      </w:r>
      <w:r w:rsidR="00897C91">
        <w:t>directional biases and drift biases cancel</w:t>
      </w:r>
      <w:r w:rsidR="000978AF">
        <w:t>ling</w:t>
      </w:r>
      <w:r w:rsidR="00897C91">
        <w:t xml:space="preserve"> each other</w:t>
      </w:r>
      <w:r w:rsidR="000978AF">
        <w:t>.</w:t>
      </w:r>
      <w:r w:rsidR="00140B92">
        <w:br/>
      </w:r>
      <w:r w:rsidR="00140B92" w:rsidRPr="00280F56">
        <w:t xml:space="preserve"> </w:t>
      </w:r>
      <w:r w:rsidR="007A2638" w:rsidRPr="00280F56">
        <w:br/>
        <w:t xml:space="preserve">The robot arm provides predictable angles once calibrated however </w:t>
      </w:r>
      <w:r w:rsidR="001A1B6F">
        <w:t xml:space="preserve">the robot joint construction </w:t>
      </w:r>
      <w:r w:rsidR="00140B92">
        <w:t xml:space="preserve">and arm length </w:t>
      </w:r>
      <w:r w:rsidR="007A2638" w:rsidRPr="00280F56">
        <w:t xml:space="preserve">does not easily permit roll and pitch modifications while travelling in </w:t>
      </w:r>
      <w:r w:rsidR="00140B92">
        <w:t xml:space="preserve">forward/reverse directions </w:t>
      </w:r>
      <w:r w:rsidR="007A2638" w:rsidRPr="00280F56">
        <w:t xml:space="preserve">except for </w:t>
      </w:r>
      <w:r w:rsidR="00F57603">
        <w:t>exceedingly small</w:t>
      </w:r>
      <w:r w:rsidR="007A2638" w:rsidRPr="00280F56">
        <w:t xml:space="preserve"> distances. As such, this experiment does not consider roll and pitch movements while under any form of </w:t>
      </w:r>
      <w:r w:rsidR="00140B92">
        <w:t xml:space="preserve">direct forward/reverse </w:t>
      </w:r>
      <w:r w:rsidR="007A2638" w:rsidRPr="00280F56">
        <w:t>motion</w:t>
      </w:r>
      <w:r w:rsidR="00140B92">
        <w:t>s</w:t>
      </w:r>
      <w:r w:rsidR="007E150E">
        <w:t xml:space="preserve"> although it does examine </w:t>
      </w:r>
      <w:r w:rsidR="007E150E">
        <w:lastRenderedPageBreak/>
        <w:t xml:space="preserve">rotational </w:t>
      </w:r>
      <w:r w:rsidR="00140B92">
        <w:t>m</w:t>
      </w:r>
      <w:r w:rsidR="007E150E">
        <w:t>ovements</w:t>
      </w:r>
      <w:r w:rsidR="00140B92">
        <w:t xml:space="preserve"> in forward and reverse directions</w:t>
      </w:r>
      <w:r w:rsidR="007E150E">
        <w:t>.</w:t>
      </w:r>
      <w:r w:rsidR="007A2638" w:rsidRPr="00280F56">
        <w:t xml:space="preserve"> </w:t>
      </w:r>
      <w:r w:rsidR="007E150E">
        <w:t xml:space="preserve">The robot arm is </w:t>
      </w:r>
      <w:r w:rsidR="00DB57A0">
        <w:t xml:space="preserve">also </w:t>
      </w:r>
      <w:r w:rsidR="007E150E">
        <w:t xml:space="preserve">only capable of moving at 250mm per second without generating faults </w:t>
      </w:r>
      <w:r w:rsidR="00DB57A0">
        <w:t>and this is not reflective of the higher accelerations that a production vehicle is likely to experience</w:t>
      </w:r>
      <w:r w:rsidR="006765C3">
        <w:t xml:space="preserve"> at speed</w:t>
      </w:r>
      <w:r w:rsidR="00DB57A0">
        <w:t xml:space="preserve">. </w:t>
      </w:r>
      <w:r>
        <w:br/>
      </w:r>
      <w:r w:rsidR="007E150E">
        <w:t>Ideally, a</w:t>
      </w:r>
      <w:r w:rsidR="001A1B6F">
        <w:t xml:space="preserve"> track should be designed with accurate angles so that the effects of </w:t>
      </w:r>
      <w:r>
        <w:t xml:space="preserve">normal </w:t>
      </w:r>
      <w:r w:rsidR="00140B92">
        <w:t xml:space="preserve">forward </w:t>
      </w:r>
      <w:r w:rsidR="001A1B6F">
        <w:t xml:space="preserve">motion while the vehicle is undergoing pitch and roll movements can be analysed. The time constraints of this experiment did not permit the construction of such a track that is long enough to give a good set of data </w:t>
      </w:r>
      <w:r w:rsidR="00676273">
        <w:t xml:space="preserve">useful for training purposes. The </w:t>
      </w:r>
      <w:r w:rsidR="00140B92">
        <w:t xml:space="preserve">measurement apparatus </w:t>
      </w:r>
      <w:r w:rsidR="00676273">
        <w:t xml:space="preserve">will need to </w:t>
      </w:r>
      <w:r w:rsidR="00140B92">
        <w:t xml:space="preserve">include </w:t>
      </w:r>
      <w:r w:rsidR="00676273">
        <w:t xml:space="preserve">a </w:t>
      </w:r>
      <w:r w:rsidR="00140B92">
        <w:t xml:space="preserve">means to verify vehicle angles (strobe-camera/pressure sensors, etc) </w:t>
      </w:r>
      <w:r w:rsidR="00676273">
        <w:t xml:space="preserve">because the </w:t>
      </w:r>
      <w:r w:rsidR="00582108">
        <w:t xml:space="preserve">RC </w:t>
      </w:r>
      <w:r w:rsidR="00676273">
        <w:t xml:space="preserve">vehicle contains oil-filled suspension and </w:t>
      </w:r>
      <w:r w:rsidR="00582108">
        <w:t>w</w:t>
      </w:r>
      <w:r w:rsidR="00140B92">
        <w:t xml:space="preserve">ishbone </w:t>
      </w:r>
      <w:r w:rsidR="00676273">
        <w:t xml:space="preserve">suspension springs so determining the actual </w:t>
      </w:r>
      <w:r w:rsidR="007E150E">
        <w:t xml:space="preserve">position and </w:t>
      </w:r>
      <w:r w:rsidR="00676273">
        <w:t xml:space="preserve">rotation of the vehicle </w:t>
      </w:r>
      <w:r w:rsidR="007E150E">
        <w:t xml:space="preserve">chassis </w:t>
      </w:r>
      <w:r w:rsidR="00676273">
        <w:t>will be challenging</w:t>
      </w:r>
      <w:r w:rsidR="007E150E">
        <w:t xml:space="preserve"> as it </w:t>
      </w:r>
      <w:proofErr w:type="gramStart"/>
      <w:r w:rsidR="007E150E">
        <w:t>can’t</w:t>
      </w:r>
      <w:proofErr w:type="gramEnd"/>
      <w:r w:rsidR="007E150E">
        <w:t xml:space="preserve"> be based upon ground-angles alone.</w:t>
      </w:r>
      <w:r w:rsidR="00140B92">
        <w:t xml:space="preserve"> A track design of this configuration was not in scope, however future projects should investigate this style of experiment to verify vehicle chassis movement under pitch and roll conditions while travelling forwards</w:t>
      </w:r>
      <w:r w:rsidR="00582108">
        <w:t>, or at least, use a robotic arm that is capable of simultaneous roll, pitch, yaw and forward motions (the forward motion should contain both static and accelerating speeds)</w:t>
      </w:r>
      <w:r w:rsidR="00140B92">
        <w:t xml:space="preserve">. </w:t>
      </w:r>
    </w:p>
    <w:p w14:paraId="1B06681B" w14:textId="5823CD48" w:rsidR="005111D2" w:rsidRPr="00280F56" w:rsidRDefault="005111D2" w:rsidP="005111D2">
      <w:pPr>
        <w:pStyle w:val="Heading2"/>
        <w:rPr>
          <w:noProof w:val="0"/>
        </w:rPr>
      </w:pPr>
      <w:bookmarkStart w:id="311" w:name="_Toc147945617"/>
      <w:r w:rsidRPr="00280F56">
        <w:rPr>
          <w:noProof w:val="0"/>
        </w:rPr>
        <w:t>Filter results</w:t>
      </w:r>
      <w:r w:rsidR="002F218C">
        <w:rPr>
          <w:noProof w:val="0"/>
        </w:rPr>
        <w:t xml:space="preserve"> analysis</w:t>
      </w:r>
      <w:r w:rsidRPr="00280F56">
        <w:rPr>
          <w:noProof w:val="0"/>
        </w:rPr>
        <w:t>.</w:t>
      </w:r>
      <w:bookmarkEnd w:id="311"/>
    </w:p>
    <w:p w14:paraId="3F4B9E8D" w14:textId="7B3F303B" w:rsidR="00336156" w:rsidRDefault="00336156" w:rsidP="008B7345">
      <w:pPr>
        <w:pStyle w:val="BodyText"/>
      </w:pPr>
      <w:r>
        <w:t xml:space="preserve">Caruso </w:t>
      </w:r>
      <w:r w:rsidR="003B6104">
        <w:t xml:space="preserve">et al. </w:t>
      </w:r>
      <w:r>
        <w:t xml:space="preserve">stated in </w:t>
      </w:r>
      <w:r w:rsidR="003B6104">
        <w:t>their</w:t>
      </w:r>
      <w:r>
        <w:t xml:space="preserve"> work that there is no perfect filter for Euler conversion and these results certainly indicate the truth of </w:t>
      </w:r>
      <w:r w:rsidR="003B6104">
        <w:t>this</w:t>
      </w:r>
      <w:r>
        <w:t xml:space="preserve"> </w:t>
      </w:r>
      <w:r>
        <w:fldChar w:fldCharType="begin" w:fldLock="1"/>
      </w:r>
      <w:r w:rsidR="009C0AEC">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mendeley":{"formattedCitation":"(Caruso et al., 2021)","plainTextFormattedCitation":"(Caruso et al., 2021)","previouslyFormattedCitation":"(Caruso et al., 2021)"},"properties":{"noteIndex":0},"schema":"https://github.com/citation-style-language/schema/raw/master/csl-citation.json"}</w:instrText>
      </w:r>
      <w:r>
        <w:fldChar w:fldCharType="separate"/>
      </w:r>
      <w:r w:rsidRPr="00336156">
        <w:rPr>
          <w:noProof/>
        </w:rPr>
        <w:t>(Caruso et al., 2021)</w:t>
      </w:r>
      <w:r>
        <w:fldChar w:fldCharType="end"/>
      </w:r>
      <w:r>
        <w:t>.</w:t>
      </w:r>
    </w:p>
    <w:p w14:paraId="1B5B50C1" w14:textId="0AFC3A74" w:rsidR="00AD6DF1" w:rsidRDefault="008B7345" w:rsidP="008B7345">
      <w:pPr>
        <w:pStyle w:val="BodyText"/>
      </w:pPr>
      <w:r w:rsidRPr="00280F56">
        <w:t>The results section</w:t>
      </w:r>
      <w:r w:rsidR="00872C7C">
        <w:t>s</w:t>
      </w:r>
      <w:r w:rsidRPr="00280F56">
        <w:t xml:space="preserve"> show that using a Madgwick complimentary filter with gradient-descent optimisation to fuse gyroscope and accelerometer data to predict roll, pitch and yaw values is </w:t>
      </w:r>
      <w:r w:rsidR="00047BC7">
        <w:t xml:space="preserve">95.3% </w:t>
      </w:r>
      <w:r w:rsidRPr="00280F56">
        <w:t xml:space="preserve">accurate </w:t>
      </w:r>
      <w:r w:rsidR="00047BC7">
        <w:t xml:space="preserve"> (0.9948 measured against 1.047 actual and 0.7487 measured against 0.7854 actual)</w:t>
      </w:r>
      <w:r w:rsidR="00D601EC">
        <w:t xml:space="preserve"> </w:t>
      </w:r>
      <w:r w:rsidRPr="00280F56">
        <w:t xml:space="preserve">when the timing of the datasets are predictable </w:t>
      </w:r>
      <w:r w:rsidR="00667DE4">
        <w:t xml:space="preserve">(simple rolling and pitching movements) </w:t>
      </w:r>
      <w:r w:rsidRPr="00280F56">
        <w:t xml:space="preserve">but, </w:t>
      </w:r>
      <w:r w:rsidR="00667DE4">
        <w:t>on varied movements</w:t>
      </w:r>
      <w:r w:rsidRPr="00280F56">
        <w:t>, th</w:t>
      </w:r>
      <w:r w:rsidR="00667DE4">
        <w:t>e</w:t>
      </w:r>
      <w:r w:rsidRPr="00280F56">
        <w:t xml:space="preserve"> </w:t>
      </w:r>
      <w:r w:rsidR="00667DE4">
        <w:t xml:space="preserve">filter </w:t>
      </w:r>
      <w:r w:rsidRPr="00280F56">
        <w:t xml:space="preserve">would need to be “reset” every so often to </w:t>
      </w:r>
      <w:r w:rsidR="00872C7C">
        <w:t xml:space="preserve">match the pattern of the data to </w:t>
      </w:r>
      <w:r w:rsidRPr="00280F56">
        <w:t xml:space="preserve">prevent </w:t>
      </w:r>
      <w:r w:rsidR="00126841" w:rsidRPr="00280F56">
        <w:t>the accumulation of errors</w:t>
      </w:r>
      <w:r w:rsidR="00336156">
        <w:t xml:space="preserve">. This is </w:t>
      </w:r>
      <w:r w:rsidR="005111D2" w:rsidRPr="00280F56">
        <w:t xml:space="preserve">especially </w:t>
      </w:r>
      <w:r w:rsidR="00336156">
        <w:t xml:space="preserve">significant </w:t>
      </w:r>
      <w:r w:rsidR="005111D2" w:rsidRPr="00280F56">
        <w:t xml:space="preserve">when the vehicle </w:t>
      </w:r>
      <w:r w:rsidR="00336156">
        <w:t xml:space="preserve">is required to </w:t>
      </w:r>
      <w:r w:rsidR="005111D2" w:rsidRPr="00280F56">
        <w:t>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w:t>
      </w:r>
      <w:r w:rsidR="000978AF">
        <w:t>IMU</w:t>
      </w:r>
      <w:r w:rsidR="00D601EC">
        <w:t xml:space="preserve"> </w:t>
      </w:r>
      <w:r w:rsidR="00676273">
        <w:t>and robot arm data, in operation, these timing inconsistencies are likely to be present</w:t>
      </w:r>
      <w:r w:rsidR="00C52BA8">
        <w:t xml:space="preserve"> due to processor scheduling. </w:t>
      </w:r>
      <w:r w:rsidR="00AD6DF1">
        <w:t xml:space="preserve">It is recommended that a </w:t>
      </w:r>
      <w:r w:rsidR="00C52BA8">
        <w:t xml:space="preserve">Madgwick filter </w:t>
      </w:r>
      <w:r w:rsidR="00AD6DF1">
        <w:t>be implemented only if the sets of movements can be predicted/determined so the gradient descent algorithm does not over or under fit.</w:t>
      </w:r>
      <w:r w:rsidR="00442DDF">
        <w:t xml:space="preserve"> This finding matches the results of Caruso </w:t>
      </w:r>
      <w:r w:rsidR="00442DDF">
        <w:fldChar w:fldCharType="begin" w:fldLock="1"/>
      </w:r>
      <w:r w:rsidR="005372B1">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mendeley":{"formattedCitation":"(Caruso et al., 2021)","plainTextFormattedCitation":"(Caruso et al., 2021)","previouslyFormattedCitation":"(Caruso et al., 2021)"},"properties":{"noteIndex":0},"schema":"https://github.com/citation-style-language/schema/raw/master/csl-citation.json"}</w:instrText>
      </w:r>
      <w:r w:rsidR="00442DDF">
        <w:fldChar w:fldCharType="separate"/>
      </w:r>
      <w:r w:rsidR="00442DDF" w:rsidRPr="00442DDF">
        <w:rPr>
          <w:noProof/>
        </w:rPr>
        <w:t>(Caruso et al., 2021)</w:t>
      </w:r>
      <w:r w:rsidR="00442DDF">
        <w:fldChar w:fldCharType="end"/>
      </w:r>
      <w:r w:rsidR="00442DDF">
        <w:t xml:space="preserve"> where they outline that parameter selection is critical for filter-based sensor fusion approaches.</w:t>
      </w:r>
      <w:r w:rsidR="00336156">
        <w:t xml:space="preserve"> </w:t>
      </w:r>
      <w:r w:rsidR="00336156">
        <w:br/>
        <w:t xml:space="preserve">As such, based on these results, it is not recommended that a Madgwick implementation be used for Euler angle conversion for a rural rover implementation. </w:t>
      </w:r>
      <w:r w:rsidR="00667DE4">
        <w:t>T</w:t>
      </w:r>
      <w:r w:rsidR="00336156">
        <w:t xml:space="preserve">he sample rate of the IMUs is lower than the recommended parameters for this filter, </w:t>
      </w:r>
      <w:r w:rsidR="000978AF">
        <w:t xml:space="preserve">so </w:t>
      </w:r>
      <w:r w:rsidR="00815B82">
        <w:t>if</w:t>
      </w:r>
      <w:r w:rsidR="00336156">
        <w:t xml:space="preserve"> the IMU sample rate </w:t>
      </w:r>
      <w:r w:rsidR="00D601EC">
        <w:t xml:space="preserve">can </w:t>
      </w:r>
      <w:r w:rsidR="00815B82">
        <w:t xml:space="preserve">be increased </w:t>
      </w:r>
      <w:r w:rsidR="00336156">
        <w:t xml:space="preserve">to at least 15 Hz, it is recommended that this filter be evaluated again before </w:t>
      </w:r>
      <w:r w:rsidR="00742E8C">
        <w:t>implementation</w:t>
      </w:r>
      <w:r w:rsidR="00336156">
        <w:t>.</w:t>
      </w:r>
    </w:p>
    <w:p w14:paraId="641F650C" w14:textId="11540D1B" w:rsidR="00336156" w:rsidRDefault="00336156" w:rsidP="008B7345">
      <w:pPr>
        <w:pStyle w:val="BodyText"/>
      </w:pPr>
      <w:r>
        <w:lastRenderedPageBreak/>
        <w:t xml:space="preserve">Because of the low performance of this filter, it is not used as a </w:t>
      </w:r>
      <w:r w:rsidR="00667DE4">
        <w:t xml:space="preserve">comparison with </w:t>
      </w:r>
      <w:r>
        <w:t xml:space="preserve">the NN </w:t>
      </w:r>
      <w:r w:rsidR="00667DE4">
        <w:t>models</w:t>
      </w:r>
      <w:r>
        <w:t xml:space="preserve">. </w:t>
      </w:r>
    </w:p>
    <w:p w14:paraId="5FE440C1" w14:textId="09CF2148" w:rsidR="008B7345" w:rsidRPr="00280F56" w:rsidRDefault="00126841" w:rsidP="008B7345">
      <w:pPr>
        <w:pStyle w:val="BodyText"/>
      </w:pPr>
      <w:r w:rsidRPr="00280F56">
        <w:t xml:space="preserve">The Kalman filter approximates the robot arm control movement </w:t>
      </w:r>
      <w:r w:rsidR="00BD2783">
        <w:t xml:space="preserve">slightly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Pr="00280F56">
        <w:t>but overshoot</w:t>
      </w:r>
      <w:r w:rsidR="00DB7F79">
        <w:t>s</w:t>
      </w:r>
      <w:r w:rsidRPr="00280F56">
        <w:t xml:space="preserve"> </w:t>
      </w:r>
      <w:r w:rsidR="00A90347">
        <w:t xml:space="preserve">considerably </w:t>
      </w:r>
      <w:r w:rsidR="00667DE4">
        <w:t>(up to 0.4 radians</w:t>
      </w:r>
      <w:r w:rsidR="001019D1">
        <w:t xml:space="preserve"> (4 degrees)</w:t>
      </w:r>
      <w:r w:rsidR="00667DE4">
        <w:t xml:space="preserve">, ignoring random spikes) </w:t>
      </w:r>
      <w:r w:rsidRPr="00280F56">
        <w:t>on changes of angle</w:t>
      </w:r>
      <w:r w:rsidR="00505D0C" w:rsidRPr="00280F56">
        <w:t xml:space="preserve"> </w:t>
      </w:r>
      <w:r w:rsidR="00336156">
        <w:t xml:space="preserve">(Figure 4.19) </w:t>
      </w:r>
      <w:r w:rsidR="00505D0C" w:rsidRPr="00280F56">
        <w:t xml:space="preserve">and takes at least </w:t>
      </w:r>
      <w:r w:rsidR="00667DE4">
        <w:t>6.9</w:t>
      </w:r>
      <w:r w:rsidR="00815B82" w:rsidRPr="00280F56">
        <w:t xml:space="preserve"> </w:t>
      </w:r>
      <w:r w:rsidR="00505D0C" w:rsidRPr="00280F56">
        <w:t xml:space="preserve">times the processing </w:t>
      </w:r>
      <w:r w:rsidR="004130F5">
        <w:t xml:space="preserve">time compared to the Madgwick filter </w:t>
      </w:r>
      <w:r w:rsidR="00505D0C" w:rsidRPr="00280F56">
        <w:t>(</w:t>
      </w:r>
      <w:r w:rsidR="00667DE4">
        <w:t>1.8195 seconds versus 0.2626 seconds on varied movements</w:t>
      </w:r>
      <w:r w:rsidR="00336156">
        <w:t xml:space="preserve">) but </w:t>
      </w:r>
      <w:r w:rsidR="00505D0C" w:rsidRPr="00280F56">
        <w:t xml:space="preserve">this </w:t>
      </w:r>
      <w:r w:rsidR="00336156">
        <w:t xml:space="preserve">timing </w:t>
      </w:r>
      <w:r w:rsidR="00505D0C" w:rsidRPr="00280F56">
        <w:t xml:space="preserve">will vary depending on the processor </w:t>
      </w:r>
      <w:r w:rsidR="00815B82">
        <w:t>used</w:t>
      </w:r>
      <w:r w:rsidRPr="00280F56">
        <w:t>. Reducing th</w:t>
      </w:r>
      <w:r w:rsidR="00C52BA8">
        <w:t xml:space="preserve">e overshooting </w:t>
      </w:r>
      <w:r w:rsidRPr="00280F56">
        <w:t xml:space="preserve">behaviour will </w:t>
      </w:r>
      <w:r w:rsidR="00742E8C" w:rsidRPr="00280F56">
        <w:t>certainly</w:t>
      </w:r>
      <w:r w:rsidRPr="00280F56">
        <w:t xml:space="preserve"> alter </w:t>
      </w:r>
      <w:r w:rsidR="00DB7F79">
        <w:t>r</w:t>
      </w:r>
      <w:r w:rsidRPr="00280F56">
        <w:t xml:space="preserve">esponsiveness to change </w:t>
      </w:r>
      <w:r w:rsidR="00C52BA8">
        <w:t xml:space="preserve">(this is a classic filter dynamic) </w:t>
      </w:r>
      <w:r w:rsidRPr="00280F56">
        <w:t xml:space="preserve">and </w:t>
      </w:r>
      <w:r w:rsidR="00582108">
        <w:t xml:space="preserve">optimal values </w:t>
      </w:r>
      <w:r w:rsidRPr="00280F56">
        <w:t xml:space="preserve">would </w:t>
      </w:r>
      <w:r w:rsidR="00742E8C">
        <w:t>need</w:t>
      </w:r>
      <w:r w:rsidR="00DB7F79">
        <w:t xml:space="preserve"> to </w:t>
      </w:r>
      <w:r w:rsidRPr="00280F56">
        <w:t xml:space="preserve">be </w:t>
      </w:r>
      <w:r w:rsidR="00DB7F79">
        <w:t xml:space="preserve">adjusted </w:t>
      </w:r>
      <w:r w:rsidRPr="00280F56">
        <w:t>to the vehicle’s speed</w:t>
      </w:r>
      <w:r w:rsidR="00505D0C" w:rsidRPr="00280F56">
        <w:t>.</w:t>
      </w:r>
      <w:r w:rsidR="005111D2" w:rsidRPr="00280F56">
        <w:t xml:space="preserve"> </w:t>
      </w:r>
    </w:p>
    <w:p w14:paraId="647E7DAB" w14:textId="5CA7D12F"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BD2783">
        <w:t xml:space="preserve"> and overshooting complications</w:t>
      </w:r>
      <w:r w:rsidR="00C52BA8">
        <w:t>.</w:t>
      </w:r>
      <w:r w:rsidR="00782007">
        <w:t xml:space="preserve"> These findings explain the popularity of the filter, despite its additional processing time compared to the simpler Madgwick filter.</w:t>
      </w:r>
      <w:r w:rsidR="008348D6">
        <w:t xml:space="preserve"> As such, the Kalman filter values are used for comparison with the results from the neural network experiments.</w:t>
      </w:r>
      <w:r w:rsidR="001019D1">
        <w:t xml:space="preserve"> In production, the output of the Kalan filter will require smoothing with a digital low-pas filter.</w:t>
      </w:r>
      <w:r w:rsidR="00065557">
        <w:br/>
      </w:r>
      <w:r w:rsidR="00065557">
        <w:br/>
        <w:t xml:space="preserve">Both the Madgwick and MATLAB Kalman-based filters use magnetometer data for heading correction only, and as yaw was not a desired output, the invalid magnetometer data discovered when analysing the poor neural network results (Section 4.5.3) did not affect the filter Euler </w:t>
      </w:r>
      <w:r w:rsidR="0098196E">
        <w:t xml:space="preserve">roll and pitch </w:t>
      </w:r>
      <w:r w:rsidR="00065557">
        <w:t>output values.</w:t>
      </w:r>
      <w:r w:rsidR="00667DE4">
        <w:t xml:space="preserve"> The magnetometer readings indicate that the IMUs are registering the stronger robot arm motor magnetic fields instead of the earth’s magnetic field. Other researchers have noted that the use of magnetometer data is limited in the real world to specific use cases </w:t>
      </w:r>
      <w:r w:rsidR="00667DE4">
        <w:fldChar w:fldCharType="begin" w:fldLock="1"/>
      </w:r>
      <w:r w:rsidR="00CC3BFF">
        <w:instrText>ADDIN CSL_CITATION {"citationItems":[{"id":"ITEM-1","itemData":{"DOI":"10.3390/S21072543","ISSN":"14248220","PMID":"33916432","abstract":"The orientation of a magneto and inertial measurement unit (MIMU) is estimated by means of sensor fusion algorithms (SFAs) thus enabling human motion tracking. However, despite several SFAs implementations proposed over the last decades, there is still a lack of consensus about the best performing SFAs and their accuracy. As suggested by recent literature, the filter parameters play a central role in determining the orientation errors. The aim of this work is to analyze the accuracy of ten SFAs while running under the best possible conditions (i.e., their parameter values are set using the orientation reference) in nine experimental scenarios including three rotation rates and three commercial products. The main finding is that parameter values must be specific for each SFA according to the experimental scenario to avoid errors comparable to those obtained when the de-fault parameter values are used. Overall, when optimally tuned, no statistically significant differ-ences are observed among the different SFAs in all tested experimental scenarios and the absolute errors are included between 3.8 deg and 7.1 deg. Increasing the rotation rate generally leads to a significant performance worsening. Errors are also influenced by the MIMU commercial model. SFA MATLAB implementations have been made available online.","author":[{"dropping-particle":"","family":"Caruso","given":"Marco","non-dropping-particle":"","parse-names":false,"suffix":""},{"dropping-particle":"","family":"Sabatini","given":"Angelo Maria","non-dropping-particle":"","parse-names":false,"suffix":""},{"dropping-particle":"","family":"Laidig","given":"Daniel","non-dropping-particle":"","parse-names":false,"suffix":""},{"dropping-particle":"","family":"Seel","given":"Thomas","non-dropping-particle":"","parse-names":false,"suffix":""},{"dropping-particle":"","family":"Knaflitz","given":"Marco","non-dropping-particle":"","parse-names":false,"suffix":""},{"dropping-particle":"Della","family":"Croce","given":"Ugo","non-dropping-particle":"","parse-names":false,"suffix":""},{"dropping-particle":"","family":"Cereatti","given":"Andrea","non-dropping-particle":"","parse-names":false,"suffix":""}],"container-title":"Sensors","id":"ITEM-1","issue":"7","issued":{"date-parts":[["2021","4","1"]]},"publisher":"MDPI AG","title":"Analysis of the accuracy of ten algorithms for orientation estimation using inertial and magnetic sensing under optimal conditions: One size does not fit all","type":"article-journal","volume":"21"},"uris":["http://www.mendeley.com/documents/?uuid=991f13f7-b791-358d-ba13-f16c484046c1"]},{"id":"ITEM-2","itemData":{"DOI":"10.1109/ICNEWS.2018.8904029","ISBN":"9781538679494","abstract":"Accurate and precise estimation of orientation from low cost inertial measurement units (IMUs) is a challenge due to the influence of noises from the accelerometer, gyroscope and magnetometer. For practical applications, it would be useful to first quantify the expected error in estimated orientation for a known noise associated with a sensor so as to make an optimal selection of a sensor and fusion algorithm based on application requirement. There are a wide range of sensor fusion algorithms in literature to make these angular measurements from MEMS based IMUs. This paper proposes use of a simulation platform for comparative performance assessment of orientation algorithms for 9 axis IMUs in presence of internal noises and demonstrates with examples the benefits of the same. The simulated accelerometer, gyroscope and magnetometer signals in the IMU are perturbed with white Gaussian noise and bias instability. The effects of these noisy inputs on the orientation output of algorithms are calculated using MATLAB, under static as well as three types of dynamic motion profiles. The best choice of algorithm is determined by comparing the mean value and standard deviation of the shortest angle measure between the true orientation and estimated orientation from multiple simulations for each of the algorithms under evaluation. Among the four orientation algorithms compared here, the Mahony orientation algorithm produced good results for all simulations of static and dynamic motion profiles with an error less than 8° for the sensor modeled in simulation platform over the duration of the simulation.","author":[{"dropping-particle":"","family":"Harindranath","given":"Aparna","non-dropping-particle":"","parse-names":false,"suffix":""},{"dropping-particle":"","family":"Arora","given":"Manish","non-dropping-particle":"","parse-names":false,"suffix":""}],"container-title":"2018 International Conference on Networking, Embedded and Wireless Systems, ICNEWS 2018 - Proceedings","id":"ITEM-2","issued":{"date-parts":[["2018","12","1"]]},"publisher":"Institute of Electrical and Electronics Engineers Inc.","title":"MEMS IMU sensor orientation algorithms-comparison in a simulation environment","type":"article-journal"},"uris":["http://www.mendeley.com/documents/?uuid=d5d69c00-6003-315f-988e-ab0ebe514feb"]},{"id":"ITEM-3","itemData":{"DOI":"10.1016/J.GAITPOST.2017.05.026","ISSN":"0966-6362","PMID":"28578138","abstract":"Optical motion capture systems are used to assess human motion. While these systems provide a reliable analysis, they limit collection to a laboratory based setting. Devices such as Inertial Measurement Units (IMUs) have been developed as alternative tools. Commercially available IMUs are utilized for a variety of applications; however limited work has been done to determine the reliability of these devices. The objective of this study was to assess the accuracy and precision of a commercially available IMU, containing tri-axial accelerometers, gyroscopes, and magnetometers, under controlled static and dynamic conditions. The sensor output was validated against the gold standard measures of custom made mechanical testing apparatuses. The IMUs provide an accurate (within 0.6°) and precise (within 0.1°) measurement of static sensor orientation and an accurate (within 4.4° per second) and precise (within 0.2° per second) representation of angular velocity. The sensors are more accurate at lower velocities, but the percent error remains relatively constant across all angular velocities. Inclusion of IMUs as an appropriate measurement tool should be based on the application, specific demands and necessary reliability.","author":[{"dropping-particle":"","family":"Taylor","given":"Leah","non-dropping-particle":"","parse-names":false,"suffix":""},{"dropping-particle":"","family":"Miller","given":"Emily","non-dropping-particle":"","parse-names":false,"suffix":""},{"dropping-particle":"","family":"Kaufman","given":"Kenton R.","non-dropping-particle":"","parse-names":false,"suffix":""}],"container-title":"Gait &amp; Posture","id":"ITEM-3","issued":{"date-parts":[["2017","9","1"]]},"page":"80-84","publisher":"Elsevier","title":"Static and dynamic validation of inertial measurement units","type":"article-journal","volume":"57"},"uris":["http://www.mendeley.com/documents/?uuid=08270e1c-4cd7-3263-ab2e-d9d073477aa6"]}],"mendeley":{"formattedCitation":"(Caruso et al., 2021; Harindranath &amp; Arora, 2018; Taylor et al., 2017)","plainTextFormattedCitation":"(Caruso et al., 2021; Harindranath &amp; Arora, 2018; Taylor et al., 2017)","previouslyFormattedCitation":"(Caruso et al., 2021; Harindranath &amp; Arora, 2018; Taylor et al., 2017)"},"properties":{"noteIndex":0},"schema":"https://github.com/citation-style-language/schema/raw/master/csl-citation.json"}</w:instrText>
      </w:r>
      <w:r w:rsidR="00667DE4">
        <w:fldChar w:fldCharType="separate"/>
      </w:r>
      <w:r w:rsidR="00667DE4" w:rsidRPr="00667DE4">
        <w:rPr>
          <w:noProof/>
        </w:rPr>
        <w:t>(Caruso et al., 2021; Harindranath &amp; Arora, 2018; Taylor et al., 2017)</w:t>
      </w:r>
      <w:r w:rsidR="00667DE4">
        <w:fldChar w:fldCharType="end"/>
      </w:r>
      <w:r w:rsidR="00667DE4">
        <w:t>.</w:t>
      </w:r>
    </w:p>
    <w:p w14:paraId="2C8F78B0" w14:textId="16629D29" w:rsidR="002F218C" w:rsidRPr="00280F56" w:rsidRDefault="002F218C" w:rsidP="00C5580D">
      <w:pPr>
        <w:pStyle w:val="Heading2"/>
      </w:pPr>
      <w:bookmarkStart w:id="312" w:name="_Toc147945618"/>
      <w:r w:rsidRPr="00C5580D">
        <w:rPr>
          <w:rStyle w:val="Heading2Char"/>
        </w:rPr>
        <w:t>Neural Network results analysis.</w:t>
      </w:r>
      <w:bookmarkEnd w:id="312"/>
    </w:p>
    <w:p w14:paraId="29143D3D" w14:textId="63081608" w:rsidR="007264FC" w:rsidRDefault="007264FC" w:rsidP="007A2638">
      <w:pPr>
        <w:pStyle w:val="BodyText"/>
      </w:pPr>
      <w:r>
        <w:t xml:space="preserve">With more complex movements, the differences between the Madgwick and Kalman filters and the NNs becomes noticeable. While the Madgwick and Kalman filters can determine the Euler angles in a broad sense, the MLP NN (with any reasonable number of layers) struggled to understand the relationships. As the MSE values were good, this usually indicates overtraining, which is where the NN specialises in fitting the training data to the detriment of understanding the overall relationships and is normally indicative of a model’s incompatibility with the data. </w:t>
      </w:r>
    </w:p>
    <w:p w14:paraId="65739324" w14:textId="3088270E" w:rsidR="007264FC" w:rsidRDefault="007548C3" w:rsidP="007A2638">
      <w:pPr>
        <w:pStyle w:val="BodyText"/>
      </w:pPr>
      <w:r>
        <w:t xml:space="preserve">A radial basis filter (RBF) neural network with a spread of one used </w:t>
      </w:r>
      <w:proofErr w:type="gramStart"/>
      <w:r>
        <w:t>400</w:t>
      </w:r>
      <w:proofErr w:type="gramEnd"/>
      <w:r>
        <w:t xml:space="preserve"> neurons to provide </w:t>
      </w:r>
      <w:r w:rsidR="007264FC">
        <w:t xml:space="preserve">slightly worse </w:t>
      </w:r>
      <w:r>
        <w:t xml:space="preserve">results </w:t>
      </w:r>
      <w:r w:rsidR="007264FC">
        <w:t xml:space="preserve">compared </w:t>
      </w:r>
      <w:r>
        <w:t xml:space="preserve">to the Kalman filter, but </w:t>
      </w:r>
      <w:r w:rsidR="007264FC">
        <w:t xml:space="preserve">also with </w:t>
      </w:r>
      <w:r>
        <w:t>a significant time penalty of 8.6869 seconds</w:t>
      </w:r>
      <w:r w:rsidR="007264FC">
        <w:t>, four times longer than the Kalman filter or five-layer NARX NN model</w:t>
      </w:r>
      <w:r>
        <w:t xml:space="preserve"> </w:t>
      </w:r>
      <w:r w:rsidR="00D601EC">
        <w:t>(Section 4.5.4)</w:t>
      </w:r>
      <w:r w:rsidR="0098196E">
        <w:t xml:space="preserve">. </w:t>
      </w:r>
      <w:r w:rsidR="007264FC">
        <w:t>As such, the RBF NN model is not advised for this workload.</w:t>
      </w:r>
    </w:p>
    <w:p w14:paraId="62E9559C" w14:textId="7844FF22" w:rsidR="007264FC" w:rsidRDefault="007264FC" w:rsidP="007264FC">
      <w:pPr>
        <w:pStyle w:val="BodyText"/>
      </w:pPr>
      <w:r>
        <w:lastRenderedPageBreak/>
        <w:t xml:space="preserve">Selecting the MATLAB NARXNET NARX RNN model gave excellent training and test results but incurred a higher processor timing period compared to the Kalman filter with the default setting of </w:t>
      </w:r>
      <w:proofErr w:type="gramStart"/>
      <w:r>
        <w:t>10</w:t>
      </w:r>
      <w:proofErr w:type="gramEnd"/>
      <w:r>
        <w:t xml:space="preserve"> layers. (3.137 seconds vs 2.1066 seconds for the Kalman filter). With </w:t>
      </w:r>
      <w:proofErr w:type="gramStart"/>
      <w:r>
        <w:t>5</w:t>
      </w:r>
      <w:proofErr w:type="gramEnd"/>
      <w:r>
        <w:t xml:space="preserve"> layers, the NARXNET results took 2.4845 seconds against the Kalman filter’s 2.1066 seconds which is well within experimental error tolerances. </w:t>
      </w:r>
      <w:r w:rsidR="001019D1">
        <w:t>With a three-layer NARXNET model, the NN took 1.5774 seconds compared to the Kalman filter’s 1.8195 seconds.</w:t>
      </w:r>
    </w:p>
    <w:p w14:paraId="0A90E685" w14:textId="30825A2F" w:rsidR="009644ED" w:rsidRDefault="007264FC" w:rsidP="009644ED">
      <w:pPr>
        <w:pStyle w:val="BodyText"/>
      </w:pPr>
      <w:r>
        <w:t xml:space="preserve">The NARX RNN is the best choice of NN model for Euler </w:t>
      </w:r>
      <w:r w:rsidR="0053122D">
        <w:t>conversion,</w:t>
      </w:r>
      <w:r>
        <w:t xml:space="preserve"> but computing resources need to be considered. The Raspberry Pi </w:t>
      </w:r>
      <w:r w:rsidR="00061399">
        <w:t xml:space="preserve">may </w:t>
      </w:r>
      <w:r>
        <w:t xml:space="preserve">need </w:t>
      </w:r>
      <w:r w:rsidR="00061399">
        <w:t xml:space="preserve">to </w:t>
      </w:r>
      <w:r>
        <w:t>be upgraded to a more powerful processor that support</w:t>
      </w:r>
      <w:r w:rsidR="00061399">
        <w:t>s</w:t>
      </w:r>
      <w:r>
        <w:t xml:space="preserve"> Tensorflow operations</w:t>
      </w:r>
      <w:r w:rsidR="00061399">
        <w:t xml:space="preserve"> or another NN toolset</w:t>
      </w:r>
      <w:r>
        <w:t>, which is a significant cost in both dollars and power usage.</w:t>
      </w:r>
      <w:r w:rsidR="009644ED">
        <w:t xml:space="preserve"> An evaluation of a NARX implementation on an </w:t>
      </w:r>
      <w:r w:rsidR="00061399">
        <w:t>Internet of Things (</w:t>
      </w:r>
      <w:r w:rsidR="009644ED">
        <w:t>IoT</w:t>
      </w:r>
      <w:r w:rsidR="00061399">
        <w:t>)</w:t>
      </w:r>
      <w:r w:rsidR="009644ED">
        <w:t xml:space="preserve"> level processor should be undertaken in a future work.</w:t>
      </w:r>
    </w:p>
    <w:p w14:paraId="57DABF95" w14:textId="280A5F9D" w:rsidR="009644ED" w:rsidRPr="00280F56" w:rsidRDefault="009644ED" w:rsidP="009644ED">
      <w:pPr>
        <w:pStyle w:val="Heading2"/>
      </w:pPr>
      <w:bookmarkStart w:id="313" w:name="_Toc147945619"/>
      <w:r>
        <w:rPr>
          <w:rStyle w:val="Heading2Char"/>
        </w:rPr>
        <w:t xml:space="preserve">Research Objectives </w:t>
      </w:r>
      <w:r w:rsidRPr="00C5580D">
        <w:rPr>
          <w:rStyle w:val="Heading2Char"/>
        </w:rPr>
        <w:t>analysis.</w:t>
      </w:r>
      <w:bookmarkEnd w:id="313"/>
    </w:p>
    <w:p w14:paraId="2B3352C2" w14:textId="2B67BF7A" w:rsidR="007E150E" w:rsidRDefault="007E150E" w:rsidP="007A2638">
      <w:pPr>
        <w:pStyle w:val="BodyText"/>
      </w:pPr>
      <w:r>
        <w:t xml:space="preserve">The addition of </w:t>
      </w:r>
      <w:r w:rsidR="00BD2783">
        <w:t>extra layers and</w:t>
      </w:r>
      <w:r w:rsidR="007548C3">
        <w:t xml:space="preserve">/or </w:t>
      </w:r>
      <w:r w:rsidR="00BD2783">
        <w:t xml:space="preserve">adding </w:t>
      </w:r>
      <w:r w:rsidR="00082159">
        <w:t xml:space="preserve">two </w:t>
      </w:r>
      <w:r>
        <w:t xml:space="preserve">and then </w:t>
      </w:r>
      <w:r w:rsidR="00082159">
        <w:t xml:space="preserve">four </w:t>
      </w:r>
      <w:r>
        <w:t xml:space="preserve">IMU units to the </w:t>
      </w:r>
      <w:r w:rsidR="00BD2783">
        <w:t xml:space="preserve">neural network inputs </w:t>
      </w:r>
      <w:r>
        <w:t>did give slight improvements but these are not statistically significant. Th</w:t>
      </w:r>
      <w:r w:rsidR="008348D6">
        <w:t xml:space="preserve">ere are several </w:t>
      </w:r>
      <w:r w:rsidR="00742E8C">
        <w:t>reasons</w:t>
      </w:r>
      <w:r w:rsidR="008348D6">
        <w:t xml:space="preserve"> for this result. </w:t>
      </w:r>
      <w:r w:rsidR="008348D6">
        <w:br/>
        <w:t xml:space="preserve">1. The </w:t>
      </w:r>
      <w:r>
        <w:t xml:space="preserve">additional IMU data is not adding much more information than the </w:t>
      </w:r>
      <w:r w:rsidR="00DB7715">
        <w:t>central</w:t>
      </w:r>
      <w:r>
        <w:t xml:space="preserve"> IMU, as the neural network will already have determined the relationship of the </w:t>
      </w:r>
      <w:r w:rsidR="00DB7715">
        <w:t>central</w:t>
      </w:r>
      <w:r>
        <w:t xml:space="preserve"> IMU position to the desired results (including noise and drift measurements)</w:t>
      </w:r>
      <w:r w:rsidR="0098196E">
        <w:t xml:space="preserve">, and any additional IMU data is confusing the system with extraneous </w:t>
      </w:r>
      <w:r w:rsidR="00782007">
        <w:t xml:space="preserve">data and </w:t>
      </w:r>
      <w:r w:rsidR="0098196E">
        <w:t>noise</w:t>
      </w:r>
      <w:r>
        <w:t xml:space="preserve">. </w:t>
      </w:r>
      <w:r w:rsidR="008348D6">
        <w:t>I</w:t>
      </w:r>
      <w:r>
        <w:t xml:space="preserve">f the IMUs were mounted </w:t>
      </w:r>
      <w:r w:rsidR="007264FC">
        <w:t>i</w:t>
      </w:r>
      <w:r>
        <w:t xml:space="preserve">n different </w:t>
      </w:r>
      <w:r w:rsidR="007264FC">
        <w:t xml:space="preserve">reference </w:t>
      </w:r>
      <w:r>
        <w:t>frames, or if the frame was not completely rigid, then it is likely that additional IMUs would give useful information</w:t>
      </w:r>
      <w:r w:rsidR="00AD6DF1">
        <w:t>, but these approaches were not explored.</w:t>
      </w:r>
      <w:r w:rsidR="0098196E">
        <w:t xml:space="preserve"> </w:t>
      </w:r>
      <w:r w:rsidR="008348D6">
        <w:br/>
        <w:t xml:space="preserve">2. </w:t>
      </w:r>
      <w:r w:rsidR="006149AC">
        <w:t xml:space="preserve">Despite comparing the rear IMU set to the front IMU sets, the spacing between them may be too small to obtain measurable differences in performance. </w:t>
      </w:r>
    </w:p>
    <w:p w14:paraId="2402B21E" w14:textId="022627C9" w:rsidR="00390E01" w:rsidRDefault="00875A5C" w:rsidP="00390E01">
      <w:pPr>
        <w:pStyle w:val="BodyText"/>
        <w:rPr>
          <w:rFonts w:cs="Calibri"/>
          <w:b/>
          <w:bCs/>
          <w:iCs/>
          <w:noProof/>
          <w:sz w:val="28"/>
          <w:szCs w:val="28"/>
        </w:rPr>
      </w:pPr>
      <w:r>
        <w:t>If u</w:t>
      </w:r>
      <w:r w:rsidR="009644ED">
        <w:t xml:space="preserve">sing a NARX NN model, it is recommended to set the number of layers to </w:t>
      </w:r>
      <w:r w:rsidR="001019D1">
        <w:t>three</w:t>
      </w:r>
      <w:r w:rsidR="009644ED">
        <w:t xml:space="preserve"> to obtain an effective balance between low processing time and conversion accuracy. To use such an NN, the processor would need to be upgraded to support Tensorflow, which is both a financial and power consumption cost. It is recommended that such processors be evaluated for effectiveness in future research.</w:t>
      </w:r>
    </w:p>
    <w:p w14:paraId="7D5C38B7" w14:textId="77777777" w:rsidR="00E05B23" w:rsidRDefault="00E05B23">
      <w:pPr>
        <w:rPr>
          <w:rFonts w:ascii="Calibri" w:hAnsi="Calibri" w:cs="Calibri"/>
          <w:b/>
          <w:bCs/>
          <w:iCs/>
          <w:noProof/>
          <w:sz w:val="28"/>
          <w:szCs w:val="28"/>
        </w:rPr>
      </w:pPr>
      <w:r>
        <w:br w:type="page"/>
      </w:r>
    </w:p>
    <w:p w14:paraId="22500E89" w14:textId="14F7B15F" w:rsidR="007B4591" w:rsidRPr="007B4591" w:rsidRDefault="007B4591" w:rsidP="00390E01">
      <w:pPr>
        <w:pStyle w:val="Heading2"/>
      </w:pPr>
      <w:bookmarkStart w:id="314" w:name="_Toc147945620"/>
      <w:r w:rsidRPr="007B4591">
        <w:lastRenderedPageBreak/>
        <w:t>Summary</w:t>
      </w:r>
      <w:bookmarkEnd w:id="314"/>
    </w:p>
    <w:p w14:paraId="4AFD5158" w14:textId="4F270FEF" w:rsidR="00E05B23" w:rsidRDefault="00875A5C" w:rsidP="007A2638">
      <w:pPr>
        <w:pStyle w:val="BodyText"/>
      </w:pPr>
      <w:r>
        <w:t xml:space="preserve">This thesis has answered the research objectives and </w:t>
      </w:r>
      <w:r w:rsidR="002268FF">
        <w:t>produced t</w:t>
      </w:r>
      <w:r>
        <w:t>h</w:t>
      </w:r>
      <w:r w:rsidR="002268FF">
        <w:t xml:space="preserve">e following findings, </w:t>
      </w:r>
      <w:r w:rsidR="00E05B23">
        <w:t>listed in bullet form, below.</w:t>
      </w:r>
    </w:p>
    <w:p w14:paraId="0D166635" w14:textId="5F9C6563" w:rsidR="002268FF" w:rsidRDefault="002268FF" w:rsidP="0019072E">
      <w:pPr>
        <w:pStyle w:val="BodyText"/>
        <w:numPr>
          <w:ilvl w:val="0"/>
          <w:numId w:val="21"/>
        </w:numPr>
      </w:pPr>
      <w:r>
        <w:t xml:space="preserve">Research Objective One </w:t>
      </w:r>
      <w:r w:rsidR="00011D00">
        <w:t>i</w:t>
      </w:r>
      <w:r>
        <w:t xml:space="preserve">s to </w:t>
      </w:r>
      <w:r w:rsidRPr="00280F56">
        <w:t xml:space="preserve">determine whether multiple </w:t>
      </w:r>
      <w:r>
        <w:t>inertial measurement units</w:t>
      </w:r>
      <w:r w:rsidRPr="00280F56">
        <w:t xml:space="preserve"> </w:t>
      </w:r>
      <w:r>
        <w:t xml:space="preserve">(IMUs) </w:t>
      </w:r>
      <w:r w:rsidRPr="00280F56">
        <w:t xml:space="preserve">in conjunction with a neural network can improve image stabilisation of a camera on an RC vehicle, compared with a single </w:t>
      </w:r>
      <w:r>
        <w:t>IMU. The NARXNET NN models untrained data R value for a single IMU was 0.9902. This increased 0.9935 when using the Front Three IMUs and increased further to 0.9953 with all five IMUs being utilised, so technically that is a yes, but these figures are within experimental error tolerances and are not statistically significant.</w:t>
      </w:r>
    </w:p>
    <w:p w14:paraId="2FFB55F7" w14:textId="27F95C0B" w:rsidR="002268FF" w:rsidRDefault="002268FF" w:rsidP="00011D00">
      <w:pPr>
        <w:pStyle w:val="BodyText"/>
        <w:numPr>
          <w:ilvl w:val="0"/>
          <w:numId w:val="21"/>
        </w:numPr>
      </w:pPr>
      <w:r>
        <w:t xml:space="preserve">Research Objective Two </w:t>
      </w:r>
      <w:r w:rsidR="00011D00">
        <w:t>i</w:t>
      </w:r>
      <w:r>
        <w:t xml:space="preserve">s </w:t>
      </w:r>
      <w:r w:rsidRPr="00280F56">
        <w:t xml:space="preserve">to determine the least number of </w:t>
      </w:r>
      <w:r>
        <w:t>inertial measurement units</w:t>
      </w:r>
      <w:r w:rsidRPr="00280F56">
        <w:t xml:space="preserve"> required to provide a significant measurable improvement</w:t>
      </w:r>
      <w:r>
        <w:t>. The least number of IMUs to produce a satisfactory output is one however,</w:t>
      </w:r>
      <w:r w:rsidR="00011D00">
        <w:t xml:space="preserve"> after obtaining the bias and noise results from Sections 4.1-4.3. 4.5 and 4.7 to 4.8, </w:t>
      </w:r>
      <w:r>
        <w:t>it is recommended that two sets of a pair of IMUs be implemented. One set should be mounted horizontally and the other vertically, to determine if yaw can be measured without the use of a magnetometer. Each IMU in the pair should be mounted inversely to the other, both vertically and laterally. i.e., One should appear upside down compared to the other with X axes reversed. This method is to determine whether IMU biases and offsets can cancel each other out</w:t>
      </w:r>
      <w:r w:rsidR="00011D00">
        <w:t xml:space="preserve"> and to investigate the long effect of gyroscope drift on the neural network results.</w:t>
      </w:r>
    </w:p>
    <w:p w14:paraId="4AEAE1AC" w14:textId="7AEAF958" w:rsidR="002268FF" w:rsidRDefault="00011D00" w:rsidP="00C51D76">
      <w:pPr>
        <w:pStyle w:val="BodyText"/>
        <w:numPr>
          <w:ilvl w:val="0"/>
          <w:numId w:val="21"/>
        </w:numPr>
      </w:pPr>
      <w:r>
        <w:t xml:space="preserve">Research Objective Three is </w:t>
      </w:r>
      <w:r w:rsidRPr="00280F56">
        <w:t xml:space="preserve">to determine the least number of </w:t>
      </w:r>
      <w:r>
        <w:t xml:space="preserve">layers a neural network might need to </w:t>
      </w:r>
      <w:r w:rsidRPr="00280F56">
        <w:t xml:space="preserve">provide </w:t>
      </w:r>
      <w:r>
        <w:t xml:space="preserve">accurate roll and pitch data from IMU inputs. </w:t>
      </w:r>
      <w:r w:rsidR="002268FF">
        <w:t>The least number of layers for an accurate functional neural network to calculate Euler angles from IMU inputs is three, if using a NARXNET neural network model.</w:t>
      </w:r>
    </w:p>
    <w:p w14:paraId="245583BA" w14:textId="236C99EF" w:rsidR="00C51D76" w:rsidRDefault="00C51D76" w:rsidP="00C51D76">
      <w:pPr>
        <w:pStyle w:val="BodyText"/>
        <w:numPr>
          <w:ilvl w:val="0"/>
          <w:numId w:val="21"/>
        </w:numPr>
      </w:pPr>
      <w:r>
        <w:t>The Madgwick filter is sensitive to the beta value (weighting factor of accelerometer input into the complimentary filter) and the length of the data being sampled, with respect to the pattern of that data. As such</w:t>
      </w:r>
      <w:r w:rsidR="00011D00">
        <w:t>,</w:t>
      </w:r>
      <w:r>
        <w:t xml:space="preserve"> it is not recommended for use with a rural rover workload.</w:t>
      </w:r>
    </w:p>
    <w:p w14:paraId="28F97CA8" w14:textId="149683EA" w:rsidR="002268FF" w:rsidRDefault="00C51D76" w:rsidP="00C51D76">
      <w:pPr>
        <w:pStyle w:val="BodyText"/>
        <w:numPr>
          <w:ilvl w:val="0"/>
          <w:numId w:val="21"/>
        </w:numPr>
      </w:pPr>
      <w:r>
        <w:t>The multilevel perceptron (MLP) and Radial Basis Function (RBF) neural network models are not suitable for a rural rover workload. The nonlinear, autoregressive ex</w:t>
      </w:r>
      <w:r w:rsidR="002268FF">
        <w:t>ternal input (</w:t>
      </w:r>
      <w:r>
        <w:t>NARX</w:t>
      </w:r>
      <w:r w:rsidR="002268FF">
        <w:t>)</w:t>
      </w:r>
      <w:r>
        <w:t xml:space="preserve"> recurrent neural network (RNN) </w:t>
      </w:r>
      <w:r w:rsidR="002268FF">
        <w:t>model performs extremely well, even with as few as three hidden layers. The timing of the three-layer NARX NN model was less than the Kalman filter timing, indicating that, if the processor can support such a model, it should be preferred.</w:t>
      </w:r>
    </w:p>
    <w:p w14:paraId="4811C17E" w14:textId="77777777" w:rsidR="00011D00" w:rsidRDefault="00011D00" w:rsidP="00011D00">
      <w:pPr>
        <w:pStyle w:val="BodyText"/>
        <w:numPr>
          <w:ilvl w:val="0"/>
          <w:numId w:val="21"/>
        </w:numPr>
      </w:pPr>
      <w:r>
        <w:lastRenderedPageBreak/>
        <w:t>The Kalman filter is an accurate and efficient filter and should be implemented where the processor specification prevents the use of a NARX neural network model.</w:t>
      </w:r>
    </w:p>
    <w:p w14:paraId="6081E6CA" w14:textId="2ADC7DEA" w:rsidR="00C51D76" w:rsidRDefault="00C51D76" w:rsidP="00C51D76">
      <w:pPr>
        <w:pStyle w:val="BodyText"/>
        <w:numPr>
          <w:ilvl w:val="0"/>
          <w:numId w:val="21"/>
        </w:numPr>
      </w:pPr>
      <w:r>
        <w:t>Robotic arm motor magnetic fields will swamp earth magnetic field measurements.</w:t>
      </w:r>
      <w:r>
        <w:br/>
      </w:r>
      <w:r w:rsidR="00011D00">
        <w:t>If magnetometer measurements are required, c</w:t>
      </w:r>
      <w:r>
        <w:t>hassis construction and mounting parts should be non-magnetic</w:t>
      </w:r>
      <w:r w:rsidR="00011D00">
        <w:t xml:space="preserve"> (</w:t>
      </w:r>
      <w:r>
        <w:t>no</w:t>
      </w:r>
      <w:r w:rsidR="00011D00">
        <w:t xml:space="preserve"> </w:t>
      </w:r>
      <w:r>
        <w:t>paramagnetic</w:t>
      </w:r>
      <w:r w:rsidR="00011D00">
        <w:t xml:space="preserve"> components) and nearby motor shielding may be required.</w:t>
      </w:r>
    </w:p>
    <w:p w14:paraId="04BF34E4" w14:textId="67D74E73" w:rsidR="00C51D76" w:rsidRDefault="00C51D76" w:rsidP="00C51D76">
      <w:pPr>
        <w:pStyle w:val="BodyText"/>
        <w:numPr>
          <w:ilvl w:val="0"/>
          <w:numId w:val="21"/>
        </w:numPr>
      </w:pPr>
      <w:r>
        <w:t>A more flexible robotic arm or a specific track layout should be used to obtain real world accelerations and the effects of these on measurement</w:t>
      </w:r>
      <w:r w:rsidR="00011D00">
        <w:t>s</w:t>
      </w:r>
      <w:r>
        <w:t>.</w:t>
      </w:r>
    </w:p>
    <w:p w14:paraId="6C06332B" w14:textId="1A25610E" w:rsidR="00C51D76" w:rsidRDefault="00011D00" w:rsidP="00C51D76">
      <w:pPr>
        <w:pStyle w:val="BodyText"/>
        <w:numPr>
          <w:ilvl w:val="0"/>
          <w:numId w:val="21"/>
        </w:numPr>
      </w:pPr>
      <w:r>
        <w:t xml:space="preserve">If using a robotic arm to create test angles, </w:t>
      </w:r>
      <w:r w:rsidR="00C51D76">
        <w:t xml:space="preserve">NTP </w:t>
      </w:r>
      <w:r>
        <w:t xml:space="preserve">should be implemented </w:t>
      </w:r>
      <w:r w:rsidR="00C51D76">
        <w:t xml:space="preserve">to synchronise time between machines </w:t>
      </w:r>
      <w:r>
        <w:t xml:space="preserve">to </w:t>
      </w:r>
      <w:r w:rsidR="00C51D76">
        <w:t>reduce the workload of manual data alignment.</w:t>
      </w:r>
    </w:p>
    <w:p w14:paraId="21F2F12D" w14:textId="514A1E64" w:rsidR="00E05B23" w:rsidRDefault="00C51D76" w:rsidP="00C51D76">
      <w:pPr>
        <w:pStyle w:val="BodyText"/>
        <w:numPr>
          <w:ilvl w:val="0"/>
          <w:numId w:val="21"/>
        </w:numPr>
      </w:pPr>
      <w:r>
        <w:t>The chassis board is too small to effectively measure differences in IMU placement.</w:t>
      </w:r>
      <w:r w:rsidR="00011D00">
        <w:t xml:space="preserve"> At least a </w:t>
      </w:r>
      <w:proofErr w:type="gramStart"/>
      <w:r w:rsidR="00011D00">
        <w:t>1/5</w:t>
      </w:r>
      <w:proofErr w:type="gramEnd"/>
      <w:r w:rsidR="00011D00">
        <w:t xml:space="preserve"> scale chassis should be utilised. The actual size will need to be determined by evaluation.</w:t>
      </w:r>
    </w:p>
    <w:p w14:paraId="1B96D829" w14:textId="53D057A9" w:rsidR="00C51D76" w:rsidRDefault="00C51D76" w:rsidP="00C51D76">
      <w:pPr>
        <w:pStyle w:val="BodyText"/>
        <w:numPr>
          <w:ilvl w:val="0"/>
          <w:numId w:val="21"/>
        </w:numPr>
      </w:pPr>
      <w:r>
        <w:t>The sample rate for the IMU needs to be at least 15Hz and the sample rate for the robot arm should be reduced to below 500Hz</w:t>
      </w:r>
      <w:r w:rsidR="00011D00">
        <w:t xml:space="preserve"> to mitigate both timing issues and inaccurate measurements</w:t>
      </w:r>
      <w:r>
        <w:t>.</w:t>
      </w:r>
    </w:p>
    <w:p w14:paraId="2DAFEFA0" w14:textId="2357B248" w:rsidR="001C0A32" w:rsidRPr="00280F56" w:rsidRDefault="00C91F69" w:rsidP="00C5580D">
      <w:pPr>
        <w:pStyle w:val="BodyText"/>
      </w:pPr>
      <w:r w:rsidRPr="00280F56">
        <w:t xml:space="preserve">In Chapter 6, conclusions and future recommendations </w:t>
      </w:r>
      <w:r w:rsidR="00964101">
        <w:t>are</w:t>
      </w:r>
      <w:r w:rsidRPr="00280F56">
        <w:t xml:space="preserve"> discussed</w:t>
      </w:r>
      <w:r w:rsidR="00011D00">
        <w:t>, with Appendices listed in Chapter 7 and references contained in Chapter 8.</w:t>
      </w:r>
      <w:r w:rsidR="001C0A32" w:rsidRPr="00280F56">
        <w:br/>
      </w:r>
      <w:r w:rsidR="001C0A32" w:rsidRPr="00280F56">
        <w:br/>
      </w:r>
      <w:r w:rsidR="001C0A32" w:rsidRPr="00280F56">
        <w:br/>
      </w:r>
    </w:p>
    <w:p w14:paraId="1CE5AA1A" w14:textId="4CAAD6E7" w:rsidR="00A23224" w:rsidRPr="00280F56" w:rsidRDefault="00BB49C4" w:rsidP="000120B4">
      <w:pPr>
        <w:pStyle w:val="Heading1"/>
      </w:pPr>
      <w:bookmarkStart w:id="315" w:name="_Toc147945621"/>
      <w:r>
        <w:lastRenderedPageBreak/>
        <w:t xml:space="preserve">. </w:t>
      </w:r>
      <w:r w:rsidR="00EC7ED1" w:rsidRPr="00280F56">
        <w:t>Conclusion and Future Works</w:t>
      </w:r>
      <w:bookmarkEnd w:id="315"/>
      <w:r w:rsidR="00EC7ED1" w:rsidRPr="00280F56">
        <w:t xml:space="preserve"> </w:t>
      </w:r>
    </w:p>
    <w:p w14:paraId="4E74C9BC" w14:textId="321A74EB" w:rsidR="00A40501" w:rsidRDefault="002F218C" w:rsidP="00ED08B7">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w:t>
      </w:r>
      <w:r w:rsidR="00BD2783">
        <w:t xml:space="preserve">(IMUs) </w:t>
      </w:r>
      <w:r w:rsidRPr="00280F56">
        <w:t xml:space="preserve">in conjunction with a neural network can improve image stabilisation of a camera on an RC vehicle, compared with a single </w:t>
      </w:r>
      <w:r w:rsidR="00BD2783">
        <w:t>IMU</w:t>
      </w:r>
      <w:r w:rsidRPr="00280F56">
        <w:t>.</w:t>
      </w:r>
      <w:r w:rsidR="00BD2783">
        <w:t xml:space="preserve"> The experiment </w:t>
      </w:r>
      <w:r w:rsidR="00390E01">
        <w:t>Sections 4.</w:t>
      </w:r>
      <w:r w:rsidR="008F2B5D">
        <w:t>4</w:t>
      </w:r>
      <w:r w:rsidR="009C0AEC">
        <w:t xml:space="preserve"> and 4.</w:t>
      </w:r>
      <w:r w:rsidR="00875A5C">
        <w:t>6</w:t>
      </w:r>
      <w:r w:rsidR="00390E01">
        <w:t xml:space="preserve"> </w:t>
      </w:r>
      <w:r w:rsidR="00875A5C">
        <w:t xml:space="preserve">demonstrate </w:t>
      </w:r>
      <w:r w:rsidR="00BD2783">
        <w:t xml:space="preserve">that multiple IMUs offer little </w:t>
      </w:r>
      <w:r w:rsidR="00875A5C">
        <w:t xml:space="preserve">statistically significant </w:t>
      </w:r>
      <w:r w:rsidR="00BD2783">
        <w:t xml:space="preserve">benefit compared to a single IMU when all IMUs are in the same </w:t>
      </w:r>
      <w:r w:rsidR="009343B4">
        <w:t xml:space="preserve">(small) </w:t>
      </w:r>
      <w:r w:rsidR="00BD2783">
        <w:t>plane of reference</w:t>
      </w:r>
      <w:r w:rsidR="000E34AE">
        <w:t xml:space="preserve">. </w:t>
      </w:r>
      <w:r w:rsidR="00E05B23">
        <w:t>The NARXNET NN model</w:t>
      </w:r>
      <w:r w:rsidR="004F228A">
        <w:t>’</w:t>
      </w:r>
      <w:r w:rsidR="00E05B23">
        <w:t>s untrained data R value for a single IMU was 0.9902. This increased 0.9935 when using the Front Three IMUs and increased further to 0.9953 with all five IMUs being utilised but these figures are within experimental error tolerances.</w:t>
      </w:r>
    </w:p>
    <w:p w14:paraId="21BEB1A3" w14:textId="10E2C9C1" w:rsidR="00ED08B7" w:rsidRDefault="00ED08B7" w:rsidP="00ED08B7">
      <w:pPr>
        <w:pStyle w:val="BodyText"/>
      </w:pPr>
      <w:r>
        <w:t xml:space="preserve">Research Objective Two was </w:t>
      </w:r>
      <w:r w:rsidRPr="00280F56">
        <w:t xml:space="preserve">to determine the least number of </w:t>
      </w:r>
      <w:r>
        <w:t>inertial measurement units</w:t>
      </w:r>
      <w:r w:rsidRPr="00280F56">
        <w:t xml:space="preserve"> required to provide a significant measurable improvement.</w:t>
      </w:r>
      <w:r>
        <w:t xml:space="preserve"> The experiment has proven that one IMU is sufficient to provide </w:t>
      </w:r>
      <w:r w:rsidR="00341457">
        <w:t xml:space="preserve">accurate </w:t>
      </w:r>
      <w:r>
        <w:t>roll and pitch data</w:t>
      </w:r>
      <w:r w:rsidR="00875A5C">
        <w:t xml:space="preserve"> but suggests, because of the significant levels of noise, bias and offset values that IMUs possess (Sections 4.1 to 4.3 and 4.7 to 4.8), that future work investigate two sets of paired IMUs to investigate if this arrangement would provide bias and offset cancellation</w:t>
      </w:r>
      <w:r w:rsidR="001D6FC8">
        <w:t>, including long term gyroscope drift.</w:t>
      </w:r>
    </w:p>
    <w:p w14:paraId="6C588816" w14:textId="63BF3472" w:rsidR="00ED08B7" w:rsidRDefault="00ED08B7" w:rsidP="00ED08B7">
      <w:pPr>
        <w:pStyle w:val="BodyText"/>
      </w:pPr>
      <w:r>
        <w:t xml:space="preserve">Research Objective Three was </w:t>
      </w:r>
      <w:r w:rsidRPr="00280F56">
        <w:t xml:space="preserve">to determine the least number of </w:t>
      </w:r>
      <w:r>
        <w:t xml:space="preserve">layers a neural network might need to </w:t>
      </w:r>
      <w:r w:rsidRPr="00280F56">
        <w:t xml:space="preserve">provide </w:t>
      </w:r>
      <w:r>
        <w:t xml:space="preserve">accurate roll and pitch data from IMU inputs. For a NARX implementation, a minimum of </w:t>
      </w:r>
      <w:proofErr w:type="gramStart"/>
      <w:r>
        <w:t>3</w:t>
      </w:r>
      <w:proofErr w:type="gramEnd"/>
      <w:r>
        <w:t xml:space="preserve"> layers is required and this incurred a similar processing time penalty to an industry standard Kalman filter implementation. </w:t>
      </w:r>
      <w:r w:rsidR="00BC7339">
        <w:t>(</w:t>
      </w:r>
      <w:r w:rsidR="001019D1">
        <w:t>1.5774</w:t>
      </w:r>
      <w:r w:rsidR="00BC7339">
        <w:t xml:space="preserve"> seconds </w:t>
      </w:r>
      <w:r w:rsidR="00E05B23">
        <w:t xml:space="preserve">NARXNET processing time </w:t>
      </w:r>
      <w:r w:rsidR="00BC7339">
        <w:t xml:space="preserve">compared to the Kalman filter’s </w:t>
      </w:r>
      <w:r w:rsidR="001019D1">
        <w:t>1.8195</w:t>
      </w:r>
      <w:r w:rsidR="00BC7339">
        <w:t xml:space="preserve"> seconds</w:t>
      </w:r>
      <w:r w:rsidR="00E05B23">
        <w:t xml:space="preserve"> processing time</w:t>
      </w:r>
      <w:r w:rsidR="00BC7339">
        <w:t xml:space="preserve">). </w:t>
      </w:r>
    </w:p>
    <w:p w14:paraId="5DD8FCFB" w14:textId="63B3D42B" w:rsidR="00341457" w:rsidRDefault="001D6FC8" w:rsidP="001019D1">
      <w:pPr>
        <w:pStyle w:val="BodyText"/>
        <w:rPr>
          <w:noProof/>
        </w:rPr>
      </w:pPr>
      <w:r>
        <w:t>While answering the research questions, the thesis also outlines that although t</w:t>
      </w:r>
      <w:r w:rsidR="00C0654E">
        <w:t xml:space="preserve">he Madgwick filter is the simplest </w:t>
      </w:r>
      <w:r w:rsidR="00BC7339">
        <w:t xml:space="preserve">and fastest </w:t>
      </w:r>
      <w:r w:rsidR="00C0654E">
        <w:t xml:space="preserve">of </w:t>
      </w:r>
      <w:r w:rsidR="00BC7339">
        <w:t>all filters evaluated</w:t>
      </w:r>
      <w:r>
        <w:t xml:space="preserve">, the </w:t>
      </w:r>
      <w:r w:rsidR="00ED08B7">
        <w:t>experiment</w:t>
      </w:r>
      <w:r w:rsidR="00BC7339">
        <w:t>s</w:t>
      </w:r>
      <w:r w:rsidR="00ED08B7">
        <w:t xml:space="preserve"> ha</w:t>
      </w:r>
      <w:r w:rsidR="00BC7339">
        <w:t>ve</w:t>
      </w:r>
      <w:r w:rsidR="00ED08B7">
        <w:t xml:space="preserve"> </w:t>
      </w:r>
      <w:r w:rsidR="00BC7339">
        <w:t xml:space="preserve">shown it has </w:t>
      </w:r>
      <w:r w:rsidR="00C0654E">
        <w:t>limitations based on the size of movement patterns (effective sample rate) and the beta value</w:t>
      </w:r>
      <w:r w:rsidR="009C0AEC">
        <w:t>s,</w:t>
      </w:r>
      <w:r w:rsidR="00BC7339">
        <w:t xml:space="preserve"> and </w:t>
      </w:r>
      <w:r w:rsidR="009C0AEC">
        <w:t xml:space="preserve">the Madgwick filter </w:t>
      </w:r>
      <w:r w:rsidR="00BC7339">
        <w:t xml:space="preserve">does not </w:t>
      </w:r>
      <w:r w:rsidR="00F54FED">
        <w:t>handle low-frequency sample rates as well as the Kalman filter.</w:t>
      </w:r>
      <w:r w:rsidR="002F218C" w:rsidRPr="00280F56">
        <w:br/>
      </w:r>
      <w:r w:rsidR="00C0654E">
        <w:br/>
        <w:t>The Kalman filter is slightly more accurate than the Madgwick filter, and could be made more accurate with some optimisation</w:t>
      </w:r>
      <w:r w:rsidR="002F1D9E">
        <w:t xml:space="preserve"> </w:t>
      </w:r>
      <w:r w:rsidR="00C729F2">
        <w:t xml:space="preserve">of process noise and training trajectory values, </w:t>
      </w:r>
      <w:r w:rsidR="002F1D9E">
        <w:t xml:space="preserve">but has </w:t>
      </w:r>
      <w:r w:rsidR="00C729F2">
        <w:t xml:space="preserve">a longer </w:t>
      </w:r>
      <w:r w:rsidR="002F1D9E">
        <w:t xml:space="preserve">processing time than the </w:t>
      </w:r>
      <w:r w:rsidR="00BC7339">
        <w:t xml:space="preserve">NARXNET </w:t>
      </w:r>
      <w:r w:rsidR="001019D1">
        <w:t>three</w:t>
      </w:r>
      <w:r w:rsidR="00BC7339">
        <w:t>-layer n</w:t>
      </w:r>
      <w:r w:rsidR="002F1D9E">
        <w:t>eural network.</w:t>
      </w:r>
      <w:r w:rsidR="002F1D9E" w:rsidDel="002F1D9E">
        <w:t xml:space="preserve"> </w:t>
      </w:r>
      <w:r w:rsidR="002F1D9E">
        <w:t>It is a “middle of the road” approach</w:t>
      </w:r>
      <w:r w:rsidR="00806D15">
        <w:t>,</w:t>
      </w:r>
      <w:r w:rsidR="002F1D9E">
        <w:t xml:space="preserve"> and </w:t>
      </w:r>
      <w:r w:rsidR="00BC7339">
        <w:t>it is clear why this</w:t>
      </w:r>
      <w:r w:rsidR="00806D15">
        <w:t xml:space="preserve"> filter</w:t>
      </w:r>
      <w:r w:rsidR="00BC7339">
        <w:t xml:space="preserve"> </w:t>
      </w:r>
      <w:r w:rsidR="002F1D9E">
        <w:t>is popular in industry</w:t>
      </w:r>
      <w:r w:rsidR="001019D1">
        <w:t xml:space="preserve">, as a Tensorflow-capable IoT processor would not be required to implement this </w:t>
      </w:r>
      <w:r>
        <w:t>filter, saving money and power consumption</w:t>
      </w:r>
      <w:r w:rsidR="001019D1">
        <w:t>.</w:t>
      </w:r>
      <w:r w:rsidR="00C729F2">
        <w:t xml:space="preserve"> If a selected processor can run the NARX NN model, then </w:t>
      </w:r>
      <w:r w:rsidR="00B72ABF">
        <w:t xml:space="preserve">the NARX NN model </w:t>
      </w:r>
      <w:r w:rsidR="00E05B23">
        <w:t xml:space="preserve">should </w:t>
      </w:r>
      <w:r w:rsidR="00C729F2">
        <w:t>give superior results</w:t>
      </w:r>
      <w:r w:rsidR="004F228A">
        <w:t>,</w:t>
      </w:r>
      <w:r w:rsidR="00B72ABF">
        <w:t xml:space="preserve"> but this claim </w:t>
      </w:r>
      <w:r w:rsidR="00B72ABF">
        <w:lastRenderedPageBreak/>
        <w:t>needs further investigation</w:t>
      </w:r>
      <w:r w:rsidR="00C729F2">
        <w:t>.</w:t>
      </w:r>
      <w:r w:rsidR="002F1D9E">
        <w:br/>
      </w:r>
    </w:p>
    <w:p w14:paraId="60FAF4AA" w14:textId="676D0EAD" w:rsidR="009343B4" w:rsidRDefault="009343B4" w:rsidP="009343B4">
      <w:pPr>
        <w:pStyle w:val="Heading2"/>
      </w:pPr>
      <w:bookmarkStart w:id="316" w:name="_Toc147945622"/>
      <w:r>
        <w:t>Future work.</w:t>
      </w:r>
      <w:bookmarkEnd w:id="316"/>
    </w:p>
    <w:p w14:paraId="30E197A2" w14:textId="31B88106" w:rsidR="009343B4" w:rsidRDefault="009343B4" w:rsidP="009343B4">
      <w:pPr>
        <w:pStyle w:val="BodyText"/>
      </w:pPr>
      <w:r>
        <w:t>The experiments undertaken have answered the research questions however improvements and other avenues of research could be implemented.</w:t>
      </w:r>
    </w:p>
    <w:p w14:paraId="3442C081" w14:textId="474A5471" w:rsidR="001019D1" w:rsidRDefault="001019D1" w:rsidP="009343B4">
      <w:pPr>
        <w:pStyle w:val="BodyText"/>
      </w:pPr>
      <w:r>
        <w:t xml:space="preserve">Future work in this area should consider using two sets of a pair of IMUs where one set is mounted horizontally and the other vertically, to determine if yaw can be measured without the use of a magnetometer. Each IMU in the pair should be mounted inversely to the other, both vertically and laterally. </w:t>
      </w:r>
      <w:r w:rsidR="0053122D">
        <w:t>i.e.,</w:t>
      </w:r>
      <w:r>
        <w:t xml:space="preserve"> One should appear upside down compared to the other with X axes reversed. Evaluation should be undertaken to </w:t>
      </w:r>
      <w:r w:rsidR="00C729F2">
        <w:t xml:space="preserve">also </w:t>
      </w:r>
      <w:r>
        <w:t>investigate if biases and offsets would cancel each other.</w:t>
      </w:r>
    </w:p>
    <w:p w14:paraId="00D37991" w14:textId="0F3875AB" w:rsidR="009343B4" w:rsidRDefault="00667304" w:rsidP="009343B4">
      <w:pPr>
        <w:pStyle w:val="BodyText"/>
      </w:pPr>
      <w:r>
        <w:t>A</w:t>
      </w:r>
      <w:r w:rsidR="009343B4">
        <w:t xml:space="preserve"> track </w:t>
      </w:r>
      <w:r>
        <w:t xml:space="preserve">with known angles </w:t>
      </w:r>
      <w:r w:rsidR="009343B4">
        <w:t xml:space="preserve">should be built with a suitable means of detecting chassis movement by visual means, since any real-world vehicle will involve shock absorbers and suspension systems, making determinations of chassis angles </w:t>
      </w:r>
      <w:r w:rsidR="00A40501">
        <w:t xml:space="preserve">by topology alone, </w:t>
      </w:r>
      <w:r w:rsidR="009343B4">
        <w:t>difficult. If such a track is not available, a robotic arm capable of both higher speed and the ability to move in a straight line in a forward direction for at least 1m should be implemented to mimic a subset of real-world conditions.</w:t>
      </w:r>
      <w:r>
        <w:t xml:space="preserve"> It is envisaged that the vehicle</w:t>
      </w:r>
      <w:r w:rsidR="009C0AEC">
        <w:t>/robot</w:t>
      </w:r>
      <w:r>
        <w:t xml:space="preserve"> speed would also need to be an input to the neural network system.</w:t>
      </w:r>
    </w:p>
    <w:p w14:paraId="1984323C" w14:textId="3E656FEB" w:rsidR="009343B4" w:rsidRDefault="00341457" w:rsidP="009343B4">
      <w:pPr>
        <w:pStyle w:val="BodyText"/>
      </w:pPr>
      <w:r>
        <w:t xml:space="preserve">Future </w:t>
      </w:r>
      <w:r w:rsidR="00667304">
        <w:t xml:space="preserve">research should be undertaken on a larger vehicle (the size of which </w:t>
      </w:r>
      <w:r w:rsidR="00742E8C">
        <w:t>needs</w:t>
      </w:r>
      <w:r w:rsidR="00667304">
        <w:t xml:space="preserve"> to be determined primarily by battery capacity, at the present time), to determine what chassis </w:t>
      </w:r>
      <w:r>
        <w:t xml:space="preserve">mounting </w:t>
      </w:r>
      <w:r w:rsidR="00667304">
        <w:t>methods best suits the use of magnetometer data</w:t>
      </w:r>
      <w:r>
        <w:t>.</w:t>
      </w:r>
    </w:p>
    <w:p w14:paraId="1224FC54" w14:textId="7ECF8B87" w:rsidR="00667304" w:rsidRDefault="00667304" w:rsidP="009343B4">
      <w:pPr>
        <w:pStyle w:val="BodyText"/>
      </w:pPr>
      <w:r>
        <w:t>The IMU data-collection process c</w:t>
      </w:r>
      <w:r w:rsidR="00A40501">
        <w:t>an</w:t>
      </w:r>
      <w:r>
        <w:t xml:space="preserve"> be improved by increasing the effective sample rate by using </w:t>
      </w:r>
      <w:r w:rsidR="009C0AEC">
        <w:t xml:space="preserve">individual </w:t>
      </w:r>
      <w:r w:rsidR="007001A1">
        <w:t xml:space="preserve">serial UART ports </w:t>
      </w:r>
      <w:r w:rsidR="009C0AEC">
        <w:t xml:space="preserve">per IMU </w:t>
      </w:r>
      <w:r>
        <w:t xml:space="preserve">on the chassis computer </w:t>
      </w:r>
      <w:r w:rsidR="00C0654E">
        <w:t>(</w:t>
      </w:r>
      <w:r w:rsidR="00A40501">
        <w:t xml:space="preserve">Individual </w:t>
      </w:r>
      <w:r w:rsidR="00C0654E">
        <w:t xml:space="preserve">SPI ports should be utilised if serial ports are not available) </w:t>
      </w:r>
      <w:r>
        <w:t xml:space="preserve">instead of </w:t>
      </w:r>
      <w:r w:rsidR="00C0654E">
        <w:t xml:space="preserve">the </w:t>
      </w:r>
      <w:r>
        <w:t>I</w:t>
      </w:r>
      <w:r w:rsidRPr="008B06F2">
        <w:rPr>
          <w:vertAlign w:val="superscript"/>
        </w:rPr>
        <w:t>2</w:t>
      </w:r>
      <w:r>
        <w:t>C</w:t>
      </w:r>
      <w:r w:rsidR="00C0654E">
        <w:t xml:space="preserve"> bus</w:t>
      </w:r>
      <w:r>
        <w:t>.</w:t>
      </w:r>
      <w:r w:rsidR="007001A1">
        <w:t xml:space="preserve"> </w:t>
      </w:r>
    </w:p>
    <w:p w14:paraId="5980C213" w14:textId="14442B58" w:rsidR="007001A1" w:rsidRDefault="007001A1" w:rsidP="009343B4">
      <w:pPr>
        <w:pStyle w:val="BodyText"/>
      </w:pPr>
      <w:r>
        <w:t>The robotic arm sampling rate needs to be decreased to 500Hz or lower to meet the maximum requirements of the Robotic arm T</w:t>
      </w:r>
      <w:r w:rsidR="00A40501">
        <w:t xml:space="preserve">CP/IP </w:t>
      </w:r>
      <w:r>
        <w:t>interface.</w:t>
      </w:r>
    </w:p>
    <w:p w14:paraId="09F8ECAB" w14:textId="560FEE29" w:rsidR="009343B4" w:rsidRDefault="007001A1" w:rsidP="007001A1">
      <w:pPr>
        <w:pStyle w:val="BodyText"/>
      </w:pPr>
      <w:r>
        <w:t xml:space="preserve">Robotic arm and IMU synchronisation were based off </w:t>
      </w:r>
      <w:r w:rsidR="00341457">
        <w:t>c</w:t>
      </w:r>
      <w:r>
        <w:t xml:space="preserve">entral IMU timings but individual IMUs could be synchronised to the closest robotic arm timing in </w:t>
      </w:r>
      <w:r w:rsidR="00F57603">
        <w:t>an equivalent manner</w:t>
      </w:r>
      <w:r>
        <w:t xml:space="preserve"> to the c</w:t>
      </w:r>
      <w:r w:rsidR="00341457">
        <w:t>onfigured c</w:t>
      </w:r>
      <w:r>
        <w:t>entral IMU process</w:t>
      </w:r>
      <w:r w:rsidR="00341457">
        <w:t xml:space="preserve"> if NTP time synchronisation was implemented to configure both the chassis computer and the data-collection laptop with identical time settings.</w:t>
      </w:r>
      <w:r>
        <w:t xml:space="preserve"> If a track is used</w:t>
      </w:r>
      <w:r w:rsidR="00341457">
        <w:t xml:space="preserve"> to provide ground truth</w:t>
      </w:r>
      <w:r>
        <w:t xml:space="preserve">, a robotic arm is not required, but it is envisaged that the </w:t>
      </w:r>
      <w:r w:rsidR="00A40501">
        <w:t xml:space="preserve">financial and time </w:t>
      </w:r>
      <w:r>
        <w:t xml:space="preserve">cost of this will mean </w:t>
      </w:r>
      <w:r w:rsidR="00A40501">
        <w:t xml:space="preserve">that </w:t>
      </w:r>
      <w:r>
        <w:t>a robotic arm is likely to be utilised</w:t>
      </w:r>
      <w:r w:rsidR="00C0654E">
        <w:t xml:space="preserve"> instead</w:t>
      </w:r>
      <w:r>
        <w:t xml:space="preserve">. Synchronisation can be </w:t>
      </w:r>
      <w:r w:rsidR="00182E10">
        <w:t xml:space="preserve">slightly </w:t>
      </w:r>
      <w:r>
        <w:t xml:space="preserve">improved by ensuring </w:t>
      </w:r>
      <w:r>
        <w:lastRenderedPageBreak/>
        <w:t xml:space="preserve">that robotic arm measurements are collected from a dedicated network port, directly connected to the robotic arm. </w:t>
      </w:r>
    </w:p>
    <w:p w14:paraId="52BFBFA8" w14:textId="58A79C17" w:rsidR="00BC7339" w:rsidRDefault="00BC7339" w:rsidP="00BC7339">
      <w:pPr>
        <w:pStyle w:val="BodyText"/>
      </w:pPr>
      <w:r>
        <w:t xml:space="preserve">Future work should </w:t>
      </w:r>
      <w:r w:rsidR="00C729F2">
        <w:t>investigate the use of a NARX NN model instead of a Kalman filter on a suitable IoT processor.</w:t>
      </w:r>
      <w:r>
        <w:t xml:space="preserve"> </w:t>
      </w:r>
    </w:p>
    <w:p w14:paraId="6611C502" w14:textId="77777777" w:rsidR="00BC7339" w:rsidRDefault="00BC7339" w:rsidP="007001A1">
      <w:pPr>
        <w:pStyle w:val="BodyText"/>
      </w:pPr>
    </w:p>
    <w:p w14:paraId="0EA5A18C" w14:textId="6FA919BC" w:rsidR="007001A1" w:rsidRDefault="00DC11B5" w:rsidP="00C5580D">
      <w:pPr>
        <w:pStyle w:val="Heading2"/>
      </w:pPr>
      <w:bookmarkStart w:id="317" w:name="_Toc147945623"/>
      <w:r>
        <w:t>Summary</w:t>
      </w:r>
      <w:bookmarkEnd w:id="317"/>
    </w:p>
    <w:p w14:paraId="540AF9D0" w14:textId="49AD77A8" w:rsidR="001D6FC8" w:rsidRDefault="001D6FC8" w:rsidP="001D6FC8">
      <w:pPr>
        <w:pStyle w:val="BodyText"/>
      </w:pPr>
      <w:r>
        <w:t xml:space="preserve">This thesis investigates if a neural network using multiple IMUs would provide more accurate Euler conversions than with just a single IMU. A secondary objective was to examine the minimum number of IMUs that would be required to provide an improvement. A tertiary objective was to determine the minimum layer configuration a neural network requires to provide an </w:t>
      </w:r>
      <w:r w:rsidR="00061399">
        <w:t>improvement</w:t>
      </w:r>
      <w:r>
        <w:t>.</w:t>
      </w:r>
      <w:r>
        <w:br/>
        <w:t>A robotic arm was used to provide ground truth for aboard comprising of five IMUs, with one mounted centrally at the front of the board and one at each corner (See Figure 3.1)</w:t>
      </w:r>
      <w:r>
        <w:br/>
        <w:t>The calibrated IMUs were compared to discover noise and bias offsets and then pre-</w:t>
      </w:r>
      <w:r w:rsidR="00061399">
        <w:t>programmed</w:t>
      </w:r>
      <w:r>
        <w:t xml:space="preserve"> </w:t>
      </w:r>
      <w:r w:rsidR="00061399">
        <w:t>robotic</w:t>
      </w:r>
      <w:r>
        <w:t xml:space="preserve"> arm movements were used to compare (in MATLAB) a Madgwick complementary filter, an indirect Kalman filter and three neural network models (MLP, RBF and NARX). </w:t>
      </w:r>
      <w:r>
        <w:br/>
        <w:t xml:space="preserve">The single central IMU, the front three IMUs and all IMU measurements were compared to </w:t>
      </w:r>
      <w:r w:rsidR="00F14344">
        <w:t>answer the research questions.</w:t>
      </w:r>
      <w:r w:rsidR="00F14344">
        <w:br/>
        <w:t xml:space="preserve">It was found that the addition of more IMUs offers no statistically significant benefit to using a single IMU and recommends a three-layer NARX neural network be implemented for this workload. Future research should investigate if two sets of two pairs of IMUs can be configured to provide bias and offset cancellation. </w:t>
      </w:r>
    </w:p>
    <w:p w14:paraId="2C94C7FA" w14:textId="43E473CA" w:rsidR="001D6FC8" w:rsidRDefault="001D6FC8" w:rsidP="008B06F2">
      <w:pPr>
        <w:pStyle w:val="BodyText"/>
      </w:pPr>
    </w:p>
    <w:p w14:paraId="4608D65B" w14:textId="1165D068" w:rsidR="002F218C" w:rsidRPr="00280F56" w:rsidRDefault="002F218C" w:rsidP="008B06F2">
      <w:pPr>
        <w:pStyle w:val="Heading2"/>
        <w:numPr>
          <w:ilvl w:val="0"/>
          <w:numId w:val="0"/>
        </w:numPr>
        <w:ind w:left="3261"/>
      </w:pP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318" w:name="_Toc147945624"/>
      <w:r w:rsidRPr="00280F56">
        <w:t>Appendi</w:t>
      </w:r>
      <w:r w:rsidR="00F06A92" w:rsidRPr="00280F56">
        <w:t>ces</w:t>
      </w:r>
      <w:bookmarkEnd w:id="318"/>
      <w:r w:rsidRPr="00280F56">
        <w:t xml:space="preserve"> </w:t>
      </w:r>
    </w:p>
    <w:p w14:paraId="4115F882" w14:textId="68CF6471" w:rsidR="00F06A92" w:rsidRDefault="00F06A92" w:rsidP="00804241">
      <w:pPr>
        <w:pStyle w:val="Heading2"/>
        <w:rPr>
          <w:noProof w:val="0"/>
        </w:rPr>
      </w:pPr>
      <w:bookmarkStart w:id="319" w:name="_Toc147945625"/>
      <w:r w:rsidRPr="00280F56">
        <w:rPr>
          <w:noProof w:val="0"/>
        </w:rPr>
        <w:t>Appendix 1</w:t>
      </w:r>
      <w:r w:rsidR="00C97540">
        <w:rPr>
          <w:noProof w:val="0"/>
        </w:rPr>
        <w:t xml:space="preserve">. </w:t>
      </w:r>
      <w:r w:rsidRPr="00280F56">
        <w:rPr>
          <w:noProof w:val="0"/>
        </w:rPr>
        <w:t>Code</w:t>
      </w:r>
      <w:bookmarkEnd w:id="319"/>
    </w:p>
    <w:p w14:paraId="43C7892D" w14:textId="77777777" w:rsidR="00340AF8" w:rsidRPr="00340AF8" w:rsidRDefault="00340AF8" w:rsidP="00340AF8">
      <w:pPr>
        <w:pStyle w:val="BodyText"/>
      </w:pPr>
    </w:p>
    <w:p w14:paraId="6A5CEEC3" w14:textId="2CC6F2E6" w:rsidR="00340AF8" w:rsidRDefault="003A733D" w:rsidP="00452A51">
      <w:pPr>
        <w:pStyle w:val="Caption"/>
        <w:rPr>
          <w:rStyle w:val="BodyTextChar"/>
        </w:rPr>
      </w:pPr>
      <w:r w:rsidRPr="008D0F81">
        <w:rPr>
          <w:rStyle w:val="BodyTextChar"/>
        </w:rPr>
        <w:t>All code can be obtained from https://github.com/BratNZ/Thesis</w:t>
      </w:r>
      <w:r w:rsidR="00964101" w:rsidRPr="008D0F81">
        <w:rPr>
          <w:rStyle w:val="BodyTextChar"/>
        </w:rPr>
        <w:t>.</w:t>
      </w:r>
      <w:r w:rsidR="00964101" w:rsidRPr="008D0F81">
        <w:rPr>
          <w:rStyle w:val="BodyTextChar"/>
        </w:rPr>
        <w:br/>
        <w:t xml:space="preserve">The names and functions of the various scripts in the github repository are outlined below in Table </w:t>
      </w:r>
      <w:r w:rsidR="00340AF8">
        <w:rPr>
          <w:rStyle w:val="BodyTextChar"/>
        </w:rPr>
        <w:t>7</w:t>
      </w:r>
      <w:r w:rsidR="00964101" w:rsidRPr="008D0F81">
        <w:rPr>
          <w:rStyle w:val="BodyTextChar"/>
        </w:rPr>
        <w:t>.1.</w:t>
      </w:r>
    </w:p>
    <w:p w14:paraId="6CAB4E4B" w14:textId="09CBCBFA" w:rsidR="003A733D" w:rsidRDefault="00961355" w:rsidP="00452A51">
      <w:pPr>
        <w:pStyle w:val="Caption"/>
      </w:pPr>
      <w:r>
        <w:br/>
      </w:r>
      <w:bookmarkStart w:id="320" w:name="_Toc147945526"/>
      <w:r>
        <w:t xml:space="preserve">Table </w:t>
      </w:r>
      <w:r w:rsidR="00C5580D">
        <w:fldChar w:fldCharType="begin"/>
      </w:r>
      <w:r w:rsidR="00C5580D">
        <w:instrText xml:space="preserve"> STYLEREF 1 \s </w:instrText>
      </w:r>
      <w:r w:rsidR="00C5580D">
        <w:fldChar w:fldCharType="separate"/>
      </w:r>
      <w:r w:rsidR="00C5580D">
        <w:t>7</w:t>
      </w:r>
      <w:r w:rsidR="00C5580D">
        <w:fldChar w:fldCharType="end"/>
      </w:r>
      <w:r w:rsidR="00C5580D">
        <w:t>.</w:t>
      </w:r>
      <w:r w:rsidR="00C5580D">
        <w:fldChar w:fldCharType="begin"/>
      </w:r>
      <w:r w:rsidR="00C5580D">
        <w:instrText xml:space="preserve"> SEQ Table \* ARABIC \s 1 </w:instrText>
      </w:r>
      <w:r w:rsidR="00C5580D">
        <w:fldChar w:fldCharType="separate"/>
      </w:r>
      <w:r w:rsidR="00C5580D">
        <w:t>1</w:t>
      </w:r>
      <w:r w:rsidR="00C5580D">
        <w:fldChar w:fldCharType="end"/>
      </w:r>
      <w:r>
        <w:t xml:space="preserve"> </w:t>
      </w:r>
      <w:r w:rsidRPr="00DC3C8B">
        <w:t>Script Names and Functions</w:t>
      </w:r>
      <w:bookmarkEnd w:id="320"/>
    </w:p>
    <w:tbl>
      <w:tblPr>
        <w:tblStyle w:val="TableGrid"/>
        <w:tblW w:w="0" w:type="auto"/>
        <w:tblLook w:val="04A0" w:firstRow="1" w:lastRow="0" w:firstColumn="1" w:lastColumn="0" w:noHBand="0" w:noVBand="1"/>
      </w:tblPr>
      <w:tblGrid>
        <w:gridCol w:w="4530"/>
        <w:gridCol w:w="4531"/>
      </w:tblGrid>
      <w:tr w:rsidR="00964101" w14:paraId="24B493A5" w14:textId="77777777" w:rsidTr="00964101">
        <w:tc>
          <w:tcPr>
            <w:tcW w:w="4530" w:type="dxa"/>
          </w:tcPr>
          <w:p w14:paraId="56A35122" w14:textId="0683502F" w:rsidR="00964101" w:rsidRDefault="00964101" w:rsidP="00340AF8">
            <w:pPr>
              <w:jc w:val="center"/>
            </w:pPr>
            <w:r>
              <w:t>Script Name</w:t>
            </w:r>
          </w:p>
        </w:tc>
        <w:tc>
          <w:tcPr>
            <w:tcW w:w="4531" w:type="dxa"/>
          </w:tcPr>
          <w:p w14:paraId="526C6D93" w14:textId="1A305C5E" w:rsidR="00964101" w:rsidRDefault="00964101" w:rsidP="00340AF8">
            <w:pPr>
              <w:jc w:val="center"/>
            </w:pPr>
            <w:r>
              <w:t>Script Function</w:t>
            </w:r>
          </w:p>
        </w:tc>
      </w:tr>
      <w:tr w:rsidR="00961355" w14:paraId="50E81416" w14:textId="77777777" w:rsidTr="00964101">
        <w:tc>
          <w:tcPr>
            <w:tcW w:w="4530" w:type="dxa"/>
          </w:tcPr>
          <w:p w14:paraId="64315636" w14:textId="4EB00B88" w:rsidR="00961355" w:rsidRDefault="00961355" w:rsidP="00340AF8">
            <w:pPr>
              <w:jc w:val="center"/>
            </w:pPr>
            <w:r>
              <w:t>Imudata.py</w:t>
            </w:r>
          </w:p>
        </w:tc>
        <w:tc>
          <w:tcPr>
            <w:tcW w:w="4531" w:type="dxa"/>
          </w:tcPr>
          <w:p w14:paraId="53C53DFE" w14:textId="4BD224F6" w:rsidR="00961355" w:rsidRDefault="00961355" w:rsidP="00340AF8">
            <w:pPr>
              <w:jc w:val="center"/>
            </w:pPr>
            <w:r>
              <w:t>Raspberry Pi script to capture IMU data and apply calibration offsets before saving to file.</w:t>
            </w:r>
          </w:p>
        </w:tc>
      </w:tr>
      <w:tr w:rsidR="00090DA7" w14:paraId="4F20B923" w14:textId="77777777" w:rsidTr="00964101">
        <w:tc>
          <w:tcPr>
            <w:tcW w:w="4530" w:type="dxa"/>
          </w:tcPr>
          <w:p w14:paraId="0A0E27B4" w14:textId="52B74F39" w:rsidR="00090DA7" w:rsidRDefault="00090DA7" w:rsidP="00340AF8">
            <w:pPr>
              <w:jc w:val="center"/>
            </w:pPr>
            <w:r>
              <w:t>Calibrate.py</w:t>
            </w:r>
          </w:p>
        </w:tc>
        <w:tc>
          <w:tcPr>
            <w:tcW w:w="4531" w:type="dxa"/>
          </w:tcPr>
          <w:p w14:paraId="5C15E5E0" w14:textId="0BEA5BF0" w:rsidR="00090DA7" w:rsidRDefault="00090DA7" w:rsidP="00340AF8">
            <w:pPr>
              <w:jc w:val="center"/>
            </w:pPr>
            <w:r>
              <w:t>Raspberry Pi script that calibrates gyroscope and accelerometers on each IMU.</w:t>
            </w:r>
          </w:p>
        </w:tc>
      </w:tr>
      <w:tr w:rsidR="00961355" w14:paraId="1F9AA162" w14:textId="77777777" w:rsidTr="00964101">
        <w:tc>
          <w:tcPr>
            <w:tcW w:w="4530" w:type="dxa"/>
          </w:tcPr>
          <w:p w14:paraId="29826DA0" w14:textId="5D673059" w:rsidR="00961355" w:rsidRDefault="00961355" w:rsidP="00340AF8">
            <w:pPr>
              <w:jc w:val="center"/>
            </w:pPr>
            <w:r>
              <w:t>GetRobotData.py</w:t>
            </w:r>
          </w:p>
        </w:tc>
        <w:tc>
          <w:tcPr>
            <w:tcW w:w="4531" w:type="dxa"/>
          </w:tcPr>
          <w:p w14:paraId="0BB4512B" w14:textId="592D3E9F" w:rsidR="00961355" w:rsidRDefault="00961355" w:rsidP="00340AF8">
            <w:pPr>
              <w:jc w:val="center"/>
            </w:pPr>
            <w:r>
              <w:t>Ubuntu Windows Services for Linux container script that polls robot arm for position status.</w:t>
            </w:r>
          </w:p>
        </w:tc>
      </w:tr>
      <w:tr w:rsidR="00961355" w14:paraId="162F4916" w14:textId="77777777" w:rsidTr="00964101">
        <w:tc>
          <w:tcPr>
            <w:tcW w:w="4530" w:type="dxa"/>
          </w:tcPr>
          <w:p w14:paraId="75F0A805" w14:textId="05FF080C" w:rsidR="00961355" w:rsidRDefault="00090DA7" w:rsidP="00340AF8">
            <w:pPr>
              <w:jc w:val="center"/>
            </w:pPr>
            <w:r>
              <w:t>MATLAB_Stationary.txt</w:t>
            </w:r>
          </w:p>
        </w:tc>
        <w:tc>
          <w:tcPr>
            <w:tcW w:w="4531" w:type="dxa"/>
          </w:tcPr>
          <w:p w14:paraId="2C6ABF07" w14:textId="2BC6B2FC" w:rsidR="00961355" w:rsidRDefault="00090DA7" w:rsidP="00340AF8">
            <w:pPr>
              <w:jc w:val="center"/>
            </w:pPr>
            <w:r>
              <w:t>List of MATLAB commands to analyse data of stationary vehicle for sensor noise readings</w:t>
            </w:r>
          </w:p>
        </w:tc>
      </w:tr>
      <w:tr w:rsidR="00090DA7" w14:paraId="304AF58D" w14:textId="77777777" w:rsidTr="00964101">
        <w:tc>
          <w:tcPr>
            <w:tcW w:w="4530" w:type="dxa"/>
          </w:tcPr>
          <w:p w14:paraId="7050B39D" w14:textId="751F0D5F" w:rsidR="00090DA7" w:rsidRDefault="00090DA7" w:rsidP="00340AF8">
            <w:pPr>
              <w:jc w:val="center"/>
            </w:pPr>
            <w:r>
              <w:t>MATLAB_Roll.txt</w:t>
            </w:r>
          </w:p>
        </w:tc>
        <w:tc>
          <w:tcPr>
            <w:tcW w:w="4531" w:type="dxa"/>
          </w:tcPr>
          <w:p w14:paraId="6307761C" w14:textId="44CBBF05" w:rsidR="00090DA7" w:rsidRDefault="00090DA7" w:rsidP="00340AF8">
            <w:pPr>
              <w:jc w:val="center"/>
            </w:pPr>
            <w:r>
              <w:t>List of MATLAB commands to analyse data for rolling movement sensitivity</w:t>
            </w:r>
          </w:p>
        </w:tc>
      </w:tr>
      <w:tr w:rsidR="00090DA7" w14:paraId="270CF104" w14:textId="77777777" w:rsidTr="00964101">
        <w:tc>
          <w:tcPr>
            <w:tcW w:w="4530" w:type="dxa"/>
          </w:tcPr>
          <w:p w14:paraId="7984CB3E" w14:textId="154D19DD" w:rsidR="00090DA7" w:rsidRDefault="00090DA7" w:rsidP="00340AF8">
            <w:pPr>
              <w:jc w:val="center"/>
            </w:pPr>
            <w:r>
              <w:t>MATLAB_Pitch.txt</w:t>
            </w:r>
          </w:p>
        </w:tc>
        <w:tc>
          <w:tcPr>
            <w:tcW w:w="4531" w:type="dxa"/>
          </w:tcPr>
          <w:p w14:paraId="7675FA36" w14:textId="705056B5" w:rsidR="00090DA7" w:rsidRDefault="00090DA7" w:rsidP="00340AF8">
            <w:pPr>
              <w:jc w:val="center"/>
            </w:pPr>
            <w:r>
              <w:t>List of MATLAB commands to analyse data for pitching movement sensitivity</w:t>
            </w:r>
          </w:p>
        </w:tc>
      </w:tr>
      <w:tr w:rsidR="00090DA7" w14:paraId="4B88593E" w14:textId="77777777" w:rsidTr="00964101">
        <w:tc>
          <w:tcPr>
            <w:tcW w:w="4530" w:type="dxa"/>
          </w:tcPr>
          <w:p w14:paraId="6F97DDED" w14:textId="505D4DFE" w:rsidR="00090DA7" w:rsidRDefault="00090DA7" w:rsidP="00340AF8">
            <w:pPr>
              <w:jc w:val="center"/>
            </w:pPr>
            <w:r>
              <w:t>MATLAB_Varied.txt</w:t>
            </w:r>
          </w:p>
        </w:tc>
        <w:tc>
          <w:tcPr>
            <w:tcW w:w="4531" w:type="dxa"/>
          </w:tcPr>
          <w:p w14:paraId="3029B819" w14:textId="33A6B778" w:rsidR="00090DA7" w:rsidRDefault="00090DA7" w:rsidP="00340AF8">
            <w:pPr>
              <w:jc w:val="center"/>
            </w:pPr>
            <w:r>
              <w:t>List of MATLAB commands to analyse data for varied movements</w:t>
            </w:r>
          </w:p>
        </w:tc>
      </w:tr>
      <w:tr w:rsidR="00090DA7" w14:paraId="4B5CC978" w14:textId="77777777" w:rsidTr="00964101">
        <w:tc>
          <w:tcPr>
            <w:tcW w:w="4530" w:type="dxa"/>
          </w:tcPr>
          <w:p w14:paraId="2168E278" w14:textId="77EED6BF" w:rsidR="00090DA7" w:rsidRDefault="00090DA7" w:rsidP="00340AF8">
            <w:pPr>
              <w:jc w:val="center"/>
            </w:pPr>
            <w:r>
              <w:t>MATLAB_Magnetometer.txt</w:t>
            </w:r>
          </w:p>
        </w:tc>
        <w:tc>
          <w:tcPr>
            <w:tcW w:w="4531" w:type="dxa"/>
          </w:tcPr>
          <w:p w14:paraId="4FC4C8EB" w14:textId="0BD9E7F3" w:rsidR="00090DA7" w:rsidRDefault="00090DA7" w:rsidP="00340AF8">
            <w:pPr>
              <w:jc w:val="center"/>
            </w:pPr>
            <w:r>
              <w:t>List of MATLAB commands to analyse data for varied movements, assisted by magnetometer</w:t>
            </w:r>
          </w:p>
        </w:tc>
      </w:tr>
      <w:tr w:rsidR="00090DA7" w14:paraId="1C619DE1" w14:textId="77777777" w:rsidTr="00964101">
        <w:tc>
          <w:tcPr>
            <w:tcW w:w="4530" w:type="dxa"/>
          </w:tcPr>
          <w:p w14:paraId="07CA213B" w14:textId="6649D521" w:rsidR="00090DA7" w:rsidRDefault="00090DA7" w:rsidP="00340AF8">
            <w:pPr>
              <w:jc w:val="center"/>
            </w:pPr>
            <w:r>
              <w:t>MATLAB_Rotation</w:t>
            </w:r>
          </w:p>
        </w:tc>
        <w:tc>
          <w:tcPr>
            <w:tcW w:w="4531" w:type="dxa"/>
          </w:tcPr>
          <w:p w14:paraId="70698D60" w14:textId="53D26A8C" w:rsidR="00090DA7" w:rsidRDefault="00090DA7" w:rsidP="00340AF8">
            <w:pPr>
              <w:jc w:val="center"/>
            </w:pPr>
            <w:r>
              <w:t>List of MATLAB commands to analyse data for varied movements while under rotation</w:t>
            </w:r>
          </w:p>
        </w:tc>
      </w:tr>
      <w:tr w:rsidR="00090DA7" w14:paraId="1A4470D8" w14:textId="77777777" w:rsidTr="00964101">
        <w:tc>
          <w:tcPr>
            <w:tcW w:w="4530" w:type="dxa"/>
          </w:tcPr>
          <w:p w14:paraId="02CB079B" w14:textId="5AB69CB9" w:rsidR="00090DA7" w:rsidRDefault="00090DA7" w:rsidP="00340AF8">
            <w:pPr>
              <w:jc w:val="center"/>
            </w:pPr>
            <w:r>
              <w:t>MATLAB_</w:t>
            </w:r>
            <w:r w:rsidR="00077B73">
              <w:t>Z Axis</w:t>
            </w:r>
          </w:p>
        </w:tc>
        <w:tc>
          <w:tcPr>
            <w:tcW w:w="4531" w:type="dxa"/>
          </w:tcPr>
          <w:p w14:paraId="41EF7410" w14:textId="42EB5B2B" w:rsidR="00090DA7" w:rsidRDefault="00090DA7" w:rsidP="00340AF8">
            <w:pPr>
              <w:jc w:val="center"/>
            </w:pPr>
            <w:r>
              <w:t>List of MATLAB commands to analyse data for varied movements with FL IMU facing down. This detects biases in the Z axis.</w:t>
            </w:r>
          </w:p>
        </w:tc>
      </w:tr>
      <w:tr w:rsidR="00090DA7" w14:paraId="1A2C3613" w14:textId="77777777" w:rsidTr="00964101">
        <w:tc>
          <w:tcPr>
            <w:tcW w:w="4530" w:type="dxa"/>
          </w:tcPr>
          <w:p w14:paraId="27984F3A" w14:textId="2AA74F9B" w:rsidR="00090DA7" w:rsidRDefault="00090DA7" w:rsidP="00340AF8">
            <w:pPr>
              <w:jc w:val="center"/>
            </w:pPr>
            <w:r>
              <w:t>MATLAB_</w:t>
            </w:r>
            <w:r w:rsidR="00077B73">
              <w:t>XY Axis</w:t>
            </w:r>
          </w:p>
        </w:tc>
        <w:tc>
          <w:tcPr>
            <w:tcW w:w="4531" w:type="dxa"/>
          </w:tcPr>
          <w:p w14:paraId="192421AA" w14:textId="3A9995A0" w:rsidR="00090DA7" w:rsidRDefault="00090DA7" w:rsidP="00340AF8">
            <w:pPr>
              <w:jc w:val="center"/>
            </w:pPr>
            <w:r>
              <w:t>List of MATLAB commands to analyse data for varied movements with FL IMU facing down with each rear IMU facing 90 degrees away from the chassis. This detects biases in the X and Y axes.</w:t>
            </w:r>
          </w:p>
        </w:tc>
      </w:tr>
    </w:tbl>
    <w:p w14:paraId="22F488EB" w14:textId="4CF43993" w:rsidR="00964101" w:rsidRPr="00280F56" w:rsidRDefault="00961355" w:rsidP="003A733D">
      <w:pPr>
        <w:pStyle w:val="BodyText"/>
      </w:pPr>
      <w:r>
        <w:br/>
      </w:r>
      <w:r w:rsidR="00090DA7">
        <w:t>IMU da</w:t>
      </w:r>
      <w:r>
        <w:t>ta capture timings involve multiplexor switching, IMU polling and general script timings.</w:t>
      </w:r>
      <w:r>
        <w:br/>
      </w:r>
      <w:r w:rsidR="00090DA7">
        <w:t>M</w:t>
      </w:r>
      <w:r w:rsidRPr="00280F56">
        <w:t xml:space="preserve">ultiplexer switching time </w:t>
      </w:r>
      <w:r w:rsidR="00090DA7">
        <w:t xml:space="preserve">took </w:t>
      </w:r>
      <w:r w:rsidRPr="00280F56">
        <w:t xml:space="preserve">515 nanoseconds at the start of the movement set down to </w:t>
      </w:r>
      <w:proofErr w:type="gramStart"/>
      <w:r w:rsidRPr="00280F56">
        <w:t>41</w:t>
      </w:r>
      <w:proofErr w:type="gramEnd"/>
      <w:r w:rsidRPr="00280F56">
        <w:t xml:space="preserve"> </w:t>
      </w:r>
      <w:r>
        <w:t>milli</w:t>
      </w:r>
      <w:r w:rsidRPr="00280F56">
        <w:t xml:space="preserve">seconds after 30 seconds of operation. After 1 minute of operation, the multiplexing switching </w:t>
      </w:r>
      <w:r w:rsidRPr="00280F56">
        <w:lastRenderedPageBreak/>
        <w:t xml:space="preserve">time was measured at 47 milliseconds. The time taken to read acceleration data </w:t>
      </w:r>
      <w:r>
        <w:t>was</w:t>
      </w:r>
      <w:r w:rsidRPr="00280F56">
        <w:t xml:space="preserve"> 2202 milliseconds and the time taken to read gyroscope data </w:t>
      </w:r>
      <w:r>
        <w:t>was</w:t>
      </w:r>
      <w:r w:rsidRPr="00280F56">
        <w:t xml:space="preserve"> 1659 milliseconds</w:t>
      </w:r>
      <w:r w:rsidR="00090DA7">
        <w:t xml:space="preserve"> with a t</w:t>
      </w:r>
      <w:r w:rsidRPr="00280F56">
        <w:t xml:space="preserve">otal time to measure each </w:t>
      </w:r>
      <w:r>
        <w:t>IMU</w:t>
      </w:r>
      <w:r w:rsidRPr="00280F56">
        <w:t xml:space="preserve"> </w:t>
      </w:r>
      <w:r w:rsidR="00090DA7">
        <w:t xml:space="preserve">of </w:t>
      </w:r>
      <w:r w:rsidRPr="00280F56">
        <w:t>2400 milliseconds. Between each measurement</w:t>
      </w:r>
      <w:r w:rsidR="00D27024">
        <w:t xml:space="preserve">, it took </w:t>
      </w:r>
      <w:proofErr w:type="gramStart"/>
      <w:r w:rsidRPr="00280F56">
        <w:t>71</w:t>
      </w:r>
      <w:proofErr w:type="gramEnd"/>
      <w:r w:rsidRPr="00280F56">
        <w:t xml:space="preserve"> milliseconds (excluding multiplexor switching time) to begin processing the next set of measurements. </w:t>
      </w:r>
      <w:r w:rsidR="00090DA7">
        <w:br/>
      </w:r>
      <w:r w:rsidRPr="00280F56">
        <w:t xml:space="preserve">The robot arm is sampled at </w:t>
      </w:r>
      <w:r>
        <w:t xml:space="preserve">approximately </w:t>
      </w:r>
      <w:r w:rsidRPr="00280F56">
        <w:t xml:space="preserve">6403 readings per second which equates to a time of 0.15625 milliseconds per reading. </w:t>
      </w:r>
    </w:p>
    <w:p w14:paraId="350D29B2" w14:textId="6D9483EF" w:rsidR="00F06A92" w:rsidRPr="00280F56" w:rsidRDefault="00F06A92" w:rsidP="00846FF2">
      <w:pPr>
        <w:pStyle w:val="Heading2"/>
        <w:rPr>
          <w:noProof w:val="0"/>
        </w:rPr>
      </w:pPr>
      <w:bookmarkStart w:id="321" w:name="_Toc147945626"/>
      <w:r w:rsidRPr="00280F56">
        <w:rPr>
          <w:noProof w:val="0"/>
        </w:rPr>
        <w:t>Appendix 2. Calibration results.</w:t>
      </w:r>
      <w:bookmarkEnd w:id="321"/>
    </w:p>
    <w:p w14:paraId="0F669BC1" w14:textId="27D63CC2" w:rsidR="00F06A92" w:rsidRPr="00280F56" w:rsidRDefault="00F06A92" w:rsidP="00452A51">
      <w:pPr>
        <w:pStyle w:val="Caption"/>
      </w:pPr>
      <w:bookmarkStart w:id="322" w:name="_Toc146546634"/>
      <w:bookmarkStart w:id="323" w:name="_Toc146547351"/>
      <w:bookmarkStart w:id="324" w:name="_Toc147945527"/>
      <w:r w:rsidRPr="00280F56">
        <w:t xml:space="preserve">Table </w:t>
      </w:r>
      <w:r w:rsidR="00C5580D">
        <w:fldChar w:fldCharType="begin"/>
      </w:r>
      <w:r w:rsidR="00C5580D">
        <w:instrText xml:space="preserve"> STYLEREF 1 \s </w:instrText>
      </w:r>
      <w:r w:rsidR="00C5580D">
        <w:fldChar w:fldCharType="separate"/>
      </w:r>
      <w:r w:rsidR="00C5580D">
        <w:t>7</w:t>
      </w:r>
      <w:r w:rsidR="00C5580D">
        <w:fldChar w:fldCharType="end"/>
      </w:r>
      <w:r w:rsidR="00C5580D">
        <w:t>.</w:t>
      </w:r>
      <w:r w:rsidR="00C5580D">
        <w:fldChar w:fldCharType="begin"/>
      </w:r>
      <w:r w:rsidR="00C5580D">
        <w:instrText xml:space="preserve"> SEQ Table \* ARABIC \s 1 </w:instrText>
      </w:r>
      <w:r w:rsidR="00C5580D">
        <w:fldChar w:fldCharType="separate"/>
      </w:r>
      <w:r w:rsidR="00C5580D">
        <w:t>2</w:t>
      </w:r>
      <w:r w:rsidR="00C5580D">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322"/>
      <w:bookmarkEnd w:id="323"/>
      <w:bookmarkEnd w:id="324"/>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95E184C" w:rsidR="00F06A92" w:rsidRPr="00280F56" w:rsidRDefault="00F06A92" w:rsidP="00804241">
            <w:pPr>
              <w:rPr>
                <w:sz w:val="16"/>
                <w:szCs w:val="16"/>
              </w:rPr>
            </w:pPr>
            <w:r w:rsidRPr="00280F56">
              <w:rPr>
                <w:sz w:val="16"/>
                <w:szCs w:val="16"/>
              </w:rPr>
              <w:t>Gyro</w:t>
            </w:r>
            <w:r w:rsidR="00061399">
              <w:rPr>
                <w:sz w:val="16"/>
                <w:szCs w:val="16"/>
              </w:rPr>
              <w:t xml:space="preserve"> </w:t>
            </w:r>
            <w:r w:rsidRPr="00280F56">
              <w:rPr>
                <w:sz w:val="16"/>
                <w:szCs w:val="16"/>
              </w:rPr>
              <w:t>X</w:t>
            </w:r>
          </w:p>
        </w:tc>
        <w:tc>
          <w:tcPr>
            <w:tcW w:w="1276" w:type="dxa"/>
          </w:tcPr>
          <w:p w14:paraId="29579E46" w14:textId="2A16A6C8" w:rsidR="00F06A92" w:rsidRPr="00280F56" w:rsidRDefault="00F06A92" w:rsidP="00804241">
            <w:pPr>
              <w:rPr>
                <w:sz w:val="16"/>
                <w:szCs w:val="16"/>
              </w:rPr>
            </w:pPr>
            <w:r w:rsidRPr="00280F56">
              <w:rPr>
                <w:sz w:val="16"/>
                <w:szCs w:val="16"/>
              </w:rPr>
              <w:t>Gyro</w:t>
            </w:r>
            <w:r w:rsidR="00061399">
              <w:rPr>
                <w:sz w:val="16"/>
                <w:szCs w:val="16"/>
              </w:rPr>
              <w:t xml:space="preserve"> </w:t>
            </w:r>
            <w:r w:rsidRPr="00280F56">
              <w:rPr>
                <w:sz w:val="16"/>
                <w:szCs w:val="16"/>
              </w:rPr>
              <w:t>Y</w:t>
            </w:r>
          </w:p>
        </w:tc>
        <w:tc>
          <w:tcPr>
            <w:tcW w:w="1559" w:type="dxa"/>
          </w:tcPr>
          <w:p w14:paraId="215FBE18" w14:textId="7969C819" w:rsidR="00F06A92" w:rsidRPr="00280F56" w:rsidRDefault="00F06A92" w:rsidP="00804241">
            <w:pPr>
              <w:rPr>
                <w:sz w:val="16"/>
                <w:szCs w:val="16"/>
              </w:rPr>
            </w:pPr>
            <w:r w:rsidRPr="00280F56">
              <w:rPr>
                <w:sz w:val="16"/>
                <w:szCs w:val="16"/>
              </w:rPr>
              <w:t>Gyro</w:t>
            </w:r>
            <w:r w:rsidR="00061399">
              <w:rPr>
                <w:sz w:val="16"/>
                <w:szCs w:val="16"/>
              </w:rPr>
              <w:t xml:space="preserve"> </w:t>
            </w:r>
            <w:r w:rsidRPr="00280F56">
              <w:rPr>
                <w:sz w:val="16"/>
                <w:szCs w:val="16"/>
              </w:rPr>
              <w:t>Z</w:t>
            </w:r>
          </w:p>
        </w:tc>
        <w:tc>
          <w:tcPr>
            <w:tcW w:w="1418" w:type="dxa"/>
          </w:tcPr>
          <w:p w14:paraId="710C7050" w14:textId="44E3A169" w:rsidR="00F06A92" w:rsidRPr="00280F56" w:rsidRDefault="00F06A92" w:rsidP="00804241">
            <w:pPr>
              <w:rPr>
                <w:sz w:val="16"/>
                <w:szCs w:val="16"/>
              </w:rPr>
            </w:pPr>
            <w:r w:rsidRPr="00280F56">
              <w:rPr>
                <w:sz w:val="16"/>
                <w:szCs w:val="16"/>
              </w:rPr>
              <w:t>Accel</w:t>
            </w:r>
            <w:r w:rsidR="00061399">
              <w:rPr>
                <w:sz w:val="16"/>
                <w:szCs w:val="16"/>
              </w:rPr>
              <w:t xml:space="preserve"> </w:t>
            </w:r>
            <w:r w:rsidRPr="00280F56">
              <w:rPr>
                <w:sz w:val="16"/>
                <w:szCs w:val="16"/>
              </w:rPr>
              <w:t>X</w:t>
            </w:r>
          </w:p>
        </w:tc>
        <w:tc>
          <w:tcPr>
            <w:tcW w:w="1559" w:type="dxa"/>
          </w:tcPr>
          <w:p w14:paraId="053DA5DA" w14:textId="781779A9" w:rsidR="00F06A92" w:rsidRPr="00280F56" w:rsidRDefault="00F06A92" w:rsidP="00804241">
            <w:pPr>
              <w:rPr>
                <w:sz w:val="16"/>
                <w:szCs w:val="16"/>
              </w:rPr>
            </w:pPr>
            <w:r w:rsidRPr="00280F56">
              <w:rPr>
                <w:sz w:val="16"/>
                <w:szCs w:val="16"/>
              </w:rPr>
              <w:t>Accel</w:t>
            </w:r>
            <w:r w:rsidR="00061399">
              <w:rPr>
                <w:sz w:val="16"/>
                <w:szCs w:val="16"/>
              </w:rPr>
              <w:t xml:space="preserve"> </w:t>
            </w:r>
            <w:r w:rsidRPr="00280F56">
              <w:rPr>
                <w:sz w:val="16"/>
                <w:szCs w:val="16"/>
              </w:rPr>
              <w:t>Y</w:t>
            </w:r>
          </w:p>
        </w:tc>
        <w:tc>
          <w:tcPr>
            <w:tcW w:w="1553" w:type="dxa"/>
          </w:tcPr>
          <w:p w14:paraId="2910482E" w14:textId="07EE167A" w:rsidR="00F06A92" w:rsidRPr="00280F56" w:rsidRDefault="00F06A92" w:rsidP="00804241">
            <w:pPr>
              <w:rPr>
                <w:sz w:val="16"/>
                <w:szCs w:val="16"/>
              </w:rPr>
            </w:pPr>
            <w:r w:rsidRPr="00280F56">
              <w:rPr>
                <w:sz w:val="16"/>
                <w:szCs w:val="16"/>
              </w:rPr>
              <w:t>Accel</w:t>
            </w:r>
            <w:r w:rsidR="00061399">
              <w:rPr>
                <w:sz w:val="16"/>
                <w:szCs w:val="16"/>
              </w:rPr>
              <w:t xml:space="preserve"> </w:t>
            </w:r>
            <w:r w:rsidRPr="00280F56">
              <w:rPr>
                <w:sz w:val="16"/>
                <w:szCs w:val="16"/>
              </w:rPr>
              <w:t>Z</w:t>
            </w:r>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lang w:eastAsia="en-NZ"/>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lang w:eastAsia="en-NZ"/>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1E153058" w:rsidR="00934A2D" w:rsidRPr="00280F56" w:rsidRDefault="00876927" w:rsidP="00452A51">
      <w:pPr>
        <w:pStyle w:val="Caption"/>
      </w:pPr>
      <w:bookmarkStart w:id="325" w:name="_Toc146547352"/>
      <w:bookmarkStart w:id="326" w:name="_Toc147945437"/>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1</w:t>
      </w:r>
      <w:r w:rsidR="00C507D1">
        <w:fldChar w:fldCharType="end"/>
      </w:r>
      <w:r w:rsidRPr="00280F56">
        <w:t xml:space="preserve">  </w:t>
      </w:r>
      <w:r w:rsidR="00C97540">
        <w:t>IMU</w:t>
      </w:r>
      <w:r w:rsidRPr="00280F56">
        <w:t xml:space="preserve"> Calibration graphs for </w:t>
      </w:r>
      <w:r w:rsidR="00DB7715">
        <w:t>central</w:t>
      </w:r>
      <w:r w:rsidRPr="00280F56">
        <w:t xml:space="preserve"> </w:t>
      </w:r>
      <w:r w:rsidR="00C97540">
        <w:t>IMU</w:t>
      </w:r>
      <w:bookmarkEnd w:id="325"/>
      <w:bookmarkEnd w:id="326"/>
      <w:r w:rsidR="00934A2D" w:rsidRPr="00280F56">
        <w:br w:type="page"/>
      </w:r>
    </w:p>
    <w:p w14:paraId="3818EE95" w14:textId="1514C797" w:rsidR="00876927" w:rsidRPr="00280F56" w:rsidRDefault="00876927" w:rsidP="00452A51">
      <w:pPr>
        <w:pStyle w:val="Caption"/>
      </w:pPr>
      <w:r w:rsidRPr="00280F56">
        <w:lastRenderedPageBreak/>
        <w:br/>
      </w:r>
      <w:bookmarkStart w:id="327" w:name="_Toc146547353"/>
      <w:bookmarkStart w:id="328" w:name="_Toc147945438"/>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2</w:t>
      </w:r>
      <w:r w:rsidR="00C507D1">
        <w:fldChar w:fldCharType="end"/>
      </w:r>
      <w:r w:rsidRPr="00280F56">
        <w:t xml:space="preserve">  </w:t>
      </w:r>
      <w:r w:rsidR="00C97540">
        <w:t>IMU</w:t>
      </w:r>
      <w:r w:rsidRPr="00280F56">
        <w:t xml:space="preserve"> Calibration graphs for Front Left </w:t>
      </w:r>
      <w:r w:rsidR="00C97540">
        <w:t>IMU</w:t>
      </w:r>
      <w:r w:rsidRPr="00280F56">
        <w:rPr>
          <w:lang w:eastAsia="en-NZ"/>
        </w:rPr>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rPr>
          <w:lang w:eastAsia="en-NZ"/>
        </w:rPr>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327"/>
      <w:bookmarkEnd w:id="328"/>
    </w:p>
    <w:p w14:paraId="37810645" w14:textId="3F8DBA15" w:rsidR="00876927" w:rsidRPr="00280F56" w:rsidRDefault="00876927" w:rsidP="00876927">
      <w:pPr>
        <w:pStyle w:val="BodyText"/>
      </w:pPr>
      <w:r w:rsidRPr="00280F56">
        <w:rPr>
          <w:noProof/>
          <w:lang w:eastAsia="en-NZ"/>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lang w:eastAsia="en-NZ"/>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12C04EA5" w:rsidR="00876927" w:rsidRPr="00280F56" w:rsidRDefault="00876927" w:rsidP="00452A51">
      <w:pPr>
        <w:pStyle w:val="Caption"/>
      </w:pPr>
      <w:bookmarkStart w:id="329" w:name="_Toc146547354"/>
      <w:bookmarkStart w:id="330" w:name="_Toc147945439"/>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3</w:t>
      </w:r>
      <w:r w:rsidR="00C507D1">
        <w:fldChar w:fldCharType="end"/>
      </w:r>
      <w:r w:rsidRPr="00280F56">
        <w:t xml:space="preserve">  </w:t>
      </w:r>
      <w:r w:rsidR="00C97540">
        <w:t>IMU</w:t>
      </w:r>
      <w:r w:rsidRPr="00280F56">
        <w:t xml:space="preserve"> Calibration graphs for Front Right </w:t>
      </w:r>
      <w:r w:rsidR="00C97540">
        <w:t>IMU</w:t>
      </w:r>
      <w:bookmarkEnd w:id="329"/>
      <w:bookmarkEnd w:id="330"/>
    </w:p>
    <w:p w14:paraId="08930E38" w14:textId="70F34EB6" w:rsidR="00876927" w:rsidRPr="00280F56" w:rsidRDefault="00876927" w:rsidP="00876927">
      <w:pPr>
        <w:pStyle w:val="BodyText"/>
      </w:pPr>
      <w:r w:rsidRPr="00280F56">
        <w:rPr>
          <w:noProof/>
          <w:lang w:eastAsia="en-NZ"/>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lang w:eastAsia="en-NZ"/>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3916299C" w:rsidR="00C911F7" w:rsidRPr="00280F56" w:rsidRDefault="00C911F7" w:rsidP="00452A51">
      <w:pPr>
        <w:pStyle w:val="Caption"/>
      </w:pPr>
      <w:bookmarkStart w:id="331" w:name="_Toc146547355"/>
      <w:bookmarkStart w:id="332" w:name="_Toc147945440"/>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4</w:t>
      </w:r>
      <w:r w:rsidR="00C507D1">
        <w:fldChar w:fldCharType="end"/>
      </w:r>
      <w:r w:rsidRPr="00280F56">
        <w:t xml:space="preserve">  </w:t>
      </w:r>
      <w:r w:rsidR="00C97540">
        <w:t>IMU</w:t>
      </w:r>
      <w:r w:rsidRPr="00280F56">
        <w:t xml:space="preserve"> Calibration graphs for Rear Left </w:t>
      </w:r>
      <w:r w:rsidR="00C97540">
        <w:t>IMU</w:t>
      </w:r>
      <w:bookmarkEnd w:id="331"/>
      <w:bookmarkEnd w:id="332"/>
    </w:p>
    <w:p w14:paraId="45BE4D84" w14:textId="77777777" w:rsidR="00C911F7" w:rsidRPr="00280F56" w:rsidRDefault="00C911F7" w:rsidP="00C911F7">
      <w:pPr>
        <w:pStyle w:val="BodyText"/>
      </w:pPr>
    </w:p>
    <w:p w14:paraId="4409365D" w14:textId="77777777" w:rsidR="00C911F7" w:rsidRPr="00280F56" w:rsidRDefault="00C911F7" w:rsidP="00452A51">
      <w:pPr>
        <w:pStyle w:val="Caption"/>
      </w:pPr>
    </w:p>
    <w:p w14:paraId="70E349EF" w14:textId="77777777" w:rsidR="00C911F7" w:rsidRPr="00280F56" w:rsidRDefault="00C911F7" w:rsidP="00452A51">
      <w:pPr>
        <w:pStyle w:val="Caption"/>
      </w:pPr>
    </w:p>
    <w:p w14:paraId="7C1CDD96" w14:textId="658C8950" w:rsidR="00C911F7" w:rsidRPr="00280F56" w:rsidRDefault="00C911F7" w:rsidP="00452A51">
      <w:pPr>
        <w:pStyle w:val="Caption"/>
      </w:pPr>
      <w:bookmarkStart w:id="333" w:name="_Toc146547356"/>
      <w:r w:rsidRPr="00280F56">
        <w:rPr>
          <w:lang w:eastAsia="en-NZ"/>
        </w:rPr>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rPr>
          <w:lang w:eastAsia="en-NZ"/>
        </w:rPr>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333"/>
    </w:p>
    <w:p w14:paraId="2B99A194" w14:textId="0FA1B26D" w:rsidR="00C911F7" w:rsidRPr="00280F56" w:rsidRDefault="00C911F7" w:rsidP="00452A51">
      <w:pPr>
        <w:pStyle w:val="Caption"/>
      </w:pPr>
      <w:bookmarkStart w:id="334" w:name="_Toc146547357"/>
      <w:bookmarkStart w:id="335" w:name="_Toc147945441"/>
      <w:r w:rsidRPr="00280F56">
        <w:t xml:space="preserve">Figure </w:t>
      </w:r>
      <w:r w:rsidR="00C507D1">
        <w:fldChar w:fldCharType="begin"/>
      </w:r>
      <w:r w:rsidR="00C507D1">
        <w:instrText xml:space="preserve"> STYLEREF 1 \s </w:instrText>
      </w:r>
      <w:r w:rsidR="00C507D1">
        <w:fldChar w:fldCharType="separate"/>
      </w:r>
      <w:r w:rsidR="00C507D1">
        <w:t>7</w:t>
      </w:r>
      <w:r w:rsidR="00C507D1">
        <w:fldChar w:fldCharType="end"/>
      </w:r>
      <w:r w:rsidR="00C507D1">
        <w:t>.</w:t>
      </w:r>
      <w:r w:rsidR="00C507D1">
        <w:fldChar w:fldCharType="begin"/>
      </w:r>
      <w:r w:rsidR="00C507D1">
        <w:instrText xml:space="preserve"> SEQ Figure \* ARABIC \s 1 </w:instrText>
      </w:r>
      <w:r w:rsidR="00C507D1">
        <w:fldChar w:fldCharType="separate"/>
      </w:r>
      <w:r w:rsidR="00C507D1">
        <w:t>5</w:t>
      </w:r>
      <w:r w:rsidR="00C507D1">
        <w:fldChar w:fldCharType="end"/>
      </w:r>
      <w:r w:rsidRPr="00280F56">
        <w:t xml:space="preserve"> </w:t>
      </w:r>
      <w:r w:rsidR="00C97540">
        <w:t>IMU</w:t>
      </w:r>
      <w:r w:rsidRPr="00280F56">
        <w:t xml:space="preserve"> Calibration graphs for Right Rear </w:t>
      </w:r>
      <w:r w:rsidR="00C97540">
        <w:t>IMU</w:t>
      </w:r>
      <w:bookmarkEnd w:id="334"/>
      <w:bookmarkEnd w:id="335"/>
    </w:p>
    <w:p w14:paraId="6486CAFE" w14:textId="77777777" w:rsidR="000A4CEC" w:rsidRPr="00280F56" w:rsidRDefault="000A4CEC" w:rsidP="000A4CEC">
      <w:pPr>
        <w:pStyle w:val="BodyText"/>
      </w:pPr>
    </w:p>
    <w:p w14:paraId="0D62F280" w14:textId="59033A75" w:rsidR="00602F3F" w:rsidRDefault="00602F3F" w:rsidP="00846FF2">
      <w:pPr>
        <w:pStyle w:val="Heading2"/>
        <w:rPr>
          <w:noProof w:val="0"/>
          <w:lang w:eastAsia="zh-CN"/>
        </w:rPr>
      </w:pPr>
      <w:bookmarkStart w:id="336" w:name="_Toc147945627"/>
      <w:r>
        <w:rPr>
          <w:noProof w:val="0"/>
          <w:lang w:eastAsia="zh-CN"/>
        </w:rPr>
        <w:t>Appendix 3. Equipment Specifications.</w:t>
      </w:r>
      <w:bookmarkEnd w:id="336"/>
    </w:p>
    <w:p w14:paraId="61FD5FFF" w14:textId="7502383A" w:rsidR="00602F3F" w:rsidRDefault="00602F3F" w:rsidP="00602F3F">
      <w:pPr>
        <w:pStyle w:val="BodyText"/>
      </w:pPr>
      <w:r>
        <w:t>The Raspberry Pi computer selected to capture IMU data is a Raspberry Pi 4b with 4Gb of RAM</w:t>
      </w:r>
      <w:r w:rsidRPr="00280F56">
        <w:t xml:space="preserve"> </w:t>
      </w:r>
      <w:r w:rsidRPr="00280F56">
        <w:fldChar w:fldCharType="begin" w:fldLock="1"/>
      </w:r>
      <w:r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Pr="00280F56">
        <w:fldChar w:fldCharType="separate"/>
      </w:r>
      <w:r w:rsidRPr="00280F56">
        <w:rPr>
          <w:noProof/>
        </w:rPr>
        <w:t>(Raspberry, n.d.)</w:t>
      </w:r>
      <w:r w:rsidRPr="00280F56">
        <w:fldChar w:fldCharType="end"/>
      </w:r>
      <w:r w:rsidRPr="00280F56">
        <w:t xml:space="preserve"> using Raspbian version 11 (Bullseye) operating system, running on a generic 16Gb MicroSD card, using the ext4 filesystem (mounted with no atime).</w:t>
      </w:r>
      <w:r>
        <w:t xml:space="preserve"> </w:t>
      </w:r>
      <w:r>
        <w:br/>
      </w:r>
      <w:r w:rsidRPr="00280F56">
        <w:t>Python 3.9.2 is used for data capture</w:t>
      </w:r>
      <w:r>
        <w:t xml:space="preserve"> on the Raspberry Pi. </w:t>
      </w:r>
      <w:r w:rsidRPr="00280F56">
        <w:t>Additional python modules to be installed are sparkfun_qwiic</w:t>
      </w:r>
      <w:r>
        <w:t xml:space="preserve"> (i</w:t>
      </w:r>
      <w:r w:rsidRPr="007B30B5">
        <w:rPr>
          <w:vertAlign w:val="superscript"/>
        </w:rPr>
        <w:t>2</w:t>
      </w:r>
      <w:r>
        <w:t>c support)</w:t>
      </w:r>
      <w:r w:rsidRPr="00280F56">
        <w:t>, sparkfun-qwiic-tca9548a (to drive the multiplexer), board (to simplify addressing)</w:t>
      </w:r>
      <w:r>
        <w:t xml:space="preserve"> and</w:t>
      </w:r>
      <w:r w:rsidRPr="00280F56">
        <w:t xml:space="preserve"> adafruit-circuitpython-icm20x (to communicate with the ICM-20948 IMUs).</w:t>
      </w:r>
      <w:r>
        <w:t xml:space="preserve"> </w:t>
      </w:r>
      <w:r w:rsidRPr="00280F56">
        <w:t>Finally</w:t>
      </w:r>
      <w:r>
        <w:t>,</w:t>
      </w:r>
      <w:r w:rsidRPr="00280F56">
        <w:t xml:space="preserve"> </w:t>
      </w:r>
      <w:r w:rsidR="00061399">
        <w:t>S</w:t>
      </w:r>
      <w:r w:rsidRPr="00280F56">
        <w:t>ci</w:t>
      </w:r>
      <w:r w:rsidR="00061399">
        <w:t>P</w:t>
      </w:r>
      <w:r w:rsidRPr="00280F56">
        <w:t>y (apt install python3-scipiy)</w:t>
      </w:r>
      <w:r w:rsidR="00061399">
        <w:t>, N</w:t>
      </w:r>
      <w:r w:rsidRPr="00280F56">
        <w:t>um</w:t>
      </w:r>
      <w:r w:rsidR="00061399">
        <w:t>P</w:t>
      </w:r>
      <w:r w:rsidRPr="00280F56">
        <w:t xml:space="preserve">y and </w:t>
      </w:r>
      <w:r w:rsidR="00061399">
        <w:t>M</w:t>
      </w:r>
      <w:r w:rsidRPr="00280F56">
        <w:t xml:space="preserve">atplotlib pip libraries </w:t>
      </w:r>
      <w:r>
        <w:t xml:space="preserve">are </w:t>
      </w:r>
      <w:r w:rsidRPr="00280F56">
        <w:t xml:space="preserve">installed </w:t>
      </w:r>
      <w:r>
        <w:t>as these are used in the calibration script. The maximum I</w:t>
      </w:r>
      <w:r w:rsidRPr="007D5164">
        <w:rPr>
          <w:vertAlign w:val="superscript"/>
        </w:rPr>
        <w:t>2</w:t>
      </w:r>
      <w:r>
        <w:t xml:space="preserve">C sampling rate of 1Mbs is selected. </w:t>
      </w:r>
      <w:r>
        <w:br/>
      </w:r>
      <w:r>
        <w:br/>
        <w:t xml:space="preserve">All IMUs are comprised of </w:t>
      </w:r>
      <w:r w:rsidRPr="00280F56">
        <w:t xml:space="preserve">Sparkfun </w:t>
      </w:r>
      <w:r>
        <w:t>IMU</w:t>
      </w:r>
      <w:r w:rsidRPr="00280F56">
        <w:t xml:space="preserve">-20948 </w:t>
      </w:r>
      <w:r>
        <w:t xml:space="preserve">chipsets </w:t>
      </w:r>
      <w:r w:rsidRPr="00280F56">
        <w:fldChar w:fldCharType="begin" w:fldLock="1"/>
      </w:r>
      <w:r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Pr="00280F56">
        <w:fldChar w:fldCharType="separate"/>
      </w:r>
      <w:r w:rsidRPr="00280F56">
        <w:rPr>
          <w:noProof/>
        </w:rPr>
        <w:t>(Sparkfun, n.d.)</w:t>
      </w:r>
      <w:r w:rsidRPr="00280F56">
        <w:fldChar w:fldCharType="end"/>
      </w:r>
      <w:r>
        <w:t xml:space="preserve">. </w:t>
      </w:r>
      <w:r w:rsidRPr="00280F56">
        <w:t xml:space="preserve">The gyroscope is set to a range of </w:t>
      </w:r>
      <w:r>
        <w:rPr>
          <w:rFonts w:cs="Calibri"/>
        </w:rPr>
        <w:t>±</w:t>
      </w:r>
      <w:r w:rsidRPr="00280F56">
        <w:t>250rps</w:t>
      </w:r>
      <w:r>
        <w:t xml:space="preserve">, </w:t>
      </w:r>
      <w:r w:rsidRPr="00280F56">
        <w:t xml:space="preserve">the accelerometer is set to a range of </w:t>
      </w:r>
      <w:r>
        <w:rPr>
          <w:rFonts w:cs="Calibri"/>
        </w:rPr>
        <w:t>±</w:t>
      </w:r>
      <w:r w:rsidRPr="00280F56">
        <w:t>2g</w:t>
      </w:r>
      <w:r>
        <w:t xml:space="preserve">, and the magnetometer has a fixed range of </w:t>
      </w:r>
      <w:r>
        <w:rPr>
          <w:rFonts w:cs="Calibri"/>
        </w:rPr>
        <w:t>±</w:t>
      </w:r>
      <w:r>
        <w:t>4900</w:t>
      </w:r>
      <w:r>
        <w:rPr>
          <w:rFonts w:cs="Calibri"/>
        </w:rPr>
        <w:t>µ</w:t>
      </w:r>
      <w:r>
        <w:t xml:space="preserve">T. </w:t>
      </w:r>
    </w:p>
    <w:p w14:paraId="6F44AA56" w14:textId="49696910" w:rsidR="00602F3F" w:rsidRDefault="00602F3F" w:rsidP="00602F3F">
      <w:pPr>
        <w:pStyle w:val="BodyText"/>
      </w:pPr>
      <w:r>
        <w:t>A Sparkfun TCM9548A I</w:t>
      </w:r>
      <w:r w:rsidRPr="001D49DA">
        <w:rPr>
          <w:vertAlign w:val="superscript"/>
        </w:rPr>
        <w:t>2</w:t>
      </w:r>
      <w:r>
        <w:t>C multiplexor (required as ICM-20948 IMUs only have two configurable I</w:t>
      </w:r>
      <w:r w:rsidRPr="001D49DA">
        <w:rPr>
          <w:vertAlign w:val="superscript"/>
        </w:rPr>
        <w:t>2</w:t>
      </w:r>
      <w:r>
        <w:t>C addresses) connects all IMUs to the Raspberry Pi’s I</w:t>
      </w:r>
      <w:r w:rsidRPr="008320F1">
        <w:rPr>
          <w:vertAlign w:val="superscript"/>
        </w:rPr>
        <w:t>2</w:t>
      </w:r>
      <w:r>
        <w:t>C bus on the default I</w:t>
      </w:r>
      <w:r w:rsidRPr="00607AE2">
        <w:rPr>
          <w:vertAlign w:val="superscript"/>
        </w:rPr>
        <w:t>2</w:t>
      </w:r>
      <w:r>
        <w:t>C pins of GPIO2 and 3. Ports 0,3,4,5 and 7 are used.</w:t>
      </w:r>
      <w:r>
        <w:br/>
      </w:r>
      <w:r>
        <w:br/>
        <w:t>To power the equipment, a 65W, 30Ah USB battery pack is used to power the Raspberry Pi, which powers the sensors and multiplexor.</w:t>
      </w:r>
      <w:r>
        <w:br/>
      </w:r>
      <w:r>
        <w:br/>
        <w:t xml:space="preserve">A Universal Robotics UR5 robotic arm provides the “ground truth” of correct angles that is used to </w:t>
      </w:r>
      <w:r>
        <w:lastRenderedPageBreak/>
        <w:t>verify the filter and neural network results. Position status is obtained over TCP/IP calls using a Python ut_rtde module running under an Ubuntu Windows Services for Linux container on a laptop.</w:t>
      </w:r>
    </w:p>
    <w:p w14:paraId="302FB1C0" w14:textId="768BBC51" w:rsidR="00602F3F" w:rsidRDefault="00602F3F" w:rsidP="00602F3F">
      <w:pPr>
        <w:pStyle w:val="BodyText"/>
      </w:pPr>
      <w:r w:rsidRPr="00841042">
        <w:t xml:space="preserve">The </w:t>
      </w:r>
      <w:r w:rsidR="0053122D" w:rsidRPr="00841042">
        <w:t>laptop</w:t>
      </w:r>
      <w:r w:rsidRPr="00841042">
        <w:t xml:space="preserve"> used </w:t>
      </w:r>
      <w:r>
        <w:t xml:space="preserve">is </w:t>
      </w:r>
      <w:r w:rsidRPr="00841042">
        <w:t xml:space="preserve">an HP Elitebook 850 G8 laptop with 16 Gb of RAM and an i7-1165G7 Quad-core CPU running at 2.8GHz. The operating system </w:t>
      </w:r>
      <w:r>
        <w:t>installed is</w:t>
      </w:r>
      <w:r w:rsidRPr="00841042">
        <w:t xml:space="preserve"> Windows 10 Pro 22H2, build 10945.3448</w:t>
      </w:r>
      <w:r>
        <w:t>,</w:t>
      </w:r>
      <w:r w:rsidRPr="00841042">
        <w:t xml:space="preserve"> running the Windows Experience Feature Pack </w:t>
      </w:r>
      <w:r>
        <w:t xml:space="preserve">version </w:t>
      </w:r>
      <w:r w:rsidRPr="00841042">
        <w:t>1000.19044.1000.0.</w:t>
      </w:r>
      <w:r>
        <w:t xml:space="preserve"> </w:t>
      </w:r>
      <w:r w:rsidRPr="00841042">
        <w:t xml:space="preserve">There was some difficulty in installing the ut_rtde robot arm software for Python (wheel dependency issues) on the laptop so an Ubuntu Services for Linux container was run on the Laptop and this container was used to </w:t>
      </w:r>
      <w:r>
        <w:t xml:space="preserve">launch </w:t>
      </w:r>
      <w:r w:rsidRPr="00841042">
        <w:t>the GetRobotData.py program (Appendix 1) which connects to the robot arm via TCP/IP</w:t>
      </w:r>
      <w:r>
        <w:t xml:space="preserve"> and polls the robot arm for position information</w:t>
      </w:r>
      <w:r w:rsidRPr="00841042">
        <w:t>.</w:t>
      </w:r>
      <w:r>
        <w:t xml:space="preserve"> The laptop connects to the Raspberry Pi via ssh to provide an interface to run the imudata.py script.</w:t>
      </w:r>
      <w:r w:rsidRPr="00841042">
        <w:br/>
      </w:r>
      <w:r>
        <w:br/>
        <w:t>To process the IMU data, MATLAB</w:t>
      </w:r>
      <w:r w:rsidRPr="00280F56">
        <w:t xml:space="preserve"> 2023a </w:t>
      </w:r>
      <w:r>
        <w:t>(</w:t>
      </w:r>
      <w:r w:rsidRPr="00280F56">
        <w:t>64bit build 9.14.0.2206163)</w:t>
      </w:r>
      <w:r>
        <w:t xml:space="preserve"> </w:t>
      </w:r>
      <w:r w:rsidRPr="00280F56">
        <w:t xml:space="preserve">is implemented on an HP Z230 workstation (quad-core Xeon E3-1270v3@3.50GHz CPU with 32Gb of DDR3 RAM and 1Tb Samsung 860QV0 SSD) running Windows 10 Pro 22H2 for data </w:t>
      </w:r>
      <w:r>
        <w:t xml:space="preserve">processing and </w:t>
      </w:r>
      <w:r w:rsidRPr="00280F56">
        <w:t>analy</w:t>
      </w:r>
      <w:r>
        <w:t>s</w:t>
      </w:r>
      <w:r w:rsidRPr="00280F56">
        <w:t>is.</w:t>
      </w:r>
    </w:p>
    <w:p w14:paraId="4F925B77" w14:textId="513C6767" w:rsidR="00602F3F" w:rsidRDefault="00602F3F" w:rsidP="00602F3F">
      <w:pPr>
        <w:pStyle w:val="BodyText"/>
      </w:pPr>
      <w:r w:rsidRPr="00280F56">
        <w:t xml:space="preserve">The Madgwick filter selected is the freely available </w:t>
      </w:r>
      <w:r>
        <w:t>MATLAB</w:t>
      </w:r>
      <w:r w:rsidRPr="00280F56">
        <w:t xml:space="preserve"> implementation provided by the author of the filter. The “Initial release” version of this code was used (dated 28/09/2011). </w:t>
      </w:r>
      <w:r w:rsidRPr="00280F56">
        <w:fldChar w:fldCharType="begin" w:fldLock="1"/>
      </w:r>
      <w:r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Pr="00280F56">
        <w:fldChar w:fldCharType="separate"/>
      </w:r>
      <w:r w:rsidRPr="00280F56">
        <w:rPr>
          <w:noProof/>
        </w:rPr>
        <w:t>(Madgwick, 2009)</w:t>
      </w:r>
      <w:r w:rsidRPr="00280F56">
        <w:fldChar w:fldCharType="end"/>
      </w:r>
      <w:r>
        <w:t xml:space="preserve">. An initial Beta gain (ratio of accelerometer to gyro data used) is set to the recommended value of 0.5. </w:t>
      </w:r>
      <w:r w:rsidRPr="00280F56">
        <w:t>The accelerometer values are normalised to the gyroscope values</w:t>
      </w:r>
      <w:r>
        <w:t xml:space="preserve"> internally within the algorithm</w:t>
      </w:r>
      <w:r w:rsidRPr="00280F56">
        <w:t xml:space="preserve">. </w:t>
      </w:r>
      <w:r w:rsidR="005372B1">
        <w:t>There are separate methods within the code. The first, UpdateIMU, is used for accelerometer and gyroscope data only, and the second, Update, also adds support for magnetometer data. MATLAB wrapper scripts were created to call these functions.</w:t>
      </w:r>
      <w:r>
        <w:br/>
      </w:r>
      <w:r>
        <w:br/>
        <w:t xml:space="preserve">The Kalman filter selected is either the MATLAB-based “imufilter” or the “ahrsfilter” (used with magnetometer readings) </w:t>
      </w:r>
      <w:r w:rsidRPr="00280F56">
        <w:t>with default settings unless specified otherwise.</w:t>
      </w:r>
      <w:r w:rsidR="005372B1">
        <w:t xml:space="preserve"> MATLAB wrapper scripts were created to call either function as appropriate.</w:t>
      </w:r>
    </w:p>
    <w:p w14:paraId="602D6F2B" w14:textId="4DCB07F0" w:rsidR="00EF46C6" w:rsidRDefault="00EF46C6">
      <w:pPr>
        <w:rPr>
          <w:rFonts w:ascii="Calibri" w:hAnsi="Calibri"/>
        </w:rPr>
      </w:pPr>
      <w:r>
        <w:br w:type="page"/>
      </w:r>
    </w:p>
    <w:p w14:paraId="56906CCD" w14:textId="16975081" w:rsidR="000A4CEC" w:rsidRPr="00280F56" w:rsidRDefault="008B2899" w:rsidP="00846FF2">
      <w:pPr>
        <w:pStyle w:val="Heading2"/>
        <w:rPr>
          <w:noProof w:val="0"/>
          <w:lang w:eastAsia="zh-CN"/>
        </w:rPr>
      </w:pPr>
      <w:bookmarkStart w:id="337" w:name="_Toc147945628"/>
      <w:r w:rsidRPr="00280F56">
        <w:rPr>
          <w:noProof w:val="0"/>
        </w:rPr>
        <w:lastRenderedPageBreak/>
        <w:t xml:space="preserve">Appendix </w:t>
      </w:r>
      <w:r w:rsidR="00E467C5">
        <w:rPr>
          <w:noProof w:val="0"/>
        </w:rPr>
        <w:t>4</w:t>
      </w:r>
      <w:r w:rsidR="00C97540">
        <w:rPr>
          <w:noProof w:val="0"/>
        </w:rPr>
        <w:t>.</w:t>
      </w:r>
      <w:r w:rsidRPr="00280F56">
        <w:rPr>
          <w:noProof w:val="0"/>
        </w:rPr>
        <w:t xml:space="preserve"> </w:t>
      </w:r>
      <w:r w:rsidR="00C97540">
        <w:rPr>
          <w:noProof w:val="0"/>
        </w:rPr>
        <w:t>IMU</w:t>
      </w:r>
      <w:r w:rsidR="000A4CEC" w:rsidRPr="00280F56">
        <w:rPr>
          <w:noProof w:val="0"/>
        </w:rPr>
        <w:t xml:space="preserve">-29048 </w:t>
      </w:r>
      <w:r w:rsidR="00C97540">
        <w:rPr>
          <w:noProof w:val="0"/>
        </w:rPr>
        <w:t>IMU</w:t>
      </w:r>
      <w:r w:rsidR="00602F3F">
        <w:rPr>
          <w:noProof w:val="0"/>
        </w:rPr>
        <w:t xml:space="preserve"> specifications</w:t>
      </w:r>
      <w:bookmarkEnd w:id="337"/>
    </w:p>
    <w:tbl>
      <w:tblPr>
        <w:tblW w:w="10122" w:type="dxa"/>
        <w:tblCellMar>
          <w:top w:w="15" w:type="dxa"/>
          <w:left w:w="15" w:type="dxa"/>
          <w:bottom w:w="15" w:type="dxa"/>
          <w:right w:w="15" w:type="dxa"/>
        </w:tblCellMar>
        <w:tblLook w:val="04A0" w:firstRow="1" w:lastRow="0" w:firstColumn="1" w:lastColumn="0" w:noHBand="0" w:noVBand="1"/>
      </w:tblPr>
      <w:tblGrid>
        <w:gridCol w:w="3927"/>
        <w:gridCol w:w="6195"/>
      </w:tblGrid>
      <w:tr w:rsidR="000A4CEC" w:rsidRPr="00280F56" w14:paraId="2A806CC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E467C5" w:rsidRDefault="000A4CEC" w:rsidP="00E467C5">
            <w:pPr>
              <w:rPr>
                <w:rFonts w:ascii="Times New Roman" w:hAnsi="Times New Roman"/>
                <w:sz w:val="20"/>
                <w:szCs w:val="20"/>
              </w:rPr>
            </w:pPr>
            <w:r w:rsidRPr="00E467C5">
              <w:rPr>
                <w:sz w:val="20"/>
                <w:szCs w:val="20"/>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E467C5" w:rsidRDefault="000A4CEC" w:rsidP="00E467C5">
            <w:pPr>
              <w:rPr>
                <w:sz w:val="20"/>
                <w:szCs w:val="20"/>
              </w:rPr>
            </w:pPr>
            <w:r w:rsidRPr="00E467C5">
              <w:rPr>
                <w:sz w:val="20"/>
                <w:szCs w:val="20"/>
              </w:rPr>
              <w:t>I2C</w:t>
            </w:r>
          </w:p>
          <w:p w14:paraId="4DE021E0" w14:textId="77777777" w:rsidR="000A4CEC" w:rsidRPr="00E467C5" w:rsidRDefault="000A4CEC" w:rsidP="00E467C5">
            <w:pPr>
              <w:rPr>
                <w:sz w:val="20"/>
                <w:szCs w:val="20"/>
              </w:rPr>
            </w:pPr>
            <w:r w:rsidRPr="00E467C5">
              <w:rPr>
                <w:sz w:val="20"/>
                <w:szCs w:val="20"/>
              </w:rPr>
              <w:t>SPI</w:t>
            </w:r>
          </w:p>
        </w:tc>
      </w:tr>
      <w:tr w:rsidR="000A4CEC" w:rsidRPr="00280F56" w14:paraId="3E9E590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E467C5" w:rsidRDefault="000A4CEC" w:rsidP="00E467C5">
            <w:pPr>
              <w:rPr>
                <w:sz w:val="20"/>
                <w:szCs w:val="20"/>
              </w:rPr>
            </w:pPr>
            <w:r w:rsidRPr="00E467C5">
              <w:rPr>
                <w:sz w:val="20"/>
                <w:szCs w:val="20"/>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E467C5" w:rsidRDefault="000A4CEC" w:rsidP="00E467C5">
            <w:pPr>
              <w:rPr>
                <w:sz w:val="20"/>
                <w:szCs w:val="20"/>
              </w:rPr>
            </w:pPr>
            <w:r w:rsidRPr="00E467C5">
              <w:rPr>
                <w:sz w:val="20"/>
                <w:szCs w:val="20"/>
              </w:rPr>
              <w:t>1.71 to 3.6</w:t>
            </w:r>
          </w:p>
        </w:tc>
      </w:tr>
      <w:tr w:rsidR="000A4CEC" w:rsidRPr="00280F56" w14:paraId="738EAF0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E467C5" w:rsidRDefault="000A4CEC" w:rsidP="00E467C5">
            <w:pPr>
              <w:rPr>
                <w:sz w:val="20"/>
                <w:szCs w:val="20"/>
              </w:rPr>
            </w:pPr>
            <w:r w:rsidRPr="00E467C5">
              <w:rPr>
                <w:sz w:val="20"/>
                <w:szCs w:val="20"/>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E467C5" w:rsidRDefault="000A4CEC" w:rsidP="00E467C5">
            <w:pPr>
              <w:rPr>
                <w:sz w:val="20"/>
                <w:szCs w:val="20"/>
              </w:rPr>
            </w:pPr>
            <w:r w:rsidRPr="00E467C5">
              <w:rPr>
                <w:sz w:val="20"/>
                <w:szCs w:val="20"/>
              </w:rPr>
              <w:t>1.71 to 3.6</w:t>
            </w:r>
          </w:p>
        </w:tc>
      </w:tr>
      <w:tr w:rsidR="000A4CEC" w:rsidRPr="00280F56" w14:paraId="1AB17868"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E467C5" w:rsidRDefault="000A4CEC" w:rsidP="00E467C5">
            <w:pPr>
              <w:rPr>
                <w:sz w:val="20"/>
                <w:szCs w:val="20"/>
              </w:rPr>
            </w:pPr>
            <w:r w:rsidRPr="00E467C5">
              <w:rPr>
                <w:sz w:val="20"/>
                <w:szCs w:val="20"/>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E467C5" w:rsidRDefault="000A4CEC" w:rsidP="00E467C5">
            <w:pPr>
              <w:rPr>
                <w:sz w:val="20"/>
                <w:szCs w:val="20"/>
              </w:rPr>
            </w:pPr>
            <w:r w:rsidRPr="00E467C5">
              <w:rPr>
                <w:sz w:val="20"/>
                <w:szCs w:val="20"/>
              </w:rPr>
              <w:t>±250/500/1000/2000</w:t>
            </w:r>
          </w:p>
        </w:tc>
      </w:tr>
      <w:tr w:rsidR="000A4CEC" w:rsidRPr="00280F56" w14:paraId="596148F1"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E467C5" w:rsidRDefault="000A4CEC" w:rsidP="00E467C5">
            <w:pPr>
              <w:rPr>
                <w:sz w:val="20"/>
                <w:szCs w:val="20"/>
              </w:rPr>
            </w:pPr>
            <w:r w:rsidRPr="00E467C5">
              <w:rPr>
                <w:sz w:val="20"/>
                <w:szCs w:val="20"/>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E467C5" w:rsidRDefault="000A4CEC" w:rsidP="00E467C5">
            <w:pPr>
              <w:rPr>
                <w:sz w:val="20"/>
                <w:szCs w:val="20"/>
              </w:rPr>
            </w:pPr>
            <w:r w:rsidRPr="00E467C5">
              <w:rPr>
                <w:sz w:val="20"/>
                <w:szCs w:val="20"/>
              </w:rPr>
              <w:t>±1.5%</w:t>
            </w:r>
          </w:p>
        </w:tc>
      </w:tr>
      <w:tr w:rsidR="000A4CEC" w:rsidRPr="00280F56" w14:paraId="5ADC6B99"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E467C5" w:rsidRDefault="000A4CEC" w:rsidP="00E467C5">
            <w:pPr>
              <w:rPr>
                <w:sz w:val="20"/>
                <w:szCs w:val="20"/>
              </w:rPr>
            </w:pPr>
            <w:r w:rsidRPr="00E467C5">
              <w:rPr>
                <w:sz w:val="20"/>
                <w:szCs w:val="20"/>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E467C5" w:rsidRDefault="000A4CEC" w:rsidP="00E467C5">
            <w:pPr>
              <w:rPr>
                <w:sz w:val="20"/>
                <w:szCs w:val="20"/>
              </w:rPr>
            </w:pPr>
            <w:r w:rsidRPr="00E467C5">
              <w:rPr>
                <w:sz w:val="20"/>
                <w:szCs w:val="20"/>
              </w:rPr>
              <w:t>0.015dps/√Hz</w:t>
            </w:r>
          </w:p>
        </w:tc>
      </w:tr>
      <w:tr w:rsidR="000A4CEC" w:rsidRPr="00280F56" w14:paraId="299FDC6B"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E467C5" w:rsidRDefault="000A4CEC" w:rsidP="00E467C5">
            <w:pPr>
              <w:rPr>
                <w:sz w:val="20"/>
                <w:szCs w:val="20"/>
              </w:rPr>
            </w:pPr>
            <w:r w:rsidRPr="00E467C5">
              <w:rPr>
                <w:sz w:val="20"/>
                <w:szCs w:val="20"/>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E467C5" w:rsidRDefault="000A4CEC" w:rsidP="00E467C5">
            <w:pPr>
              <w:rPr>
                <w:sz w:val="20"/>
                <w:szCs w:val="20"/>
              </w:rPr>
            </w:pPr>
            <w:r w:rsidRPr="00E467C5">
              <w:rPr>
                <w:sz w:val="20"/>
                <w:szCs w:val="20"/>
              </w:rPr>
              <w:t>±2/4/8/16</w:t>
            </w:r>
          </w:p>
        </w:tc>
      </w:tr>
      <w:tr w:rsidR="000A4CEC" w:rsidRPr="00280F56" w14:paraId="28D86E8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E467C5" w:rsidRDefault="000A4CEC" w:rsidP="00E467C5">
            <w:pPr>
              <w:rPr>
                <w:sz w:val="20"/>
                <w:szCs w:val="20"/>
              </w:rPr>
            </w:pPr>
            <w:r w:rsidRPr="00E467C5">
              <w:rPr>
                <w:sz w:val="20"/>
                <w:szCs w:val="20"/>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E467C5" w:rsidRDefault="000A4CEC" w:rsidP="00E467C5">
            <w:pPr>
              <w:rPr>
                <w:sz w:val="20"/>
                <w:szCs w:val="20"/>
              </w:rPr>
            </w:pPr>
            <w:r w:rsidRPr="00E467C5">
              <w:rPr>
                <w:sz w:val="20"/>
                <w:szCs w:val="20"/>
              </w:rPr>
              <w:t>±0.5%</w:t>
            </w:r>
          </w:p>
        </w:tc>
      </w:tr>
      <w:tr w:rsidR="000A4CEC" w:rsidRPr="00280F56" w14:paraId="14C70EBA"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E467C5" w:rsidRDefault="000A4CEC" w:rsidP="00E467C5">
            <w:pPr>
              <w:rPr>
                <w:sz w:val="20"/>
                <w:szCs w:val="20"/>
              </w:rPr>
            </w:pPr>
            <w:r w:rsidRPr="00E467C5">
              <w:rPr>
                <w:sz w:val="20"/>
                <w:szCs w:val="20"/>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E467C5" w:rsidRDefault="000A4CEC" w:rsidP="00E467C5">
            <w:pPr>
              <w:rPr>
                <w:sz w:val="20"/>
                <w:szCs w:val="20"/>
              </w:rPr>
            </w:pPr>
            <w:r w:rsidRPr="00E467C5">
              <w:rPr>
                <w:sz w:val="20"/>
                <w:szCs w:val="20"/>
              </w:rPr>
              <w:t>230μg/√Hz</w:t>
            </w:r>
          </w:p>
        </w:tc>
      </w:tr>
      <w:tr w:rsidR="000A4CEC" w:rsidRPr="00280F56" w14:paraId="4AED7BBC"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E467C5" w:rsidRDefault="000A4CEC" w:rsidP="00E467C5">
            <w:pPr>
              <w:rPr>
                <w:sz w:val="20"/>
                <w:szCs w:val="20"/>
              </w:rPr>
            </w:pPr>
            <w:r w:rsidRPr="00E467C5">
              <w:rPr>
                <w:sz w:val="20"/>
                <w:szCs w:val="20"/>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E467C5" w:rsidRDefault="000A4CEC" w:rsidP="00E467C5">
            <w:pPr>
              <w:rPr>
                <w:sz w:val="20"/>
                <w:szCs w:val="20"/>
              </w:rPr>
            </w:pPr>
            <w:r w:rsidRPr="00E467C5">
              <w:rPr>
                <w:sz w:val="20"/>
                <w:szCs w:val="20"/>
              </w:rPr>
              <w:t>±4900μT</w:t>
            </w:r>
          </w:p>
        </w:tc>
      </w:tr>
      <w:tr w:rsidR="000A4CEC" w:rsidRPr="00280F56" w14:paraId="3348397D"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E467C5" w:rsidRDefault="000A4CEC" w:rsidP="00E467C5">
            <w:pPr>
              <w:rPr>
                <w:sz w:val="20"/>
                <w:szCs w:val="20"/>
              </w:rPr>
            </w:pPr>
            <w:r w:rsidRPr="00E467C5">
              <w:rPr>
                <w:sz w:val="20"/>
                <w:szCs w:val="20"/>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E467C5" w:rsidRDefault="000A4CEC" w:rsidP="00E467C5">
            <w:pPr>
              <w:rPr>
                <w:sz w:val="20"/>
                <w:szCs w:val="20"/>
              </w:rPr>
            </w:pPr>
          </w:p>
        </w:tc>
      </w:tr>
      <w:tr w:rsidR="000A4CEC" w:rsidRPr="00280F56" w14:paraId="3C6871B6" w14:textId="77777777" w:rsidTr="00602F3F">
        <w:tc>
          <w:tcPr>
            <w:tcW w:w="3927"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E467C5" w:rsidRDefault="000A4CEC" w:rsidP="00E467C5">
            <w:pPr>
              <w:rPr>
                <w:sz w:val="20"/>
                <w:szCs w:val="20"/>
              </w:rPr>
            </w:pPr>
            <w:r w:rsidRPr="00E467C5">
              <w:rPr>
                <w:sz w:val="20"/>
                <w:szCs w:val="20"/>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E467C5" w:rsidRDefault="000A4CEC" w:rsidP="00E467C5">
            <w:pPr>
              <w:rPr>
                <w:sz w:val="20"/>
                <w:szCs w:val="20"/>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338" w:name="_Toc147945629"/>
      <w:r w:rsidRPr="00280F56">
        <w:lastRenderedPageBreak/>
        <w:t xml:space="preserve">Chapter </w:t>
      </w:r>
      <w:r w:rsidR="00934A2D" w:rsidRPr="00280F56">
        <w:t>8</w:t>
      </w:r>
      <w:r w:rsidR="005275F2">
        <w:t xml:space="preserve">. </w:t>
      </w:r>
      <w:r w:rsidR="00BE0D55" w:rsidRPr="00280F56">
        <w:t>References</w:t>
      </w:r>
      <w:bookmarkEnd w:id="338"/>
    </w:p>
    <w:p w14:paraId="5199AD89" w14:textId="7F2105DB" w:rsidR="00452A51" w:rsidRPr="00452A51" w:rsidRDefault="005275F2" w:rsidP="00452A51">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452A51" w:rsidRPr="00452A51">
        <w:rPr>
          <w:rFonts w:ascii="Calibri" w:hAnsi="Calibri" w:cs="Calibri"/>
          <w:noProof/>
        </w:rPr>
        <w:t xml:space="preserve">Ab Wahab, M. N., Nefti-Meziani, S., &amp; Atyabi, A. (2015). A comprehensive review of swarm optimization algorithms. </w:t>
      </w:r>
      <w:r w:rsidR="00452A51" w:rsidRPr="00452A51">
        <w:rPr>
          <w:rFonts w:ascii="Calibri" w:hAnsi="Calibri" w:cs="Calibri"/>
          <w:i/>
          <w:iCs/>
          <w:noProof/>
        </w:rPr>
        <w:t>PLoS ONE</w:t>
      </w:r>
      <w:r w:rsidR="00452A51" w:rsidRPr="00452A51">
        <w:rPr>
          <w:rFonts w:ascii="Calibri" w:hAnsi="Calibri" w:cs="Calibri"/>
          <w:noProof/>
        </w:rPr>
        <w:t xml:space="preserve">, </w:t>
      </w:r>
      <w:r w:rsidR="00452A51" w:rsidRPr="00452A51">
        <w:rPr>
          <w:rFonts w:ascii="Calibri" w:hAnsi="Calibri" w:cs="Calibri"/>
          <w:i/>
          <w:iCs/>
          <w:noProof/>
        </w:rPr>
        <w:t>10</w:t>
      </w:r>
      <w:r w:rsidR="00452A51" w:rsidRPr="00452A51">
        <w:rPr>
          <w:rFonts w:ascii="Calibri" w:hAnsi="Calibri" w:cs="Calibri"/>
          <w:noProof/>
        </w:rPr>
        <w:t>(5). https://doi.org/10.1371/JOURNAL.PONE.0122827</w:t>
      </w:r>
    </w:p>
    <w:p w14:paraId="0FA347CD"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Adafruit. (2022). </w:t>
      </w:r>
      <w:r w:rsidRPr="00452A51">
        <w:rPr>
          <w:rFonts w:ascii="Calibri" w:hAnsi="Calibri" w:cs="Calibri"/>
          <w:i/>
          <w:iCs/>
          <w:noProof/>
        </w:rPr>
        <w:t>Slamtec RPLIDAR A1 - 360 Laser Range Scanner : ID 4010 : $99.95 : Adafruit Industries, Unique &amp; fun DIY electronics and kits</w:t>
      </w:r>
      <w:r w:rsidRPr="00452A51">
        <w:rPr>
          <w:rFonts w:ascii="Calibri" w:hAnsi="Calibri" w:cs="Calibri"/>
          <w:noProof/>
        </w:rPr>
        <w:t>. https://www.adafruit.com/product/4010</w:t>
      </w:r>
    </w:p>
    <w:p w14:paraId="06062D96"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Adelantado, F., Vilajosana, X., Tuset-Peiro, P., Martinez, B., Melia-Segui, J., &amp; Watteyne, T. (2017). Understanding the Limits of LoRaWAN. </w:t>
      </w:r>
      <w:r w:rsidRPr="00452A51">
        <w:rPr>
          <w:rFonts w:ascii="Calibri" w:hAnsi="Calibri" w:cs="Calibri"/>
          <w:i/>
          <w:iCs/>
          <w:noProof/>
        </w:rPr>
        <w:t>IEEE Communications Magazine</w:t>
      </w:r>
      <w:r w:rsidRPr="00452A51">
        <w:rPr>
          <w:rFonts w:ascii="Calibri" w:hAnsi="Calibri" w:cs="Calibri"/>
          <w:noProof/>
        </w:rPr>
        <w:t xml:space="preserve">, </w:t>
      </w:r>
      <w:r w:rsidRPr="00452A51">
        <w:rPr>
          <w:rFonts w:ascii="Calibri" w:hAnsi="Calibri" w:cs="Calibri"/>
          <w:i/>
          <w:iCs/>
          <w:noProof/>
        </w:rPr>
        <w:t>55</w:t>
      </w:r>
      <w:r w:rsidRPr="00452A51">
        <w:rPr>
          <w:rFonts w:ascii="Calibri" w:hAnsi="Calibri" w:cs="Calibri"/>
          <w:noProof/>
        </w:rPr>
        <w:t>(9), 34–40. https://doi.org/10.1109/MCOM.2017.1600613</w:t>
      </w:r>
    </w:p>
    <w:p w14:paraId="360F8A1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Ahmed, S., Qiu, B., Ahmad, F., Kong, C. W., &amp; Xin, H. (2021). A State-of-the-Art Analysis of Obstacle Avoidance Methods from the Perspective of an Agricultural Sprayer UAV’s Operation Scenario. </w:t>
      </w:r>
      <w:r w:rsidRPr="00452A51">
        <w:rPr>
          <w:rFonts w:ascii="Calibri" w:hAnsi="Calibri" w:cs="Calibri"/>
          <w:i/>
          <w:iCs/>
          <w:noProof/>
        </w:rPr>
        <w:t>Agronomy 2021, Vol. 11, Page 1069</w:t>
      </w:r>
      <w:r w:rsidRPr="00452A51">
        <w:rPr>
          <w:rFonts w:ascii="Calibri" w:hAnsi="Calibri" w:cs="Calibri"/>
          <w:noProof/>
        </w:rPr>
        <w:t xml:space="preserve">, </w:t>
      </w:r>
      <w:r w:rsidRPr="00452A51">
        <w:rPr>
          <w:rFonts w:ascii="Calibri" w:hAnsi="Calibri" w:cs="Calibri"/>
          <w:i/>
          <w:iCs/>
          <w:noProof/>
        </w:rPr>
        <w:t>11</w:t>
      </w:r>
      <w:r w:rsidRPr="00452A51">
        <w:rPr>
          <w:rFonts w:ascii="Calibri" w:hAnsi="Calibri" w:cs="Calibri"/>
          <w:noProof/>
        </w:rPr>
        <w:t>(6), 1069. https://doi.org/10.3390/AGRONOMY11061069</w:t>
      </w:r>
    </w:p>
    <w:p w14:paraId="0D326456"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Akagawa, K. (1996). </w:t>
      </w:r>
      <w:r w:rsidRPr="00452A51">
        <w:rPr>
          <w:rFonts w:ascii="Calibri" w:hAnsi="Calibri" w:cs="Calibri"/>
          <w:i/>
          <w:iCs/>
          <w:noProof/>
        </w:rPr>
        <w:t>US5994699A - Thermal camera for infrared imaging - Google Patents</w:t>
      </w:r>
      <w:r w:rsidRPr="00452A51">
        <w:rPr>
          <w:rFonts w:ascii="Calibri" w:hAnsi="Calibri" w:cs="Calibri"/>
          <w:noProof/>
        </w:rPr>
        <w:t>. https://patents.google.com/patent/US5994699A/en</w:t>
      </w:r>
    </w:p>
    <w:p w14:paraId="613FFD00"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Al-Sarawi, S., Anbar, M., Alieyan, K., &amp; Alzubaidi, M. (2017). Internet of Things (IoT) communication protocols: Review. </w:t>
      </w:r>
      <w:r w:rsidRPr="00452A51">
        <w:rPr>
          <w:rFonts w:ascii="Calibri" w:hAnsi="Calibri" w:cs="Calibri"/>
          <w:i/>
          <w:iCs/>
          <w:noProof/>
        </w:rPr>
        <w:t>ICIT 2017 - 8th International Conference on Information Technology, Proceedings</w:t>
      </w:r>
      <w:r w:rsidRPr="00452A51">
        <w:rPr>
          <w:rFonts w:ascii="Calibri" w:hAnsi="Calibri" w:cs="Calibri"/>
          <w:noProof/>
        </w:rPr>
        <w:t>, 685–690. https://doi.org/10.1109/ICITECH.2017.8079928</w:t>
      </w:r>
    </w:p>
    <w:p w14:paraId="6ED9C6F5"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452A51">
        <w:rPr>
          <w:rFonts w:ascii="Calibri" w:hAnsi="Calibri" w:cs="Calibri"/>
          <w:i/>
          <w:iCs/>
          <w:noProof/>
        </w:rPr>
        <w:t>IEEE Communications Magazine</w:t>
      </w:r>
      <w:r w:rsidRPr="00452A51">
        <w:rPr>
          <w:rFonts w:ascii="Calibri" w:hAnsi="Calibri" w:cs="Calibri"/>
          <w:noProof/>
        </w:rPr>
        <w:t xml:space="preserve">, </w:t>
      </w:r>
      <w:r w:rsidRPr="00452A51">
        <w:rPr>
          <w:rFonts w:ascii="Calibri" w:hAnsi="Calibri" w:cs="Calibri"/>
          <w:i/>
          <w:iCs/>
          <w:noProof/>
        </w:rPr>
        <w:t>53</w:t>
      </w:r>
      <w:r w:rsidRPr="00452A51">
        <w:rPr>
          <w:rFonts w:ascii="Calibri" w:hAnsi="Calibri" w:cs="Calibri"/>
          <w:noProof/>
        </w:rPr>
        <w:t>(9), 32–40. https://doi.org/10.1109/MCOM.2015.7263370</w:t>
      </w:r>
    </w:p>
    <w:p w14:paraId="33B29CA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Android Authority. (n.d.-a). </w:t>
      </w:r>
      <w:r w:rsidRPr="00452A51">
        <w:rPr>
          <w:rFonts w:ascii="Calibri" w:hAnsi="Calibri" w:cs="Calibri"/>
          <w:i/>
          <w:iCs/>
          <w:noProof/>
        </w:rPr>
        <w:t>Image-Stablization-GIF.gif (404×296)</w:t>
      </w:r>
      <w:r w:rsidRPr="00452A51">
        <w:rPr>
          <w:rFonts w:ascii="Calibri" w:hAnsi="Calibri" w:cs="Calibri"/>
          <w:noProof/>
        </w:rPr>
        <w:t>. Retrieved August 17, 2023, from https://www.androidauthority.com/wp-content/uploads/2020/02/Image-Stablization-GIF.gif</w:t>
      </w:r>
    </w:p>
    <w:p w14:paraId="663102B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Android Authority. (n.d.-b). </w:t>
      </w:r>
      <w:r w:rsidRPr="00452A51">
        <w:rPr>
          <w:rFonts w:ascii="Calibri" w:hAnsi="Calibri" w:cs="Calibri"/>
          <w:i/>
          <w:iCs/>
          <w:noProof/>
        </w:rPr>
        <w:t>Image-Stablization-Perspective.gif (350×261)</w:t>
      </w:r>
      <w:r w:rsidRPr="00452A51">
        <w:rPr>
          <w:rFonts w:ascii="Calibri" w:hAnsi="Calibri" w:cs="Calibri"/>
          <w:noProof/>
        </w:rPr>
        <w:t>. Retrieved August 17, 2023, from https://www.androidauthority.com/wp-content/uploads/2020/02/Image-Stablization-Perspective.gif</w:t>
      </w:r>
    </w:p>
    <w:p w14:paraId="01431CD4"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Aparna, R., Ruchitha, H. T. S., Pranavi, N., &amp; Keskar, A. G. (2020). IMU based Tracking of a Person using Nonlinear Autoregressive Exogenous(NARX) Algorithm in GPS-denied Areas. </w:t>
      </w:r>
      <w:r w:rsidRPr="00452A51">
        <w:rPr>
          <w:rFonts w:ascii="Calibri" w:hAnsi="Calibri" w:cs="Calibri"/>
          <w:i/>
          <w:iCs/>
          <w:noProof/>
        </w:rPr>
        <w:t xml:space="preserve">2020 1st IEEE International Conference on Measurement, Instrumentation, Control and Automation, ICMICA </w:t>
      </w:r>
      <w:r w:rsidRPr="00452A51">
        <w:rPr>
          <w:rFonts w:ascii="Calibri" w:hAnsi="Calibri" w:cs="Calibri"/>
          <w:i/>
          <w:iCs/>
          <w:noProof/>
        </w:rPr>
        <w:lastRenderedPageBreak/>
        <w:t>2020</w:t>
      </w:r>
      <w:r w:rsidRPr="00452A51">
        <w:rPr>
          <w:rFonts w:ascii="Calibri" w:hAnsi="Calibri" w:cs="Calibri"/>
          <w:noProof/>
        </w:rPr>
        <w:t>. https://doi.org/10.1109/ICMICA48462.2020.9242732</w:t>
      </w:r>
    </w:p>
    <w:p w14:paraId="06B5906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Arsalan, M., Umair, A., &amp; Kumar Verma, V. (2018). Dash7: Performance. In </w:t>
      </w:r>
      <w:r w:rsidRPr="00452A51">
        <w:rPr>
          <w:rFonts w:ascii="Calibri" w:hAnsi="Calibri" w:cs="Calibri"/>
          <w:i/>
          <w:iCs/>
          <w:noProof/>
        </w:rPr>
        <w:t>IOSR Journal of Electronics and Communication Engineering (IOSRJECE)</w:t>
      </w:r>
      <w:r w:rsidRPr="00452A51">
        <w:rPr>
          <w:rFonts w:ascii="Calibri" w:hAnsi="Calibri" w:cs="Calibri"/>
          <w:noProof/>
        </w:rPr>
        <w:t xml:space="preserve"> (Vol. 2, Issue 5). www.iosrjournals.orgwww.iosrjournals.org</w:t>
      </w:r>
    </w:p>
    <w:p w14:paraId="7E71EA1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Augustin, A., Yi, J., Clausen, T., &amp; Townsley, W. M. (2016). A study of Lora: Long range &amp; low power networks for the internet of things. </w:t>
      </w:r>
      <w:r w:rsidRPr="00452A51">
        <w:rPr>
          <w:rFonts w:ascii="Calibri" w:hAnsi="Calibri" w:cs="Calibri"/>
          <w:i/>
          <w:iCs/>
          <w:noProof/>
        </w:rPr>
        <w:t>Sensors (Switzerland)</w:t>
      </w:r>
      <w:r w:rsidRPr="00452A51">
        <w:rPr>
          <w:rFonts w:ascii="Calibri" w:hAnsi="Calibri" w:cs="Calibri"/>
          <w:noProof/>
        </w:rPr>
        <w:t xml:space="preserve">, </w:t>
      </w:r>
      <w:r w:rsidRPr="00452A51">
        <w:rPr>
          <w:rFonts w:ascii="Calibri" w:hAnsi="Calibri" w:cs="Calibri"/>
          <w:i/>
          <w:iCs/>
          <w:noProof/>
        </w:rPr>
        <w:t>16</w:t>
      </w:r>
      <w:r w:rsidRPr="00452A51">
        <w:rPr>
          <w:rFonts w:ascii="Calibri" w:hAnsi="Calibri" w:cs="Calibri"/>
          <w:noProof/>
        </w:rPr>
        <w:t>(9). https://doi.org/10.3390/s16091466</w:t>
      </w:r>
    </w:p>
    <w:p w14:paraId="732EEA9B"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Auysakul, J., Xu, H., &amp; Pooneeth, V. (2018). A Hybrid Motion Estimation for Video Stabilization Based on an IMU Sensor. </w:t>
      </w:r>
      <w:r w:rsidRPr="00452A51">
        <w:rPr>
          <w:rFonts w:ascii="Calibri" w:hAnsi="Calibri" w:cs="Calibri"/>
          <w:i/>
          <w:iCs/>
          <w:noProof/>
        </w:rPr>
        <w:t>Sensors 2018, Vol. 18, Page 2708</w:t>
      </w:r>
      <w:r w:rsidRPr="00452A51">
        <w:rPr>
          <w:rFonts w:ascii="Calibri" w:hAnsi="Calibri" w:cs="Calibri"/>
          <w:noProof/>
        </w:rPr>
        <w:t xml:space="preserve">, </w:t>
      </w:r>
      <w:r w:rsidRPr="00452A51">
        <w:rPr>
          <w:rFonts w:ascii="Calibri" w:hAnsi="Calibri" w:cs="Calibri"/>
          <w:i/>
          <w:iCs/>
          <w:noProof/>
        </w:rPr>
        <w:t>18</w:t>
      </w:r>
      <w:r w:rsidRPr="00452A51">
        <w:rPr>
          <w:rFonts w:ascii="Calibri" w:hAnsi="Calibri" w:cs="Calibri"/>
          <w:noProof/>
        </w:rPr>
        <w:t>(8), 2708. https://doi.org/10.3390/S18082708</w:t>
      </w:r>
    </w:p>
    <w:p w14:paraId="69EB27F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Auysakul, J., Xu, H., &amp; Pooneeth, V. (2019). Video stabilization with a dual system based on an IMU sensor for the mobile robot. </w:t>
      </w:r>
      <w:r w:rsidRPr="00452A51">
        <w:rPr>
          <w:rFonts w:ascii="Calibri" w:hAnsi="Calibri" w:cs="Calibri"/>
          <w:i/>
          <w:iCs/>
          <w:noProof/>
        </w:rPr>
        <w:t>Advances in Intelligent Systems and Computing</w:t>
      </w:r>
      <w:r w:rsidRPr="00452A51">
        <w:rPr>
          <w:rFonts w:ascii="Calibri" w:hAnsi="Calibri" w:cs="Calibri"/>
          <w:noProof/>
        </w:rPr>
        <w:t xml:space="preserve">, </w:t>
      </w:r>
      <w:r w:rsidRPr="00452A51">
        <w:rPr>
          <w:rFonts w:ascii="Calibri" w:hAnsi="Calibri" w:cs="Calibri"/>
          <w:i/>
          <w:iCs/>
          <w:noProof/>
        </w:rPr>
        <w:t>856</w:t>
      </w:r>
      <w:r w:rsidRPr="00452A51">
        <w:rPr>
          <w:rFonts w:ascii="Calibri" w:hAnsi="Calibri" w:cs="Calibri"/>
          <w:noProof/>
        </w:rPr>
        <w:t>, 618–626. https://doi.org/10.1007/978-3-030-00214-5_78/COVER</w:t>
      </w:r>
    </w:p>
    <w:p w14:paraId="7D69A2C5"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Aviation Authority of New Zealand, C. (2015). </w:t>
      </w:r>
      <w:r w:rsidRPr="00452A51">
        <w:rPr>
          <w:rFonts w:ascii="Calibri" w:hAnsi="Calibri" w:cs="Calibri"/>
          <w:i/>
          <w:iCs/>
          <w:noProof/>
        </w:rPr>
        <w:t>Published by the Civil Aviation Authority of New Zealand Unmanned Aircraft Operator Certification</w:t>
      </w:r>
      <w:r w:rsidRPr="00452A51">
        <w:rPr>
          <w:rFonts w:ascii="Calibri" w:hAnsi="Calibri" w:cs="Calibri"/>
          <w:noProof/>
        </w:rPr>
        <w:t>. www.caa.govt.nz</w:t>
      </w:r>
    </w:p>
    <w:p w14:paraId="5896508F"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Bailey, D. W., Trotter, M. G., Knight, C. W., &amp; Thomas, M. G. (2018). Use of GPS tracking collars and accelerometers for rangeland livestock production research. </w:t>
      </w:r>
      <w:r w:rsidRPr="00452A51">
        <w:rPr>
          <w:rFonts w:ascii="Calibri" w:hAnsi="Calibri" w:cs="Calibri"/>
          <w:i/>
          <w:iCs/>
          <w:noProof/>
        </w:rPr>
        <w:t>American Society of Animal Science</w:t>
      </w:r>
      <w:r w:rsidRPr="00452A51">
        <w:rPr>
          <w:rFonts w:ascii="Calibri" w:hAnsi="Calibri" w:cs="Calibri"/>
          <w:noProof/>
        </w:rPr>
        <w:t>, 81–88. https://doi.org/10.1093/tas/txx006</w:t>
      </w:r>
    </w:p>
    <w:p w14:paraId="199D547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Baronti, P Pillai, P Chook, V.W.C Chessa, S Gotta, A Hu, F. (2007). Wireless sensor networks: a survey on the state of the art and the 802.15.4 and ZigBee standards. </w:t>
      </w:r>
      <w:r w:rsidRPr="00452A51">
        <w:rPr>
          <w:rFonts w:ascii="Calibri" w:hAnsi="Calibri" w:cs="Calibri"/>
          <w:i/>
          <w:iCs/>
          <w:noProof/>
        </w:rPr>
        <w:t>Computer Communications</w:t>
      </w:r>
      <w:r w:rsidRPr="00452A51">
        <w:rPr>
          <w:rFonts w:ascii="Calibri" w:hAnsi="Calibri" w:cs="Calibri"/>
          <w:noProof/>
        </w:rPr>
        <w:t xml:space="preserve">, </w:t>
      </w:r>
      <w:r w:rsidRPr="00452A51">
        <w:rPr>
          <w:rFonts w:ascii="Calibri" w:hAnsi="Calibri" w:cs="Calibri"/>
          <w:i/>
          <w:iCs/>
          <w:noProof/>
        </w:rPr>
        <w:t>30</w:t>
      </w:r>
      <w:r w:rsidRPr="00452A51">
        <w:rPr>
          <w:rFonts w:ascii="Calibri" w:hAnsi="Calibri" w:cs="Calibri"/>
          <w:noProof/>
        </w:rPr>
        <w:t>(7), 1655–1695.</w:t>
      </w:r>
    </w:p>
    <w:p w14:paraId="43BF37BF"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Battiato, S., Gallo, G., Puglisi, G., &amp; Scellato, S. (2007). SIFT features tracking for video stabilization. </w:t>
      </w:r>
      <w:r w:rsidRPr="00452A51">
        <w:rPr>
          <w:rFonts w:ascii="Calibri" w:hAnsi="Calibri" w:cs="Calibri"/>
          <w:i/>
          <w:iCs/>
          <w:noProof/>
        </w:rPr>
        <w:t>Proceedings - 14th International Conference on Image Analysis and Processing, ICIAP 2007</w:t>
      </w:r>
      <w:r w:rsidRPr="00452A51">
        <w:rPr>
          <w:rFonts w:ascii="Calibri" w:hAnsi="Calibri" w:cs="Calibri"/>
          <w:noProof/>
        </w:rPr>
        <w:t>, 825–830. https://doi.org/10.1109/ICIAP.2007.4362878</w:t>
      </w:r>
    </w:p>
    <w:p w14:paraId="19CA694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Beef &amp; Lamb NZ. (2021). </w:t>
      </w:r>
      <w:r w:rsidRPr="00452A51">
        <w:rPr>
          <w:rFonts w:ascii="Calibri" w:hAnsi="Calibri" w:cs="Calibri"/>
          <w:i/>
          <w:iCs/>
          <w:noProof/>
        </w:rPr>
        <w:t>45Th Edition Farm Facts</w:t>
      </w:r>
      <w:r w:rsidRPr="00452A51">
        <w:rPr>
          <w:rFonts w:ascii="Calibri" w:hAnsi="Calibri" w:cs="Calibri"/>
          <w:noProof/>
        </w:rPr>
        <w:t>. www.beeflambnz.com</w:t>
      </w:r>
    </w:p>
    <w:p w14:paraId="0535F9A1"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Beef and Lamb NZ. (2017). </w:t>
      </w:r>
      <w:r w:rsidRPr="00452A51">
        <w:rPr>
          <w:rFonts w:ascii="Calibri" w:hAnsi="Calibri" w:cs="Calibri"/>
          <w:i/>
          <w:iCs/>
          <w:noProof/>
        </w:rPr>
        <w:t>Guide to New Zealand Cattle Farming</w:t>
      </w:r>
      <w:r w:rsidRPr="00452A51">
        <w:rPr>
          <w:rFonts w:ascii="Calibri" w:hAnsi="Calibri" w:cs="Calibri"/>
          <w:noProof/>
        </w:rPr>
        <w:t>.</w:t>
      </w:r>
    </w:p>
    <w:p w14:paraId="02B63C61"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Beliveau, A., Spencer, G. T., Thomas, K. A., &amp; Roberson, S. L. (1999). Evaluation of MEMS capacitive accelerometers. </w:t>
      </w:r>
      <w:r w:rsidRPr="00452A51">
        <w:rPr>
          <w:rFonts w:ascii="Calibri" w:hAnsi="Calibri" w:cs="Calibri"/>
          <w:i/>
          <w:iCs/>
          <w:noProof/>
        </w:rPr>
        <w:t>IEEE Design &amp; Test of Computers</w:t>
      </w:r>
      <w:r w:rsidRPr="00452A51">
        <w:rPr>
          <w:rFonts w:ascii="Calibri" w:hAnsi="Calibri" w:cs="Calibri"/>
          <w:noProof/>
        </w:rPr>
        <w:t xml:space="preserve">, </w:t>
      </w:r>
      <w:r w:rsidRPr="00452A51">
        <w:rPr>
          <w:rFonts w:ascii="Calibri" w:hAnsi="Calibri" w:cs="Calibri"/>
          <w:i/>
          <w:iCs/>
          <w:noProof/>
        </w:rPr>
        <w:t>16</w:t>
      </w:r>
      <w:r w:rsidRPr="00452A51">
        <w:rPr>
          <w:rFonts w:ascii="Calibri" w:hAnsi="Calibri" w:cs="Calibri"/>
          <w:noProof/>
        </w:rPr>
        <w:t>(4), 48–56. https://doi.org/10.1109/54.808209</w:t>
      </w:r>
    </w:p>
    <w:p w14:paraId="24371322"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lastRenderedPageBreak/>
        <w:t xml:space="preserve">Bernini, N., Bertozzi, M., Castangia, L., Patander, M., &amp; Sabbatelli, M. (2014). Real-time obstacle detection using stereo vision for autonomous ground vehicles: A survey. </w:t>
      </w:r>
      <w:r w:rsidRPr="00452A51">
        <w:rPr>
          <w:rFonts w:ascii="Calibri" w:hAnsi="Calibri" w:cs="Calibri"/>
          <w:i/>
          <w:iCs/>
          <w:noProof/>
        </w:rPr>
        <w:t>2014 17th IEEE International Conference on Intelligent Transportation Systems, ITSC 2014</w:t>
      </w:r>
      <w:r w:rsidRPr="00452A51">
        <w:rPr>
          <w:rFonts w:ascii="Calibri" w:hAnsi="Calibri" w:cs="Calibri"/>
          <w:noProof/>
        </w:rPr>
        <w:t>, 873–878. https://doi.org/10.1109/ITSC.2014.6957799</w:t>
      </w:r>
    </w:p>
    <w:p w14:paraId="6FE5B42D"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Blanche, J., Chirayil Nandakumar, S., Mitchell, D., Harper, S., Groves, K., West, A., Lennox, B., Watson, S., Flynn, D., &amp; Yamamoto, I. (n.d.). </w:t>
      </w:r>
      <w:r w:rsidRPr="00452A51">
        <w:rPr>
          <w:rFonts w:ascii="Calibri" w:hAnsi="Calibri" w:cs="Calibri"/>
          <w:i/>
          <w:iCs/>
          <w:noProof/>
        </w:rPr>
        <w:t>Millimeter-Wave Sensing for Avoidance of High-Risk Ground Conditions for Mobile Robots</w:t>
      </w:r>
      <w:r w:rsidRPr="00452A51">
        <w:rPr>
          <w:rFonts w:ascii="Calibri" w:hAnsi="Calibri" w:cs="Calibri"/>
          <w:noProof/>
        </w:rPr>
        <w:t>.</w:t>
      </w:r>
    </w:p>
    <w:p w14:paraId="5A3E155C"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Borges De Sousa, J., &amp; Andrade Gonçalves, • G. (2010). </w:t>
      </w:r>
      <w:r w:rsidRPr="00452A51">
        <w:rPr>
          <w:rFonts w:ascii="Calibri" w:hAnsi="Calibri" w:cs="Calibri"/>
          <w:i/>
          <w:iCs/>
          <w:noProof/>
        </w:rPr>
        <w:t>Unmanned vehicles for environmental data collection</w:t>
      </w:r>
      <w:r w:rsidRPr="00452A51">
        <w:rPr>
          <w:rFonts w:ascii="Calibri" w:hAnsi="Calibri" w:cs="Calibri"/>
          <w:noProof/>
        </w:rPr>
        <w:t>. https://doi.org/10.1007/s10098-010-0313-5</w:t>
      </w:r>
    </w:p>
    <w:p w14:paraId="1AC663BC"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Byeon, M., &amp; Yoon, S. W. (2020). Analysis of Automotive Lidar Sensor Model Considering Scattering Effects in Regional Rain Environments. </w:t>
      </w:r>
      <w:r w:rsidRPr="00452A51">
        <w:rPr>
          <w:rFonts w:ascii="Calibri" w:hAnsi="Calibri" w:cs="Calibri"/>
          <w:i/>
          <w:iCs/>
          <w:noProof/>
        </w:rPr>
        <w:t>IEEE Access</w:t>
      </w:r>
      <w:r w:rsidRPr="00452A51">
        <w:rPr>
          <w:rFonts w:ascii="Calibri" w:hAnsi="Calibri" w:cs="Calibri"/>
          <w:noProof/>
        </w:rPr>
        <w:t xml:space="preserve">, </w:t>
      </w:r>
      <w:r w:rsidRPr="00452A51">
        <w:rPr>
          <w:rFonts w:ascii="Calibri" w:hAnsi="Calibri" w:cs="Calibri"/>
          <w:i/>
          <w:iCs/>
          <w:noProof/>
        </w:rPr>
        <w:t>8</w:t>
      </w:r>
      <w:r w:rsidRPr="00452A51">
        <w:rPr>
          <w:rFonts w:ascii="Calibri" w:hAnsi="Calibri" w:cs="Calibri"/>
          <w:noProof/>
        </w:rPr>
        <w:t>, 102669–102679. https://doi.org/10.1109/ACCESS.2020.2996366</w:t>
      </w:r>
    </w:p>
    <w:p w14:paraId="47ECD9B2"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Caruso, M., Sabatini, A. M., Laidig, D., Seel, T., Knaflitz, M., Croce, U. Della, &amp; Cereatti, A. (2021). Analysis of the accuracy of ten algorithms for orientation estimation using inertial and magnetic sensing under optimal conditions: One size does not fit all. </w:t>
      </w:r>
      <w:r w:rsidRPr="00452A51">
        <w:rPr>
          <w:rFonts w:ascii="Calibri" w:hAnsi="Calibri" w:cs="Calibri"/>
          <w:i/>
          <w:iCs/>
          <w:noProof/>
        </w:rPr>
        <w:t>Sensors</w:t>
      </w:r>
      <w:r w:rsidRPr="00452A51">
        <w:rPr>
          <w:rFonts w:ascii="Calibri" w:hAnsi="Calibri" w:cs="Calibri"/>
          <w:noProof/>
        </w:rPr>
        <w:t xml:space="preserve">, </w:t>
      </w:r>
      <w:r w:rsidRPr="00452A51">
        <w:rPr>
          <w:rFonts w:ascii="Calibri" w:hAnsi="Calibri" w:cs="Calibri"/>
          <w:i/>
          <w:iCs/>
          <w:noProof/>
        </w:rPr>
        <w:t>21</w:t>
      </w:r>
      <w:r w:rsidRPr="00452A51">
        <w:rPr>
          <w:rFonts w:ascii="Calibri" w:hAnsi="Calibri" w:cs="Calibri"/>
          <w:noProof/>
        </w:rPr>
        <w:t>(7). https://doi.org/10.3390/S21072543</w:t>
      </w:r>
    </w:p>
    <w:p w14:paraId="6468568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Castano, R., Manduchi, R., &amp; Fox, J. (2014). </w:t>
      </w:r>
      <w:r w:rsidRPr="00452A51">
        <w:rPr>
          <w:rFonts w:ascii="Calibri" w:hAnsi="Calibri" w:cs="Calibri"/>
          <w:i/>
          <w:iCs/>
          <w:noProof/>
        </w:rPr>
        <w:t>Classification experiments on real-world texture</w:t>
      </w:r>
      <w:r w:rsidRPr="00452A51">
        <w:rPr>
          <w:rFonts w:ascii="Calibri" w:hAnsi="Calibri" w:cs="Calibri"/>
          <w:noProof/>
        </w:rPr>
        <w:t>. Jpl.Nasa.Gov. https://trs.jpl.nasa.gov/handle/2014/41475</w:t>
      </w:r>
    </w:p>
    <w:p w14:paraId="11CD7E13"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452A51">
        <w:rPr>
          <w:rFonts w:ascii="Calibri" w:hAnsi="Calibri" w:cs="Calibri"/>
          <w:i/>
          <w:iCs/>
          <w:noProof/>
        </w:rPr>
        <w:t>Proceedings of IEEE Workshop on Advanced Robotics and Its Social Impacts, ARSO</w:t>
      </w:r>
      <w:r w:rsidRPr="00452A51">
        <w:rPr>
          <w:rFonts w:ascii="Calibri" w:hAnsi="Calibri" w:cs="Calibri"/>
          <w:noProof/>
        </w:rPr>
        <w:t xml:space="preserve">, </w:t>
      </w:r>
      <w:r w:rsidRPr="00452A51">
        <w:rPr>
          <w:rFonts w:ascii="Calibri" w:hAnsi="Calibri" w:cs="Calibri"/>
          <w:i/>
          <w:iCs/>
          <w:noProof/>
        </w:rPr>
        <w:t>2016</w:t>
      </w:r>
      <w:r w:rsidRPr="00452A51">
        <w:rPr>
          <w:rFonts w:ascii="Calibri" w:hAnsi="Calibri" w:cs="Calibri"/>
          <w:noProof/>
        </w:rPr>
        <w:t>-</w:t>
      </w:r>
      <w:r w:rsidRPr="00452A51">
        <w:rPr>
          <w:rFonts w:ascii="Calibri" w:hAnsi="Calibri" w:cs="Calibri"/>
          <w:i/>
          <w:iCs/>
          <w:noProof/>
        </w:rPr>
        <w:t>Novem</w:t>
      </w:r>
      <w:r w:rsidRPr="00452A51">
        <w:rPr>
          <w:rFonts w:ascii="Calibri" w:hAnsi="Calibri" w:cs="Calibri"/>
          <w:noProof/>
        </w:rPr>
        <w:t>, 141–145. https://doi.org/10.1109/ARSO.2016.7736271</w:t>
      </w:r>
    </w:p>
    <w:p w14:paraId="136A5561"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Chao, H., Gu, Y., Gross, J., Guo, G., Fravolini, M. L., &amp; Napolitano, M. R. (2013). A comparative study of optical flow and traditional sensors in UAV navigation. </w:t>
      </w:r>
      <w:r w:rsidRPr="00452A51">
        <w:rPr>
          <w:rFonts w:ascii="Calibri" w:hAnsi="Calibri" w:cs="Calibri"/>
          <w:i/>
          <w:iCs/>
          <w:noProof/>
        </w:rPr>
        <w:t>Proceedings of the American Control Conference</w:t>
      </w:r>
      <w:r w:rsidRPr="00452A51">
        <w:rPr>
          <w:rFonts w:ascii="Calibri" w:hAnsi="Calibri" w:cs="Calibri"/>
          <w:noProof/>
        </w:rPr>
        <w:t>, 3858–3863. https://doi.org/10.1109/ACC.2013.6580428</w:t>
      </w:r>
    </w:p>
    <w:p w14:paraId="715A1FBC"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Chaudhary, S., Zakhami, S., &amp; Roy, S. D. (2019). Visual Feedback based Trajectory Planning to Pick an Object and Manipulation using Deep learning. </w:t>
      </w:r>
      <w:r w:rsidRPr="00452A51">
        <w:rPr>
          <w:rFonts w:ascii="Calibri" w:hAnsi="Calibri" w:cs="Calibri"/>
          <w:i/>
          <w:iCs/>
          <w:noProof/>
        </w:rPr>
        <w:t>ACM International Conference Proceeding Series</w:t>
      </w:r>
      <w:r w:rsidRPr="00452A51">
        <w:rPr>
          <w:rFonts w:ascii="Calibri" w:hAnsi="Calibri" w:cs="Calibri"/>
          <w:noProof/>
        </w:rPr>
        <w:t>. https://doi.org/10.1145/3352593.3352616</w:t>
      </w:r>
    </w:p>
    <w:p w14:paraId="298063A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Chemhengcharoen, P., Nilsumrit, P., Pongpetrarat, P., &amp; Phanomchoeng, G. (2019). </w:t>
      </w:r>
      <w:r w:rsidRPr="00452A51">
        <w:rPr>
          <w:rFonts w:ascii="Calibri" w:hAnsi="Calibri" w:cs="Calibri"/>
          <w:i/>
          <w:iCs/>
          <w:noProof/>
        </w:rPr>
        <w:t>Development of a Prototype of Autonomous Vehicle for Agriculture Applications</w:t>
      </w:r>
      <w:r w:rsidRPr="00452A51">
        <w:rPr>
          <w:rFonts w:ascii="Calibri" w:hAnsi="Calibri" w:cs="Calibri"/>
          <w:noProof/>
        </w:rPr>
        <w:t>. https://doi.org/10.1145/3330180.3330191</w:t>
      </w:r>
    </w:p>
    <w:p w14:paraId="3D7C27A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lastRenderedPageBreak/>
        <w:t xml:space="preserve">Cheong, M. K., Bahiki, M. R., &amp; Azrad, S. (2016). Development of collision avoidance system for useful UAV applications using image sensors with laser transmitter. </w:t>
      </w:r>
      <w:r w:rsidRPr="00452A51">
        <w:rPr>
          <w:rFonts w:ascii="Calibri" w:hAnsi="Calibri" w:cs="Calibri"/>
          <w:i/>
          <w:iCs/>
          <w:noProof/>
        </w:rPr>
        <w:t>IOP Conference Series: Materials Science and Engineering</w:t>
      </w:r>
      <w:r w:rsidRPr="00452A51">
        <w:rPr>
          <w:rFonts w:ascii="Calibri" w:hAnsi="Calibri" w:cs="Calibri"/>
          <w:noProof/>
        </w:rPr>
        <w:t xml:space="preserve">, </w:t>
      </w:r>
      <w:r w:rsidRPr="00452A51">
        <w:rPr>
          <w:rFonts w:ascii="Calibri" w:hAnsi="Calibri" w:cs="Calibri"/>
          <w:i/>
          <w:iCs/>
          <w:noProof/>
        </w:rPr>
        <w:t>152</w:t>
      </w:r>
      <w:r w:rsidRPr="00452A51">
        <w:rPr>
          <w:rFonts w:ascii="Calibri" w:hAnsi="Calibri" w:cs="Calibri"/>
          <w:noProof/>
        </w:rPr>
        <w:t>(1), 012026. https://doi.org/10.1088/1757-899X/152/1/012026</w:t>
      </w:r>
    </w:p>
    <w:p w14:paraId="5F0B1D85"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Cheong, P. S., Bergs, J., Hawinkel, C., &amp; Famaey, J. (2017). Comparison of LoRaWAN classes and their power consumption. </w:t>
      </w:r>
      <w:r w:rsidRPr="00452A51">
        <w:rPr>
          <w:rFonts w:ascii="Calibri" w:hAnsi="Calibri" w:cs="Calibri"/>
          <w:i/>
          <w:iCs/>
          <w:noProof/>
        </w:rPr>
        <w:t>2017 IEEE Symposium on Communications and Vehicular Technology, SCVT 2017</w:t>
      </w:r>
      <w:r w:rsidRPr="00452A51">
        <w:rPr>
          <w:rFonts w:ascii="Calibri" w:hAnsi="Calibri" w:cs="Calibri"/>
          <w:noProof/>
        </w:rPr>
        <w:t xml:space="preserve">, </w:t>
      </w:r>
      <w:r w:rsidRPr="00452A51">
        <w:rPr>
          <w:rFonts w:ascii="Calibri" w:hAnsi="Calibri" w:cs="Calibri"/>
          <w:i/>
          <w:iCs/>
          <w:noProof/>
        </w:rPr>
        <w:t>2017</w:t>
      </w:r>
      <w:r w:rsidRPr="00452A51">
        <w:rPr>
          <w:rFonts w:ascii="Calibri" w:hAnsi="Calibri" w:cs="Calibri"/>
          <w:noProof/>
        </w:rPr>
        <w:t>-</w:t>
      </w:r>
      <w:r w:rsidRPr="00452A51">
        <w:rPr>
          <w:rFonts w:ascii="Calibri" w:hAnsi="Calibri" w:cs="Calibri"/>
          <w:i/>
          <w:iCs/>
          <w:noProof/>
        </w:rPr>
        <w:t>December</w:t>
      </w:r>
      <w:r w:rsidRPr="00452A51">
        <w:rPr>
          <w:rFonts w:ascii="Calibri" w:hAnsi="Calibri" w:cs="Calibri"/>
          <w:noProof/>
        </w:rPr>
        <w:t>, 1–6. https://doi.org/10.1109/SCVT.2017.8240313</w:t>
      </w:r>
    </w:p>
    <w:p w14:paraId="487852F4"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Cho, Y., Han, J., Kim, J., Lee, P., &amp; Park, S. B. (2019). Experimental validation of a velocity obstacle based collision avoidance algorithm for unmanned surface vehicles. </w:t>
      </w:r>
      <w:r w:rsidRPr="00452A51">
        <w:rPr>
          <w:rFonts w:ascii="Calibri" w:hAnsi="Calibri" w:cs="Calibri"/>
          <w:i/>
          <w:iCs/>
          <w:noProof/>
        </w:rPr>
        <w:t>IFAC-PapersOnLine</w:t>
      </w:r>
      <w:r w:rsidRPr="00452A51">
        <w:rPr>
          <w:rFonts w:ascii="Calibri" w:hAnsi="Calibri" w:cs="Calibri"/>
          <w:noProof/>
        </w:rPr>
        <w:t xml:space="preserve">, </w:t>
      </w:r>
      <w:r w:rsidRPr="00452A51">
        <w:rPr>
          <w:rFonts w:ascii="Calibri" w:hAnsi="Calibri" w:cs="Calibri"/>
          <w:i/>
          <w:iCs/>
          <w:noProof/>
        </w:rPr>
        <w:t>52</w:t>
      </w:r>
      <w:r w:rsidRPr="00452A51">
        <w:rPr>
          <w:rFonts w:ascii="Calibri" w:hAnsi="Calibri" w:cs="Calibri"/>
          <w:noProof/>
        </w:rPr>
        <w:t>(21), 329–334. https://doi.org/10.1016/j.ifacol.2019.12.328</w:t>
      </w:r>
    </w:p>
    <w:p w14:paraId="4B133A19"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Choit, J., Ahnt, S., &amp; Chungt, W. K. (2005). Robust sonar feature detection for the slam of mobile robot. </w:t>
      </w:r>
      <w:r w:rsidRPr="00452A51">
        <w:rPr>
          <w:rFonts w:ascii="Calibri" w:hAnsi="Calibri" w:cs="Calibri"/>
          <w:i/>
          <w:iCs/>
          <w:noProof/>
        </w:rPr>
        <w:t>2005 IEEE/RSJ International Conference on Intelligent Robots and Systems, IROS</w:t>
      </w:r>
      <w:r w:rsidRPr="00452A51">
        <w:rPr>
          <w:rFonts w:ascii="Calibri" w:hAnsi="Calibri" w:cs="Calibri"/>
          <w:noProof/>
        </w:rPr>
        <w:t>, 2083–2088. https://doi.org/10.1109/IROS.2005.1545284</w:t>
      </w:r>
    </w:p>
    <w:p w14:paraId="3BA8BAA8"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452A51">
        <w:rPr>
          <w:rFonts w:ascii="Calibri" w:hAnsi="Calibri" w:cs="Calibri"/>
          <w:i/>
          <w:iCs/>
          <w:noProof/>
        </w:rPr>
        <w:t>Journal of Field Robotics</w:t>
      </w:r>
      <w:r w:rsidRPr="00452A51">
        <w:rPr>
          <w:rFonts w:ascii="Calibri" w:hAnsi="Calibri" w:cs="Calibri"/>
          <w:noProof/>
        </w:rPr>
        <w:t xml:space="preserve">, </w:t>
      </w:r>
      <w:r w:rsidRPr="00452A51">
        <w:rPr>
          <w:rFonts w:ascii="Calibri" w:hAnsi="Calibri" w:cs="Calibri"/>
          <w:i/>
          <w:iCs/>
          <w:noProof/>
        </w:rPr>
        <w:t>23</w:t>
      </w:r>
      <w:r w:rsidRPr="00452A51">
        <w:rPr>
          <w:rFonts w:ascii="Calibri" w:hAnsi="Calibri" w:cs="Calibri"/>
          <w:noProof/>
        </w:rPr>
        <w:t>(8), 599–623. https://doi.org/10.1002/ROB.20127</w:t>
      </w:r>
    </w:p>
    <w:p w14:paraId="530D963F"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Dai, R., Stein, R. B., Andrews, B. J., James, K. B., &amp; Wieler, M. (1996). Application of tilt sensors in functional electrical stimulation. </w:t>
      </w:r>
      <w:r w:rsidRPr="00452A51">
        <w:rPr>
          <w:rFonts w:ascii="Calibri" w:hAnsi="Calibri" w:cs="Calibri"/>
          <w:i/>
          <w:iCs/>
          <w:noProof/>
        </w:rPr>
        <w:t>IEEE Transactions on Rehabilitation Engineering</w:t>
      </w:r>
      <w:r w:rsidRPr="00452A51">
        <w:rPr>
          <w:rFonts w:ascii="Calibri" w:hAnsi="Calibri" w:cs="Calibri"/>
          <w:noProof/>
        </w:rPr>
        <w:t xml:space="preserve">, </w:t>
      </w:r>
      <w:r w:rsidRPr="00452A51">
        <w:rPr>
          <w:rFonts w:ascii="Calibri" w:hAnsi="Calibri" w:cs="Calibri"/>
          <w:i/>
          <w:iCs/>
          <w:noProof/>
        </w:rPr>
        <w:t>4</w:t>
      </w:r>
      <w:r w:rsidRPr="00452A51">
        <w:rPr>
          <w:rFonts w:ascii="Calibri" w:hAnsi="Calibri" w:cs="Calibri"/>
          <w:noProof/>
        </w:rPr>
        <w:t>(2), 63–72. https://doi.org/10.1109/86.506403</w:t>
      </w:r>
    </w:p>
    <w:p w14:paraId="4B49D936"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Damlamian, A., &amp; Jaffard, S. (2019). Wavelet methods in mathematical analysis and engineering. </w:t>
      </w:r>
      <w:r w:rsidRPr="00452A51">
        <w:rPr>
          <w:rFonts w:ascii="Calibri" w:hAnsi="Calibri" w:cs="Calibri"/>
          <w:i/>
          <w:iCs/>
          <w:noProof/>
        </w:rPr>
        <w:t>Wavelet Methods in Mathematical Analysis and Engineering</w:t>
      </w:r>
      <w:r w:rsidRPr="00452A51">
        <w:rPr>
          <w:rFonts w:ascii="Calibri" w:hAnsi="Calibri" w:cs="Calibri"/>
          <w:noProof/>
        </w:rPr>
        <w:t>, 1–178. https://doi.org/10.1142/7899</w:t>
      </w:r>
    </w:p>
    <w:p w14:paraId="6B1EBCC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i/>
          <w:iCs/>
          <w:noProof/>
        </w:rPr>
        <w:t>DASH7 Alliance – An open specification</w:t>
      </w:r>
      <w:r w:rsidRPr="00452A51">
        <w:rPr>
          <w:rFonts w:ascii="Calibri" w:hAnsi="Calibri" w:cs="Calibri"/>
          <w:noProof/>
        </w:rPr>
        <w:t>. (n.d.). Retrieved January 14, 2021, from https://dash7-alliance.org/</w:t>
      </w:r>
    </w:p>
    <w:p w14:paraId="153D78DD"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De Sanctis, M., Cianca, E., Araniti, G., Bisio, I., &amp; Prasad, R. (2016). Satellite communications supporting internet of remote things. </w:t>
      </w:r>
      <w:r w:rsidRPr="00452A51">
        <w:rPr>
          <w:rFonts w:ascii="Calibri" w:hAnsi="Calibri" w:cs="Calibri"/>
          <w:i/>
          <w:iCs/>
          <w:noProof/>
        </w:rPr>
        <w:t>IEEE Internet of Things Journal</w:t>
      </w:r>
      <w:r w:rsidRPr="00452A51">
        <w:rPr>
          <w:rFonts w:ascii="Calibri" w:hAnsi="Calibri" w:cs="Calibri"/>
          <w:noProof/>
        </w:rPr>
        <w:t xml:space="preserve">, </w:t>
      </w:r>
      <w:r w:rsidRPr="00452A51">
        <w:rPr>
          <w:rFonts w:ascii="Calibri" w:hAnsi="Calibri" w:cs="Calibri"/>
          <w:i/>
          <w:iCs/>
          <w:noProof/>
        </w:rPr>
        <w:t>3</w:t>
      </w:r>
      <w:r w:rsidRPr="00452A51">
        <w:rPr>
          <w:rFonts w:ascii="Calibri" w:hAnsi="Calibri" w:cs="Calibri"/>
          <w:noProof/>
        </w:rPr>
        <w:t>(1), 113–123. https://doi.org/10.1109/JIOT.2015.2487046</w:t>
      </w:r>
    </w:p>
    <w:p w14:paraId="725263E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De Simone, M. C., Rivera, Z. B., &amp; Guida, D. (2018a). Obstacle Avoidance System for Unmanned Ground Vehicles by Using Ultrasonic Sensors. </w:t>
      </w:r>
      <w:r w:rsidRPr="00452A51">
        <w:rPr>
          <w:rFonts w:ascii="Calibri" w:hAnsi="Calibri" w:cs="Calibri"/>
          <w:i/>
          <w:iCs/>
          <w:noProof/>
        </w:rPr>
        <w:t>Machines 2018, Vol. 6, Page 18</w:t>
      </w:r>
      <w:r w:rsidRPr="00452A51">
        <w:rPr>
          <w:rFonts w:ascii="Calibri" w:hAnsi="Calibri" w:cs="Calibri"/>
          <w:noProof/>
        </w:rPr>
        <w:t xml:space="preserve">, </w:t>
      </w:r>
      <w:r w:rsidRPr="00452A51">
        <w:rPr>
          <w:rFonts w:ascii="Calibri" w:hAnsi="Calibri" w:cs="Calibri"/>
          <w:i/>
          <w:iCs/>
          <w:noProof/>
        </w:rPr>
        <w:t>6</w:t>
      </w:r>
      <w:r w:rsidRPr="00452A51">
        <w:rPr>
          <w:rFonts w:ascii="Calibri" w:hAnsi="Calibri" w:cs="Calibri"/>
          <w:noProof/>
        </w:rPr>
        <w:t>(2), 18. https://doi.org/10.3390/MACHINES6020018</w:t>
      </w:r>
    </w:p>
    <w:p w14:paraId="5DCFF999"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lastRenderedPageBreak/>
        <w:t xml:space="preserve">De Simone, M. C., Rivera, Z. B., &amp; Guida, D. (2018b). Obstacle Avoidance System for Unmanned Ground Vehicles by Using Ultrasonic Sensors. </w:t>
      </w:r>
      <w:r w:rsidRPr="00452A51">
        <w:rPr>
          <w:rFonts w:ascii="Calibri" w:hAnsi="Calibri" w:cs="Calibri"/>
          <w:i/>
          <w:iCs/>
          <w:noProof/>
        </w:rPr>
        <w:t>Machines 2018, Vol. 6, Page 18</w:t>
      </w:r>
      <w:r w:rsidRPr="00452A51">
        <w:rPr>
          <w:rFonts w:ascii="Calibri" w:hAnsi="Calibri" w:cs="Calibri"/>
          <w:noProof/>
        </w:rPr>
        <w:t xml:space="preserve">, </w:t>
      </w:r>
      <w:r w:rsidRPr="00452A51">
        <w:rPr>
          <w:rFonts w:ascii="Calibri" w:hAnsi="Calibri" w:cs="Calibri"/>
          <w:i/>
          <w:iCs/>
          <w:noProof/>
        </w:rPr>
        <w:t>6</w:t>
      </w:r>
      <w:r w:rsidRPr="00452A51">
        <w:rPr>
          <w:rFonts w:ascii="Calibri" w:hAnsi="Calibri" w:cs="Calibri"/>
          <w:noProof/>
        </w:rPr>
        <w:t>(2), 18. https://doi.org/10.3390/MACHINES6020018</w:t>
      </w:r>
    </w:p>
    <w:p w14:paraId="0EA74A83"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Deruyck, M., Vereecken, W., Tanghe, E., Joseph, W., Pickavet, M., Martens, L., &amp; Demeester, P. (2010). Comparison of power consumption of mobile WiMAX, HSPA and LTE access networks. </w:t>
      </w:r>
      <w:r w:rsidRPr="00452A51">
        <w:rPr>
          <w:rFonts w:ascii="Calibri" w:hAnsi="Calibri" w:cs="Calibri"/>
          <w:i/>
          <w:iCs/>
          <w:noProof/>
        </w:rPr>
        <w:t>2010 9th Conference of Telecommunication, Media and Internet, CTTE 2010</w:t>
      </w:r>
      <w:r w:rsidRPr="00452A51">
        <w:rPr>
          <w:rFonts w:ascii="Calibri" w:hAnsi="Calibri" w:cs="Calibri"/>
          <w:noProof/>
        </w:rPr>
        <w:t>. https://doi.org/10.1109/CTTE.2010.5557715</w:t>
      </w:r>
    </w:p>
    <w:p w14:paraId="42E23498"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Druzhkov, P. N., &amp; Kustikova, V. D. (2016). A survey of deep learning methods and software tools for image classification and object detection. </w:t>
      </w:r>
      <w:r w:rsidRPr="00452A51">
        <w:rPr>
          <w:rFonts w:ascii="Calibri" w:hAnsi="Calibri" w:cs="Calibri"/>
          <w:i/>
          <w:iCs/>
          <w:noProof/>
        </w:rPr>
        <w:t>Pattern Recognition and Image Analysis 2016 26:1</w:t>
      </w:r>
      <w:r w:rsidRPr="00452A51">
        <w:rPr>
          <w:rFonts w:ascii="Calibri" w:hAnsi="Calibri" w:cs="Calibri"/>
          <w:noProof/>
        </w:rPr>
        <w:t xml:space="preserve">, </w:t>
      </w:r>
      <w:r w:rsidRPr="00452A51">
        <w:rPr>
          <w:rFonts w:ascii="Calibri" w:hAnsi="Calibri" w:cs="Calibri"/>
          <w:i/>
          <w:iCs/>
          <w:noProof/>
        </w:rPr>
        <w:t>26</w:t>
      </w:r>
      <w:r w:rsidRPr="00452A51">
        <w:rPr>
          <w:rFonts w:ascii="Calibri" w:hAnsi="Calibri" w:cs="Calibri"/>
          <w:noProof/>
        </w:rPr>
        <w:t>(1), 9–15. https://doi.org/10.1134/S1054661816010065</w:t>
      </w:r>
    </w:p>
    <w:p w14:paraId="7B087D1D"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Duroc, Y. (2022). From Identification to Sensing: RFID Is One of the Key Technologies in the IoT Field. </w:t>
      </w:r>
      <w:r w:rsidRPr="00452A51">
        <w:rPr>
          <w:rFonts w:ascii="Calibri" w:hAnsi="Calibri" w:cs="Calibri"/>
          <w:i/>
          <w:iCs/>
          <w:noProof/>
        </w:rPr>
        <w:t>Sensors 2022, Vol. 22, Page 7523</w:t>
      </w:r>
      <w:r w:rsidRPr="00452A51">
        <w:rPr>
          <w:rFonts w:ascii="Calibri" w:hAnsi="Calibri" w:cs="Calibri"/>
          <w:noProof/>
        </w:rPr>
        <w:t xml:space="preserve">, </w:t>
      </w:r>
      <w:r w:rsidRPr="00452A51">
        <w:rPr>
          <w:rFonts w:ascii="Calibri" w:hAnsi="Calibri" w:cs="Calibri"/>
          <w:i/>
          <w:iCs/>
          <w:noProof/>
        </w:rPr>
        <w:t>22</w:t>
      </w:r>
      <w:r w:rsidRPr="00452A51">
        <w:rPr>
          <w:rFonts w:ascii="Calibri" w:hAnsi="Calibri" w:cs="Calibri"/>
          <w:noProof/>
        </w:rPr>
        <w:t>(19), 7523. https://doi.org/10.3390/S22197523</w:t>
      </w:r>
    </w:p>
    <w:p w14:paraId="0FB4AFD5"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Dwork, C., McSherry, F., Nissim, K., &amp; Smith, A. (2006). Calibrating noise to sensitivity in private data analysis. </w:t>
      </w:r>
      <w:r w:rsidRPr="00452A51">
        <w:rPr>
          <w:rFonts w:ascii="Calibri" w:hAnsi="Calibri" w:cs="Calibri"/>
          <w:i/>
          <w:iCs/>
          <w:noProof/>
        </w:rPr>
        <w:t>Lecture Notes in Computer Science (Including Subseries Lecture Notes in Artificial Intelligence and Lecture Notes in Bioinformatics)</w:t>
      </w:r>
      <w:r w:rsidRPr="00452A51">
        <w:rPr>
          <w:rFonts w:ascii="Calibri" w:hAnsi="Calibri" w:cs="Calibri"/>
          <w:noProof/>
        </w:rPr>
        <w:t xml:space="preserve">, </w:t>
      </w:r>
      <w:r w:rsidRPr="00452A51">
        <w:rPr>
          <w:rFonts w:ascii="Calibri" w:hAnsi="Calibri" w:cs="Calibri"/>
          <w:i/>
          <w:iCs/>
          <w:noProof/>
        </w:rPr>
        <w:t>3876 LNCS</w:t>
      </w:r>
      <w:r w:rsidRPr="00452A51">
        <w:rPr>
          <w:rFonts w:ascii="Calibri" w:hAnsi="Calibri" w:cs="Calibri"/>
          <w:noProof/>
        </w:rPr>
        <w:t>, 265–284. https://doi.org/10.1007/11681878_14</w:t>
      </w:r>
    </w:p>
    <w:p w14:paraId="21CA403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Euston, M., Coote, P., Mahony, R., Kim, J., &amp; Hamel, T. (2008). A complementary filter for attitude estimation of a fixed-wing UAV. </w:t>
      </w:r>
      <w:r w:rsidRPr="00452A51">
        <w:rPr>
          <w:rFonts w:ascii="Calibri" w:hAnsi="Calibri" w:cs="Calibri"/>
          <w:i/>
          <w:iCs/>
          <w:noProof/>
        </w:rPr>
        <w:t>2008 IEEE/RSJ International Conference on Intelligent Robots and Systems, IROS</w:t>
      </w:r>
      <w:r w:rsidRPr="00452A51">
        <w:rPr>
          <w:rFonts w:ascii="Calibri" w:hAnsi="Calibri" w:cs="Calibri"/>
          <w:noProof/>
        </w:rPr>
        <w:t>, 340–345. https://doi.org/10.1109/IROS.2008.4650766</w:t>
      </w:r>
    </w:p>
    <w:p w14:paraId="670F5766"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Fan, B., Li, Q., &amp; Liu, T. (2017). How Magnetic Disturbance Influences the Attitude and Heading in Magnetic and Inertial Sensor-Based Orientation Estimation. </w:t>
      </w:r>
      <w:r w:rsidRPr="00452A51">
        <w:rPr>
          <w:rFonts w:ascii="Calibri" w:hAnsi="Calibri" w:cs="Calibri"/>
          <w:i/>
          <w:iCs/>
          <w:noProof/>
        </w:rPr>
        <w:t>Sensors 2018, Vol. 18, Page 76</w:t>
      </w:r>
      <w:r w:rsidRPr="00452A51">
        <w:rPr>
          <w:rFonts w:ascii="Calibri" w:hAnsi="Calibri" w:cs="Calibri"/>
          <w:noProof/>
        </w:rPr>
        <w:t xml:space="preserve">, </w:t>
      </w:r>
      <w:r w:rsidRPr="00452A51">
        <w:rPr>
          <w:rFonts w:ascii="Calibri" w:hAnsi="Calibri" w:cs="Calibri"/>
          <w:i/>
          <w:iCs/>
          <w:noProof/>
        </w:rPr>
        <w:t>18</w:t>
      </w:r>
      <w:r w:rsidRPr="00452A51">
        <w:rPr>
          <w:rFonts w:ascii="Calibri" w:hAnsi="Calibri" w:cs="Calibri"/>
          <w:noProof/>
        </w:rPr>
        <w:t>(1), 76. https://doi.org/10.3390/S18010076</w:t>
      </w:r>
    </w:p>
    <w:p w14:paraId="5298CBD4"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i/>
          <w:iCs/>
          <w:noProof/>
        </w:rPr>
        <w:t>Fixed link licence | Radio Spectrum Management New Zealand</w:t>
      </w:r>
      <w:r w:rsidRPr="00452A51">
        <w:rPr>
          <w:rFonts w:ascii="Calibri" w:hAnsi="Calibri" w:cs="Calibri"/>
          <w:noProof/>
        </w:rPr>
        <w:t>. (n.d.). Retrieved December 7, 2020, from https://www.rsm.govt.nz/licensing/licences-you-must-pay-for/fixed-location-licences/fixed-link-licence/</w:t>
      </w:r>
    </w:p>
    <w:p w14:paraId="4AD073CF"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Foix, S., Alenyà, G., &amp; Torras, C. (2011). Lock-in time-of-flight (ToF) cameras: A survey. </w:t>
      </w:r>
      <w:r w:rsidRPr="00452A51">
        <w:rPr>
          <w:rFonts w:ascii="Calibri" w:hAnsi="Calibri" w:cs="Calibri"/>
          <w:i/>
          <w:iCs/>
          <w:noProof/>
        </w:rPr>
        <w:t>IEEE Sensors Journal</w:t>
      </w:r>
      <w:r w:rsidRPr="00452A51">
        <w:rPr>
          <w:rFonts w:ascii="Calibri" w:hAnsi="Calibri" w:cs="Calibri"/>
          <w:noProof/>
        </w:rPr>
        <w:t xml:space="preserve">, </w:t>
      </w:r>
      <w:r w:rsidRPr="00452A51">
        <w:rPr>
          <w:rFonts w:ascii="Calibri" w:hAnsi="Calibri" w:cs="Calibri"/>
          <w:i/>
          <w:iCs/>
          <w:noProof/>
        </w:rPr>
        <w:t>11</w:t>
      </w:r>
      <w:r w:rsidRPr="00452A51">
        <w:rPr>
          <w:rFonts w:ascii="Calibri" w:hAnsi="Calibri" w:cs="Calibri"/>
          <w:noProof/>
        </w:rPr>
        <w:t>(9), 1917–1926. https://doi.org/10.1109/JSEN.2010.2101060</w:t>
      </w:r>
    </w:p>
    <w:p w14:paraId="39F7A657"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Formsma, O., Dijkshoorn, N., Van Noort, S., &amp; Visser, A. (2010). </w:t>
      </w:r>
      <w:r w:rsidRPr="00452A51">
        <w:rPr>
          <w:rFonts w:ascii="Calibri" w:hAnsi="Calibri" w:cs="Calibri"/>
          <w:i/>
          <w:iCs/>
          <w:noProof/>
        </w:rPr>
        <w:t>Realistic Simulation of Laser Range Finder Behavior in a Smoky Environment</w:t>
      </w:r>
      <w:r w:rsidRPr="00452A51">
        <w:rPr>
          <w:rFonts w:ascii="Calibri" w:hAnsi="Calibri" w:cs="Calibri"/>
          <w:noProof/>
        </w:rPr>
        <w:t>. http://www.science.uva.nl/research/isla</w:t>
      </w:r>
    </w:p>
    <w:p w14:paraId="6CB51EC9"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Fossum, E. R., &amp; Hondongwa, D. B. (2014). A review of the pinned photodiode for CCD and CMOS </w:t>
      </w:r>
      <w:r w:rsidRPr="00452A51">
        <w:rPr>
          <w:rFonts w:ascii="Calibri" w:hAnsi="Calibri" w:cs="Calibri"/>
          <w:noProof/>
        </w:rPr>
        <w:lastRenderedPageBreak/>
        <w:t xml:space="preserve">image sensors. </w:t>
      </w:r>
      <w:r w:rsidRPr="00452A51">
        <w:rPr>
          <w:rFonts w:ascii="Calibri" w:hAnsi="Calibri" w:cs="Calibri"/>
          <w:i/>
          <w:iCs/>
          <w:noProof/>
        </w:rPr>
        <w:t>IEEE Journal of the Electron Devices Society</w:t>
      </w:r>
      <w:r w:rsidRPr="00452A51">
        <w:rPr>
          <w:rFonts w:ascii="Calibri" w:hAnsi="Calibri" w:cs="Calibri"/>
          <w:noProof/>
        </w:rPr>
        <w:t xml:space="preserve">, </w:t>
      </w:r>
      <w:r w:rsidRPr="00452A51">
        <w:rPr>
          <w:rFonts w:ascii="Calibri" w:hAnsi="Calibri" w:cs="Calibri"/>
          <w:i/>
          <w:iCs/>
          <w:noProof/>
        </w:rPr>
        <w:t>2</w:t>
      </w:r>
      <w:r w:rsidRPr="00452A51">
        <w:rPr>
          <w:rFonts w:ascii="Calibri" w:hAnsi="Calibri" w:cs="Calibri"/>
          <w:noProof/>
        </w:rPr>
        <w:t>(3), 33–43. https://doi.org/10.1109/JEDS.2014.2306412</w:t>
      </w:r>
    </w:p>
    <w:p w14:paraId="7B6AF449"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Fpatrocini. (n.d.). </w:t>
      </w:r>
      <w:r w:rsidRPr="00452A51">
        <w:rPr>
          <w:rFonts w:ascii="Calibri" w:hAnsi="Calibri" w:cs="Calibri"/>
          <w:i/>
          <w:iCs/>
          <w:noProof/>
        </w:rPr>
        <w:t>NY fish-eye Free Photo Download | FreeImages</w:t>
      </w:r>
      <w:r w:rsidRPr="00452A51">
        <w:rPr>
          <w:rFonts w:ascii="Calibri" w:hAnsi="Calibri" w:cs="Calibri"/>
          <w:noProof/>
        </w:rPr>
        <w:t>. Retrieved October 3, 2023, from https://www.freeimages.com/photo/ny-fish-eye-1447949</w:t>
      </w:r>
    </w:p>
    <w:p w14:paraId="512A8AA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Gaddam, S. C., &amp; Rai, M. K. (2018). A comparative study on various LPWAN and cellular communication technologies for IoT based smart applications. </w:t>
      </w:r>
      <w:r w:rsidRPr="00452A51">
        <w:rPr>
          <w:rFonts w:ascii="Calibri" w:hAnsi="Calibri" w:cs="Calibri"/>
          <w:i/>
          <w:iCs/>
          <w:noProof/>
        </w:rPr>
        <w:t>2018 International Conference on Emerging Trends and Innovations In Engineering And Technological Research, ICETIETR 2018</w:t>
      </w:r>
      <w:r w:rsidRPr="00452A51">
        <w:rPr>
          <w:rFonts w:ascii="Calibri" w:hAnsi="Calibri" w:cs="Calibri"/>
          <w:noProof/>
        </w:rPr>
        <w:t>. https://doi.org/10.1109/ICETIETR.2018.8529060</w:t>
      </w:r>
    </w:p>
    <w:p w14:paraId="68172048"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Ganesan, P., &amp; Sajiv, G. (2018). A comprehensive study of edge detection for image processing applications. </w:t>
      </w:r>
      <w:r w:rsidRPr="00452A51">
        <w:rPr>
          <w:rFonts w:ascii="Calibri" w:hAnsi="Calibri" w:cs="Calibri"/>
          <w:i/>
          <w:iCs/>
          <w:noProof/>
        </w:rPr>
        <w:t>Proceedings of 2017 International Conference on Innovations in Information, Embedded and Communication Systems, ICIIECS 2017</w:t>
      </w:r>
      <w:r w:rsidRPr="00452A51">
        <w:rPr>
          <w:rFonts w:ascii="Calibri" w:hAnsi="Calibri" w:cs="Calibri"/>
          <w:noProof/>
        </w:rPr>
        <w:t xml:space="preserve">, </w:t>
      </w:r>
      <w:r w:rsidRPr="00452A51">
        <w:rPr>
          <w:rFonts w:ascii="Calibri" w:hAnsi="Calibri" w:cs="Calibri"/>
          <w:i/>
          <w:iCs/>
          <w:noProof/>
        </w:rPr>
        <w:t>2018</w:t>
      </w:r>
      <w:r w:rsidRPr="00452A51">
        <w:rPr>
          <w:rFonts w:ascii="Calibri" w:hAnsi="Calibri" w:cs="Calibri"/>
          <w:noProof/>
        </w:rPr>
        <w:t>-</w:t>
      </w:r>
      <w:r w:rsidRPr="00452A51">
        <w:rPr>
          <w:rFonts w:ascii="Calibri" w:hAnsi="Calibri" w:cs="Calibri"/>
          <w:i/>
          <w:iCs/>
          <w:noProof/>
        </w:rPr>
        <w:t>Janua</w:t>
      </w:r>
      <w:r w:rsidRPr="00452A51">
        <w:rPr>
          <w:rFonts w:ascii="Calibri" w:hAnsi="Calibri" w:cs="Calibri"/>
          <w:noProof/>
        </w:rPr>
        <w:t>, 53–54. https://doi.org/10.1109/ICIIECS.2017.8275968</w:t>
      </w:r>
    </w:p>
    <w:p w14:paraId="5A3E59A6"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452A51">
        <w:rPr>
          <w:rFonts w:ascii="Calibri" w:hAnsi="Calibri" w:cs="Calibri"/>
          <w:i/>
          <w:iCs/>
          <w:noProof/>
        </w:rPr>
        <w:t>Article in International Journal of Future Generation Communication and Networking</w:t>
      </w:r>
      <w:r w:rsidRPr="00452A51">
        <w:rPr>
          <w:rFonts w:ascii="Calibri" w:hAnsi="Calibri" w:cs="Calibri"/>
          <w:noProof/>
        </w:rPr>
        <w:t xml:space="preserve">, </w:t>
      </w:r>
      <w:r w:rsidRPr="00452A51">
        <w:rPr>
          <w:rFonts w:ascii="Calibri" w:hAnsi="Calibri" w:cs="Calibri"/>
          <w:i/>
          <w:iCs/>
          <w:noProof/>
        </w:rPr>
        <w:t>9</w:t>
      </w:r>
      <w:r w:rsidRPr="00452A51">
        <w:rPr>
          <w:rFonts w:ascii="Calibri" w:hAnsi="Calibri" w:cs="Calibri"/>
          <w:noProof/>
        </w:rPr>
        <w:t>(8), 111–120. https://doi.org/10.14257/ijfgcn.2016.9.8.11</w:t>
      </w:r>
    </w:p>
    <w:p w14:paraId="250219EF"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Ghaffari, M., Alhaj Ali, S. M., Murthy, V., Liao, X., Gaylor, J., &amp; Hall, E. L. (2004). Design of an unmanned ground vehicle, bearcat III, theory and practice. </w:t>
      </w:r>
      <w:r w:rsidRPr="00452A51">
        <w:rPr>
          <w:rFonts w:ascii="Calibri" w:hAnsi="Calibri" w:cs="Calibri"/>
          <w:i/>
          <w:iCs/>
          <w:noProof/>
        </w:rPr>
        <w:t>Journal of Robotic Systems</w:t>
      </w:r>
      <w:r w:rsidRPr="00452A51">
        <w:rPr>
          <w:rFonts w:ascii="Calibri" w:hAnsi="Calibri" w:cs="Calibri"/>
          <w:noProof/>
        </w:rPr>
        <w:t xml:space="preserve">, </w:t>
      </w:r>
      <w:r w:rsidRPr="00452A51">
        <w:rPr>
          <w:rFonts w:ascii="Calibri" w:hAnsi="Calibri" w:cs="Calibri"/>
          <w:i/>
          <w:iCs/>
          <w:noProof/>
        </w:rPr>
        <w:t>21</w:t>
      </w:r>
      <w:r w:rsidRPr="00452A51">
        <w:rPr>
          <w:rFonts w:ascii="Calibri" w:hAnsi="Calibri" w:cs="Calibri"/>
          <w:noProof/>
        </w:rPr>
        <w:t>(9), 471–480. https://doi.org/10.1002/ROB.20027</w:t>
      </w:r>
    </w:p>
    <w:p w14:paraId="5CA9BD7D"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Gheorghiu, R., &amp; Iordache, V. (2018). Use of Energy Efficient Sensor Networks to Enhance Dynamic Data Gathering Systems: A Comparative Study between Bluetooth and ZigBee. </w:t>
      </w:r>
      <w:r w:rsidRPr="00452A51">
        <w:rPr>
          <w:rFonts w:ascii="Calibri" w:hAnsi="Calibri" w:cs="Calibri"/>
          <w:i/>
          <w:iCs/>
          <w:noProof/>
        </w:rPr>
        <w:t>Sensors</w:t>
      </w:r>
      <w:r w:rsidRPr="00452A51">
        <w:rPr>
          <w:rFonts w:ascii="Calibri" w:hAnsi="Calibri" w:cs="Calibri"/>
          <w:noProof/>
        </w:rPr>
        <w:t xml:space="preserve">, </w:t>
      </w:r>
      <w:r w:rsidRPr="00452A51">
        <w:rPr>
          <w:rFonts w:ascii="Calibri" w:hAnsi="Calibri" w:cs="Calibri"/>
          <w:i/>
          <w:iCs/>
          <w:noProof/>
        </w:rPr>
        <w:t>18</w:t>
      </w:r>
      <w:r w:rsidRPr="00452A51">
        <w:rPr>
          <w:rFonts w:ascii="Calibri" w:hAnsi="Calibri" w:cs="Calibri"/>
          <w:noProof/>
        </w:rPr>
        <w:t>(6), 1801. https://doi.org/10.3390/s18061801</w:t>
      </w:r>
    </w:p>
    <w:p w14:paraId="76D7522D"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Gilmore, M. S., Castaño, R., Mann, T., Anderson, R. C., Mjolsness, E. D., Manduchi, R., &amp; Saunders, R. S. (n.d.). </w:t>
      </w:r>
      <w:r w:rsidRPr="00452A51">
        <w:rPr>
          <w:rFonts w:ascii="Calibri" w:hAnsi="Calibri" w:cs="Calibri"/>
          <w:i/>
          <w:iCs/>
          <w:noProof/>
        </w:rPr>
        <w:t>Strategies for autonomous rovers at Mars</w:t>
      </w:r>
      <w:r w:rsidRPr="00452A51">
        <w:rPr>
          <w:rFonts w:ascii="Calibri" w:hAnsi="Calibri" w:cs="Calibri"/>
          <w:noProof/>
        </w:rPr>
        <w:t>.</w:t>
      </w:r>
    </w:p>
    <w:p w14:paraId="3D788C86"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Gomez, C., Oller, J., &amp; Paradells, J. (2012). Overview and evaluation of bluetooth low energy: An emerging low-power wireless technology. </w:t>
      </w:r>
      <w:r w:rsidRPr="00452A51">
        <w:rPr>
          <w:rFonts w:ascii="Calibri" w:hAnsi="Calibri" w:cs="Calibri"/>
          <w:i/>
          <w:iCs/>
          <w:noProof/>
        </w:rPr>
        <w:t>Sensors (Switzerland)</w:t>
      </w:r>
      <w:r w:rsidRPr="00452A51">
        <w:rPr>
          <w:rFonts w:ascii="Calibri" w:hAnsi="Calibri" w:cs="Calibri"/>
          <w:noProof/>
        </w:rPr>
        <w:t xml:space="preserve">, </w:t>
      </w:r>
      <w:r w:rsidRPr="00452A51">
        <w:rPr>
          <w:rFonts w:ascii="Calibri" w:hAnsi="Calibri" w:cs="Calibri"/>
          <w:i/>
          <w:iCs/>
          <w:noProof/>
        </w:rPr>
        <w:t>12</w:t>
      </w:r>
      <w:r w:rsidRPr="00452A51">
        <w:rPr>
          <w:rFonts w:ascii="Calibri" w:hAnsi="Calibri" w:cs="Calibri"/>
          <w:noProof/>
        </w:rPr>
        <w:t>(9), 11734–11753. https://doi.org/10.3390/s120911734</w:t>
      </w:r>
    </w:p>
    <w:p w14:paraId="54B3B40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Goodin, C., Carruth, D., Doude, M., &amp; Hudson, C. (2019). Predicting the influence of rain on LIDAR in ADAS. </w:t>
      </w:r>
      <w:r w:rsidRPr="00452A51">
        <w:rPr>
          <w:rFonts w:ascii="Calibri" w:hAnsi="Calibri" w:cs="Calibri"/>
          <w:i/>
          <w:iCs/>
          <w:noProof/>
        </w:rPr>
        <w:t>Electronics (Switzerland)</w:t>
      </w:r>
      <w:r w:rsidRPr="00452A51">
        <w:rPr>
          <w:rFonts w:ascii="Calibri" w:hAnsi="Calibri" w:cs="Calibri"/>
          <w:noProof/>
        </w:rPr>
        <w:t xml:space="preserve">, </w:t>
      </w:r>
      <w:r w:rsidRPr="00452A51">
        <w:rPr>
          <w:rFonts w:ascii="Calibri" w:hAnsi="Calibri" w:cs="Calibri"/>
          <w:i/>
          <w:iCs/>
          <w:noProof/>
        </w:rPr>
        <w:t>8</w:t>
      </w:r>
      <w:r w:rsidRPr="00452A51">
        <w:rPr>
          <w:rFonts w:ascii="Calibri" w:hAnsi="Calibri" w:cs="Calibri"/>
          <w:noProof/>
        </w:rPr>
        <w:t>(1). https://doi.org/10.3390/ELECTRONICS8010089</w:t>
      </w:r>
    </w:p>
    <w:p w14:paraId="0D0EC8C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lastRenderedPageBreak/>
        <w:t xml:space="preserve">Hall, C. (2021). </w:t>
      </w:r>
      <w:r w:rsidRPr="00452A51">
        <w:rPr>
          <w:rFonts w:ascii="Calibri" w:hAnsi="Calibri" w:cs="Calibri"/>
          <w:i/>
          <w:iCs/>
          <w:noProof/>
        </w:rPr>
        <w:t>Future batteries, coming soon: Charge in seconds, last months a</w:t>
      </w:r>
      <w:r w:rsidRPr="00452A51">
        <w:rPr>
          <w:rFonts w:ascii="Calibri" w:hAnsi="Calibri" w:cs="Calibri"/>
          <w:noProof/>
        </w:rPr>
        <w:t>. https://www.pocket-lint.com/gadgets/news/130380-future-batteries-coming-soon-charge-in-seconds-last-months-and-power-over-the-air</w:t>
      </w:r>
    </w:p>
    <w:p w14:paraId="0B39A91B"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Haq, I., Anwar, S., Shah, K., Khan, M. T., &amp; Shah, S. A. (2015). Fuzzy Logic Based Edge Detection in Smooth and Noisy Clinical Images. </w:t>
      </w:r>
      <w:r w:rsidRPr="00452A51">
        <w:rPr>
          <w:rFonts w:ascii="Calibri" w:hAnsi="Calibri" w:cs="Calibri"/>
          <w:i/>
          <w:iCs/>
          <w:noProof/>
        </w:rPr>
        <w:t>PLOS ONE</w:t>
      </w:r>
      <w:r w:rsidRPr="00452A51">
        <w:rPr>
          <w:rFonts w:ascii="Calibri" w:hAnsi="Calibri" w:cs="Calibri"/>
          <w:noProof/>
        </w:rPr>
        <w:t xml:space="preserve">, </w:t>
      </w:r>
      <w:r w:rsidRPr="00452A51">
        <w:rPr>
          <w:rFonts w:ascii="Calibri" w:hAnsi="Calibri" w:cs="Calibri"/>
          <w:i/>
          <w:iCs/>
          <w:noProof/>
        </w:rPr>
        <w:t>10</w:t>
      </w:r>
      <w:r w:rsidRPr="00452A51">
        <w:rPr>
          <w:rFonts w:ascii="Calibri" w:hAnsi="Calibri" w:cs="Calibri"/>
          <w:noProof/>
        </w:rPr>
        <w:t>(9), e0138712. https://doi.org/10.1371/JOURNAL.PONE.0138712</w:t>
      </w:r>
    </w:p>
    <w:p w14:paraId="3E191B5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Harindranath, A., &amp; Arora, M. (2018). MEMS IMU sensor orientation algorithms-comparison in a simulation environment. </w:t>
      </w:r>
      <w:r w:rsidRPr="00452A51">
        <w:rPr>
          <w:rFonts w:ascii="Calibri" w:hAnsi="Calibri" w:cs="Calibri"/>
          <w:i/>
          <w:iCs/>
          <w:noProof/>
        </w:rPr>
        <w:t>2018 International Conference on Networking, Embedded and Wireless Systems, ICNEWS 2018 - Proceedings</w:t>
      </w:r>
      <w:r w:rsidRPr="00452A51">
        <w:rPr>
          <w:rFonts w:ascii="Calibri" w:hAnsi="Calibri" w:cs="Calibri"/>
          <w:noProof/>
        </w:rPr>
        <w:t>. https://doi.org/10.1109/ICNEWS.2018.8904029</w:t>
      </w:r>
    </w:p>
    <w:p w14:paraId="643BC594"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452A51">
        <w:rPr>
          <w:rFonts w:ascii="Calibri" w:hAnsi="Calibri" w:cs="Calibri"/>
          <w:i/>
          <w:iCs/>
          <w:noProof/>
        </w:rPr>
        <w:t>Machine Vision and Applications 2005 17:1</w:t>
      </w:r>
      <w:r w:rsidRPr="00452A51">
        <w:rPr>
          <w:rFonts w:ascii="Calibri" w:hAnsi="Calibri" w:cs="Calibri"/>
          <w:noProof/>
        </w:rPr>
        <w:t xml:space="preserve">, </w:t>
      </w:r>
      <w:r w:rsidRPr="00452A51">
        <w:rPr>
          <w:rFonts w:ascii="Calibri" w:hAnsi="Calibri" w:cs="Calibri"/>
          <w:i/>
          <w:iCs/>
          <w:noProof/>
        </w:rPr>
        <w:t>17</w:t>
      </w:r>
      <w:r w:rsidRPr="00452A51">
        <w:rPr>
          <w:rFonts w:ascii="Calibri" w:hAnsi="Calibri" w:cs="Calibri"/>
          <w:noProof/>
        </w:rPr>
        <w:t>(1), 8–20. https://doi.org/10.1007/S00138-005-0011-1</w:t>
      </w:r>
    </w:p>
    <w:p w14:paraId="6417B633"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Haxhibeqiri, J., De Poorter, E., Moerman, I., &amp; Hoebeke, J. (2018a). A survey of LoRaWAN for IoT: From technology to application. In </w:t>
      </w:r>
      <w:r w:rsidRPr="00452A51">
        <w:rPr>
          <w:rFonts w:ascii="Calibri" w:hAnsi="Calibri" w:cs="Calibri"/>
          <w:i/>
          <w:iCs/>
          <w:noProof/>
        </w:rPr>
        <w:t>Sensors (Switzerland)</w:t>
      </w:r>
      <w:r w:rsidRPr="00452A51">
        <w:rPr>
          <w:rFonts w:ascii="Calibri" w:hAnsi="Calibri" w:cs="Calibri"/>
          <w:noProof/>
        </w:rPr>
        <w:t xml:space="preserve"> (Vol. 18, Issue 11). MDPI AG. https://doi.org/10.3390/s18113995</w:t>
      </w:r>
    </w:p>
    <w:p w14:paraId="7CB5B0E5"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Haxhibeqiri, J., De Poorter, E., Moerman, I., &amp; Hoebeke, J. (2018b). A Survey of LoRaWAN for IoT: From Technology to Application. </w:t>
      </w:r>
      <w:r w:rsidRPr="00452A51">
        <w:rPr>
          <w:rFonts w:ascii="Calibri" w:hAnsi="Calibri" w:cs="Calibri"/>
          <w:i/>
          <w:iCs/>
          <w:noProof/>
        </w:rPr>
        <w:t>Sensors 2018, Vol. 18, Page 3995</w:t>
      </w:r>
      <w:r w:rsidRPr="00452A51">
        <w:rPr>
          <w:rFonts w:ascii="Calibri" w:hAnsi="Calibri" w:cs="Calibri"/>
          <w:noProof/>
        </w:rPr>
        <w:t xml:space="preserve">, </w:t>
      </w:r>
      <w:r w:rsidRPr="00452A51">
        <w:rPr>
          <w:rFonts w:ascii="Calibri" w:hAnsi="Calibri" w:cs="Calibri"/>
          <w:i/>
          <w:iCs/>
          <w:noProof/>
        </w:rPr>
        <w:t>18</w:t>
      </w:r>
      <w:r w:rsidRPr="00452A51">
        <w:rPr>
          <w:rFonts w:ascii="Calibri" w:hAnsi="Calibri" w:cs="Calibri"/>
          <w:noProof/>
        </w:rPr>
        <w:t>(11), 3995. https://doi.org/10.3390/S18113995</w:t>
      </w:r>
    </w:p>
    <w:p w14:paraId="61503062"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Higgins, W. T. (1975). A Comparison of Complementary and Kalman Filtering. </w:t>
      </w:r>
      <w:r w:rsidRPr="00452A51">
        <w:rPr>
          <w:rFonts w:ascii="Calibri" w:hAnsi="Calibri" w:cs="Calibri"/>
          <w:i/>
          <w:iCs/>
          <w:noProof/>
        </w:rPr>
        <w:t>IEEE Transactions on Aerospace and Electronic Systems</w:t>
      </w:r>
      <w:r w:rsidRPr="00452A51">
        <w:rPr>
          <w:rFonts w:ascii="Calibri" w:hAnsi="Calibri" w:cs="Calibri"/>
          <w:noProof/>
        </w:rPr>
        <w:t xml:space="preserve">, </w:t>
      </w:r>
      <w:r w:rsidRPr="00452A51">
        <w:rPr>
          <w:rFonts w:ascii="Calibri" w:hAnsi="Calibri" w:cs="Calibri"/>
          <w:i/>
          <w:iCs/>
          <w:noProof/>
        </w:rPr>
        <w:t>AES</w:t>
      </w:r>
      <w:r w:rsidRPr="00452A51">
        <w:rPr>
          <w:rFonts w:ascii="Calibri" w:hAnsi="Calibri" w:cs="Calibri"/>
          <w:noProof/>
        </w:rPr>
        <w:t>-</w:t>
      </w:r>
      <w:r w:rsidRPr="00452A51">
        <w:rPr>
          <w:rFonts w:ascii="Calibri" w:hAnsi="Calibri" w:cs="Calibri"/>
          <w:i/>
          <w:iCs/>
          <w:noProof/>
        </w:rPr>
        <w:t>11</w:t>
      </w:r>
      <w:r w:rsidRPr="00452A51">
        <w:rPr>
          <w:rFonts w:ascii="Calibri" w:hAnsi="Calibri" w:cs="Calibri"/>
          <w:noProof/>
        </w:rPr>
        <w:t>(3), 321–325. https://doi.org/10.1109/TAES.1975.308081</w:t>
      </w:r>
    </w:p>
    <w:p w14:paraId="5C5D0EB8"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Hoffman, B. D., Baumgartner, E. T., Huntsberger, T. L., &amp; Schenker, P. S. (1999). Improved Rover State Estimation in Challenging Terrain. </w:t>
      </w:r>
      <w:r w:rsidRPr="00452A51">
        <w:rPr>
          <w:rFonts w:ascii="Calibri" w:hAnsi="Calibri" w:cs="Calibri"/>
          <w:i/>
          <w:iCs/>
          <w:noProof/>
        </w:rPr>
        <w:t>Autonomous Robots 1999 6:2</w:t>
      </w:r>
      <w:r w:rsidRPr="00452A51">
        <w:rPr>
          <w:rFonts w:ascii="Calibri" w:hAnsi="Calibri" w:cs="Calibri"/>
          <w:noProof/>
        </w:rPr>
        <w:t xml:space="preserve">, </w:t>
      </w:r>
      <w:r w:rsidRPr="00452A51">
        <w:rPr>
          <w:rFonts w:ascii="Calibri" w:hAnsi="Calibri" w:cs="Calibri"/>
          <w:i/>
          <w:iCs/>
          <w:noProof/>
        </w:rPr>
        <w:t>6</w:t>
      </w:r>
      <w:r w:rsidRPr="00452A51">
        <w:rPr>
          <w:rFonts w:ascii="Calibri" w:hAnsi="Calibri" w:cs="Calibri"/>
          <w:noProof/>
        </w:rPr>
        <w:t>(2), 113–130. https://doi.org/10.1023/A:1008879310128</w:t>
      </w:r>
    </w:p>
    <w:p w14:paraId="790A90F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Hoffmann, J., Jüngel, M., &amp; Lötzsch, M. (2004). </w:t>
      </w:r>
      <w:r w:rsidRPr="00452A51">
        <w:rPr>
          <w:rFonts w:ascii="Calibri" w:hAnsi="Calibri" w:cs="Calibri"/>
          <w:i/>
          <w:iCs/>
          <w:noProof/>
        </w:rPr>
        <w:t>LNAI 3276 - A Vision Based System for Goal-Directed Obstacle Avoidance</w:t>
      </w:r>
      <w:r w:rsidRPr="00452A51">
        <w:rPr>
          <w:rFonts w:ascii="Calibri" w:hAnsi="Calibri" w:cs="Calibri"/>
          <w:noProof/>
        </w:rPr>
        <w:t>. http://www.aiboteamhumboldt.com</w:t>
      </w:r>
    </w:p>
    <w:p w14:paraId="25694C8C"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Hornik, K., Stinchcombe, M., &amp; White, H. (1989). Sci-Hub | Multilayer feedforward networks are universal approximators. Neural Networks, 2(5), 359–366 | 10.1016/0893-6080(89)90020-8. </w:t>
      </w:r>
      <w:r w:rsidRPr="00452A51">
        <w:rPr>
          <w:rFonts w:ascii="Calibri" w:hAnsi="Calibri" w:cs="Calibri"/>
          <w:i/>
          <w:iCs/>
          <w:noProof/>
        </w:rPr>
        <w:t>Nerual Networks</w:t>
      </w:r>
      <w:r w:rsidRPr="00452A51">
        <w:rPr>
          <w:rFonts w:ascii="Calibri" w:hAnsi="Calibri" w:cs="Calibri"/>
          <w:noProof/>
        </w:rPr>
        <w:t xml:space="preserve">, </w:t>
      </w:r>
      <w:r w:rsidRPr="00452A51">
        <w:rPr>
          <w:rFonts w:ascii="Calibri" w:hAnsi="Calibri" w:cs="Calibri"/>
          <w:i/>
          <w:iCs/>
          <w:noProof/>
        </w:rPr>
        <w:t>2</w:t>
      </w:r>
      <w:r w:rsidRPr="00452A51">
        <w:rPr>
          <w:rFonts w:ascii="Calibri" w:hAnsi="Calibri" w:cs="Calibri"/>
          <w:noProof/>
        </w:rPr>
        <w:t>, 359–366. https://sci-hub.se/10.1016/0893-6080(89)90020-8</w:t>
      </w:r>
    </w:p>
    <w:p w14:paraId="53AA5C78"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lastRenderedPageBreak/>
        <w:t xml:space="preserve">Hsu, S. C., Liang, S. F., &amp; Lin, C. T. (2005). A robust digital image stabilization technique based on inverse triangle method and background detection. </w:t>
      </w:r>
      <w:r w:rsidRPr="00452A51">
        <w:rPr>
          <w:rFonts w:ascii="Calibri" w:hAnsi="Calibri" w:cs="Calibri"/>
          <w:i/>
          <w:iCs/>
          <w:noProof/>
        </w:rPr>
        <w:t>IEEE Transactions on Consumer Electronics</w:t>
      </w:r>
      <w:r w:rsidRPr="00452A51">
        <w:rPr>
          <w:rFonts w:ascii="Calibri" w:hAnsi="Calibri" w:cs="Calibri"/>
          <w:noProof/>
        </w:rPr>
        <w:t xml:space="preserve">, </w:t>
      </w:r>
      <w:r w:rsidRPr="00452A51">
        <w:rPr>
          <w:rFonts w:ascii="Calibri" w:hAnsi="Calibri" w:cs="Calibri"/>
          <w:i/>
          <w:iCs/>
          <w:noProof/>
        </w:rPr>
        <w:t>51</w:t>
      </w:r>
      <w:r w:rsidRPr="00452A51">
        <w:rPr>
          <w:rFonts w:ascii="Calibri" w:hAnsi="Calibri" w:cs="Calibri"/>
          <w:noProof/>
        </w:rPr>
        <w:t>(2), 335–345. https://doi.org/10.1109/TCE.2005.1467968</w:t>
      </w:r>
    </w:p>
    <w:p w14:paraId="49AA379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Huang, J., Jiang, S., &amp; Lu, X. (2001). Rain backscattering properties and effects on the radar performance at MM wave band. </w:t>
      </w:r>
      <w:r w:rsidRPr="00452A51">
        <w:rPr>
          <w:rFonts w:ascii="Calibri" w:hAnsi="Calibri" w:cs="Calibri"/>
          <w:i/>
          <w:iCs/>
          <w:noProof/>
        </w:rPr>
        <w:t>International Journal of Infrared and Millimeter Waves</w:t>
      </w:r>
      <w:r w:rsidRPr="00452A51">
        <w:rPr>
          <w:rFonts w:ascii="Calibri" w:hAnsi="Calibri" w:cs="Calibri"/>
          <w:noProof/>
        </w:rPr>
        <w:t xml:space="preserve">, </w:t>
      </w:r>
      <w:r w:rsidRPr="00452A51">
        <w:rPr>
          <w:rFonts w:ascii="Calibri" w:hAnsi="Calibri" w:cs="Calibri"/>
          <w:i/>
          <w:iCs/>
          <w:noProof/>
        </w:rPr>
        <w:t>22</w:t>
      </w:r>
      <w:r w:rsidRPr="00452A51">
        <w:rPr>
          <w:rFonts w:ascii="Calibri" w:hAnsi="Calibri" w:cs="Calibri"/>
          <w:noProof/>
        </w:rPr>
        <w:t>(6), 917–922. https://doi.org/10.1023/A:1014922632540</w:t>
      </w:r>
    </w:p>
    <w:p w14:paraId="222481F1"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452A51">
        <w:rPr>
          <w:rFonts w:ascii="Calibri" w:hAnsi="Calibri" w:cs="Calibri"/>
          <w:i/>
          <w:iCs/>
          <w:noProof/>
        </w:rPr>
        <w:t>IOP Conference Series: Materials Science and Engineering</w:t>
      </w:r>
      <w:r w:rsidRPr="00452A51">
        <w:rPr>
          <w:rFonts w:ascii="Calibri" w:hAnsi="Calibri" w:cs="Calibri"/>
          <w:noProof/>
        </w:rPr>
        <w:t>. https://doi.org/10.1088/1757-899X/806/1/012025</w:t>
      </w:r>
    </w:p>
    <w:p w14:paraId="6D99B059"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Irsyad Bin Sahalan, M. (2018). </w:t>
      </w:r>
      <w:r w:rsidRPr="00452A51">
        <w:rPr>
          <w:rFonts w:ascii="Calibri" w:hAnsi="Calibri" w:cs="Calibri"/>
          <w:i/>
          <w:iCs/>
          <w:noProof/>
        </w:rPr>
        <w:t>DEVELOPMENT OF OBSTACLE AVOIDANCE TECHNIQUE FOR MULTI AGENT AUTONOMOUS SURFACE VESSEL USING OPTIMAL RECIPROCAL COLLISION AVOIDANCE</w:t>
      </w:r>
      <w:r w:rsidRPr="00452A51">
        <w:rPr>
          <w:rFonts w:ascii="Calibri" w:hAnsi="Calibri" w:cs="Calibri"/>
          <w:noProof/>
        </w:rPr>
        <w:t>.</w:t>
      </w:r>
    </w:p>
    <w:p w14:paraId="3C0F3035"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Jawad, H. M., Nordin, R., Gharghan, S. K., Jawad, A. M., &amp; Ismail, M. (2017). Energy-efficient wireless sensor networks for precision agriculture: A review. In </w:t>
      </w:r>
      <w:r w:rsidRPr="00452A51">
        <w:rPr>
          <w:rFonts w:ascii="Calibri" w:hAnsi="Calibri" w:cs="Calibri"/>
          <w:i/>
          <w:iCs/>
          <w:noProof/>
        </w:rPr>
        <w:t>Sensors (Switzerland)</w:t>
      </w:r>
      <w:r w:rsidRPr="00452A51">
        <w:rPr>
          <w:rFonts w:ascii="Calibri" w:hAnsi="Calibri" w:cs="Calibri"/>
          <w:noProof/>
        </w:rPr>
        <w:t xml:space="preserve"> (Vol. 17, Issue 8). MDPI AG. https://doi.org/10.3390/s17081781</w:t>
      </w:r>
    </w:p>
    <w:p w14:paraId="2DB92E0F"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Jia, X., Feng, Q., Fan, T., &amp; Lei, Q. (2012). RFID technology and its applications in Internet of Things (IoT). </w:t>
      </w:r>
      <w:r w:rsidRPr="00452A51">
        <w:rPr>
          <w:rFonts w:ascii="Calibri" w:hAnsi="Calibri" w:cs="Calibri"/>
          <w:i/>
          <w:iCs/>
          <w:noProof/>
        </w:rPr>
        <w:t>2012 2nd International Conference on Consumer Electronics, Communications and Networks, CECNet 2012 - Proceedings</w:t>
      </w:r>
      <w:r w:rsidRPr="00452A51">
        <w:rPr>
          <w:rFonts w:ascii="Calibri" w:hAnsi="Calibri" w:cs="Calibri"/>
          <w:noProof/>
        </w:rPr>
        <w:t>, 1282–1285. https://doi.org/10.1109/CECNET.2012.6201508</w:t>
      </w:r>
    </w:p>
    <w:p w14:paraId="3428AFE5"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Jiang, X., Zong, Y., Liu, Z., Wang, X., &amp; Chen, Z. (2010). Research on combinational image stabilization technology based on MEMS IMU. </w:t>
      </w:r>
      <w:r w:rsidRPr="00452A51">
        <w:rPr>
          <w:rFonts w:ascii="Calibri" w:hAnsi="Calibri" w:cs="Calibri"/>
          <w:i/>
          <w:iCs/>
          <w:noProof/>
        </w:rPr>
        <w:t>Optoelectronic Imaging and Multimedia Technology</w:t>
      </w:r>
      <w:r w:rsidRPr="00452A51">
        <w:rPr>
          <w:rFonts w:ascii="Calibri" w:hAnsi="Calibri" w:cs="Calibri"/>
          <w:noProof/>
        </w:rPr>
        <w:t xml:space="preserve">, </w:t>
      </w:r>
      <w:r w:rsidRPr="00452A51">
        <w:rPr>
          <w:rFonts w:ascii="Calibri" w:hAnsi="Calibri" w:cs="Calibri"/>
          <w:i/>
          <w:iCs/>
          <w:noProof/>
        </w:rPr>
        <w:t>7850</w:t>
      </w:r>
      <w:r w:rsidRPr="00452A51">
        <w:rPr>
          <w:rFonts w:ascii="Calibri" w:hAnsi="Calibri" w:cs="Calibri"/>
          <w:noProof/>
        </w:rPr>
        <w:t>, 785002. https://doi.org/10.1117/12.868889</w:t>
      </w:r>
    </w:p>
    <w:p w14:paraId="17F0B1BF"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Jiménez, F., Naranjo, J. E., Gómez, O., &amp; Anaya, J. J. (2014). Vehicle tracking for an evasive manoeuvres assistant using low-cost ultrasonic sensors. </w:t>
      </w:r>
      <w:r w:rsidRPr="00452A51">
        <w:rPr>
          <w:rFonts w:ascii="Calibri" w:hAnsi="Calibri" w:cs="Calibri"/>
          <w:i/>
          <w:iCs/>
          <w:noProof/>
        </w:rPr>
        <w:t>Sensors (Switzerland)</w:t>
      </w:r>
      <w:r w:rsidRPr="00452A51">
        <w:rPr>
          <w:rFonts w:ascii="Calibri" w:hAnsi="Calibri" w:cs="Calibri"/>
          <w:noProof/>
        </w:rPr>
        <w:t xml:space="preserve">, </w:t>
      </w:r>
      <w:r w:rsidRPr="00452A51">
        <w:rPr>
          <w:rFonts w:ascii="Calibri" w:hAnsi="Calibri" w:cs="Calibri"/>
          <w:i/>
          <w:iCs/>
          <w:noProof/>
        </w:rPr>
        <w:t>14</w:t>
      </w:r>
      <w:r w:rsidRPr="00452A51">
        <w:rPr>
          <w:rFonts w:ascii="Calibri" w:hAnsi="Calibri" w:cs="Calibri"/>
          <w:noProof/>
        </w:rPr>
        <w:t>(12), 22689–22705. https://doi.org/10.3390/S141222689</w:t>
      </w:r>
    </w:p>
    <w:p w14:paraId="07DF9FCB"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Johnstone-Wallace, D. B., &amp; Kennedy, K. (1944). Grazing management practices and their relationship to the behaviour and grazing habits of cattle. </w:t>
      </w:r>
      <w:r w:rsidRPr="00452A51">
        <w:rPr>
          <w:rFonts w:ascii="Calibri" w:hAnsi="Calibri" w:cs="Calibri"/>
          <w:i/>
          <w:iCs/>
          <w:noProof/>
        </w:rPr>
        <w:t>The Journal of Agricultural Science</w:t>
      </w:r>
      <w:r w:rsidRPr="00452A51">
        <w:rPr>
          <w:rFonts w:ascii="Calibri" w:hAnsi="Calibri" w:cs="Calibri"/>
          <w:noProof/>
        </w:rPr>
        <w:t xml:space="preserve">, </w:t>
      </w:r>
      <w:r w:rsidRPr="00452A51">
        <w:rPr>
          <w:rFonts w:ascii="Calibri" w:hAnsi="Calibri" w:cs="Calibri"/>
          <w:i/>
          <w:iCs/>
          <w:noProof/>
        </w:rPr>
        <w:t>34</w:t>
      </w:r>
      <w:r w:rsidRPr="00452A51">
        <w:rPr>
          <w:rFonts w:ascii="Calibri" w:hAnsi="Calibri" w:cs="Calibri"/>
          <w:noProof/>
        </w:rPr>
        <w:t>(4), 190–197. https://doi.org/10.1017/S0021859600023649</w:t>
      </w:r>
    </w:p>
    <w:p w14:paraId="2901D317"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Kapoor, R., Ramasamy, S., Gardi, A., Van Schyndel, R., &amp; Sabatini, R. (2018). Acoustic sensors for air </w:t>
      </w:r>
      <w:r w:rsidRPr="00452A51">
        <w:rPr>
          <w:rFonts w:ascii="Calibri" w:hAnsi="Calibri" w:cs="Calibri"/>
          <w:noProof/>
        </w:rPr>
        <w:lastRenderedPageBreak/>
        <w:t xml:space="preserve">and surface navigation applications. </w:t>
      </w:r>
      <w:r w:rsidRPr="00452A51">
        <w:rPr>
          <w:rFonts w:ascii="Calibri" w:hAnsi="Calibri" w:cs="Calibri"/>
          <w:i/>
          <w:iCs/>
          <w:noProof/>
        </w:rPr>
        <w:t>Sensors (Switzerland)</w:t>
      </w:r>
      <w:r w:rsidRPr="00452A51">
        <w:rPr>
          <w:rFonts w:ascii="Calibri" w:hAnsi="Calibri" w:cs="Calibri"/>
          <w:noProof/>
        </w:rPr>
        <w:t xml:space="preserve">, </w:t>
      </w:r>
      <w:r w:rsidRPr="00452A51">
        <w:rPr>
          <w:rFonts w:ascii="Calibri" w:hAnsi="Calibri" w:cs="Calibri"/>
          <w:i/>
          <w:iCs/>
          <w:noProof/>
        </w:rPr>
        <w:t>18</w:t>
      </w:r>
      <w:r w:rsidRPr="00452A51">
        <w:rPr>
          <w:rFonts w:ascii="Calibri" w:hAnsi="Calibri" w:cs="Calibri"/>
          <w:noProof/>
        </w:rPr>
        <w:t>(2). https://doi.org/10.3390/S18020499</w:t>
      </w:r>
    </w:p>
    <w:p w14:paraId="460BD081"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Karpenko, A., Jacobs, D., Baek, J., &amp; Levoy, M. (2011). </w:t>
      </w:r>
      <w:r w:rsidRPr="00452A51">
        <w:rPr>
          <w:rFonts w:ascii="Calibri" w:hAnsi="Calibri" w:cs="Calibri"/>
          <w:i/>
          <w:iCs/>
          <w:noProof/>
        </w:rPr>
        <w:t>Digital Video Stabilization and Rolling Shutter Correction using Gyroscopes</w:t>
      </w:r>
      <w:r w:rsidRPr="00452A51">
        <w:rPr>
          <w:rFonts w:ascii="Calibri" w:hAnsi="Calibri" w:cs="Calibri"/>
          <w:noProof/>
        </w:rPr>
        <w:t>.</w:t>
      </w:r>
    </w:p>
    <w:p w14:paraId="4E4AB2B7"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Karuppuswamy, J. (2000). </w:t>
      </w:r>
      <w:r w:rsidRPr="00452A51">
        <w:rPr>
          <w:rFonts w:ascii="Calibri" w:hAnsi="Calibri" w:cs="Calibri"/>
          <w:i/>
          <w:iCs/>
          <w:noProof/>
        </w:rPr>
        <w:t>Detection and Avoidance of Simulated Potholes in Autonomous Vehicles in an Unstructured Environment</w:t>
      </w:r>
      <w:r w:rsidRPr="00452A51">
        <w:rPr>
          <w:rFonts w:ascii="Calibri" w:hAnsi="Calibri" w:cs="Calibri"/>
          <w:noProof/>
        </w:rPr>
        <w:t>.</w:t>
      </w:r>
    </w:p>
    <w:p w14:paraId="22B6E5C2"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Katiyar, S., &amp; Dutta, A. (n.d.). PSO Based Path Planning and Dynamic Obstacle Avoidance in CG Space of a 10 DOF Rover; PSO Based Path Planning and Dynamic Obstacle Avoidance in CG Space of a 10 DOF Rover. </w:t>
      </w:r>
      <w:r w:rsidRPr="00452A51">
        <w:rPr>
          <w:rFonts w:ascii="Calibri" w:hAnsi="Calibri" w:cs="Calibri"/>
          <w:i/>
          <w:iCs/>
          <w:noProof/>
        </w:rPr>
        <w:t>Advances in Robotics - 5th International Conference of The Robotics Society</w:t>
      </w:r>
      <w:r w:rsidRPr="00452A51">
        <w:rPr>
          <w:rFonts w:ascii="Calibri" w:hAnsi="Calibri" w:cs="Calibri"/>
          <w:noProof/>
        </w:rPr>
        <w:t>. https://doi.org/10.1145/3478586</w:t>
      </w:r>
    </w:p>
    <w:p w14:paraId="5D98FDB2"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Katiyar, S., &amp; Dutta, A. (2019). Path Planning and Obstacle Avoidance in CG Space of a 10 DOF Rover using RRT. </w:t>
      </w:r>
      <w:r w:rsidRPr="00452A51">
        <w:rPr>
          <w:rFonts w:ascii="Calibri" w:hAnsi="Calibri" w:cs="Calibri"/>
          <w:i/>
          <w:iCs/>
          <w:noProof/>
        </w:rPr>
        <w:t>ACM International Conference Proceeding Series</w:t>
      </w:r>
      <w:r w:rsidRPr="00452A51">
        <w:rPr>
          <w:rFonts w:ascii="Calibri" w:hAnsi="Calibri" w:cs="Calibri"/>
          <w:noProof/>
        </w:rPr>
        <w:t>. https://doi.org/10.1145/3352593.3352615</w:t>
      </w:r>
    </w:p>
    <w:p w14:paraId="514974AC"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Kawai, S., Takeuchi, K., Shibata, K., &amp; Horita, Y. (2014). A Smart Method to Distinguish Road Surface Conditions at Night-time using a Car-Mounted Camera. </w:t>
      </w:r>
      <w:r w:rsidRPr="00452A51">
        <w:rPr>
          <w:rFonts w:ascii="Calibri" w:hAnsi="Calibri" w:cs="Calibri"/>
          <w:i/>
          <w:iCs/>
          <w:noProof/>
        </w:rPr>
        <w:t>IEEJ Transactions on Electronics, Information and Systems</w:t>
      </w:r>
      <w:r w:rsidRPr="00452A51">
        <w:rPr>
          <w:rFonts w:ascii="Calibri" w:hAnsi="Calibri" w:cs="Calibri"/>
          <w:noProof/>
        </w:rPr>
        <w:t xml:space="preserve">, </w:t>
      </w:r>
      <w:r w:rsidRPr="00452A51">
        <w:rPr>
          <w:rFonts w:ascii="Calibri" w:hAnsi="Calibri" w:cs="Calibri"/>
          <w:i/>
          <w:iCs/>
          <w:noProof/>
        </w:rPr>
        <w:t>134</w:t>
      </w:r>
      <w:r w:rsidRPr="00452A51">
        <w:rPr>
          <w:rFonts w:ascii="Calibri" w:hAnsi="Calibri" w:cs="Calibri"/>
          <w:noProof/>
        </w:rPr>
        <w:t>(6), 878–884. https://doi.org/10.1541/IEEJEISS.134.878</w:t>
      </w:r>
    </w:p>
    <w:p w14:paraId="0A0DD09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Khan, M. N., &amp; Ahmed, M. M. (2021). Weather and surface condition detection based on road-side webcams: Application of pre-trained Convolutional Neural Network. </w:t>
      </w:r>
      <w:r w:rsidRPr="00452A51">
        <w:rPr>
          <w:rFonts w:ascii="Calibri" w:hAnsi="Calibri" w:cs="Calibri"/>
          <w:i/>
          <w:iCs/>
          <w:noProof/>
        </w:rPr>
        <w:t>International Journal of Transportation Science and Technology</w:t>
      </w:r>
      <w:r w:rsidRPr="00452A51">
        <w:rPr>
          <w:rFonts w:ascii="Calibri" w:hAnsi="Calibri" w:cs="Calibri"/>
          <w:noProof/>
        </w:rPr>
        <w:t>. https://doi.org/10.1016/J.IJTST.2021.06.003</w:t>
      </w:r>
    </w:p>
    <w:p w14:paraId="4F08E09D"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KISHORE, P. S. V., P. SURESH, K., SMRUTI, D., &amp; RAMESH, K. (2018). SOLAR POWERED OBSTACLE AVOIDING LAWN MOWER. </w:t>
      </w:r>
      <w:r w:rsidRPr="00452A51">
        <w:rPr>
          <w:rFonts w:ascii="Calibri" w:hAnsi="Calibri" w:cs="Calibri"/>
          <w:i/>
          <w:iCs/>
          <w:noProof/>
        </w:rPr>
        <w:t>I-Manager’s Journal on Electrical Engineering</w:t>
      </w:r>
      <w:r w:rsidRPr="00452A51">
        <w:rPr>
          <w:rFonts w:ascii="Calibri" w:hAnsi="Calibri" w:cs="Calibri"/>
          <w:noProof/>
        </w:rPr>
        <w:t xml:space="preserve">, </w:t>
      </w:r>
      <w:r w:rsidRPr="00452A51">
        <w:rPr>
          <w:rFonts w:ascii="Calibri" w:hAnsi="Calibri" w:cs="Calibri"/>
          <w:i/>
          <w:iCs/>
          <w:noProof/>
        </w:rPr>
        <w:t>12</w:t>
      </w:r>
      <w:r w:rsidRPr="00452A51">
        <w:rPr>
          <w:rFonts w:ascii="Calibri" w:hAnsi="Calibri" w:cs="Calibri"/>
          <w:noProof/>
        </w:rPr>
        <w:t>(2), 1. https://doi.org/10.26634/JEE.12.2.14169</w:t>
      </w:r>
    </w:p>
    <w:p w14:paraId="229DCF1D"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Kleeman, L., &amp; Kuc, R. (2008). Sonar Sensing. </w:t>
      </w:r>
      <w:r w:rsidRPr="00452A51">
        <w:rPr>
          <w:rFonts w:ascii="Calibri" w:hAnsi="Calibri" w:cs="Calibri"/>
          <w:i/>
          <w:iCs/>
          <w:noProof/>
        </w:rPr>
        <w:t>Springer Handbook of Robotics</w:t>
      </w:r>
      <w:r w:rsidRPr="00452A51">
        <w:rPr>
          <w:rFonts w:ascii="Calibri" w:hAnsi="Calibri" w:cs="Calibri"/>
          <w:noProof/>
        </w:rPr>
        <w:t xml:space="preserve">, </w:t>
      </w:r>
      <w:r w:rsidRPr="00452A51">
        <w:rPr>
          <w:rFonts w:ascii="Calibri" w:hAnsi="Calibri" w:cs="Calibri"/>
          <w:i/>
          <w:iCs/>
          <w:noProof/>
        </w:rPr>
        <w:t>January 2008</w:t>
      </w:r>
      <w:r w:rsidRPr="00452A51">
        <w:rPr>
          <w:rFonts w:ascii="Calibri" w:hAnsi="Calibri" w:cs="Calibri"/>
          <w:noProof/>
        </w:rPr>
        <w:t>. https://doi.org/10.1007/978-3-540-30301-5</w:t>
      </w:r>
    </w:p>
    <w:p w14:paraId="1B1F4A7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Koenig, S., Likhachev, M., &amp; Furcy, D. (2004). Lifelong Planning A</w:t>
      </w:r>
      <w:r w:rsidRPr="00452A51">
        <w:rPr>
          <w:rFonts w:ascii="Cambria Math" w:hAnsi="Cambria Math" w:cs="Cambria Math"/>
          <w:noProof/>
        </w:rPr>
        <w:t>∗</w:t>
      </w:r>
      <w:r w:rsidRPr="00452A51">
        <w:rPr>
          <w:rFonts w:ascii="Calibri" w:hAnsi="Calibri" w:cs="Calibri"/>
          <w:noProof/>
        </w:rPr>
        <w:t xml:space="preserve">. </w:t>
      </w:r>
      <w:r w:rsidRPr="00452A51">
        <w:rPr>
          <w:rFonts w:ascii="Calibri" w:hAnsi="Calibri" w:cs="Calibri"/>
          <w:i/>
          <w:iCs/>
          <w:noProof/>
        </w:rPr>
        <w:t>Artificial Intelligence</w:t>
      </w:r>
      <w:r w:rsidRPr="00452A51">
        <w:rPr>
          <w:rFonts w:ascii="Calibri" w:hAnsi="Calibri" w:cs="Calibri"/>
          <w:noProof/>
        </w:rPr>
        <w:t xml:space="preserve">, </w:t>
      </w:r>
      <w:r w:rsidRPr="00452A51">
        <w:rPr>
          <w:rFonts w:ascii="Calibri" w:hAnsi="Calibri" w:cs="Calibri"/>
          <w:i/>
          <w:iCs/>
          <w:noProof/>
        </w:rPr>
        <w:t>155</w:t>
      </w:r>
      <w:r w:rsidRPr="00452A51">
        <w:rPr>
          <w:rFonts w:ascii="Calibri" w:hAnsi="Calibri" w:cs="Calibri"/>
          <w:noProof/>
        </w:rPr>
        <w:t>(1–2), 93–146. https://doi.org/10.1016/J.ARTINT.2003.12.001</w:t>
      </w:r>
    </w:p>
    <w:p w14:paraId="1A78F3F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Krotkov, E., Simmons, R., Cozman, F., &amp; Koenig, S. (n.d.). </w:t>
      </w:r>
      <w:r w:rsidRPr="00452A51">
        <w:rPr>
          <w:rFonts w:ascii="Calibri" w:hAnsi="Calibri" w:cs="Calibri"/>
          <w:i/>
          <w:iCs/>
          <w:noProof/>
        </w:rPr>
        <w:t>Safeguarded Teleoperation for Lunar Rovers: From Human Factors to Field Trials</w:t>
      </w:r>
      <w:r w:rsidRPr="00452A51">
        <w:rPr>
          <w:rFonts w:ascii="Calibri" w:hAnsi="Calibri" w:cs="Calibri"/>
          <w:noProof/>
        </w:rPr>
        <w:t>.</w:t>
      </w:r>
    </w:p>
    <w:p w14:paraId="2D348681"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Kusuma Arbawa, Y., Utaminingrum, F., Setiawan, E., sitasi, C., Arbawa, Y. K., Utaminingrum, F., &amp; </w:t>
      </w:r>
      <w:r w:rsidRPr="00452A51">
        <w:rPr>
          <w:rFonts w:ascii="Calibri" w:hAnsi="Calibri" w:cs="Calibri"/>
          <w:noProof/>
        </w:rPr>
        <w:lastRenderedPageBreak/>
        <w:t xml:space="preserve">Setiawan, E. (2021). Three combination value of extraction features on GLCM for detecting pothole and asphalt road. </w:t>
      </w:r>
      <w:r w:rsidRPr="00452A51">
        <w:rPr>
          <w:rFonts w:ascii="Calibri" w:hAnsi="Calibri" w:cs="Calibri"/>
          <w:i/>
          <w:iCs/>
          <w:noProof/>
        </w:rPr>
        <w:t>Jurnal Teknologi Dan Sistem Komputer</w:t>
      </w:r>
      <w:r w:rsidRPr="00452A51">
        <w:rPr>
          <w:rFonts w:ascii="Calibri" w:hAnsi="Calibri" w:cs="Calibri"/>
          <w:noProof/>
        </w:rPr>
        <w:t xml:space="preserve">, </w:t>
      </w:r>
      <w:r w:rsidRPr="00452A51">
        <w:rPr>
          <w:rFonts w:ascii="Calibri" w:hAnsi="Calibri" w:cs="Calibri"/>
          <w:i/>
          <w:iCs/>
          <w:noProof/>
        </w:rPr>
        <w:t>9</w:t>
      </w:r>
      <w:r w:rsidRPr="00452A51">
        <w:rPr>
          <w:rFonts w:ascii="Calibri" w:hAnsi="Calibri" w:cs="Calibri"/>
          <w:noProof/>
        </w:rPr>
        <w:t>(1), 64–69. https://doi.org/10.14710/JTSISKOM.2020.13828</w:t>
      </w:r>
    </w:p>
    <w:p w14:paraId="5318BDA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Kwaśniewski, K. K., &amp; Gosiewski, Z. (2018). Genetic algorithm for mobile robot route planning with obstacle avoidance. </w:t>
      </w:r>
      <w:r w:rsidRPr="00452A51">
        <w:rPr>
          <w:rFonts w:ascii="Calibri" w:hAnsi="Calibri" w:cs="Calibri"/>
          <w:i/>
          <w:iCs/>
          <w:noProof/>
        </w:rPr>
        <w:t>Acta Mechanica et Automatica</w:t>
      </w:r>
      <w:r w:rsidRPr="00452A51">
        <w:rPr>
          <w:rFonts w:ascii="Calibri" w:hAnsi="Calibri" w:cs="Calibri"/>
          <w:noProof/>
        </w:rPr>
        <w:t xml:space="preserve">, </w:t>
      </w:r>
      <w:r w:rsidRPr="00452A51">
        <w:rPr>
          <w:rFonts w:ascii="Calibri" w:hAnsi="Calibri" w:cs="Calibri"/>
          <w:i/>
          <w:iCs/>
          <w:noProof/>
        </w:rPr>
        <w:t>12</w:t>
      </w:r>
      <w:r w:rsidRPr="00452A51">
        <w:rPr>
          <w:rFonts w:ascii="Calibri" w:hAnsi="Calibri" w:cs="Calibri"/>
          <w:noProof/>
        </w:rPr>
        <w:t>(2), 151–159. https://doi.org/10.2478/AMA-2018-0024</w:t>
      </w:r>
    </w:p>
    <w:p w14:paraId="7731AC9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La Rosa, F., Celvisia Virzì, M., Bonaccorso, F., &amp; Branciforte STMicroelectronics, M. (n.d.). </w:t>
      </w:r>
      <w:r w:rsidRPr="00452A51">
        <w:rPr>
          <w:rFonts w:ascii="Calibri" w:hAnsi="Calibri" w:cs="Calibri"/>
          <w:i/>
          <w:iCs/>
          <w:noProof/>
        </w:rPr>
        <w:t>Optical Image Stabilization (OIS)</w:t>
      </w:r>
      <w:r w:rsidRPr="00452A51">
        <w:rPr>
          <w:rFonts w:ascii="Calibri" w:hAnsi="Calibri" w:cs="Calibri"/>
          <w:noProof/>
        </w:rPr>
        <w:t>.</w:t>
      </w:r>
    </w:p>
    <w:p w14:paraId="47B77B78"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Landaluce, H., Arjona, L., Perallos, A., Falcone, F., Angulo, I., &amp; Muralter, F. (2020). A Review of IoT Sensing Applications and Challenges Using RFID and Wireless Sensor Networks. </w:t>
      </w:r>
      <w:r w:rsidRPr="00452A51">
        <w:rPr>
          <w:rFonts w:ascii="Calibri" w:hAnsi="Calibri" w:cs="Calibri"/>
          <w:i/>
          <w:iCs/>
          <w:noProof/>
        </w:rPr>
        <w:t>Sensors 2020, Vol. 20, Page 2495</w:t>
      </w:r>
      <w:r w:rsidRPr="00452A51">
        <w:rPr>
          <w:rFonts w:ascii="Calibri" w:hAnsi="Calibri" w:cs="Calibri"/>
          <w:noProof/>
        </w:rPr>
        <w:t xml:space="preserve">, </w:t>
      </w:r>
      <w:r w:rsidRPr="00452A51">
        <w:rPr>
          <w:rFonts w:ascii="Calibri" w:hAnsi="Calibri" w:cs="Calibri"/>
          <w:i/>
          <w:iCs/>
          <w:noProof/>
        </w:rPr>
        <w:t>20</w:t>
      </w:r>
      <w:r w:rsidRPr="00452A51">
        <w:rPr>
          <w:rFonts w:ascii="Calibri" w:hAnsi="Calibri" w:cs="Calibri"/>
          <w:noProof/>
        </w:rPr>
        <w:t>(9), 2495. https://doi.org/10.3390/S20092495</w:t>
      </w:r>
    </w:p>
    <w:p w14:paraId="6508773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Lavric, A., &amp; Popa, V. (2018). Performance Evaluation of LoRaWAN Communication Scalability in Large-Scale Wireless Sensor Networks. </w:t>
      </w:r>
      <w:r w:rsidRPr="00452A51">
        <w:rPr>
          <w:rFonts w:ascii="Calibri" w:hAnsi="Calibri" w:cs="Calibri"/>
          <w:i/>
          <w:iCs/>
          <w:noProof/>
        </w:rPr>
        <w:t>Wireless Communications and Mobile Computing</w:t>
      </w:r>
      <w:r w:rsidRPr="00452A51">
        <w:rPr>
          <w:rFonts w:ascii="Calibri" w:hAnsi="Calibri" w:cs="Calibri"/>
          <w:noProof/>
        </w:rPr>
        <w:t xml:space="preserve">, </w:t>
      </w:r>
      <w:r w:rsidRPr="00452A51">
        <w:rPr>
          <w:rFonts w:ascii="Calibri" w:hAnsi="Calibri" w:cs="Calibri"/>
          <w:i/>
          <w:iCs/>
          <w:noProof/>
        </w:rPr>
        <w:t>2018</w:t>
      </w:r>
      <w:r w:rsidRPr="00452A51">
        <w:rPr>
          <w:rFonts w:ascii="Calibri" w:hAnsi="Calibri" w:cs="Calibri"/>
          <w:noProof/>
        </w:rPr>
        <w:t>. https://doi.org/10.1155/2018/6730719</w:t>
      </w:r>
    </w:p>
    <w:p w14:paraId="10D37EC3"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Lebakula, V., Tang, B., Goodin, C., &amp; Bethel, C. L. (2021). Shape Estimation of Negative Obstacles for Autonomous Navigation. </w:t>
      </w:r>
      <w:r w:rsidRPr="00452A51">
        <w:rPr>
          <w:rFonts w:ascii="Calibri" w:hAnsi="Calibri" w:cs="Calibri"/>
          <w:i/>
          <w:iCs/>
          <w:noProof/>
        </w:rPr>
        <w:t>IEEE International Conference on Intelligent Robots and Systems</w:t>
      </w:r>
      <w:r w:rsidRPr="00452A51">
        <w:rPr>
          <w:rFonts w:ascii="Calibri" w:hAnsi="Calibri" w:cs="Calibri"/>
          <w:noProof/>
        </w:rPr>
        <w:t>, 4525–4531. https://doi.org/10.1109/IROS51168.2021.9636250</w:t>
      </w:r>
    </w:p>
    <w:p w14:paraId="1CB2AE46"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Lecun, Y., Muller, U., Ben, J., Cosatto, E., &amp; Flepp, B. (n.d.). </w:t>
      </w:r>
      <w:r w:rsidRPr="00452A51">
        <w:rPr>
          <w:rFonts w:ascii="Calibri" w:hAnsi="Calibri" w:cs="Calibri"/>
          <w:i/>
          <w:iCs/>
          <w:noProof/>
        </w:rPr>
        <w:t>Off-Road Obstacle Avoidance through End-to-End Learning</w:t>
      </w:r>
      <w:r w:rsidRPr="00452A51">
        <w:rPr>
          <w:rFonts w:ascii="Calibri" w:hAnsi="Calibri" w:cs="Calibri"/>
          <w:noProof/>
        </w:rPr>
        <w:t>. Retrieved June 6, 2022, from http://yann.lecun.com</w:t>
      </w:r>
    </w:p>
    <w:p w14:paraId="0DD46616"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452A51">
        <w:rPr>
          <w:rFonts w:ascii="Calibri" w:hAnsi="Calibri" w:cs="Calibri"/>
          <w:i/>
          <w:iCs/>
          <w:noProof/>
        </w:rPr>
        <w:t>IEEE Transactions on Microwave Theory and Techniques</w:t>
      </w:r>
      <w:r w:rsidRPr="00452A51">
        <w:rPr>
          <w:rFonts w:ascii="Calibri" w:hAnsi="Calibri" w:cs="Calibri"/>
          <w:noProof/>
        </w:rPr>
        <w:t xml:space="preserve">, </w:t>
      </w:r>
      <w:r w:rsidRPr="00452A51">
        <w:rPr>
          <w:rFonts w:ascii="Calibri" w:hAnsi="Calibri" w:cs="Calibri"/>
          <w:i/>
          <w:iCs/>
          <w:noProof/>
        </w:rPr>
        <w:t>65</w:t>
      </w:r>
      <w:r w:rsidRPr="00452A51">
        <w:rPr>
          <w:rFonts w:ascii="Calibri" w:hAnsi="Calibri" w:cs="Calibri"/>
          <w:noProof/>
        </w:rPr>
        <w:t>(5), 1692–1706. https://doi.org/10.1109/TMTT.2017.2650911</w:t>
      </w:r>
    </w:p>
    <w:p w14:paraId="285D0561"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Li, W., Tan, M., Wang, L., &amp; Wang, Q. (2019). A cubic spline method combing improved particle swarm optimization for robot path planning in dynamic uncertain environment. </w:t>
      </w:r>
      <w:r w:rsidRPr="00452A51">
        <w:rPr>
          <w:rFonts w:ascii="Calibri" w:hAnsi="Calibri" w:cs="Calibri"/>
          <w:i/>
          <w:iCs/>
          <w:noProof/>
        </w:rPr>
        <w:t>International Journal of Advanced Robotic Systems</w:t>
      </w:r>
      <w:r w:rsidRPr="00452A51">
        <w:rPr>
          <w:rFonts w:ascii="Calibri" w:hAnsi="Calibri" w:cs="Calibri"/>
          <w:noProof/>
        </w:rPr>
        <w:t xml:space="preserve">, </w:t>
      </w:r>
      <w:r w:rsidRPr="00452A51">
        <w:rPr>
          <w:rFonts w:ascii="Calibri" w:hAnsi="Calibri" w:cs="Calibri"/>
          <w:i/>
          <w:iCs/>
          <w:noProof/>
        </w:rPr>
        <w:t>16</w:t>
      </w:r>
      <w:r w:rsidRPr="00452A51">
        <w:rPr>
          <w:rFonts w:ascii="Calibri" w:hAnsi="Calibri" w:cs="Calibri"/>
          <w:noProof/>
        </w:rPr>
        <w:t>(6). https://doi.org/10.1177/1729881419891661</w:t>
      </w:r>
    </w:p>
    <w:p w14:paraId="13A4143C"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452A51">
        <w:rPr>
          <w:rFonts w:ascii="Calibri" w:hAnsi="Calibri" w:cs="Calibri"/>
          <w:i/>
          <w:iCs/>
          <w:noProof/>
        </w:rPr>
        <w:t>Hydrology and Earth System Sciences</w:t>
      </w:r>
      <w:r w:rsidRPr="00452A51">
        <w:rPr>
          <w:rFonts w:ascii="Calibri" w:hAnsi="Calibri" w:cs="Calibri"/>
          <w:noProof/>
        </w:rPr>
        <w:t xml:space="preserve">, </w:t>
      </w:r>
      <w:r w:rsidRPr="00452A51">
        <w:rPr>
          <w:rFonts w:ascii="Calibri" w:hAnsi="Calibri" w:cs="Calibri"/>
          <w:i/>
          <w:iCs/>
          <w:noProof/>
        </w:rPr>
        <w:t>Discussion</w:t>
      </w:r>
      <w:r w:rsidRPr="00452A51">
        <w:rPr>
          <w:rFonts w:ascii="Calibri" w:hAnsi="Calibri" w:cs="Calibri"/>
          <w:noProof/>
        </w:rPr>
        <w:t>. https://doi.org/10.5194/hess-2021-112</w:t>
      </w:r>
    </w:p>
    <w:p w14:paraId="18A90BE7"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lastRenderedPageBreak/>
        <w:t xml:space="preserve">Lu, L., Yunda, A., Carrio, A., &amp; Campoy, P. (2020). Robust autonomous flight in cluttered environment using a depth sensor. </w:t>
      </w:r>
      <w:r w:rsidRPr="00452A51">
        <w:rPr>
          <w:rFonts w:ascii="Calibri" w:hAnsi="Calibri" w:cs="Calibri"/>
          <w:i/>
          <w:iCs/>
          <w:noProof/>
        </w:rPr>
        <w:t>International Journal of Micro Air Vehicles</w:t>
      </w:r>
      <w:r w:rsidRPr="00452A51">
        <w:rPr>
          <w:rFonts w:ascii="Calibri" w:hAnsi="Calibri" w:cs="Calibri"/>
          <w:noProof/>
        </w:rPr>
        <w:t xml:space="preserve">, </w:t>
      </w:r>
      <w:r w:rsidRPr="00452A51">
        <w:rPr>
          <w:rFonts w:ascii="Calibri" w:hAnsi="Calibri" w:cs="Calibri"/>
          <w:i/>
          <w:iCs/>
          <w:noProof/>
        </w:rPr>
        <w:t>12</w:t>
      </w:r>
      <w:r w:rsidRPr="00452A51">
        <w:rPr>
          <w:rFonts w:ascii="Calibri" w:hAnsi="Calibri" w:cs="Calibri"/>
          <w:noProof/>
        </w:rPr>
        <w:t>. https://doi.org/10.1177/1756829320924528</w:t>
      </w:r>
    </w:p>
    <w:p w14:paraId="283A690C"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Lv, J., Qu, C., Du, S., Zhao, X., Yin, P., Zhao, N., Qu, S., Lv, J., Qu, C., Du, S., Zhao, X., Yin, P., Zhao, N., &amp; Qu, S. (2021). Research on obstacle avoidance algorithm for unmanned ground vehicle based on multi-sensor information fusion. </w:t>
      </w:r>
      <w:r w:rsidRPr="00452A51">
        <w:rPr>
          <w:rFonts w:ascii="Calibri" w:hAnsi="Calibri" w:cs="Calibri"/>
          <w:i/>
          <w:iCs/>
          <w:noProof/>
        </w:rPr>
        <w:t>Mathematical Biosciences and Engineering 2021 2:1022</w:t>
      </w:r>
      <w:r w:rsidRPr="00452A51">
        <w:rPr>
          <w:rFonts w:ascii="Calibri" w:hAnsi="Calibri" w:cs="Calibri"/>
          <w:noProof/>
        </w:rPr>
        <w:t xml:space="preserve">, </w:t>
      </w:r>
      <w:r w:rsidRPr="00452A51">
        <w:rPr>
          <w:rFonts w:ascii="Calibri" w:hAnsi="Calibri" w:cs="Calibri"/>
          <w:i/>
          <w:iCs/>
          <w:noProof/>
        </w:rPr>
        <w:t>18</w:t>
      </w:r>
      <w:r w:rsidRPr="00452A51">
        <w:rPr>
          <w:rFonts w:ascii="Calibri" w:hAnsi="Calibri" w:cs="Calibri"/>
          <w:noProof/>
        </w:rPr>
        <w:t>(2), 1022–1039. https://doi.org/10.3934/MBE.2021055</w:t>
      </w:r>
    </w:p>
    <w:p w14:paraId="63DCB9D0"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Lwowski, J., Sun, L., Mexquitic-Saavedra, R., Sharma, R., &amp; Pack, D. (2014). A Reactive bearing angle only obstacle avoidance technique for unmanned ground vehicles. </w:t>
      </w:r>
      <w:r w:rsidRPr="00452A51">
        <w:rPr>
          <w:rFonts w:ascii="Calibri" w:hAnsi="Calibri" w:cs="Calibri"/>
          <w:i/>
          <w:iCs/>
          <w:noProof/>
        </w:rPr>
        <w:t>International Conference of Control, Dynamic Systems, and Robotics</w:t>
      </w:r>
      <w:r w:rsidRPr="00452A51">
        <w:rPr>
          <w:rFonts w:ascii="Calibri" w:hAnsi="Calibri" w:cs="Calibri"/>
          <w:noProof/>
        </w:rPr>
        <w:t>. https://doi.org/10.11159/JACR.2014.004</w:t>
      </w:r>
    </w:p>
    <w:p w14:paraId="25D15334"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adgwick, S. O. H. (2009). </w:t>
      </w:r>
      <w:r w:rsidRPr="00452A51">
        <w:rPr>
          <w:rFonts w:ascii="Calibri" w:hAnsi="Calibri" w:cs="Calibri"/>
          <w:i/>
          <w:iCs/>
          <w:noProof/>
        </w:rPr>
        <w:t>Madgwick Algorithm</w:t>
      </w:r>
      <w:r w:rsidRPr="00452A51">
        <w:rPr>
          <w:rFonts w:ascii="Calibri" w:hAnsi="Calibri" w:cs="Calibri"/>
          <w:noProof/>
        </w:rPr>
        <w:t>. https://x-io.co.uk/downloads/madgwick_algorithm_matlab.zip</w:t>
      </w:r>
    </w:p>
    <w:p w14:paraId="6A71C848"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adgwick, S. O. H. (2010). </w:t>
      </w:r>
      <w:r w:rsidRPr="00452A51">
        <w:rPr>
          <w:rFonts w:ascii="Calibri" w:hAnsi="Calibri" w:cs="Calibri"/>
          <w:i/>
          <w:iCs/>
          <w:noProof/>
        </w:rPr>
        <w:t>An efficient orientation filter for inertial and inertial/magnetic sensor arrays | Resourcium</w:t>
      </w:r>
      <w:r w:rsidRPr="00452A51">
        <w:rPr>
          <w:rFonts w:ascii="Calibri" w:hAnsi="Calibri" w:cs="Calibri"/>
          <w:noProof/>
        </w:rPr>
        <w:t>. https://resourcium.org/resource/efficient-orientation-filter-inertial-and-inertialmagnetic-sensor-arrays</w:t>
      </w:r>
    </w:p>
    <w:p w14:paraId="2A1D5C8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452A51">
        <w:rPr>
          <w:rFonts w:ascii="Calibri" w:hAnsi="Calibri" w:cs="Calibri"/>
          <w:i/>
          <w:iCs/>
          <w:noProof/>
        </w:rPr>
        <w:t>Mechatronics</w:t>
      </w:r>
      <w:r w:rsidRPr="00452A51">
        <w:rPr>
          <w:rFonts w:ascii="Calibri" w:hAnsi="Calibri" w:cs="Calibri"/>
          <w:noProof/>
        </w:rPr>
        <w:t xml:space="preserve">, </w:t>
      </w:r>
      <w:r w:rsidRPr="00452A51">
        <w:rPr>
          <w:rFonts w:ascii="Calibri" w:hAnsi="Calibri" w:cs="Calibri"/>
          <w:i/>
          <w:iCs/>
          <w:noProof/>
        </w:rPr>
        <w:t>23</w:t>
      </w:r>
      <w:r w:rsidRPr="00452A51">
        <w:rPr>
          <w:rFonts w:ascii="Calibri" w:hAnsi="Calibri" w:cs="Calibri"/>
          <w:noProof/>
        </w:rPr>
        <w:t>(5), 518–529. https://doi.org/10.1016/J.MECHATRONICS.2013.04.003</w:t>
      </w:r>
    </w:p>
    <w:p w14:paraId="43748AB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adgwick, S. O. H., Harrison, A. J. L., &amp; Vaidyanathan, R. (2011). Estimation of IMU and MARG orientation using a gradient descent algorithm. </w:t>
      </w:r>
      <w:r w:rsidRPr="00452A51">
        <w:rPr>
          <w:rFonts w:ascii="Calibri" w:hAnsi="Calibri" w:cs="Calibri"/>
          <w:i/>
          <w:iCs/>
          <w:noProof/>
        </w:rPr>
        <w:t>IEEE International Conference on Rehabilitation Robotics</w:t>
      </w:r>
      <w:r w:rsidRPr="00452A51">
        <w:rPr>
          <w:rFonts w:ascii="Calibri" w:hAnsi="Calibri" w:cs="Calibri"/>
          <w:noProof/>
        </w:rPr>
        <w:t>, 1–7. https://doi.org/10.1109/ICORR.2011.5975346</w:t>
      </w:r>
    </w:p>
    <w:p w14:paraId="68FAE4EC"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adgwick, S. O. H., Wilson, S., Turk, R., Burridge, J., Kapatos, C., &amp; Vaidyanathan, R. (2020). An Extended Complementary Filter for Full-Body MARG Orientation Estimation. </w:t>
      </w:r>
      <w:r w:rsidRPr="00452A51">
        <w:rPr>
          <w:rFonts w:ascii="Calibri" w:hAnsi="Calibri" w:cs="Calibri"/>
          <w:i/>
          <w:iCs/>
          <w:noProof/>
        </w:rPr>
        <w:t>IEEE/ASME TRANSACTIONS ON MECHATRONICS</w:t>
      </w:r>
      <w:r w:rsidRPr="00452A51">
        <w:rPr>
          <w:rFonts w:ascii="Calibri" w:hAnsi="Calibri" w:cs="Calibri"/>
          <w:noProof/>
        </w:rPr>
        <w:t xml:space="preserve">, </w:t>
      </w:r>
      <w:r w:rsidRPr="00452A51">
        <w:rPr>
          <w:rFonts w:ascii="Calibri" w:hAnsi="Calibri" w:cs="Calibri"/>
          <w:i/>
          <w:iCs/>
          <w:noProof/>
        </w:rPr>
        <w:t>25</w:t>
      </w:r>
      <w:r w:rsidRPr="00452A51">
        <w:rPr>
          <w:rFonts w:ascii="Calibri" w:hAnsi="Calibri" w:cs="Calibri"/>
          <w:noProof/>
        </w:rPr>
        <w:t>(4), 2054–2064. https://ieeexplore.ieee.org/stamp/stamp.jsp?tp=&amp;arnumber=9103115</w:t>
      </w:r>
    </w:p>
    <w:p w14:paraId="7C2D2C63"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ahony, R., Hamel, T., &amp; Pflimlin, J. M. (2005). Complementary filter design on the special orthogonal group SO(3). </w:t>
      </w:r>
      <w:r w:rsidRPr="00452A51">
        <w:rPr>
          <w:rFonts w:ascii="Calibri" w:hAnsi="Calibri" w:cs="Calibri"/>
          <w:i/>
          <w:iCs/>
          <w:noProof/>
        </w:rPr>
        <w:t>Proceedings of the 44th IEEE Conference on Decision and Control, and the European Control Conference, CDC-ECC ’05</w:t>
      </w:r>
      <w:r w:rsidRPr="00452A51">
        <w:rPr>
          <w:rFonts w:ascii="Calibri" w:hAnsi="Calibri" w:cs="Calibri"/>
          <w:noProof/>
        </w:rPr>
        <w:t xml:space="preserve">, </w:t>
      </w:r>
      <w:r w:rsidRPr="00452A51">
        <w:rPr>
          <w:rFonts w:ascii="Calibri" w:hAnsi="Calibri" w:cs="Calibri"/>
          <w:i/>
          <w:iCs/>
          <w:noProof/>
        </w:rPr>
        <w:t>2005</w:t>
      </w:r>
      <w:r w:rsidRPr="00452A51">
        <w:rPr>
          <w:rFonts w:ascii="Calibri" w:hAnsi="Calibri" w:cs="Calibri"/>
          <w:noProof/>
        </w:rPr>
        <w:t>, 1477–1484. https://doi.org/10.1109/CDC.2005.1582367</w:t>
      </w:r>
    </w:p>
    <w:p w14:paraId="6C0CDF6D"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ahony, R., Hamel, T., &amp; Pflimlin, J. M. (2008). Nonlinear complementary filters on the special </w:t>
      </w:r>
      <w:r w:rsidRPr="00452A51">
        <w:rPr>
          <w:rFonts w:ascii="Calibri" w:hAnsi="Calibri" w:cs="Calibri"/>
          <w:noProof/>
        </w:rPr>
        <w:lastRenderedPageBreak/>
        <w:t xml:space="preserve">orthogonal group. </w:t>
      </w:r>
      <w:r w:rsidRPr="00452A51">
        <w:rPr>
          <w:rFonts w:ascii="Calibri" w:hAnsi="Calibri" w:cs="Calibri"/>
          <w:i/>
          <w:iCs/>
          <w:noProof/>
        </w:rPr>
        <w:t>IEEE Transactions on Automatic Control</w:t>
      </w:r>
      <w:r w:rsidRPr="00452A51">
        <w:rPr>
          <w:rFonts w:ascii="Calibri" w:hAnsi="Calibri" w:cs="Calibri"/>
          <w:noProof/>
        </w:rPr>
        <w:t xml:space="preserve">, </w:t>
      </w:r>
      <w:r w:rsidRPr="00452A51">
        <w:rPr>
          <w:rFonts w:ascii="Calibri" w:hAnsi="Calibri" w:cs="Calibri"/>
          <w:i/>
          <w:iCs/>
          <w:noProof/>
        </w:rPr>
        <w:t>53</w:t>
      </w:r>
      <w:r w:rsidRPr="00452A51">
        <w:rPr>
          <w:rFonts w:ascii="Calibri" w:hAnsi="Calibri" w:cs="Calibri"/>
          <w:noProof/>
        </w:rPr>
        <w:t>(5), 1203–1218. https://doi.org/10.1109/TAC.2008.923738</w:t>
      </w:r>
    </w:p>
    <w:p w14:paraId="44E45667"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ai, Y., Zhao, H., &amp; Guo, S. (2012). The analysis of image stabilization technology based on small-UAV airborne video. </w:t>
      </w:r>
      <w:r w:rsidRPr="00452A51">
        <w:rPr>
          <w:rFonts w:ascii="Calibri" w:hAnsi="Calibri" w:cs="Calibri"/>
          <w:i/>
          <w:iCs/>
          <w:noProof/>
        </w:rPr>
        <w:t>Proceedings - 2012 International Conference on Computer Science and Electronics Engineering, ICCSEE 2012</w:t>
      </w:r>
      <w:r w:rsidRPr="00452A51">
        <w:rPr>
          <w:rFonts w:ascii="Calibri" w:hAnsi="Calibri" w:cs="Calibri"/>
          <w:noProof/>
        </w:rPr>
        <w:t xml:space="preserve">, </w:t>
      </w:r>
      <w:r w:rsidRPr="00452A51">
        <w:rPr>
          <w:rFonts w:ascii="Calibri" w:hAnsi="Calibri" w:cs="Calibri"/>
          <w:i/>
          <w:iCs/>
          <w:noProof/>
        </w:rPr>
        <w:t>3</w:t>
      </w:r>
      <w:r w:rsidRPr="00452A51">
        <w:rPr>
          <w:rFonts w:ascii="Calibri" w:hAnsi="Calibri" w:cs="Calibri"/>
          <w:noProof/>
        </w:rPr>
        <w:t>, 586–589. https://doi.org/10.1109/ICCSEE.2012.77</w:t>
      </w:r>
    </w:p>
    <w:p w14:paraId="06D3865D"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anderson, A., &amp; Hunt, C. (2013). INTRODUCING THE AGRI-ROVER: AN AUTONOMOUS ON-THE-GO SENSING ROVER FOR SCIENCE AND FARMING. </w:t>
      </w:r>
      <w:r w:rsidRPr="00452A51">
        <w:rPr>
          <w:rFonts w:ascii="Calibri" w:hAnsi="Calibri" w:cs="Calibri"/>
          <w:i/>
          <w:iCs/>
          <w:noProof/>
        </w:rPr>
        <w:t>Accurate and Efficient Use of Nutrients on Farms. Occasional Report No. 26</w:t>
      </w:r>
      <w:r w:rsidRPr="00452A51">
        <w:rPr>
          <w:rFonts w:ascii="Calibri" w:hAnsi="Calibri" w:cs="Calibri"/>
          <w:noProof/>
        </w:rPr>
        <w:t>.</w:t>
      </w:r>
    </w:p>
    <w:p w14:paraId="7BD64232"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anduchi, R., Castano, A., Talukder, A., &amp; Matthies, L. (2005). Obstacle Detection and Terrain Classification for Autonomous Off-Road Navigation. </w:t>
      </w:r>
      <w:r w:rsidRPr="00452A51">
        <w:rPr>
          <w:rFonts w:ascii="Calibri" w:hAnsi="Calibri" w:cs="Calibri"/>
          <w:i/>
          <w:iCs/>
          <w:noProof/>
        </w:rPr>
        <w:t>Autonomous Robots 2005 18:1</w:t>
      </w:r>
      <w:r w:rsidRPr="00452A51">
        <w:rPr>
          <w:rFonts w:ascii="Calibri" w:hAnsi="Calibri" w:cs="Calibri"/>
          <w:noProof/>
        </w:rPr>
        <w:t xml:space="preserve">, </w:t>
      </w:r>
      <w:r w:rsidRPr="00452A51">
        <w:rPr>
          <w:rFonts w:ascii="Calibri" w:hAnsi="Calibri" w:cs="Calibri"/>
          <w:i/>
          <w:iCs/>
          <w:noProof/>
        </w:rPr>
        <w:t>18</w:t>
      </w:r>
      <w:r w:rsidRPr="00452A51">
        <w:rPr>
          <w:rFonts w:ascii="Calibri" w:hAnsi="Calibri" w:cs="Calibri"/>
          <w:noProof/>
        </w:rPr>
        <w:t>(1), 81–102. https://doi.org/10.1023/B:AURO.0000047286.62481.1D</w:t>
      </w:r>
    </w:p>
    <w:p w14:paraId="65B68301"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annar, S., Thummalapeta, M., Saksena, S. K., &amp; Omkar, S. N. (2018). </w:t>
      </w:r>
      <w:r w:rsidRPr="00452A51">
        <w:rPr>
          <w:rFonts w:ascii="Calibri" w:hAnsi="Calibri" w:cs="Calibri"/>
          <w:i/>
          <w:iCs/>
          <w:noProof/>
        </w:rPr>
        <w:t>Vision-based Control for Aerial Obstacle Avoidance in Forest Environments</w:t>
      </w:r>
      <w:r w:rsidRPr="00452A51">
        <w:rPr>
          <w:rFonts w:ascii="Calibri" w:hAnsi="Calibri" w:cs="Calibri"/>
          <w:noProof/>
        </w:rPr>
        <w:t xml:space="preserve">. </w:t>
      </w:r>
      <w:r w:rsidRPr="00452A51">
        <w:rPr>
          <w:rFonts w:ascii="Calibri" w:hAnsi="Calibri" w:cs="Calibri"/>
          <w:i/>
          <w:iCs/>
          <w:noProof/>
        </w:rPr>
        <w:t>51</w:t>
      </w:r>
      <w:r w:rsidRPr="00452A51">
        <w:rPr>
          <w:rFonts w:ascii="Calibri" w:hAnsi="Calibri" w:cs="Calibri"/>
          <w:noProof/>
        </w:rPr>
        <w:t>(1), 480–485. https://doi.org/10.1016/J.IFACOL.2018.05.081</w:t>
      </w:r>
    </w:p>
    <w:p w14:paraId="25CCAD88"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arins, J. L., Yun, X., Bachmann, E. R., McGhee, R. B., &amp; Zyda, M. J. (2001). An extended Kalman filter for quaternion-based orientation estimation using MARG sensors. </w:t>
      </w:r>
      <w:r w:rsidRPr="00452A51">
        <w:rPr>
          <w:rFonts w:ascii="Calibri" w:hAnsi="Calibri" w:cs="Calibri"/>
          <w:i/>
          <w:iCs/>
          <w:noProof/>
        </w:rPr>
        <w:t>IEEE International Conference on Intelligent Robots and Systems</w:t>
      </w:r>
      <w:r w:rsidRPr="00452A51">
        <w:rPr>
          <w:rFonts w:ascii="Calibri" w:hAnsi="Calibri" w:cs="Calibri"/>
          <w:noProof/>
        </w:rPr>
        <w:t xml:space="preserve">, </w:t>
      </w:r>
      <w:r w:rsidRPr="00452A51">
        <w:rPr>
          <w:rFonts w:ascii="Calibri" w:hAnsi="Calibri" w:cs="Calibri"/>
          <w:i/>
          <w:iCs/>
          <w:noProof/>
        </w:rPr>
        <w:t>4</w:t>
      </w:r>
      <w:r w:rsidRPr="00452A51">
        <w:rPr>
          <w:rFonts w:ascii="Calibri" w:hAnsi="Calibri" w:cs="Calibri"/>
          <w:noProof/>
        </w:rPr>
        <w:t>, 2003–2011. https://doi.org/10.1109/IROS.2001.976367</w:t>
      </w:r>
    </w:p>
    <w:p w14:paraId="382A1106"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artina, N., Hicksona, R., Draganovab, I., Horneb, D., Kenyona, P., &amp; Morris, S. (2015). </w:t>
      </w:r>
      <w:r w:rsidRPr="00452A51">
        <w:rPr>
          <w:rFonts w:ascii="Calibri" w:hAnsi="Calibri" w:cs="Calibri"/>
          <w:i/>
          <w:iCs/>
          <w:noProof/>
        </w:rPr>
        <w:t>Walking distance and energy expenditure of beef cows grazing on hill country in winter</w:t>
      </w:r>
      <w:r w:rsidRPr="00452A51">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40DBEC1F"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asehian, E., &amp; Katebi, Y. (2014). Sensor-based motion planning of wheeled mobile robots in unknown dynamic environments. </w:t>
      </w:r>
      <w:r w:rsidRPr="00452A51">
        <w:rPr>
          <w:rFonts w:ascii="Calibri" w:hAnsi="Calibri" w:cs="Calibri"/>
          <w:i/>
          <w:iCs/>
          <w:noProof/>
        </w:rPr>
        <w:t>Journal of Intelligent and Robotic Systems: Theory and Applications</w:t>
      </w:r>
      <w:r w:rsidRPr="00452A51">
        <w:rPr>
          <w:rFonts w:ascii="Calibri" w:hAnsi="Calibri" w:cs="Calibri"/>
          <w:noProof/>
        </w:rPr>
        <w:t xml:space="preserve">, </w:t>
      </w:r>
      <w:r w:rsidRPr="00452A51">
        <w:rPr>
          <w:rFonts w:ascii="Calibri" w:hAnsi="Calibri" w:cs="Calibri"/>
          <w:i/>
          <w:iCs/>
          <w:noProof/>
        </w:rPr>
        <w:t>74</w:t>
      </w:r>
      <w:r w:rsidRPr="00452A51">
        <w:rPr>
          <w:rFonts w:ascii="Calibri" w:hAnsi="Calibri" w:cs="Calibri"/>
          <w:noProof/>
        </w:rPr>
        <w:t>(3–4), 893–914. https://doi.org/10.1007/S10846-013-9837-3</w:t>
      </w:r>
    </w:p>
    <w:p w14:paraId="4FFE2C0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atlab. (2023). </w:t>
      </w:r>
      <w:r w:rsidRPr="00452A51">
        <w:rPr>
          <w:rFonts w:ascii="Calibri" w:hAnsi="Calibri" w:cs="Calibri"/>
          <w:i/>
          <w:iCs/>
          <w:noProof/>
        </w:rPr>
        <w:t>Matlab PolyFit function</w:t>
      </w:r>
      <w:r w:rsidRPr="00452A51">
        <w:rPr>
          <w:rFonts w:ascii="Calibri" w:hAnsi="Calibri" w:cs="Calibri"/>
          <w:noProof/>
        </w:rPr>
        <w:t>. https://au.mathworks.com/help/matlab/ref/polyfit.html</w:t>
      </w:r>
    </w:p>
    <w:p w14:paraId="64EC601C"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atthies, L., &amp; Rankin, A. (2003). Negative Obstacle Detection by Thermal Signature. </w:t>
      </w:r>
      <w:r w:rsidRPr="00452A51">
        <w:rPr>
          <w:rFonts w:ascii="Calibri" w:hAnsi="Calibri" w:cs="Calibri"/>
          <w:i/>
          <w:iCs/>
          <w:noProof/>
        </w:rPr>
        <w:t>IEEE International Conference on Intelligent Robots and Systems</w:t>
      </w:r>
      <w:r w:rsidRPr="00452A51">
        <w:rPr>
          <w:rFonts w:ascii="Calibri" w:hAnsi="Calibri" w:cs="Calibri"/>
          <w:noProof/>
        </w:rPr>
        <w:t xml:space="preserve">, </w:t>
      </w:r>
      <w:r w:rsidRPr="00452A51">
        <w:rPr>
          <w:rFonts w:ascii="Calibri" w:hAnsi="Calibri" w:cs="Calibri"/>
          <w:i/>
          <w:iCs/>
          <w:noProof/>
        </w:rPr>
        <w:t>1</w:t>
      </w:r>
      <w:r w:rsidRPr="00452A51">
        <w:rPr>
          <w:rFonts w:ascii="Calibri" w:hAnsi="Calibri" w:cs="Calibri"/>
          <w:noProof/>
        </w:rPr>
        <w:t>, 906–913. https://doi.org/10.1109/IROS.2003.1250744</w:t>
      </w:r>
    </w:p>
    <w:p w14:paraId="5B300243"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atthies, Larry, Kelly, A., Litwin, T., &amp; Tharp, G. (1995). Obstacle detection for unmanned ground </w:t>
      </w:r>
      <w:r w:rsidRPr="00452A51">
        <w:rPr>
          <w:rFonts w:ascii="Calibri" w:hAnsi="Calibri" w:cs="Calibri"/>
          <w:noProof/>
        </w:rPr>
        <w:lastRenderedPageBreak/>
        <w:t xml:space="preserve">vehicles: A progress report. </w:t>
      </w:r>
      <w:r w:rsidRPr="00452A51">
        <w:rPr>
          <w:rFonts w:ascii="Calibri" w:hAnsi="Calibri" w:cs="Calibri"/>
          <w:i/>
          <w:iCs/>
          <w:noProof/>
        </w:rPr>
        <w:t>Intelligent Vehicles Symposium, Proceedings</w:t>
      </w:r>
      <w:r w:rsidRPr="00452A51">
        <w:rPr>
          <w:rFonts w:ascii="Calibri" w:hAnsi="Calibri" w:cs="Calibri"/>
          <w:noProof/>
        </w:rPr>
        <w:t>, 66–71. https://doi.org/10.1007/978-1-4471-1021-7_52</w:t>
      </w:r>
    </w:p>
    <w:p w14:paraId="5BD3BA5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ichels, J. (2005). High Speed Obstacle Avoidance using Monocolar Vision and Reinforcement Learning. </w:t>
      </w:r>
      <w:r w:rsidRPr="00452A51">
        <w:rPr>
          <w:rFonts w:ascii="Calibri" w:hAnsi="Calibri" w:cs="Calibri"/>
          <w:i/>
          <w:iCs/>
          <w:noProof/>
        </w:rPr>
        <w:t>Machine Learning</w:t>
      </w:r>
      <w:r w:rsidRPr="00452A51">
        <w:rPr>
          <w:rFonts w:ascii="Calibri" w:hAnsi="Calibri" w:cs="Calibri"/>
          <w:noProof/>
        </w:rPr>
        <w:t>, 1–8.</w:t>
      </w:r>
    </w:p>
    <w:p w14:paraId="64A0EBC1"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ingkhwan, E., &amp; Khawsuk, W. (2017). Digital image stabilization technique for fixed camera on small size drone. </w:t>
      </w:r>
      <w:r w:rsidRPr="00452A51">
        <w:rPr>
          <w:rFonts w:ascii="Calibri" w:hAnsi="Calibri" w:cs="Calibri"/>
          <w:i/>
          <w:iCs/>
          <w:noProof/>
        </w:rPr>
        <w:t>Proceedings - ACDT 2017: 3rd Asian Conference on Defence Technology: Advance Research Collaboration on Defence Technology</w:t>
      </w:r>
      <w:r w:rsidRPr="00452A51">
        <w:rPr>
          <w:rFonts w:ascii="Calibri" w:hAnsi="Calibri" w:cs="Calibri"/>
          <w:noProof/>
        </w:rPr>
        <w:t>, 12–19. https://doi.org/10.1109/ACDT.2017.7886149</w:t>
      </w:r>
    </w:p>
    <w:p w14:paraId="0C813BE2"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oeller, R. (2020). </w:t>
      </w:r>
      <w:r w:rsidRPr="00452A51">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452A51">
        <w:rPr>
          <w:rFonts w:ascii="Calibri" w:hAnsi="Calibri" w:cs="Calibri"/>
          <w:noProof/>
        </w:rPr>
        <w:t>. https://www.researchgate.net/publication/342916625</w:t>
      </w:r>
    </w:p>
    <w:p w14:paraId="54E30EBD"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ohammed, A. S., Amamou, A., Ayevide, F. K., Kelouwani, S., Agbossou, K., &amp; Zioui, N. (2020). The Perception System of Intelligent Ground Vehicles in All Weather Conditions: A Systematic Literature Review. </w:t>
      </w:r>
      <w:r w:rsidRPr="00452A51">
        <w:rPr>
          <w:rFonts w:ascii="Calibri" w:hAnsi="Calibri" w:cs="Calibri"/>
          <w:i/>
          <w:iCs/>
          <w:noProof/>
        </w:rPr>
        <w:t>Sensors 2020, Vol. 20, Page 6532</w:t>
      </w:r>
      <w:r w:rsidRPr="00452A51">
        <w:rPr>
          <w:rFonts w:ascii="Calibri" w:hAnsi="Calibri" w:cs="Calibri"/>
          <w:noProof/>
        </w:rPr>
        <w:t xml:space="preserve">, </w:t>
      </w:r>
      <w:r w:rsidRPr="00452A51">
        <w:rPr>
          <w:rFonts w:ascii="Calibri" w:hAnsi="Calibri" w:cs="Calibri"/>
          <w:i/>
          <w:iCs/>
          <w:noProof/>
        </w:rPr>
        <w:t>20</w:t>
      </w:r>
      <w:r w:rsidRPr="00452A51">
        <w:rPr>
          <w:rFonts w:ascii="Calibri" w:hAnsi="Calibri" w:cs="Calibri"/>
          <w:noProof/>
        </w:rPr>
        <w:t>(22), 6532. https://doi.org/10.3390/S20226532</w:t>
      </w:r>
    </w:p>
    <w:p w14:paraId="25B946FF"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ohanty, P. K., &amp; Dewang, H. S. (2021). A smart path planner for wheeled mobile robots using adaptive particle swarm optimization. </w:t>
      </w:r>
      <w:r w:rsidRPr="00452A51">
        <w:rPr>
          <w:rFonts w:ascii="Calibri" w:hAnsi="Calibri" w:cs="Calibri"/>
          <w:i/>
          <w:iCs/>
          <w:noProof/>
        </w:rPr>
        <w:t>Journal of the Brazilian Society of Mechanical Sciences and Engineering</w:t>
      </w:r>
      <w:r w:rsidRPr="00452A51">
        <w:rPr>
          <w:rFonts w:ascii="Calibri" w:hAnsi="Calibri" w:cs="Calibri"/>
          <w:noProof/>
        </w:rPr>
        <w:t xml:space="preserve">, </w:t>
      </w:r>
      <w:r w:rsidRPr="00452A51">
        <w:rPr>
          <w:rFonts w:ascii="Calibri" w:hAnsi="Calibri" w:cs="Calibri"/>
          <w:i/>
          <w:iCs/>
          <w:noProof/>
        </w:rPr>
        <w:t>43</w:t>
      </w:r>
      <w:r w:rsidRPr="00452A51">
        <w:rPr>
          <w:rFonts w:ascii="Calibri" w:hAnsi="Calibri" w:cs="Calibri"/>
          <w:noProof/>
        </w:rPr>
        <w:t>(2). https://doi.org/10.1007/S40430-021-02827-7</w:t>
      </w:r>
    </w:p>
    <w:p w14:paraId="4FE57269"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oravec, H. P. (n.d.). </w:t>
      </w:r>
      <w:r w:rsidRPr="00452A51">
        <w:rPr>
          <w:rFonts w:ascii="Calibri" w:hAnsi="Calibri" w:cs="Calibri"/>
          <w:i/>
          <w:iCs/>
          <w:noProof/>
        </w:rPr>
        <w:t>Rover Visual Obstacle Avoidance</w:t>
      </w:r>
      <w:r w:rsidRPr="00452A51">
        <w:rPr>
          <w:rFonts w:ascii="Calibri" w:hAnsi="Calibri" w:cs="Calibri"/>
          <w:noProof/>
        </w:rPr>
        <w:t>.</w:t>
      </w:r>
    </w:p>
    <w:p w14:paraId="306314D1"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orimoto, C., &amp; Chellappa, R. (1998). Evaluation of image stabilization algorithms. </w:t>
      </w:r>
      <w:r w:rsidRPr="00452A51">
        <w:rPr>
          <w:rFonts w:ascii="Calibri" w:hAnsi="Calibri" w:cs="Calibri"/>
          <w:i/>
          <w:iCs/>
          <w:noProof/>
        </w:rPr>
        <w:t>ICASSP, IEEE International Conference on Acoustics, Speech and Signal Processing - Proceedings</w:t>
      </w:r>
      <w:r w:rsidRPr="00452A51">
        <w:rPr>
          <w:rFonts w:ascii="Calibri" w:hAnsi="Calibri" w:cs="Calibri"/>
          <w:noProof/>
        </w:rPr>
        <w:t xml:space="preserve">, </w:t>
      </w:r>
      <w:r w:rsidRPr="00452A51">
        <w:rPr>
          <w:rFonts w:ascii="Calibri" w:hAnsi="Calibri" w:cs="Calibri"/>
          <w:i/>
          <w:iCs/>
          <w:noProof/>
        </w:rPr>
        <w:t>5</w:t>
      </w:r>
      <w:r w:rsidRPr="00452A51">
        <w:rPr>
          <w:rFonts w:ascii="Calibri" w:hAnsi="Calibri" w:cs="Calibri"/>
          <w:noProof/>
        </w:rPr>
        <w:t>, 2789–2792. https://doi.org/10.1109/ICASSP.1998.678102</w:t>
      </w:r>
    </w:p>
    <w:p w14:paraId="64225444"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ubarak, M. N. (2013). </w:t>
      </w:r>
      <w:r w:rsidRPr="00452A51">
        <w:rPr>
          <w:rFonts w:ascii="Calibri" w:hAnsi="Calibri" w:cs="Calibri"/>
          <w:i/>
          <w:iCs/>
          <w:noProof/>
        </w:rPr>
        <w:t>Degree Programme in Machine Automation Mubarak, Muhammad Nauman: Outdoor Obstacle Detection using Ultrasonic sensors for an autonomous vehicle ensuring safe operations</w:t>
      </w:r>
      <w:r w:rsidRPr="00452A51">
        <w:rPr>
          <w:rFonts w:ascii="Calibri" w:hAnsi="Calibri" w:cs="Calibri"/>
          <w:noProof/>
        </w:rPr>
        <w:t>.</w:t>
      </w:r>
    </w:p>
    <w:p w14:paraId="14079357"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Mundt, M., Johnson, W. R., Potthast, W., Markert, B., Mian, A., &amp; Alderson, J. (2021). A Comparison of Three Neural Network Approaches for Estimating Joint Angles and Moments from Inertial Measurement Units. </w:t>
      </w:r>
      <w:r w:rsidRPr="00452A51">
        <w:rPr>
          <w:rFonts w:ascii="Calibri" w:hAnsi="Calibri" w:cs="Calibri"/>
          <w:i/>
          <w:iCs/>
          <w:noProof/>
        </w:rPr>
        <w:t>Sensors 2021, Vol. 21, Page 4535</w:t>
      </w:r>
      <w:r w:rsidRPr="00452A51">
        <w:rPr>
          <w:rFonts w:ascii="Calibri" w:hAnsi="Calibri" w:cs="Calibri"/>
          <w:noProof/>
        </w:rPr>
        <w:t xml:space="preserve">, </w:t>
      </w:r>
      <w:r w:rsidRPr="00452A51">
        <w:rPr>
          <w:rFonts w:ascii="Calibri" w:hAnsi="Calibri" w:cs="Calibri"/>
          <w:i/>
          <w:iCs/>
          <w:noProof/>
        </w:rPr>
        <w:t>21</w:t>
      </w:r>
      <w:r w:rsidRPr="00452A51">
        <w:rPr>
          <w:rFonts w:ascii="Calibri" w:hAnsi="Calibri" w:cs="Calibri"/>
          <w:noProof/>
        </w:rPr>
        <w:t>(13), 4535. https://doi.org/10.3390/S21134535</w:t>
      </w:r>
    </w:p>
    <w:p w14:paraId="01AC33E5"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Nadimi, E. S., Jørgensen, R. N., Blanes-Vidal, V., &amp; Christensen, S. (2012). Monitoring and classifying </w:t>
      </w:r>
      <w:r w:rsidRPr="00452A51">
        <w:rPr>
          <w:rFonts w:ascii="Calibri" w:hAnsi="Calibri" w:cs="Calibri"/>
          <w:noProof/>
        </w:rPr>
        <w:lastRenderedPageBreak/>
        <w:t xml:space="preserve">animal behavior using ZigBee-based mobile ad hoc wireless sensor networks and artificial neural networks. </w:t>
      </w:r>
      <w:r w:rsidRPr="00452A51">
        <w:rPr>
          <w:rFonts w:ascii="Calibri" w:hAnsi="Calibri" w:cs="Calibri"/>
          <w:i/>
          <w:iCs/>
          <w:noProof/>
        </w:rPr>
        <w:t>Computers and Electronics in Agriculture</w:t>
      </w:r>
      <w:r w:rsidRPr="00452A51">
        <w:rPr>
          <w:rFonts w:ascii="Calibri" w:hAnsi="Calibri" w:cs="Calibri"/>
          <w:noProof/>
        </w:rPr>
        <w:t xml:space="preserve">, </w:t>
      </w:r>
      <w:r w:rsidRPr="00452A51">
        <w:rPr>
          <w:rFonts w:ascii="Calibri" w:hAnsi="Calibri" w:cs="Calibri"/>
          <w:i/>
          <w:iCs/>
          <w:noProof/>
        </w:rPr>
        <w:t>82</w:t>
      </w:r>
      <w:r w:rsidRPr="00452A51">
        <w:rPr>
          <w:rFonts w:ascii="Calibri" w:hAnsi="Calibri" w:cs="Calibri"/>
          <w:noProof/>
        </w:rPr>
        <w:t>, 44–54. https://doi.org/10.1016/j.compag.2011.12.008</w:t>
      </w:r>
    </w:p>
    <w:p w14:paraId="464F9003"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New Zealand IoT Alliance. (2019). </w:t>
      </w:r>
      <w:r w:rsidRPr="00452A51">
        <w:rPr>
          <w:rFonts w:ascii="Calibri" w:hAnsi="Calibri" w:cs="Calibri"/>
          <w:i/>
          <w:iCs/>
          <w:noProof/>
        </w:rPr>
        <w:t>IoT Spectrum in New Zealand Spectrum available in New Zealand for IoT Systems</w:t>
      </w:r>
      <w:r w:rsidRPr="00452A51">
        <w:rPr>
          <w:rFonts w:ascii="Calibri" w:hAnsi="Calibri" w:cs="Calibri"/>
          <w:noProof/>
        </w:rPr>
        <w:t>. http://www.iot.org.au/wp/wp-content/uploads/2016/12/IoTSpectrumFactSheet.pdf</w:t>
      </w:r>
    </w:p>
    <w:p w14:paraId="7554A94B"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Nguyen-Huu, P.-N., &amp; Titus, J. (2009). </w:t>
      </w:r>
      <w:r w:rsidRPr="00452A51">
        <w:rPr>
          <w:rFonts w:ascii="Calibri" w:hAnsi="Calibri" w:cs="Calibri"/>
          <w:i/>
          <w:iCs/>
          <w:noProof/>
        </w:rPr>
        <w:t>Reliability and Failure in Unmanned Ground Vehicle (UGV)</w:t>
      </w:r>
      <w:r w:rsidRPr="00452A51">
        <w:rPr>
          <w:rFonts w:ascii="Calibri" w:hAnsi="Calibri" w:cs="Calibri"/>
          <w:noProof/>
        </w:rPr>
        <w:t>. http://grrc.engin.umich.edu/</w:t>
      </w:r>
    </w:p>
    <w:p w14:paraId="4BEF89CC"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Nguyen Viet, C., &amp; Marshall, I. (n.d.). </w:t>
      </w:r>
      <w:r w:rsidRPr="00452A51">
        <w:rPr>
          <w:rFonts w:ascii="Calibri" w:hAnsi="Calibri" w:cs="Calibri"/>
          <w:i/>
          <w:iCs/>
          <w:noProof/>
        </w:rPr>
        <w:t>VISION-BASED OBSTACLE AVOIDANCE FOR A SMALL, LOW-COST ROBOT</w:t>
      </w:r>
      <w:r w:rsidRPr="00452A51">
        <w:rPr>
          <w:rFonts w:ascii="Calibri" w:hAnsi="Calibri" w:cs="Calibri"/>
          <w:noProof/>
        </w:rPr>
        <w:t>.</w:t>
      </w:r>
    </w:p>
    <w:p w14:paraId="3F863226"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Noori, K. K., Kumar Mishra, M., &amp; Abdullah, Z. (n.d.). </w:t>
      </w:r>
      <w:r w:rsidRPr="00452A51">
        <w:rPr>
          <w:rFonts w:ascii="Calibri" w:hAnsi="Calibri" w:cs="Calibri"/>
          <w:i/>
          <w:iCs/>
          <w:noProof/>
        </w:rPr>
        <w:t>VISION-BASED OBSTACLE AVOIDANCE ON QUADCOPTER</w:t>
      </w:r>
      <w:r w:rsidRPr="00452A51">
        <w:rPr>
          <w:rFonts w:ascii="Calibri" w:hAnsi="Calibri" w:cs="Calibri"/>
          <w:noProof/>
        </w:rPr>
        <w:t>. Retrieved June 4, 2022, from www.tjprc.org</w:t>
      </w:r>
    </w:p>
    <w:p w14:paraId="1A3EA9E2"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Norouzian, F., Marchetti, E., Hoare, E., Gashinova, M., Constantinou, C., Gardner, P., &amp; Cherniakov, M. (2019). Experimental study on low-THz automotive radar signal attenuation during snowfall. </w:t>
      </w:r>
      <w:r w:rsidRPr="00452A51">
        <w:rPr>
          <w:rFonts w:ascii="Calibri" w:hAnsi="Calibri" w:cs="Calibri"/>
          <w:i/>
          <w:iCs/>
          <w:noProof/>
        </w:rPr>
        <w:t>IET Radar, Sonar and Navigation</w:t>
      </w:r>
      <w:r w:rsidRPr="00452A51">
        <w:rPr>
          <w:rFonts w:ascii="Calibri" w:hAnsi="Calibri" w:cs="Calibri"/>
          <w:noProof/>
        </w:rPr>
        <w:t xml:space="preserve">, </w:t>
      </w:r>
      <w:r w:rsidRPr="00452A51">
        <w:rPr>
          <w:rFonts w:ascii="Calibri" w:hAnsi="Calibri" w:cs="Calibri"/>
          <w:i/>
          <w:iCs/>
          <w:noProof/>
        </w:rPr>
        <w:t>13</w:t>
      </w:r>
      <w:r w:rsidRPr="00452A51">
        <w:rPr>
          <w:rFonts w:ascii="Calibri" w:hAnsi="Calibri" w:cs="Calibri"/>
          <w:noProof/>
        </w:rPr>
        <w:t>(9), 1421–1427. https://doi.org/10.1049/IET-RSN.2018.5644</w:t>
      </w:r>
    </w:p>
    <w:p w14:paraId="710800E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NZ Government. (2018). </w:t>
      </w:r>
      <w:r w:rsidRPr="00452A51">
        <w:rPr>
          <w:rFonts w:ascii="Calibri" w:hAnsi="Calibri" w:cs="Calibri"/>
          <w:i/>
          <w:iCs/>
          <w:noProof/>
        </w:rPr>
        <w:t>National Animal Identification and Tracing (NAIT) programme | NZ Government</w:t>
      </w:r>
      <w:r w:rsidRPr="00452A51">
        <w:rPr>
          <w:rFonts w:ascii="Calibri" w:hAnsi="Calibri" w:cs="Calibri"/>
          <w:noProof/>
        </w:rPr>
        <w:t>. https://www.mpi.govt.nz/animals/national-animal-identification-tracing-nait-programme/</w:t>
      </w:r>
    </w:p>
    <w:p w14:paraId="5B180B97"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Odeh, S., &amp; Faqeh, R. (2009). </w:t>
      </w:r>
      <w:r w:rsidRPr="00452A51">
        <w:rPr>
          <w:rFonts w:ascii="Calibri" w:hAnsi="Calibri" w:cs="Calibri"/>
          <w:i/>
          <w:iCs/>
          <w:noProof/>
        </w:rPr>
        <w:t>Vision-Based Obstacle Avoidance of Mobile Robot UsingQuantized Spatial Model Formal Analysis of Attestation in Trusted Execution Environments View project</w:t>
      </w:r>
      <w:r w:rsidRPr="00452A51">
        <w:rPr>
          <w:rFonts w:ascii="Calibri" w:hAnsi="Calibri" w:cs="Calibri"/>
          <w:noProof/>
        </w:rPr>
        <w:t>. https://doi.org/10.3844/ajeassp.2009.611.619</w:t>
      </w:r>
    </w:p>
    <w:p w14:paraId="44817FFD"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Odelga, M., Kochanek, N., &amp; Bulthoff, H. H. (2017). Efficient real-time video stabilization for UAVs using only IMU data. </w:t>
      </w:r>
      <w:r w:rsidRPr="00452A51">
        <w:rPr>
          <w:rFonts w:ascii="Calibri" w:hAnsi="Calibri" w:cs="Calibri"/>
          <w:i/>
          <w:iCs/>
          <w:noProof/>
        </w:rPr>
        <w:t>2017 Workshop on Research, Education and Development of Unmanned Aerial Systems, RED-UAS 2017</w:t>
      </w:r>
      <w:r w:rsidRPr="00452A51">
        <w:rPr>
          <w:rFonts w:ascii="Calibri" w:hAnsi="Calibri" w:cs="Calibri"/>
          <w:noProof/>
        </w:rPr>
        <w:t>, 210–215. https://doi.org/10.1109/RED-UAS.2017.8101668</w:t>
      </w:r>
    </w:p>
    <w:p w14:paraId="3717E879"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Ofir, N., Galun, M., Nadler, B., &amp; Basri, R. (n.d.). </w:t>
      </w:r>
      <w:r w:rsidRPr="00452A51">
        <w:rPr>
          <w:rFonts w:ascii="Calibri" w:hAnsi="Calibri" w:cs="Calibri"/>
          <w:i/>
          <w:iCs/>
          <w:noProof/>
        </w:rPr>
        <w:t>Fast Detection of Curved Edges at Low SNR</w:t>
      </w:r>
      <w:r w:rsidRPr="00452A51">
        <w:rPr>
          <w:rFonts w:ascii="Calibri" w:hAnsi="Calibri" w:cs="Calibri"/>
          <w:noProof/>
        </w:rPr>
        <w:t>.</w:t>
      </w:r>
    </w:p>
    <w:p w14:paraId="2B3E4273"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OneNZ. (2023a). </w:t>
      </w:r>
      <w:r w:rsidRPr="00452A51">
        <w:rPr>
          <w:rFonts w:ascii="Calibri" w:hAnsi="Calibri" w:cs="Calibri"/>
          <w:i/>
          <w:iCs/>
          <w:noProof/>
        </w:rPr>
        <w:t>OneNZ and Starlink</w:t>
      </w:r>
      <w:r w:rsidRPr="00452A51">
        <w:rPr>
          <w:rFonts w:ascii="Calibri" w:hAnsi="Calibri" w:cs="Calibri"/>
          <w:noProof/>
        </w:rPr>
        <w:t>. https://one.nz/why-choose-us/spacex/</w:t>
      </w:r>
    </w:p>
    <w:p w14:paraId="0E87FD1D"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OneNZ. (2023b). </w:t>
      </w:r>
      <w:r w:rsidRPr="00452A51">
        <w:rPr>
          <w:rFonts w:ascii="Calibri" w:hAnsi="Calibri" w:cs="Calibri"/>
          <w:i/>
          <w:iCs/>
          <w:noProof/>
        </w:rPr>
        <w:t>OneNZ Network coverage</w:t>
      </w:r>
      <w:r w:rsidRPr="00452A51">
        <w:rPr>
          <w:rFonts w:ascii="Calibri" w:hAnsi="Calibri" w:cs="Calibri"/>
          <w:noProof/>
        </w:rPr>
        <w:t>. https://one.nz/network/coverage/</w:t>
      </w:r>
    </w:p>
    <w:p w14:paraId="1205F204"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Parhi, D. R., &amp; Mohanty, P. K. (2016). IWO-based adaptive neuro-fuzzy controller for mobile robot </w:t>
      </w:r>
      <w:r w:rsidRPr="00452A51">
        <w:rPr>
          <w:rFonts w:ascii="Calibri" w:hAnsi="Calibri" w:cs="Calibri"/>
          <w:noProof/>
        </w:rPr>
        <w:lastRenderedPageBreak/>
        <w:t xml:space="preserve">navigation in cluttered environments. </w:t>
      </w:r>
      <w:r w:rsidRPr="00452A51">
        <w:rPr>
          <w:rFonts w:ascii="Calibri" w:hAnsi="Calibri" w:cs="Calibri"/>
          <w:i/>
          <w:iCs/>
          <w:noProof/>
        </w:rPr>
        <w:t>International Journal of Advanced Manufacturing Technology</w:t>
      </w:r>
      <w:r w:rsidRPr="00452A51">
        <w:rPr>
          <w:rFonts w:ascii="Calibri" w:hAnsi="Calibri" w:cs="Calibri"/>
          <w:noProof/>
        </w:rPr>
        <w:t xml:space="preserve">, </w:t>
      </w:r>
      <w:r w:rsidRPr="00452A51">
        <w:rPr>
          <w:rFonts w:ascii="Calibri" w:hAnsi="Calibri" w:cs="Calibri"/>
          <w:i/>
          <w:iCs/>
          <w:noProof/>
        </w:rPr>
        <w:t>83</w:t>
      </w:r>
      <w:r w:rsidRPr="00452A51">
        <w:rPr>
          <w:rFonts w:ascii="Calibri" w:hAnsi="Calibri" w:cs="Calibri"/>
          <w:noProof/>
        </w:rPr>
        <w:t>(9–12), 1607–1625. https://doi.org/10.1007/S00170-015-7512-5</w:t>
      </w:r>
    </w:p>
    <w:p w14:paraId="09224AF0"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Petterson, T. C. (2020). </w:t>
      </w:r>
      <w:r w:rsidRPr="00452A51">
        <w:rPr>
          <w:rFonts w:ascii="Calibri" w:hAnsi="Calibri" w:cs="Calibri"/>
          <w:i/>
          <w:iCs/>
          <w:noProof/>
        </w:rPr>
        <w:t>Development of an electric vehicle for autonomous use on a New Zealand dairy farm</w:t>
      </w:r>
      <w:r w:rsidRPr="00452A51">
        <w:rPr>
          <w:rFonts w:ascii="Calibri" w:hAnsi="Calibri" w:cs="Calibri"/>
          <w:noProof/>
        </w:rPr>
        <w:t>.</w:t>
      </w:r>
    </w:p>
    <w:p w14:paraId="03A1979B"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Qureshi, U., &amp; Golnaraghi, F. (2017). An Algorithm for the In-Field Calibration of a MEMS IMU. </w:t>
      </w:r>
      <w:r w:rsidRPr="00452A51">
        <w:rPr>
          <w:rFonts w:ascii="Calibri" w:hAnsi="Calibri" w:cs="Calibri"/>
          <w:i/>
          <w:iCs/>
          <w:noProof/>
        </w:rPr>
        <w:t>IEEE Sensors Journal</w:t>
      </w:r>
      <w:r w:rsidRPr="00452A51">
        <w:rPr>
          <w:rFonts w:ascii="Calibri" w:hAnsi="Calibri" w:cs="Calibri"/>
          <w:noProof/>
        </w:rPr>
        <w:t xml:space="preserve">, </w:t>
      </w:r>
      <w:r w:rsidRPr="00452A51">
        <w:rPr>
          <w:rFonts w:ascii="Calibri" w:hAnsi="Calibri" w:cs="Calibri"/>
          <w:i/>
          <w:iCs/>
          <w:noProof/>
        </w:rPr>
        <w:t>17</w:t>
      </w:r>
      <w:r w:rsidRPr="00452A51">
        <w:rPr>
          <w:rFonts w:ascii="Calibri" w:hAnsi="Calibri" w:cs="Calibri"/>
          <w:noProof/>
        </w:rPr>
        <w:t>(22), 7479–7486. https://doi.org/10.1109/JSEN.2017.2751572</w:t>
      </w:r>
    </w:p>
    <w:p w14:paraId="6941D48C"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Rajavarshini, R., Shruthi, S., Mahanth, P., Kumar, B. C., &amp; Suyampulingam, A. (2021). Comparative analysis of image processing techniques for obstacle avoidance and path deduction. </w:t>
      </w:r>
      <w:r w:rsidRPr="00452A51">
        <w:rPr>
          <w:rFonts w:ascii="Calibri" w:hAnsi="Calibri" w:cs="Calibri"/>
          <w:i/>
          <w:iCs/>
          <w:noProof/>
        </w:rPr>
        <w:t>Journal of Physics, Conference Series</w:t>
      </w:r>
      <w:r w:rsidRPr="00452A51">
        <w:rPr>
          <w:rFonts w:ascii="Calibri" w:hAnsi="Calibri" w:cs="Calibri"/>
          <w:noProof/>
        </w:rPr>
        <w:t xml:space="preserve">, </w:t>
      </w:r>
      <w:r w:rsidRPr="00452A51">
        <w:rPr>
          <w:rFonts w:ascii="Calibri" w:hAnsi="Calibri" w:cs="Calibri"/>
          <w:i/>
          <w:iCs/>
          <w:noProof/>
        </w:rPr>
        <w:t>2070</w:t>
      </w:r>
      <w:r w:rsidRPr="00452A51">
        <w:rPr>
          <w:rFonts w:ascii="Calibri" w:hAnsi="Calibri" w:cs="Calibri"/>
          <w:noProof/>
        </w:rPr>
        <w:t>(1), 1–10. https://doi.org/10.1088/1742-6596/2070/1/012121</w:t>
      </w:r>
    </w:p>
    <w:p w14:paraId="1D83E464"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Ramseyer, A., Boissy, A., Thierry, B., &amp; Dumont, B. (2009). Individual and social determinants of spontaneous group movements in cattle and sheep. </w:t>
      </w:r>
      <w:r w:rsidRPr="00452A51">
        <w:rPr>
          <w:rFonts w:ascii="Calibri" w:hAnsi="Calibri" w:cs="Calibri"/>
          <w:i/>
          <w:iCs/>
          <w:noProof/>
        </w:rPr>
        <w:t>Animal</w:t>
      </w:r>
      <w:r w:rsidRPr="00452A51">
        <w:rPr>
          <w:rFonts w:ascii="Calibri" w:hAnsi="Calibri" w:cs="Calibri"/>
          <w:noProof/>
        </w:rPr>
        <w:t xml:space="preserve">, </w:t>
      </w:r>
      <w:r w:rsidRPr="00452A51">
        <w:rPr>
          <w:rFonts w:ascii="Calibri" w:hAnsi="Calibri" w:cs="Calibri"/>
          <w:i/>
          <w:iCs/>
          <w:noProof/>
        </w:rPr>
        <w:t>3</w:t>
      </w:r>
      <w:r w:rsidRPr="00452A51">
        <w:rPr>
          <w:rFonts w:ascii="Calibri" w:hAnsi="Calibri" w:cs="Calibri"/>
          <w:noProof/>
        </w:rPr>
        <w:t>(9), 1319–1326. https://doi.org/10.1017/S1751731109004790</w:t>
      </w:r>
    </w:p>
    <w:p w14:paraId="67DD8886"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Raspberry. (n.d.). </w:t>
      </w:r>
      <w:r w:rsidRPr="00452A51">
        <w:rPr>
          <w:rFonts w:ascii="Calibri" w:hAnsi="Calibri" w:cs="Calibri"/>
          <w:i/>
          <w:iCs/>
          <w:noProof/>
        </w:rPr>
        <w:t>Buy a Raspberry Pi 4 Model B – Raspberry Pi</w:t>
      </w:r>
      <w:r w:rsidRPr="00452A51">
        <w:rPr>
          <w:rFonts w:ascii="Calibri" w:hAnsi="Calibri" w:cs="Calibri"/>
          <w:noProof/>
        </w:rPr>
        <w:t>. Retrieved August 12, 2023, from https://www.raspberrypi.com/products/raspberry-pi-4-model-b/?variant=raspberry-pi-4-model-b-4gb</w:t>
      </w:r>
    </w:p>
    <w:p w14:paraId="38CB5F5C"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Ren, K., Karlsson, J., Liuska, M., Hartikainen, M., Hansen, I., &amp; Jørgensen, G. H. M. (2020). A sensor-fusion-system for tracking sheep location and behaviour. </w:t>
      </w:r>
      <w:r w:rsidRPr="00452A51">
        <w:rPr>
          <w:rFonts w:ascii="Calibri" w:hAnsi="Calibri" w:cs="Calibri"/>
          <w:i/>
          <w:iCs/>
          <w:noProof/>
        </w:rPr>
        <w:t>International Journal of Distributed Sensor Networks</w:t>
      </w:r>
      <w:r w:rsidRPr="00452A51">
        <w:rPr>
          <w:rFonts w:ascii="Calibri" w:hAnsi="Calibri" w:cs="Calibri"/>
          <w:noProof/>
        </w:rPr>
        <w:t xml:space="preserve">, </w:t>
      </w:r>
      <w:r w:rsidRPr="00452A51">
        <w:rPr>
          <w:rFonts w:ascii="Calibri" w:hAnsi="Calibri" w:cs="Calibri"/>
          <w:i/>
          <w:iCs/>
          <w:noProof/>
        </w:rPr>
        <w:t>16</w:t>
      </w:r>
      <w:r w:rsidRPr="00452A51">
        <w:rPr>
          <w:rFonts w:ascii="Calibri" w:hAnsi="Calibri" w:cs="Calibri"/>
          <w:noProof/>
        </w:rPr>
        <w:t>(5). https://doi.org/10.1177/1550147720921776</w:t>
      </w:r>
    </w:p>
    <w:p w14:paraId="6D162EB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Rodriguez F., S. A., Frémont, V., &amp; Bonnifait, P. (2008). Extrinsic calibration between a multi-layer lidar and a camera. </w:t>
      </w:r>
      <w:r w:rsidRPr="00452A51">
        <w:rPr>
          <w:rFonts w:ascii="Calibri" w:hAnsi="Calibri" w:cs="Calibri"/>
          <w:i/>
          <w:iCs/>
          <w:noProof/>
        </w:rPr>
        <w:t>IEEE International Conference on Multisensor Fusion and Integration for Intelligent Systems</w:t>
      </w:r>
      <w:r w:rsidRPr="00452A51">
        <w:rPr>
          <w:rFonts w:ascii="Calibri" w:hAnsi="Calibri" w:cs="Calibri"/>
          <w:noProof/>
        </w:rPr>
        <w:t>, 214–219. https://doi.org/10.1109/MFI.2008.4648067</w:t>
      </w:r>
    </w:p>
    <w:p w14:paraId="070B7B67"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Ropert-Coudert, Y., &amp; Wilson, R. (2005). Trends and perspectives in animal-attached remote sensing. </w:t>
      </w:r>
      <w:r w:rsidRPr="00452A51">
        <w:rPr>
          <w:rFonts w:ascii="Calibri" w:hAnsi="Calibri" w:cs="Calibri"/>
          <w:i/>
          <w:iCs/>
          <w:noProof/>
        </w:rPr>
        <w:t>Front Ecol Environ</w:t>
      </w:r>
      <w:r w:rsidRPr="00452A51">
        <w:rPr>
          <w:rFonts w:ascii="Calibri" w:hAnsi="Calibri" w:cs="Calibri"/>
          <w:noProof/>
        </w:rPr>
        <w:t xml:space="preserve">, </w:t>
      </w:r>
      <w:r w:rsidRPr="00452A51">
        <w:rPr>
          <w:rFonts w:ascii="Calibri" w:hAnsi="Calibri" w:cs="Calibri"/>
          <w:i/>
          <w:iCs/>
          <w:noProof/>
        </w:rPr>
        <w:t>3</w:t>
      </w:r>
      <w:r w:rsidRPr="00452A51">
        <w:rPr>
          <w:rFonts w:ascii="Calibri" w:hAnsi="Calibri" w:cs="Calibri"/>
          <w:noProof/>
        </w:rPr>
        <w:t>, 437–444. https://doi.org/10.1890/1540-9295(2005)003[0437:tapiar]2.0.co</w:t>
      </w:r>
    </w:p>
    <w:p w14:paraId="5E89CC33"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Rosique, F., Navarro, P. J., Fernández, C., &amp; Padilla, A. (2019). A systematic review of perception system and simulators for autonomous vehicles research. </w:t>
      </w:r>
      <w:r w:rsidRPr="00452A51">
        <w:rPr>
          <w:rFonts w:ascii="Calibri" w:hAnsi="Calibri" w:cs="Calibri"/>
          <w:i/>
          <w:iCs/>
          <w:noProof/>
        </w:rPr>
        <w:t>Sensors (Switzerland)</w:t>
      </w:r>
      <w:r w:rsidRPr="00452A51">
        <w:rPr>
          <w:rFonts w:ascii="Calibri" w:hAnsi="Calibri" w:cs="Calibri"/>
          <w:noProof/>
        </w:rPr>
        <w:t xml:space="preserve">, </w:t>
      </w:r>
      <w:r w:rsidRPr="00452A51">
        <w:rPr>
          <w:rFonts w:ascii="Calibri" w:hAnsi="Calibri" w:cs="Calibri"/>
          <w:i/>
          <w:iCs/>
          <w:noProof/>
        </w:rPr>
        <w:t>19</w:t>
      </w:r>
      <w:r w:rsidRPr="00452A51">
        <w:rPr>
          <w:rFonts w:ascii="Calibri" w:hAnsi="Calibri" w:cs="Calibri"/>
          <w:noProof/>
        </w:rPr>
        <w:t>(3). https://doi.org/10.3390/S19030648</w:t>
      </w:r>
    </w:p>
    <w:p w14:paraId="676B99B1"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Russell, G., &amp; Fausett, L. V. (1996). Comparison of function approximation with sigmoid and radial basis function networks. </w:t>
      </w:r>
      <w:r w:rsidRPr="00452A51">
        <w:rPr>
          <w:rFonts w:ascii="Calibri" w:hAnsi="Calibri" w:cs="Calibri"/>
          <w:i/>
          <w:iCs/>
          <w:noProof/>
        </w:rPr>
        <w:t>Proceedings of SPIE</w:t>
      </w:r>
      <w:r w:rsidRPr="00452A51">
        <w:rPr>
          <w:rFonts w:ascii="Calibri" w:hAnsi="Calibri" w:cs="Calibri"/>
          <w:noProof/>
        </w:rPr>
        <w:t xml:space="preserve">, </w:t>
      </w:r>
      <w:r w:rsidRPr="00452A51">
        <w:rPr>
          <w:rFonts w:ascii="Calibri" w:hAnsi="Calibri" w:cs="Calibri"/>
          <w:i/>
          <w:iCs/>
          <w:noProof/>
        </w:rPr>
        <w:t>2760</w:t>
      </w:r>
      <w:r w:rsidRPr="00452A51">
        <w:rPr>
          <w:rFonts w:ascii="Calibri" w:hAnsi="Calibri" w:cs="Calibri"/>
          <w:noProof/>
        </w:rPr>
        <w:t>(1), 61–72. https://doi.org/10.1117/12.235903</w:t>
      </w:r>
    </w:p>
    <w:p w14:paraId="25F3FAFC"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lastRenderedPageBreak/>
        <w:t xml:space="preserve">Ryu, Y. G., Roh, H. C., &amp; Chung, M. J. (2010). Video stabilization for robot eye using IMU-aided feature tracker. </w:t>
      </w:r>
      <w:r w:rsidRPr="00452A51">
        <w:rPr>
          <w:rFonts w:ascii="Calibri" w:hAnsi="Calibri" w:cs="Calibri"/>
          <w:i/>
          <w:iCs/>
          <w:noProof/>
        </w:rPr>
        <w:t>ICCAS 2010 - International Conference on Control, Automation and Systems</w:t>
      </w:r>
      <w:r w:rsidRPr="00452A51">
        <w:rPr>
          <w:rFonts w:ascii="Calibri" w:hAnsi="Calibri" w:cs="Calibri"/>
          <w:noProof/>
        </w:rPr>
        <w:t>, 1875–1878. https://doi.org/10.1109/ICCAS.2010.5670177</w:t>
      </w:r>
    </w:p>
    <w:p w14:paraId="1BF06DA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abatini, A. M. (2006). Quaternion-based extended Kalman filter for determining orientation by inertial and magnetic sensing. </w:t>
      </w:r>
      <w:r w:rsidRPr="00452A51">
        <w:rPr>
          <w:rFonts w:ascii="Calibri" w:hAnsi="Calibri" w:cs="Calibri"/>
          <w:i/>
          <w:iCs/>
          <w:noProof/>
        </w:rPr>
        <w:t>IEEE Transactions on Biomedical Engineering</w:t>
      </w:r>
      <w:r w:rsidRPr="00452A51">
        <w:rPr>
          <w:rFonts w:ascii="Calibri" w:hAnsi="Calibri" w:cs="Calibri"/>
          <w:noProof/>
        </w:rPr>
        <w:t xml:space="preserve">, </w:t>
      </w:r>
      <w:r w:rsidRPr="00452A51">
        <w:rPr>
          <w:rFonts w:ascii="Calibri" w:hAnsi="Calibri" w:cs="Calibri"/>
          <w:i/>
          <w:iCs/>
          <w:noProof/>
        </w:rPr>
        <w:t>53</w:t>
      </w:r>
      <w:r w:rsidRPr="00452A51">
        <w:rPr>
          <w:rFonts w:ascii="Calibri" w:hAnsi="Calibri" w:cs="Calibri"/>
          <w:noProof/>
        </w:rPr>
        <w:t>(7), 1346–1356. https://doi.org/10.1109/TBME.2006.875664</w:t>
      </w:r>
    </w:p>
    <w:p w14:paraId="71ABDD9C"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amarasinghe, S. (2006). </w:t>
      </w:r>
      <w:r w:rsidRPr="00452A51">
        <w:rPr>
          <w:rFonts w:ascii="Calibri" w:hAnsi="Calibri" w:cs="Calibri"/>
          <w:i/>
          <w:iCs/>
          <w:noProof/>
        </w:rPr>
        <w:t>Neural Networks for Applied Sciences and Engineering: From Fundamentals to Complex Pattern Recognition</w:t>
      </w:r>
      <w:r w:rsidRPr="00452A51">
        <w:rPr>
          <w:rFonts w:ascii="Calibri" w:hAnsi="Calibri" w:cs="Calibri"/>
          <w:noProof/>
        </w:rPr>
        <w:t>. Auerbach Publications. https://www.amazon.com/Neural-Networks-Applied-Sciences-Engineering-ebook/dp/B008GXJR9S</w:t>
      </w:r>
    </w:p>
    <w:p w14:paraId="6961951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chäfer, B. H., Proetzsch, M., &amp; Berns, K. (2005). </w:t>
      </w:r>
      <w:r w:rsidRPr="00452A51">
        <w:rPr>
          <w:rFonts w:ascii="Calibri" w:hAnsi="Calibri" w:cs="Calibri"/>
          <w:i/>
          <w:iCs/>
          <w:noProof/>
        </w:rPr>
        <w:t>Stereo-Vision-Based Obstacle Avoidance in Rough Outdoor Terrain</w:t>
      </w:r>
      <w:r w:rsidRPr="00452A51">
        <w:rPr>
          <w:rFonts w:ascii="Calibri" w:hAnsi="Calibri" w:cs="Calibri"/>
          <w:noProof/>
        </w:rPr>
        <w:t>. www.deere.com</w:t>
      </w:r>
    </w:p>
    <w:p w14:paraId="5FA28C05"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chneider, R., &amp; Wenger, J. (2003). High resolution radar for automobile applications. </w:t>
      </w:r>
      <w:r w:rsidRPr="00452A51">
        <w:rPr>
          <w:rFonts w:ascii="Calibri" w:hAnsi="Calibri" w:cs="Calibri"/>
          <w:i/>
          <w:iCs/>
          <w:noProof/>
        </w:rPr>
        <w:t>Advances in Radio Science</w:t>
      </w:r>
      <w:r w:rsidRPr="00452A51">
        <w:rPr>
          <w:rFonts w:ascii="Calibri" w:hAnsi="Calibri" w:cs="Calibri"/>
          <w:noProof/>
        </w:rPr>
        <w:t xml:space="preserve">, </w:t>
      </w:r>
      <w:r w:rsidRPr="00452A51">
        <w:rPr>
          <w:rFonts w:ascii="Calibri" w:hAnsi="Calibri" w:cs="Calibri"/>
          <w:i/>
          <w:iCs/>
          <w:noProof/>
        </w:rPr>
        <w:t>1</w:t>
      </w:r>
      <w:r w:rsidRPr="00452A51">
        <w:rPr>
          <w:rFonts w:ascii="Calibri" w:hAnsi="Calibri" w:cs="Calibri"/>
          <w:noProof/>
        </w:rPr>
        <w:t>, 105–111. https://doi.org/10.5194/ARS-1-105-2003</w:t>
      </w:r>
    </w:p>
    <w:p w14:paraId="79E279C6"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chwertfeger, S., Birk, A., &amp; Bülow, H. (2011). Using iFMI spectral registration for video stabilization and motion detection by an Unmanned Aerial Vehicle (UAV). </w:t>
      </w:r>
      <w:r w:rsidRPr="00452A51">
        <w:rPr>
          <w:rFonts w:ascii="Calibri" w:hAnsi="Calibri" w:cs="Calibri"/>
          <w:i/>
          <w:iCs/>
          <w:noProof/>
        </w:rPr>
        <w:t>9th IEEE International Symposium on Safety, Security, and Rescue Robotics, SSRR 2011</w:t>
      </w:r>
      <w:r w:rsidRPr="00452A51">
        <w:rPr>
          <w:rFonts w:ascii="Calibri" w:hAnsi="Calibri" w:cs="Calibri"/>
          <w:noProof/>
        </w:rPr>
        <w:t>, 61–67. https://doi.org/10.1109/SSRR.2011.6106770</w:t>
      </w:r>
    </w:p>
    <w:p w14:paraId="00669898"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ethi, P., &amp; Sarangi, S. R. (2017). Internet of Things: Architectures, Protocols, and Applications. </w:t>
      </w:r>
      <w:r w:rsidRPr="00452A51">
        <w:rPr>
          <w:rFonts w:ascii="Calibri" w:hAnsi="Calibri" w:cs="Calibri"/>
          <w:i/>
          <w:iCs/>
          <w:noProof/>
        </w:rPr>
        <w:t>Journal of Electrical and Computer Engineering</w:t>
      </w:r>
      <w:r w:rsidRPr="00452A51">
        <w:rPr>
          <w:rFonts w:ascii="Calibri" w:hAnsi="Calibri" w:cs="Calibri"/>
          <w:noProof/>
        </w:rPr>
        <w:t xml:space="preserve">, </w:t>
      </w:r>
      <w:r w:rsidRPr="00452A51">
        <w:rPr>
          <w:rFonts w:ascii="Calibri" w:hAnsi="Calibri" w:cs="Calibri"/>
          <w:i/>
          <w:iCs/>
          <w:noProof/>
        </w:rPr>
        <w:t>2017</w:t>
      </w:r>
      <w:r w:rsidRPr="00452A51">
        <w:rPr>
          <w:rFonts w:ascii="Calibri" w:hAnsi="Calibri" w:cs="Calibri"/>
          <w:noProof/>
        </w:rPr>
        <w:t>, 1–25. https://doi.org/10.1155/2017/9324035</w:t>
      </w:r>
    </w:p>
    <w:p w14:paraId="7AF8B5D7"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hanmuga Sundaram, B. (2016). A quantitative analysis of 802.11ah wireless standard. </w:t>
      </w:r>
      <w:r w:rsidRPr="00452A51">
        <w:rPr>
          <w:rFonts w:ascii="Calibri" w:hAnsi="Calibri" w:cs="Calibri"/>
          <w:i/>
          <w:iCs/>
          <w:noProof/>
        </w:rPr>
        <w:t>International Journal of Latest Research in Engineering and Technology</w:t>
      </w:r>
      <w:r w:rsidRPr="00452A51">
        <w:rPr>
          <w:rFonts w:ascii="Calibri" w:hAnsi="Calibri" w:cs="Calibri"/>
          <w:noProof/>
        </w:rPr>
        <w:t xml:space="preserve">, </w:t>
      </w:r>
      <w:r w:rsidRPr="00452A51">
        <w:rPr>
          <w:rFonts w:ascii="Calibri" w:hAnsi="Calibri" w:cs="Calibri"/>
          <w:i/>
          <w:iCs/>
          <w:noProof/>
        </w:rPr>
        <w:t>2</w:t>
      </w:r>
      <w:r w:rsidRPr="00452A51">
        <w:rPr>
          <w:rFonts w:ascii="Calibri" w:hAnsi="Calibri" w:cs="Calibri"/>
          <w:noProof/>
        </w:rPr>
        <w:t>.</w:t>
      </w:r>
    </w:p>
    <w:p w14:paraId="3264E2E8"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harma, P. S., &amp; Chitaliya, N. G. (2007). Obstacle Avoidance Using Stereo Vision: A Survey. </w:t>
      </w:r>
      <w:r w:rsidRPr="00452A51">
        <w:rPr>
          <w:rFonts w:ascii="Calibri" w:hAnsi="Calibri" w:cs="Calibri"/>
          <w:i/>
          <w:iCs/>
          <w:noProof/>
        </w:rPr>
        <w:t>International Journal of Innovative Research in Computer and Communication Engineering (An ISO</w:t>
      </w:r>
      <w:r w:rsidRPr="00452A51">
        <w:rPr>
          <w:rFonts w:ascii="Calibri" w:hAnsi="Calibri" w:cs="Calibri"/>
          <w:noProof/>
        </w:rPr>
        <w:t xml:space="preserve">, </w:t>
      </w:r>
      <w:r w:rsidRPr="00452A51">
        <w:rPr>
          <w:rFonts w:ascii="Calibri" w:hAnsi="Calibri" w:cs="Calibri"/>
          <w:i/>
          <w:iCs/>
          <w:noProof/>
        </w:rPr>
        <w:t>3297</w:t>
      </w:r>
      <w:r w:rsidRPr="00452A51">
        <w:rPr>
          <w:rFonts w:ascii="Calibri" w:hAnsi="Calibri" w:cs="Calibri"/>
          <w:noProof/>
        </w:rPr>
        <w:t>(1). https://doi.org/10.15680/ijircce.2015.0301005</w:t>
      </w:r>
    </w:p>
    <w:p w14:paraId="6361B26D"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harma, S. U., &amp; Shah, D. J. (2017). A Practical Animal Detection and Collision Avoidance System Using Computer Vision Technique. </w:t>
      </w:r>
      <w:r w:rsidRPr="00452A51">
        <w:rPr>
          <w:rFonts w:ascii="Calibri" w:hAnsi="Calibri" w:cs="Calibri"/>
          <w:i/>
          <w:iCs/>
          <w:noProof/>
        </w:rPr>
        <w:t>IEEE Access</w:t>
      </w:r>
      <w:r w:rsidRPr="00452A51">
        <w:rPr>
          <w:rFonts w:ascii="Calibri" w:hAnsi="Calibri" w:cs="Calibri"/>
          <w:noProof/>
        </w:rPr>
        <w:t xml:space="preserve">, </w:t>
      </w:r>
      <w:r w:rsidRPr="00452A51">
        <w:rPr>
          <w:rFonts w:ascii="Calibri" w:hAnsi="Calibri" w:cs="Calibri"/>
          <w:i/>
          <w:iCs/>
          <w:noProof/>
        </w:rPr>
        <w:t>5</w:t>
      </w:r>
      <w:r w:rsidRPr="00452A51">
        <w:rPr>
          <w:rFonts w:ascii="Calibri" w:hAnsi="Calibri" w:cs="Calibri"/>
          <w:noProof/>
        </w:rPr>
        <w:t>, 347–358. https://doi.org/10.1109/ACCESS.2016.2642981</w:t>
      </w:r>
    </w:p>
    <w:p w14:paraId="3606D8C3"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hen, H., Pan, Q., Cheng, Y., &amp; Yu, Y. (2009). Fast video stabilization algorithm for UAV. </w:t>
      </w:r>
      <w:r w:rsidRPr="00452A51">
        <w:rPr>
          <w:rFonts w:ascii="Calibri" w:hAnsi="Calibri" w:cs="Calibri"/>
          <w:i/>
          <w:iCs/>
          <w:noProof/>
        </w:rPr>
        <w:t>Proceedings - 2009 IEEE International Conference on Intelligent Computing and Intelligent Systems, ICIS 2009</w:t>
      </w:r>
      <w:r w:rsidRPr="00452A51">
        <w:rPr>
          <w:rFonts w:ascii="Calibri" w:hAnsi="Calibri" w:cs="Calibri"/>
          <w:noProof/>
        </w:rPr>
        <w:t xml:space="preserve">, </w:t>
      </w:r>
      <w:r w:rsidRPr="00452A51">
        <w:rPr>
          <w:rFonts w:ascii="Calibri" w:hAnsi="Calibri" w:cs="Calibri"/>
          <w:i/>
          <w:iCs/>
          <w:noProof/>
        </w:rPr>
        <w:lastRenderedPageBreak/>
        <w:t>4</w:t>
      </w:r>
      <w:r w:rsidRPr="00452A51">
        <w:rPr>
          <w:rFonts w:ascii="Calibri" w:hAnsi="Calibri" w:cs="Calibri"/>
          <w:noProof/>
        </w:rPr>
        <w:t>, 542–546. https://doi.org/10.1109/ICICISYS.2009.5357609</w:t>
      </w:r>
    </w:p>
    <w:p w14:paraId="3FB69086"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hene, T. N., Sridharan, K., &amp; Sudha, N. (2016). Real-Time SURF-Based Video Stabilization System for an FPGA-Driven Mobile Robot. </w:t>
      </w:r>
      <w:r w:rsidRPr="00452A51">
        <w:rPr>
          <w:rFonts w:ascii="Calibri" w:hAnsi="Calibri" w:cs="Calibri"/>
          <w:i/>
          <w:iCs/>
          <w:noProof/>
        </w:rPr>
        <w:t>IEEE Transactions on Industrial Electronics</w:t>
      </w:r>
      <w:r w:rsidRPr="00452A51">
        <w:rPr>
          <w:rFonts w:ascii="Calibri" w:hAnsi="Calibri" w:cs="Calibri"/>
          <w:noProof/>
        </w:rPr>
        <w:t xml:space="preserve">, </w:t>
      </w:r>
      <w:r w:rsidRPr="00452A51">
        <w:rPr>
          <w:rFonts w:ascii="Calibri" w:hAnsi="Calibri" w:cs="Calibri"/>
          <w:i/>
          <w:iCs/>
          <w:noProof/>
        </w:rPr>
        <w:t>63</w:t>
      </w:r>
      <w:r w:rsidRPr="00452A51">
        <w:rPr>
          <w:rFonts w:ascii="Calibri" w:hAnsi="Calibri" w:cs="Calibri"/>
          <w:noProof/>
        </w:rPr>
        <w:t>(8), 5012–5021. https://doi.org/10.1109/TIE.2016.2551684</w:t>
      </w:r>
    </w:p>
    <w:p w14:paraId="59D33CCB"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hing, L. K., Lwin, K. Z., Sein, K. K., Chan, Y., &amp; Thar, W. W. (2008). </w:t>
      </w:r>
      <w:r w:rsidRPr="00452A51">
        <w:rPr>
          <w:rFonts w:ascii="Calibri" w:hAnsi="Calibri" w:cs="Calibri"/>
          <w:i/>
          <w:iCs/>
          <w:noProof/>
        </w:rPr>
        <w:t>Real-Time Obstacle Avoidance and Fuzzy Dynamic Steering Control for an Unmanned Ground Vehicle</w:t>
      </w:r>
      <w:r w:rsidRPr="00452A51">
        <w:rPr>
          <w:rFonts w:ascii="Calibri" w:hAnsi="Calibri" w:cs="Calibri"/>
          <w:noProof/>
        </w:rPr>
        <w:t>. 978–983.</w:t>
      </w:r>
    </w:p>
    <w:p w14:paraId="17D028F7"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i/>
          <w:iCs/>
          <w:noProof/>
        </w:rPr>
        <w:t>Short Range Devices GURL | Radio Spectrum Management New Zealand</w:t>
      </w:r>
      <w:r w:rsidRPr="00452A51">
        <w:rPr>
          <w:rFonts w:ascii="Calibri" w:hAnsi="Calibri" w:cs="Calibri"/>
          <w:noProof/>
        </w:rPr>
        <w:t>. (n.d.). Retrieved December 10, 2020, from https://www.rsm.govt.nz/licensing/frequencies-for-anyone/short-range-devices-gurl</w:t>
      </w:r>
    </w:p>
    <w:p w14:paraId="27C050D1"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iegwart, R., Nourbakhsh, I. R., &amp; Scaramuzza, D. (2011). </w:t>
      </w:r>
      <w:r w:rsidRPr="00452A51">
        <w:rPr>
          <w:rFonts w:ascii="Calibri" w:hAnsi="Calibri" w:cs="Calibri"/>
          <w:i/>
          <w:iCs/>
          <w:noProof/>
        </w:rPr>
        <w:t>Introduction to Autonomous Mobile Robots, Second Edition | The MIT Press</w:t>
      </w:r>
      <w:r w:rsidRPr="00452A51">
        <w:rPr>
          <w:rFonts w:ascii="Calibri" w:hAnsi="Calibri" w:cs="Calibri"/>
          <w:noProof/>
        </w:rPr>
        <w:t>. https://mitpress.mit.edu/books/introduction-autonomous-mobile-robots-second-edition</w:t>
      </w:r>
    </w:p>
    <w:p w14:paraId="17E92789"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igFox. (2023a). </w:t>
      </w:r>
      <w:r w:rsidRPr="00452A51">
        <w:rPr>
          <w:rFonts w:ascii="Calibri" w:hAnsi="Calibri" w:cs="Calibri"/>
          <w:i/>
          <w:iCs/>
          <w:noProof/>
        </w:rPr>
        <w:t>Coverage - Sigfox 0G Technology</w:t>
      </w:r>
      <w:r w:rsidRPr="00452A51">
        <w:rPr>
          <w:rFonts w:ascii="Calibri" w:hAnsi="Calibri" w:cs="Calibri"/>
          <w:noProof/>
        </w:rPr>
        <w:t>. https://www.sigfox.com/coverage/</w:t>
      </w:r>
    </w:p>
    <w:p w14:paraId="669E82C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igFox. (2023b). </w:t>
      </w:r>
      <w:r w:rsidRPr="00452A51">
        <w:rPr>
          <w:rFonts w:ascii="Calibri" w:hAnsi="Calibri" w:cs="Calibri"/>
          <w:i/>
          <w:iCs/>
          <w:noProof/>
        </w:rPr>
        <w:t>What is Sigfox? - Sigfox 0G Technology</w:t>
      </w:r>
      <w:r w:rsidRPr="00452A51">
        <w:rPr>
          <w:rFonts w:ascii="Calibri" w:hAnsi="Calibri" w:cs="Calibri"/>
          <w:noProof/>
        </w:rPr>
        <w:t>. https://www.sigfox.com/what-is-sigfox/</w:t>
      </w:r>
    </w:p>
    <w:p w14:paraId="6A0C7F48"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immons, R., Henriksen, L., Chrisman, L., &amp; Whelan, G. (n.d.). </w:t>
      </w:r>
      <w:r w:rsidRPr="00452A51">
        <w:rPr>
          <w:rFonts w:ascii="Calibri" w:hAnsi="Calibri" w:cs="Calibri"/>
          <w:i/>
          <w:iCs/>
          <w:noProof/>
        </w:rPr>
        <w:t>Obstacle Avoidance and Safeguarding for a Lunar Rover</w:t>
      </w:r>
      <w:r w:rsidRPr="00452A51">
        <w:rPr>
          <w:rFonts w:ascii="Calibri" w:hAnsi="Calibri" w:cs="Calibri"/>
          <w:noProof/>
        </w:rPr>
        <w:t>.</w:t>
      </w:r>
    </w:p>
    <w:p w14:paraId="7C7BEFA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452A51">
        <w:rPr>
          <w:rFonts w:ascii="Calibri" w:hAnsi="Calibri" w:cs="Calibri"/>
          <w:i/>
          <w:iCs/>
          <w:noProof/>
        </w:rPr>
        <w:t>Sensors (Switzerland)</w:t>
      </w:r>
      <w:r w:rsidRPr="00452A51">
        <w:rPr>
          <w:rFonts w:ascii="Calibri" w:hAnsi="Calibri" w:cs="Calibri"/>
          <w:noProof/>
        </w:rPr>
        <w:t xml:space="preserve">, </w:t>
      </w:r>
      <w:r w:rsidRPr="00452A51">
        <w:rPr>
          <w:rFonts w:ascii="Calibri" w:hAnsi="Calibri" w:cs="Calibri"/>
          <w:i/>
          <w:iCs/>
          <w:noProof/>
        </w:rPr>
        <w:t>18</w:t>
      </w:r>
      <w:r w:rsidRPr="00452A51">
        <w:rPr>
          <w:rFonts w:ascii="Calibri" w:hAnsi="Calibri" w:cs="Calibri"/>
          <w:noProof/>
        </w:rPr>
        <w:t>(2), 1–28. https://doi.org/10.3390/s18020325</w:t>
      </w:r>
    </w:p>
    <w:p w14:paraId="39A6D016"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park. (2021). </w:t>
      </w:r>
      <w:r w:rsidRPr="00452A51">
        <w:rPr>
          <w:rFonts w:ascii="Calibri" w:hAnsi="Calibri" w:cs="Calibri"/>
          <w:i/>
          <w:iCs/>
          <w:noProof/>
        </w:rPr>
        <w:t>Spark Network Coverage</w:t>
      </w:r>
      <w:r w:rsidRPr="00452A51">
        <w:rPr>
          <w:rFonts w:ascii="Calibri" w:hAnsi="Calibri" w:cs="Calibri"/>
          <w:noProof/>
        </w:rPr>
        <w:t>.</w:t>
      </w:r>
    </w:p>
    <w:p w14:paraId="4F89A8CB"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park NZ. (2023). </w:t>
      </w:r>
      <w:r w:rsidRPr="00452A51">
        <w:rPr>
          <w:rFonts w:ascii="Calibri" w:hAnsi="Calibri" w:cs="Calibri"/>
          <w:i/>
          <w:iCs/>
          <w:noProof/>
        </w:rPr>
        <w:t>Spark NZ network coverage</w:t>
      </w:r>
      <w:r w:rsidRPr="00452A51">
        <w:rPr>
          <w:rFonts w:ascii="Calibri" w:hAnsi="Calibri" w:cs="Calibri"/>
          <w:noProof/>
        </w:rPr>
        <w:t>. https://www.spark.co.nz/shop/mobile/network.html</w:t>
      </w:r>
    </w:p>
    <w:p w14:paraId="6F1D548D"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parkfun. (n.d.). </w:t>
      </w:r>
      <w:r w:rsidRPr="00452A51">
        <w:rPr>
          <w:rFonts w:ascii="Calibri" w:hAnsi="Calibri" w:cs="Calibri"/>
          <w:i/>
          <w:iCs/>
          <w:noProof/>
        </w:rPr>
        <w:t>SparkFun 9DoF IMU Breakout - ICM-20948 (Qwiic) - SEN-15335 - SparkFun Electronics</w:t>
      </w:r>
      <w:r w:rsidRPr="00452A51">
        <w:rPr>
          <w:rFonts w:ascii="Calibri" w:hAnsi="Calibri" w:cs="Calibri"/>
          <w:noProof/>
        </w:rPr>
        <w:t>. Retrieved August 12, 2023, from https://www.sparkfun.com/products/15335</w:t>
      </w:r>
    </w:p>
    <w:p w14:paraId="53419923"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penko, M., Kuroda, Y., Dubowsky, S., &amp; Iagnemma, K. (2006). Hazard avoidance for high-speed mobile robots in rough terrain. </w:t>
      </w:r>
      <w:r w:rsidRPr="00452A51">
        <w:rPr>
          <w:rFonts w:ascii="Calibri" w:hAnsi="Calibri" w:cs="Calibri"/>
          <w:i/>
          <w:iCs/>
          <w:noProof/>
        </w:rPr>
        <w:t>Journal of Field Robotics</w:t>
      </w:r>
      <w:r w:rsidRPr="00452A51">
        <w:rPr>
          <w:rFonts w:ascii="Calibri" w:hAnsi="Calibri" w:cs="Calibri"/>
          <w:noProof/>
        </w:rPr>
        <w:t xml:space="preserve">, </w:t>
      </w:r>
      <w:r w:rsidRPr="00452A51">
        <w:rPr>
          <w:rFonts w:ascii="Calibri" w:hAnsi="Calibri" w:cs="Calibri"/>
          <w:i/>
          <w:iCs/>
          <w:noProof/>
        </w:rPr>
        <w:t>23</w:t>
      </w:r>
      <w:r w:rsidRPr="00452A51">
        <w:rPr>
          <w:rFonts w:ascii="Calibri" w:hAnsi="Calibri" w:cs="Calibri"/>
          <w:noProof/>
        </w:rPr>
        <w:t>(5), 311–331. https://doi.org/10.1002/ROB.20118</w:t>
      </w:r>
    </w:p>
    <w:p w14:paraId="169CAD8F"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reenivasulu, D., &amp; Deka, P. C. (2011). A comparative study on RBF and NARX based methods for forecasting of groundwater level. </w:t>
      </w:r>
      <w:r w:rsidRPr="00452A51">
        <w:rPr>
          <w:rFonts w:ascii="Calibri" w:hAnsi="Calibri" w:cs="Calibri"/>
          <w:i/>
          <w:iCs/>
          <w:noProof/>
        </w:rPr>
        <w:t>International Journal of Earth Sciences and Engineering</w:t>
      </w:r>
      <w:r w:rsidRPr="00452A51">
        <w:rPr>
          <w:rFonts w:ascii="Calibri" w:hAnsi="Calibri" w:cs="Calibri"/>
          <w:noProof/>
        </w:rPr>
        <w:t xml:space="preserve">, </w:t>
      </w:r>
      <w:r w:rsidRPr="00452A51">
        <w:rPr>
          <w:rFonts w:ascii="Calibri" w:hAnsi="Calibri" w:cs="Calibri"/>
          <w:i/>
          <w:iCs/>
          <w:noProof/>
        </w:rPr>
        <w:t>4</w:t>
      </w:r>
      <w:r w:rsidRPr="00452A51">
        <w:rPr>
          <w:rFonts w:ascii="Calibri" w:hAnsi="Calibri" w:cs="Calibri"/>
          <w:noProof/>
        </w:rPr>
        <w:t xml:space="preserve">, </w:t>
      </w:r>
      <w:r w:rsidRPr="00452A51">
        <w:rPr>
          <w:rFonts w:ascii="Calibri" w:hAnsi="Calibri" w:cs="Calibri"/>
          <w:noProof/>
        </w:rPr>
        <w:lastRenderedPageBreak/>
        <w:t>743–756. https://www.researchgate.net/publication/286298837_A_comparative_study_on_RBF_and_NARX_based_methods_for_forecasting_of_groundwater_level</w:t>
      </w:r>
    </w:p>
    <w:p w14:paraId="13BAF243"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tarlink. (2022). </w:t>
      </w:r>
      <w:r w:rsidRPr="00452A51">
        <w:rPr>
          <w:rFonts w:ascii="Calibri" w:hAnsi="Calibri" w:cs="Calibri"/>
          <w:i/>
          <w:iCs/>
          <w:noProof/>
        </w:rPr>
        <w:t>Starlink satellite coverage</w:t>
      </w:r>
      <w:r w:rsidRPr="00452A51">
        <w:rPr>
          <w:rFonts w:ascii="Calibri" w:hAnsi="Calibri" w:cs="Calibri"/>
          <w:noProof/>
        </w:rPr>
        <w:t>. https://satellitemap.space</w:t>
      </w:r>
    </w:p>
    <w:p w14:paraId="05ECA75F"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tarlink. (2023). </w:t>
      </w:r>
      <w:r w:rsidRPr="00452A51">
        <w:rPr>
          <w:rFonts w:ascii="Calibri" w:hAnsi="Calibri" w:cs="Calibri"/>
          <w:i/>
          <w:iCs/>
          <w:noProof/>
        </w:rPr>
        <w:t>Everything you need to know about Starlink in New Zealand</w:t>
      </w:r>
      <w:r w:rsidRPr="00452A51">
        <w:rPr>
          <w:rFonts w:ascii="Calibri" w:hAnsi="Calibri" w:cs="Calibri"/>
          <w:noProof/>
        </w:rPr>
        <w:t>. https://starlink.co.nz/starlink-new-zealand/</w:t>
      </w:r>
    </w:p>
    <w:p w14:paraId="62DD8F5F"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ugihara, R., &amp; Gupta, R. K. (2011). Path Planning of Data Mules in Sensor Networks. </w:t>
      </w:r>
      <w:r w:rsidRPr="00452A51">
        <w:rPr>
          <w:rFonts w:ascii="Calibri" w:hAnsi="Calibri" w:cs="Calibri"/>
          <w:i/>
          <w:iCs/>
          <w:noProof/>
        </w:rPr>
        <w:t>ACM Transactions on Sensor Networks (TOSN)</w:t>
      </w:r>
      <w:r w:rsidRPr="00452A51">
        <w:rPr>
          <w:rFonts w:ascii="Calibri" w:hAnsi="Calibri" w:cs="Calibri"/>
          <w:noProof/>
        </w:rPr>
        <w:t xml:space="preserve">, </w:t>
      </w:r>
      <w:r w:rsidRPr="00452A51">
        <w:rPr>
          <w:rFonts w:ascii="Calibri" w:hAnsi="Calibri" w:cs="Calibri"/>
          <w:i/>
          <w:iCs/>
          <w:noProof/>
        </w:rPr>
        <w:t>8</w:t>
      </w:r>
      <w:r w:rsidRPr="00452A51">
        <w:rPr>
          <w:rFonts w:ascii="Calibri" w:hAnsi="Calibri" w:cs="Calibri"/>
          <w:noProof/>
        </w:rPr>
        <w:t>(1), 27. https://doi.org/10.1145/1993042.1993043</w:t>
      </w:r>
    </w:p>
    <w:p w14:paraId="68D221A0"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uh, Y. S. (2019). Laser Sensors for Displacement, Distance and Position. </w:t>
      </w:r>
      <w:r w:rsidRPr="00452A51">
        <w:rPr>
          <w:rFonts w:ascii="Calibri" w:hAnsi="Calibri" w:cs="Calibri"/>
          <w:i/>
          <w:iCs/>
          <w:noProof/>
        </w:rPr>
        <w:t>Sensors (Basel, Switzerland)</w:t>
      </w:r>
      <w:r w:rsidRPr="00452A51">
        <w:rPr>
          <w:rFonts w:ascii="Calibri" w:hAnsi="Calibri" w:cs="Calibri"/>
          <w:noProof/>
        </w:rPr>
        <w:t xml:space="preserve">, </w:t>
      </w:r>
      <w:r w:rsidRPr="00452A51">
        <w:rPr>
          <w:rFonts w:ascii="Calibri" w:hAnsi="Calibri" w:cs="Calibri"/>
          <w:i/>
          <w:iCs/>
          <w:noProof/>
        </w:rPr>
        <w:t>19</w:t>
      </w:r>
      <w:r w:rsidRPr="00452A51">
        <w:rPr>
          <w:rFonts w:ascii="Calibri" w:hAnsi="Calibri" w:cs="Calibri"/>
          <w:noProof/>
        </w:rPr>
        <w:t>(8). https://doi.org/10.3390/S19081924</w:t>
      </w:r>
    </w:p>
    <w:p w14:paraId="6060E977"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ulaimon Alli, K., Oluwafemi Onibonoje, M., Oluwole, A. S., Adegoke Ogunlade, M., Mmonyi, A. C., Ayamolowo, O., &amp; Olushola Dada, S. (2018). </w:t>
      </w:r>
      <w:r w:rsidRPr="00452A51">
        <w:rPr>
          <w:rFonts w:ascii="Calibri" w:hAnsi="Calibri" w:cs="Calibri"/>
          <w:i/>
          <w:iCs/>
          <w:noProof/>
        </w:rPr>
        <w:t>DEVELOPMENT OF AN ARDUINO-BASED OBSTACLE AVOIDANCE ROBOTIC SYSTEM FOR AN UNMANNED VEHICLE</w:t>
      </w:r>
      <w:r w:rsidRPr="00452A51">
        <w:rPr>
          <w:rFonts w:ascii="Calibri" w:hAnsi="Calibri" w:cs="Calibri"/>
          <w:noProof/>
        </w:rPr>
        <w:t xml:space="preserve">. </w:t>
      </w:r>
      <w:r w:rsidRPr="00452A51">
        <w:rPr>
          <w:rFonts w:ascii="Calibri" w:hAnsi="Calibri" w:cs="Calibri"/>
          <w:i/>
          <w:iCs/>
          <w:noProof/>
        </w:rPr>
        <w:t>13</w:t>
      </w:r>
      <w:r w:rsidRPr="00452A51">
        <w:rPr>
          <w:rFonts w:ascii="Calibri" w:hAnsi="Calibri" w:cs="Calibri"/>
          <w:noProof/>
        </w:rPr>
        <w:t>(3). www.arpnjournals.com</w:t>
      </w:r>
    </w:p>
    <w:p w14:paraId="00E95B1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un, J., Rehg, J. M., &amp; Bobick, A. (n.d.). </w:t>
      </w:r>
      <w:r w:rsidRPr="00452A51">
        <w:rPr>
          <w:rFonts w:ascii="Calibri" w:hAnsi="Calibri" w:cs="Calibri"/>
          <w:i/>
          <w:iCs/>
          <w:noProof/>
        </w:rPr>
        <w:t>Learning for Ground Robot Navigation with Autonomous Data Collection</w:t>
      </w:r>
      <w:r w:rsidRPr="00452A51">
        <w:rPr>
          <w:rFonts w:ascii="Calibri" w:hAnsi="Calibri" w:cs="Calibri"/>
          <w:noProof/>
        </w:rPr>
        <w:t>.</w:t>
      </w:r>
    </w:p>
    <w:p w14:paraId="13593C0F"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Swain, D., Gregg, D., Bishop-Hurley, G., Trotter, M., &amp; Petty, S. (2013). On property benefits of Precision Livestock Management. In </w:t>
      </w:r>
      <w:r w:rsidRPr="00452A51">
        <w:rPr>
          <w:rFonts w:ascii="Calibri" w:hAnsi="Calibri" w:cs="Calibri"/>
          <w:i/>
          <w:iCs/>
          <w:noProof/>
        </w:rPr>
        <w:t>Meat &amp; Livestock Australia</w:t>
      </w:r>
      <w:r w:rsidRPr="00452A51">
        <w:rPr>
          <w:rFonts w:ascii="Calibri" w:hAnsi="Calibri" w:cs="Calibri"/>
          <w:noProof/>
        </w:rPr>
        <w:t xml:space="preserve"> (Vol. 364, Issue July).</w:t>
      </w:r>
    </w:p>
    <w:p w14:paraId="6161BAB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Tang, P., Zhang, R., Liu, D., Huang, L., Liu, G., &amp; Deng, T. (2015). Local reactive obstacle avoidance approach for high-speed unmanned surface vehicle. </w:t>
      </w:r>
      <w:r w:rsidRPr="00452A51">
        <w:rPr>
          <w:rFonts w:ascii="Calibri" w:hAnsi="Calibri" w:cs="Calibri"/>
          <w:i/>
          <w:iCs/>
          <w:noProof/>
        </w:rPr>
        <w:t>Ocean Engineering</w:t>
      </w:r>
      <w:r w:rsidRPr="00452A51">
        <w:rPr>
          <w:rFonts w:ascii="Calibri" w:hAnsi="Calibri" w:cs="Calibri"/>
          <w:noProof/>
        </w:rPr>
        <w:t xml:space="preserve">, </w:t>
      </w:r>
      <w:r w:rsidRPr="00452A51">
        <w:rPr>
          <w:rFonts w:ascii="Calibri" w:hAnsi="Calibri" w:cs="Calibri"/>
          <w:i/>
          <w:iCs/>
          <w:noProof/>
        </w:rPr>
        <w:t>106</w:t>
      </w:r>
      <w:r w:rsidRPr="00452A51">
        <w:rPr>
          <w:rFonts w:ascii="Calibri" w:hAnsi="Calibri" w:cs="Calibri"/>
          <w:noProof/>
        </w:rPr>
        <w:t>, 128–140. https://doi.org/10.1016/J.OCEANENG.2015.06.055</w:t>
      </w:r>
    </w:p>
    <w:p w14:paraId="7D456E83"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Taylor, L., Miller, E., &amp; Kaufman, K. R. (2017). Static and dynamic validation of inertial measurement units. </w:t>
      </w:r>
      <w:r w:rsidRPr="00452A51">
        <w:rPr>
          <w:rFonts w:ascii="Calibri" w:hAnsi="Calibri" w:cs="Calibri"/>
          <w:i/>
          <w:iCs/>
          <w:noProof/>
        </w:rPr>
        <w:t>Gait &amp; Posture</w:t>
      </w:r>
      <w:r w:rsidRPr="00452A51">
        <w:rPr>
          <w:rFonts w:ascii="Calibri" w:hAnsi="Calibri" w:cs="Calibri"/>
          <w:noProof/>
        </w:rPr>
        <w:t xml:space="preserve">, </w:t>
      </w:r>
      <w:r w:rsidRPr="00452A51">
        <w:rPr>
          <w:rFonts w:ascii="Calibri" w:hAnsi="Calibri" w:cs="Calibri"/>
          <w:i/>
          <w:iCs/>
          <w:noProof/>
        </w:rPr>
        <w:t>57</w:t>
      </w:r>
      <w:r w:rsidRPr="00452A51">
        <w:rPr>
          <w:rFonts w:ascii="Calibri" w:hAnsi="Calibri" w:cs="Calibri"/>
          <w:noProof/>
        </w:rPr>
        <w:t>, 80–84. https://doi.org/10.1016/J.GAITPOST.2017.05.026</w:t>
      </w:r>
    </w:p>
    <w:p w14:paraId="6BAD8030"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Team, E. (2019). </w:t>
      </w:r>
      <w:r w:rsidRPr="00452A51">
        <w:rPr>
          <w:rFonts w:ascii="Calibri" w:hAnsi="Calibri" w:cs="Calibri"/>
          <w:i/>
          <w:iCs/>
          <w:noProof/>
        </w:rPr>
        <w:t>Bluetooth 5 range put to the test</w:t>
      </w:r>
      <w:r w:rsidRPr="00452A51">
        <w:rPr>
          <w:rFonts w:ascii="Calibri" w:hAnsi="Calibri" w:cs="Calibri"/>
          <w:noProof/>
        </w:rPr>
        <w:t>. https://www.eedesignit.com/bluetooth-5-range-put-to-the-test/</w:t>
      </w:r>
    </w:p>
    <w:p w14:paraId="7A1BA127"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Thillainayagi, R., &amp; Senthil Kumar, K. (2017). Video stabilization technique for thermal infrared Aerial surveillance. </w:t>
      </w:r>
      <w:r w:rsidRPr="00452A51">
        <w:rPr>
          <w:rFonts w:ascii="Calibri" w:hAnsi="Calibri" w:cs="Calibri"/>
          <w:i/>
          <w:iCs/>
          <w:noProof/>
        </w:rPr>
        <w:t>Proceedings of 2016 Online International Conference on Green Engineering and Technologies, IC-GET 2016</w:t>
      </w:r>
      <w:r w:rsidRPr="00452A51">
        <w:rPr>
          <w:rFonts w:ascii="Calibri" w:hAnsi="Calibri" w:cs="Calibri"/>
          <w:noProof/>
        </w:rPr>
        <w:t>. https://doi.org/10.1109/GET.2016.7916630</w:t>
      </w:r>
    </w:p>
    <w:p w14:paraId="11024EC8"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Tian, L., Santi, S., Seferagić, A., Lan, J., &amp; Famaey, J. (2021). Wi-Fi HaLow for the Internet of Things: An up-to-date survey on IEEE 802.11ah research. </w:t>
      </w:r>
      <w:r w:rsidRPr="00452A51">
        <w:rPr>
          <w:rFonts w:ascii="Calibri" w:hAnsi="Calibri" w:cs="Calibri"/>
          <w:i/>
          <w:iCs/>
          <w:noProof/>
        </w:rPr>
        <w:t>Journal of Network and Computer Applications</w:t>
      </w:r>
      <w:r w:rsidRPr="00452A51">
        <w:rPr>
          <w:rFonts w:ascii="Calibri" w:hAnsi="Calibri" w:cs="Calibri"/>
          <w:noProof/>
        </w:rPr>
        <w:t xml:space="preserve">, </w:t>
      </w:r>
      <w:r w:rsidRPr="00452A51">
        <w:rPr>
          <w:rFonts w:ascii="Calibri" w:hAnsi="Calibri" w:cs="Calibri"/>
          <w:i/>
          <w:iCs/>
          <w:noProof/>
        </w:rPr>
        <w:lastRenderedPageBreak/>
        <w:t>182</w:t>
      </w:r>
      <w:r w:rsidRPr="00452A51">
        <w:rPr>
          <w:rFonts w:ascii="Calibri" w:hAnsi="Calibri" w:cs="Calibri"/>
          <w:noProof/>
        </w:rPr>
        <w:t>, 103036. https://doi.org/10.1016/J.JNCA.2021.103036</w:t>
      </w:r>
    </w:p>
    <w:p w14:paraId="2094FAA4"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Tran, T.-Y., Houre, E., &amp; Clarke, N. (2015). </w:t>
      </w:r>
      <w:r w:rsidRPr="00452A51">
        <w:rPr>
          <w:rFonts w:ascii="Calibri" w:hAnsi="Calibri" w:cs="Calibri"/>
          <w:i/>
          <w:iCs/>
          <w:noProof/>
        </w:rPr>
        <w:t>Wading depth estimation for a vehicle</w:t>
      </w:r>
      <w:r w:rsidRPr="00452A51">
        <w:rPr>
          <w:rFonts w:ascii="Calibri" w:hAnsi="Calibri" w:cs="Calibri"/>
          <w:noProof/>
        </w:rPr>
        <w:t>. United States Patent. https://www.freepatentsonline.com/9026310.pdf</w:t>
      </w:r>
    </w:p>
    <w:p w14:paraId="0E6030F6"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van Hecke, K., de Croon, G., van der Maaten, L., Hennes, D., &amp; Izzo, D. (2018). Persistent self-supervised learning: From stereo to monocular vision for obstacle avoidance: </w:t>
      </w:r>
      <w:r w:rsidRPr="00452A51">
        <w:rPr>
          <w:rFonts w:ascii="Calibri" w:hAnsi="Calibri" w:cs="Calibri"/>
          <w:i/>
          <w:iCs/>
          <w:noProof/>
        </w:rPr>
        <w:t>Https://Doi.Org/10.1177/1756829318756355</w:t>
      </w:r>
      <w:r w:rsidRPr="00452A51">
        <w:rPr>
          <w:rFonts w:ascii="Calibri" w:hAnsi="Calibri" w:cs="Calibri"/>
          <w:noProof/>
        </w:rPr>
        <w:t xml:space="preserve">, </w:t>
      </w:r>
      <w:r w:rsidRPr="00452A51">
        <w:rPr>
          <w:rFonts w:ascii="Calibri" w:hAnsi="Calibri" w:cs="Calibri"/>
          <w:i/>
          <w:iCs/>
          <w:noProof/>
        </w:rPr>
        <w:t>10</w:t>
      </w:r>
      <w:r w:rsidRPr="00452A51">
        <w:rPr>
          <w:rFonts w:ascii="Calibri" w:hAnsi="Calibri" w:cs="Calibri"/>
          <w:noProof/>
        </w:rPr>
        <w:t>(2), 186–206. https://doi.org/10.1177/1756829318756355</w:t>
      </w:r>
    </w:p>
    <w:p w14:paraId="1B42F681"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Waitzman, D. (1990). </w:t>
      </w:r>
      <w:r w:rsidRPr="00452A51">
        <w:rPr>
          <w:rFonts w:ascii="Calibri" w:hAnsi="Calibri" w:cs="Calibri"/>
          <w:i/>
          <w:iCs/>
          <w:noProof/>
        </w:rPr>
        <w:t>RFC 1149</w:t>
      </w:r>
      <w:r w:rsidRPr="00452A51">
        <w:rPr>
          <w:rFonts w:ascii="Calibri" w:hAnsi="Calibri" w:cs="Calibri"/>
          <w:noProof/>
        </w:rPr>
        <w:t>. https://datatracker.ietf.org/doc/html/rfc1149</w:t>
      </w:r>
    </w:p>
    <w:p w14:paraId="72F781FC"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Wallace, A. M., Halimi, A., &amp; Buller, G. S. (2020). Full Waveform LiDAR for Adverse Weather Conditions. </w:t>
      </w:r>
      <w:r w:rsidRPr="00452A51">
        <w:rPr>
          <w:rFonts w:ascii="Calibri" w:hAnsi="Calibri" w:cs="Calibri"/>
          <w:i/>
          <w:iCs/>
          <w:noProof/>
        </w:rPr>
        <w:t>IEEE Transactions on Vehicular Technology</w:t>
      </w:r>
      <w:r w:rsidRPr="00452A51">
        <w:rPr>
          <w:rFonts w:ascii="Calibri" w:hAnsi="Calibri" w:cs="Calibri"/>
          <w:noProof/>
        </w:rPr>
        <w:t xml:space="preserve">, </w:t>
      </w:r>
      <w:r w:rsidRPr="00452A51">
        <w:rPr>
          <w:rFonts w:ascii="Calibri" w:hAnsi="Calibri" w:cs="Calibri"/>
          <w:i/>
          <w:iCs/>
          <w:noProof/>
        </w:rPr>
        <w:t>69</w:t>
      </w:r>
      <w:r w:rsidRPr="00452A51">
        <w:rPr>
          <w:rFonts w:ascii="Calibri" w:hAnsi="Calibri" w:cs="Calibri"/>
          <w:noProof/>
        </w:rPr>
        <w:t>(7), 7064–7077. https://doi.org/10.1109/TVT.2020.2989148</w:t>
      </w:r>
    </w:p>
    <w:p w14:paraId="1C42998F"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Wang, J., Song, Q., Jiang, Z., &amp; Zhou, Z. (2016). A novel InSAR based off-road positive and negative obstacle detection technique for unmanned ground vehicle. </w:t>
      </w:r>
      <w:r w:rsidRPr="00452A51">
        <w:rPr>
          <w:rFonts w:ascii="Calibri" w:hAnsi="Calibri" w:cs="Calibri"/>
          <w:i/>
          <w:iCs/>
          <w:noProof/>
        </w:rPr>
        <w:t>International Geoscience and Remote Sensing Symposium (IGARSS)</w:t>
      </w:r>
      <w:r w:rsidRPr="00452A51">
        <w:rPr>
          <w:rFonts w:ascii="Calibri" w:hAnsi="Calibri" w:cs="Calibri"/>
          <w:noProof/>
        </w:rPr>
        <w:t xml:space="preserve">, </w:t>
      </w:r>
      <w:r w:rsidRPr="00452A51">
        <w:rPr>
          <w:rFonts w:ascii="Calibri" w:hAnsi="Calibri" w:cs="Calibri"/>
          <w:i/>
          <w:iCs/>
          <w:noProof/>
        </w:rPr>
        <w:t>2016</w:t>
      </w:r>
      <w:r w:rsidRPr="00452A51">
        <w:rPr>
          <w:rFonts w:ascii="Calibri" w:hAnsi="Calibri" w:cs="Calibri"/>
          <w:noProof/>
        </w:rPr>
        <w:t>-</w:t>
      </w:r>
      <w:r w:rsidRPr="00452A51">
        <w:rPr>
          <w:rFonts w:ascii="Calibri" w:hAnsi="Calibri" w:cs="Calibri"/>
          <w:i/>
          <w:iCs/>
          <w:noProof/>
        </w:rPr>
        <w:t>November</w:t>
      </w:r>
      <w:r w:rsidRPr="00452A51">
        <w:rPr>
          <w:rFonts w:ascii="Calibri" w:hAnsi="Calibri" w:cs="Calibri"/>
          <w:noProof/>
        </w:rPr>
        <w:t>, 1174–1177. https://doi.org/10.1109/IGARSS.2016.7729297</w:t>
      </w:r>
    </w:p>
    <w:p w14:paraId="4209C3E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Wang, L., Zhao, H., Guo, S., Mai, Y., &amp; Liu, S. (2012). The adaptive compensation algorithm for small UAV image stabilization. </w:t>
      </w:r>
      <w:r w:rsidRPr="00452A51">
        <w:rPr>
          <w:rFonts w:ascii="Calibri" w:hAnsi="Calibri" w:cs="Calibri"/>
          <w:i/>
          <w:iCs/>
          <w:noProof/>
        </w:rPr>
        <w:t>2012 IEEE International Geoscience and Remote Sensing Symposium</w:t>
      </w:r>
      <w:r w:rsidRPr="00452A51">
        <w:rPr>
          <w:rFonts w:ascii="Calibri" w:hAnsi="Calibri" w:cs="Calibri"/>
          <w:noProof/>
        </w:rPr>
        <w:t>, 4391–4394. https://doi.org/10.1109/IGARSS.2012.6350400</w:t>
      </w:r>
    </w:p>
    <w:p w14:paraId="0BADADFF"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Wang, S., Wang, L., He, X., &amp; Cao, Y. (2021). A Monocular Vision Obstacle Avoidance Method Applied to Indoor Tracking Robot. </w:t>
      </w:r>
      <w:r w:rsidRPr="00452A51">
        <w:rPr>
          <w:rFonts w:ascii="Calibri" w:hAnsi="Calibri" w:cs="Calibri"/>
          <w:i/>
          <w:iCs/>
          <w:noProof/>
        </w:rPr>
        <w:t>Drones 2021, Vol. 5, Page 105</w:t>
      </w:r>
      <w:r w:rsidRPr="00452A51">
        <w:rPr>
          <w:rFonts w:ascii="Calibri" w:hAnsi="Calibri" w:cs="Calibri"/>
          <w:noProof/>
        </w:rPr>
        <w:t xml:space="preserve">, </w:t>
      </w:r>
      <w:r w:rsidRPr="00452A51">
        <w:rPr>
          <w:rFonts w:ascii="Calibri" w:hAnsi="Calibri" w:cs="Calibri"/>
          <w:i/>
          <w:iCs/>
          <w:noProof/>
        </w:rPr>
        <w:t>5</w:t>
      </w:r>
      <w:r w:rsidRPr="00452A51">
        <w:rPr>
          <w:rFonts w:ascii="Calibri" w:hAnsi="Calibri" w:cs="Calibri"/>
          <w:noProof/>
        </w:rPr>
        <w:t>(4), 105. https://doi.org/10.3390/DRONES5040105</w:t>
      </w:r>
    </w:p>
    <w:p w14:paraId="20F8B5C7"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Wangchuk, K., Wangdi, J., &amp; Mindu, M. (2017). Comparison and reliability of techniques to estimate live cattle body weight. </w:t>
      </w:r>
      <w:r w:rsidRPr="00452A51">
        <w:rPr>
          <w:rFonts w:ascii="Calibri" w:hAnsi="Calibri" w:cs="Calibri"/>
          <w:i/>
          <w:iCs/>
          <w:noProof/>
        </w:rPr>
        <w:t>Http://Www.Tandfonline.Com/Action/JournalInformation?Show=aimsScope&amp;journalCode=taar20#.VsXoziCLRhE</w:t>
      </w:r>
      <w:r w:rsidRPr="00452A51">
        <w:rPr>
          <w:rFonts w:ascii="Calibri" w:hAnsi="Calibri" w:cs="Calibri"/>
          <w:noProof/>
        </w:rPr>
        <w:t xml:space="preserve">, </w:t>
      </w:r>
      <w:r w:rsidRPr="00452A51">
        <w:rPr>
          <w:rFonts w:ascii="Calibri" w:hAnsi="Calibri" w:cs="Calibri"/>
          <w:i/>
          <w:iCs/>
          <w:noProof/>
        </w:rPr>
        <w:t>46</w:t>
      </w:r>
      <w:r w:rsidRPr="00452A51">
        <w:rPr>
          <w:rFonts w:ascii="Calibri" w:hAnsi="Calibri" w:cs="Calibri"/>
          <w:noProof/>
        </w:rPr>
        <w:t>(1), 349–352. https://doi.org/10.1080/09712119.2017.1302876</w:t>
      </w:r>
    </w:p>
    <w:p w14:paraId="0062583B"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Weber, D., Guhmann, C., &amp; Seel, T. (2020). Neural networks versus conventional filters for inertial-sensor-based attitude estimation. </w:t>
      </w:r>
      <w:r w:rsidRPr="00452A51">
        <w:rPr>
          <w:rFonts w:ascii="Calibri" w:hAnsi="Calibri" w:cs="Calibri"/>
          <w:i/>
          <w:iCs/>
          <w:noProof/>
        </w:rPr>
        <w:t>Proceedings of 2020 23rd International Conference on Information Fusion, FUSION 2020</w:t>
      </w:r>
      <w:r w:rsidRPr="00452A51">
        <w:rPr>
          <w:rFonts w:ascii="Calibri" w:hAnsi="Calibri" w:cs="Calibri"/>
          <w:noProof/>
        </w:rPr>
        <w:t>. https://doi.org/10.23919/FUSION45008.2020.9190634</w:t>
      </w:r>
    </w:p>
    <w:p w14:paraId="57DF871B"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i/>
          <w:iCs/>
          <w:noProof/>
        </w:rPr>
        <w:t>What is LoRaWAN® | LoRa Alliance®</w:t>
      </w:r>
      <w:r w:rsidRPr="00452A51">
        <w:rPr>
          <w:rFonts w:ascii="Calibri" w:hAnsi="Calibri" w:cs="Calibri"/>
          <w:noProof/>
        </w:rPr>
        <w:t>. (n.d.). Retrieved November 18, 2020, from https://lora-alliance.org/resource-hub/what-lorawanr</w:t>
      </w:r>
    </w:p>
    <w:p w14:paraId="354EEF14"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lastRenderedPageBreak/>
        <w:t xml:space="preserve">Williams, L. R., Fox, D. R., Bishop-Hurley, G. J., &amp; Swain, D. L. (2019). Use of radio frequency identification (RFID) technology to record grazing beef cattle water point use. </w:t>
      </w:r>
      <w:r w:rsidRPr="00452A51">
        <w:rPr>
          <w:rFonts w:ascii="Calibri" w:hAnsi="Calibri" w:cs="Calibri"/>
          <w:i/>
          <w:iCs/>
          <w:noProof/>
        </w:rPr>
        <w:t>Computers and Electronics in Agriculture</w:t>
      </w:r>
      <w:r w:rsidRPr="00452A51">
        <w:rPr>
          <w:rFonts w:ascii="Calibri" w:hAnsi="Calibri" w:cs="Calibri"/>
          <w:noProof/>
        </w:rPr>
        <w:t xml:space="preserve">, </w:t>
      </w:r>
      <w:r w:rsidRPr="00452A51">
        <w:rPr>
          <w:rFonts w:ascii="Calibri" w:hAnsi="Calibri" w:cs="Calibri"/>
          <w:i/>
          <w:iCs/>
          <w:noProof/>
        </w:rPr>
        <w:t>156</w:t>
      </w:r>
      <w:r w:rsidRPr="00452A51">
        <w:rPr>
          <w:rFonts w:ascii="Calibri" w:hAnsi="Calibri" w:cs="Calibri"/>
          <w:noProof/>
        </w:rPr>
        <w:t>, 193–202. https://doi.org/10.1016/j.compag.2018.11.025</w:t>
      </w:r>
    </w:p>
    <w:p w14:paraId="30369314"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Wiriyaprasat, K., &amp; Ruchanurucks, M. (2015). Realtime VDO stabilizer for small UAVs using a modified homography method. </w:t>
      </w:r>
      <w:r w:rsidRPr="00452A51">
        <w:rPr>
          <w:rFonts w:ascii="Calibri" w:hAnsi="Calibri" w:cs="Calibri"/>
          <w:i/>
          <w:iCs/>
          <w:noProof/>
        </w:rPr>
        <w:t>Proceedings 2015 International Conference on Science and Technology, TICST 2015</w:t>
      </w:r>
      <w:r w:rsidRPr="00452A51">
        <w:rPr>
          <w:rFonts w:ascii="Calibri" w:hAnsi="Calibri" w:cs="Calibri"/>
          <w:noProof/>
        </w:rPr>
        <w:t>, 40–43. https://doi.org/10.1109/TICST.2015.7369337</w:t>
      </w:r>
    </w:p>
    <w:p w14:paraId="38B544AD"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Wong, D. C., Bui, K., Nguyen, L. H., Smith, G., &amp; Ton, T. T. (2003). Integration of differential global positioning system with ultrawideband synthetic aperture radar for forward imaging. </w:t>
      </w:r>
      <w:r w:rsidRPr="00452A51">
        <w:rPr>
          <w:rFonts w:ascii="Calibri" w:hAnsi="Calibri" w:cs="Calibri"/>
          <w:i/>
          <w:iCs/>
          <w:noProof/>
        </w:rPr>
        <w:t>Https://Doi.Org/10.1117/12.488581</w:t>
      </w:r>
      <w:r w:rsidRPr="00452A51">
        <w:rPr>
          <w:rFonts w:ascii="Calibri" w:hAnsi="Calibri" w:cs="Calibri"/>
          <w:noProof/>
        </w:rPr>
        <w:t xml:space="preserve">, </w:t>
      </w:r>
      <w:r w:rsidRPr="00452A51">
        <w:rPr>
          <w:rFonts w:ascii="Calibri" w:hAnsi="Calibri" w:cs="Calibri"/>
          <w:i/>
          <w:iCs/>
          <w:noProof/>
        </w:rPr>
        <w:t>5083</w:t>
      </w:r>
      <w:r w:rsidRPr="00452A51">
        <w:rPr>
          <w:rFonts w:ascii="Calibri" w:hAnsi="Calibri" w:cs="Calibri"/>
          <w:noProof/>
        </w:rPr>
        <w:t>, 529–538. https://doi.org/10.1117/12.488581</w:t>
      </w:r>
    </w:p>
    <w:p w14:paraId="1D187598"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X-IO. (2008). </w:t>
      </w:r>
      <w:r w:rsidRPr="00452A51">
        <w:rPr>
          <w:rFonts w:ascii="Calibri" w:hAnsi="Calibri" w:cs="Calibri"/>
          <w:i/>
          <w:iCs/>
          <w:noProof/>
        </w:rPr>
        <w:t>GitHub - xioTechnologies/Fusion</w:t>
      </w:r>
      <w:r w:rsidRPr="00452A51">
        <w:rPr>
          <w:rFonts w:ascii="Calibri" w:hAnsi="Calibri" w:cs="Calibri"/>
          <w:noProof/>
        </w:rPr>
        <w:t>. https://github.com/xioTechnologies/Fusion</w:t>
      </w:r>
    </w:p>
    <w:p w14:paraId="4E640C67"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Xu, Z., Sun, C., Ji, T., Manton, J. H., &amp; Shieh, W. (2019). Computational complexity comparison of feedforward/radial basis function/recurrent neural network-based equalizer for a 50-Gb/s PAM4 direct-detection optical link. </w:t>
      </w:r>
      <w:r w:rsidRPr="00452A51">
        <w:rPr>
          <w:rFonts w:ascii="Calibri" w:hAnsi="Calibri" w:cs="Calibri"/>
          <w:i/>
          <w:iCs/>
          <w:noProof/>
        </w:rPr>
        <w:t>Optics Express</w:t>
      </w:r>
      <w:r w:rsidRPr="00452A51">
        <w:rPr>
          <w:rFonts w:ascii="Calibri" w:hAnsi="Calibri" w:cs="Calibri"/>
          <w:noProof/>
        </w:rPr>
        <w:t xml:space="preserve">, </w:t>
      </w:r>
      <w:r w:rsidRPr="00452A51">
        <w:rPr>
          <w:rFonts w:ascii="Calibri" w:hAnsi="Calibri" w:cs="Calibri"/>
          <w:i/>
          <w:iCs/>
          <w:noProof/>
        </w:rPr>
        <w:t>27</w:t>
      </w:r>
      <w:r w:rsidRPr="00452A51">
        <w:rPr>
          <w:rFonts w:ascii="Calibri" w:hAnsi="Calibri" w:cs="Calibri"/>
          <w:noProof/>
        </w:rPr>
        <w:t>(25), 36953. https://doi.org/10.1364/OE.27.036953</w:t>
      </w:r>
    </w:p>
    <w:p w14:paraId="6F3CB07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Yamauchi, B. (2006). Autonomous urban reconnaissance using man-portable UGVs. </w:t>
      </w:r>
      <w:r w:rsidRPr="00452A51">
        <w:rPr>
          <w:rFonts w:ascii="Calibri" w:hAnsi="Calibri" w:cs="Calibri"/>
          <w:i/>
          <w:iCs/>
          <w:noProof/>
        </w:rPr>
        <w:t>Https://Doi.Org/10.1117/12.660435</w:t>
      </w:r>
      <w:r w:rsidRPr="00452A51">
        <w:rPr>
          <w:rFonts w:ascii="Calibri" w:hAnsi="Calibri" w:cs="Calibri"/>
          <w:noProof/>
        </w:rPr>
        <w:t xml:space="preserve">, </w:t>
      </w:r>
      <w:r w:rsidRPr="00452A51">
        <w:rPr>
          <w:rFonts w:ascii="Calibri" w:hAnsi="Calibri" w:cs="Calibri"/>
          <w:i/>
          <w:iCs/>
          <w:noProof/>
        </w:rPr>
        <w:t>6230</w:t>
      </w:r>
      <w:r w:rsidRPr="00452A51">
        <w:rPr>
          <w:rFonts w:ascii="Calibri" w:hAnsi="Calibri" w:cs="Calibri"/>
          <w:noProof/>
        </w:rPr>
        <w:t>, 261–271. https://doi.org/10.1117/12.660435</w:t>
      </w:r>
    </w:p>
    <w:p w14:paraId="064BD341"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Yamauchi, B. (2008). All-weather perception for small autonomous UGVs. </w:t>
      </w:r>
      <w:r w:rsidRPr="00452A51">
        <w:rPr>
          <w:rFonts w:ascii="Calibri" w:hAnsi="Calibri" w:cs="Calibri"/>
          <w:i/>
          <w:iCs/>
          <w:noProof/>
        </w:rPr>
        <w:t>Https://Doi.Org/10.1117/12.776792</w:t>
      </w:r>
      <w:r w:rsidRPr="00452A51">
        <w:rPr>
          <w:rFonts w:ascii="Calibri" w:hAnsi="Calibri" w:cs="Calibri"/>
          <w:noProof/>
        </w:rPr>
        <w:t xml:space="preserve">, </w:t>
      </w:r>
      <w:r w:rsidRPr="00452A51">
        <w:rPr>
          <w:rFonts w:ascii="Calibri" w:hAnsi="Calibri" w:cs="Calibri"/>
          <w:i/>
          <w:iCs/>
          <w:noProof/>
        </w:rPr>
        <w:t>6962</w:t>
      </w:r>
      <w:r w:rsidRPr="00452A51">
        <w:rPr>
          <w:rFonts w:ascii="Calibri" w:hAnsi="Calibri" w:cs="Calibri"/>
          <w:noProof/>
        </w:rPr>
        <w:t>, 28–37. https://doi.org/10.1117/12.776792</w:t>
      </w:r>
    </w:p>
    <w:p w14:paraId="25F4134C"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Yan, W. Y., Shaker, A., &amp; El-Ashmawy, N. (2015). Urban land cover classification using airborne LiDAR data: A review. </w:t>
      </w:r>
      <w:r w:rsidRPr="00452A51">
        <w:rPr>
          <w:rFonts w:ascii="Calibri" w:hAnsi="Calibri" w:cs="Calibri"/>
          <w:i/>
          <w:iCs/>
          <w:noProof/>
        </w:rPr>
        <w:t>Remote Sensing of Environment</w:t>
      </w:r>
      <w:r w:rsidRPr="00452A51">
        <w:rPr>
          <w:rFonts w:ascii="Calibri" w:hAnsi="Calibri" w:cs="Calibri"/>
          <w:noProof/>
        </w:rPr>
        <w:t xml:space="preserve">, </w:t>
      </w:r>
      <w:r w:rsidRPr="00452A51">
        <w:rPr>
          <w:rFonts w:ascii="Calibri" w:hAnsi="Calibri" w:cs="Calibri"/>
          <w:i/>
          <w:iCs/>
          <w:noProof/>
        </w:rPr>
        <w:t>158</w:t>
      </w:r>
      <w:r w:rsidRPr="00452A51">
        <w:rPr>
          <w:rFonts w:ascii="Calibri" w:hAnsi="Calibri" w:cs="Calibri"/>
          <w:noProof/>
        </w:rPr>
        <w:t>, 295–310. https://doi.org/10.1016/J.RSE.2014.11.001</w:t>
      </w:r>
    </w:p>
    <w:p w14:paraId="1F95044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Yean, S., Lee, B. S., Yeo, C. K., Vun, C. H., &amp; Oh, H. L. (2018). Smartphone Orientation Estimation Algorithm Combining Kalman Filter with Gradient Descent. </w:t>
      </w:r>
      <w:r w:rsidRPr="00452A51">
        <w:rPr>
          <w:rFonts w:ascii="Calibri" w:hAnsi="Calibri" w:cs="Calibri"/>
          <w:i/>
          <w:iCs/>
          <w:noProof/>
        </w:rPr>
        <w:t>IEEE Journal of Biomedical and Health Informatics</w:t>
      </w:r>
      <w:r w:rsidRPr="00452A51">
        <w:rPr>
          <w:rFonts w:ascii="Calibri" w:hAnsi="Calibri" w:cs="Calibri"/>
          <w:noProof/>
        </w:rPr>
        <w:t xml:space="preserve">, </w:t>
      </w:r>
      <w:r w:rsidRPr="00452A51">
        <w:rPr>
          <w:rFonts w:ascii="Calibri" w:hAnsi="Calibri" w:cs="Calibri"/>
          <w:i/>
          <w:iCs/>
          <w:noProof/>
        </w:rPr>
        <w:t>22</w:t>
      </w:r>
      <w:r w:rsidRPr="00452A51">
        <w:rPr>
          <w:rFonts w:ascii="Calibri" w:hAnsi="Calibri" w:cs="Calibri"/>
          <w:noProof/>
        </w:rPr>
        <w:t>(5), 1421–1433. https://doi.org/10.1109/JBHI.2017.2780879</w:t>
      </w:r>
    </w:p>
    <w:p w14:paraId="32D2F8EE"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Yibin, L., Caihong, L., &amp; Zijian, Z. (2006). Q-learning based method of adaptive path planning for mobile robot. </w:t>
      </w:r>
      <w:r w:rsidRPr="00452A51">
        <w:rPr>
          <w:rFonts w:ascii="Calibri" w:hAnsi="Calibri" w:cs="Calibri"/>
          <w:i/>
          <w:iCs/>
          <w:noProof/>
        </w:rPr>
        <w:t>Proceedings of IEEE ICIA 2006 - 2006 IEEE International Conference on Information Acquisition</w:t>
      </w:r>
      <w:r w:rsidRPr="00452A51">
        <w:rPr>
          <w:rFonts w:ascii="Calibri" w:hAnsi="Calibri" w:cs="Calibri"/>
          <w:noProof/>
        </w:rPr>
        <w:t>, 983–987. https://doi.org/10.1109/ICIA.2006.305871</w:t>
      </w:r>
    </w:p>
    <w:p w14:paraId="62A49F12"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Yoo, T. S., Hong, S. K., Yoon, H. M., &amp; Park, S. (2011). Gain-Scheduled Complementary Filter Design for a MEMS Based Attitude and Heading Reference System. </w:t>
      </w:r>
      <w:r w:rsidRPr="00452A51">
        <w:rPr>
          <w:rFonts w:ascii="Calibri" w:hAnsi="Calibri" w:cs="Calibri"/>
          <w:i/>
          <w:iCs/>
          <w:noProof/>
        </w:rPr>
        <w:t>Sensors 2011, Vol. 11, Pages 3816-3830</w:t>
      </w:r>
      <w:r w:rsidRPr="00452A51">
        <w:rPr>
          <w:rFonts w:ascii="Calibri" w:hAnsi="Calibri" w:cs="Calibri"/>
          <w:noProof/>
        </w:rPr>
        <w:t xml:space="preserve">, </w:t>
      </w:r>
      <w:r w:rsidRPr="00452A51">
        <w:rPr>
          <w:rFonts w:ascii="Calibri" w:hAnsi="Calibri" w:cs="Calibri"/>
          <w:i/>
          <w:iCs/>
          <w:noProof/>
        </w:rPr>
        <w:t>11</w:t>
      </w:r>
      <w:r w:rsidRPr="00452A51">
        <w:rPr>
          <w:rFonts w:ascii="Calibri" w:hAnsi="Calibri" w:cs="Calibri"/>
          <w:noProof/>
        </w:rPr>
        <w:t>(4), 3816–3830. https://doi.org/10.3390/S110403816</w:t>
      </w:r>
    </w:p>
    <w:p w14:paraId="607762DC"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lastRenderedPageBreak/>
        <w:t xml:space="preserve">Yuan, Q., Asadi, E., Lu, Q., Yang, G., &amp; Chen, I. M. (2019). Uncertainty-Based IMU Orientation Tracking Algorithm for Dynamic Motions. </w:t>
      </w:r>
      <w:r w:rsidRPr="00452A51">
        <w:rPr>
          <w:rFonts w:ascii="Calibri" w:hAnsi="Calibri" w:cs="Calibri"/>
          <w:i/>
          <w:iCs/>
          <w:noProof/>
        </w:rPr>
        <w:t>IEEE/ASME Transactions on Mechatronics</w:t>
      </w:r>
      <w:r w:rsidRPr="00452A51">
        <w:rPr>
          <w:rFonts w:ascii="Calibri" w:hAnsi="Calibri" w:cs="Calibri"/>
          <w:noProof/>
        </w:rPr>
        <w:t xml:space="preserve">, </w:t>
      </w:r>
      <w:r w:rsidRPr="00452A51">
        <w:rPr>
          <w:rFonts w:ascii="Calibri" w:hAnsi="Calibri" w:cs="Calibri"/>
          <w:i/>
          <w:iCs/>
          <w:noProof/>
        </w:rPr>
        <w:t>24</w:t>
      </w:r>
      <w:r w:rsidRPr="00452A51">
        <w:rPr>
          <w:rFonts w:ascii="Calibri" w:hAnsi="Calibri" w:cs="Calibri"/>
          <w:noProof/>
        </w:rPr>
        <w:t>(2), 872–882. https://doi.org/10.1109/TMECH.2019.2892069</w:t>
      </w:r>
    </w:p>
    <w:p w14:paraId="5F186C49"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Zeng, Y., Yan, E., Li, C., &amp; Li, Y. (2008). Application of multivariable time series based on RBF neural network in prediction of landslide displacement. </w:t>
      </w:r>
      <w:r w:rsidRPr="00452A51">
        <w:rPr>
          <w:rFonts w:ascii="Calibri" w:hAnsi="Calibri" w:cs="Calibri"/>
          <w:i/>
          <w:iCs/>
          <w:noProof/>
        </w:rPr>
        <w:t>Proceedings of the 9th International Conference for Young Computer Scientists, ICYCS 2008</w:t>
      </w:r>
      <w:r w:rsidRPr="00452A51">
        <w:rPr>
          <w:rFonts w:ascii="Calibri" w:hAnsi="Calibri" w:cs="Calibri"/>
          <w:noProof/>
        </w:rPr>
        <w:t>, 2707–2712. https://doi.org/10.1109/ICYCS.2008.163</w:t>
      </w:r>
    </w:p>
    <w:p w14:paraId="46FF089B"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Zhang, J., Huang, M., Jin, X., &amp; Li, X. (2017). A real-time Chinese traffic sign detection algorithm based on modified YOLOv2. </w:t>
      </w:r>
      <w:r w:rsidRPr="00452A51">
        <w:rPr>
          <w:rFonts w:ascii="Calibri" w:hAnsi="Calibri" w:cs="Calibri"/>
          <w:i/>
          <w:iCs/>
          <w:noProof/>
        </w:rPr>
        <w:t>Algorithms</w:t>
      </w:r>
      <w:r w:rsidRPr="00452A51">
        <w:rPr>
          <w:rFonts w:ascii="Calibri" w:hAnsi="Calibri" w:cs="Calibri"/>
          <w:noProof/>
        </w:rPr>
        <w:t xml:space="preserve">, </w:t>
      </w:r>
      <w:r w:rsidRPr="00452A51">
        <w:rPr>
          <w:rFonts w:ascii="Calibri" w:hAnsi="Calibri" w:cs="Calibri"/>
          <w:i/>
          <w:iCs/>
          <w:noProof/>
        </w:rPr>
        <w:t>10</w:t>
      </w:r>
      <w:r w:rsidRPr="00452A51">
        <w:rPr>
          <w:rFonts w:ascii="Calibri" w:hAnsi="Calibri" w:cs="Calibri"/>
          <w:noProof/>
        </w:rPr>
        <w:t>(4). https://doi.org/10.3390/A10040127</w:t>
      </w:r>
    </w:p>
    <w:p w14:paraId="40FA0537"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Zhang, M., Zhang, M., Chen, Y., &amp; Li, M. (2021). </w:t>
      </w:r>
      <w:r w:rsidRPr="00452A51">
        <w:rPr>
          <w:rFonts w:ascii="Calibri" w:hAnsi="Calibri" w:cs="Calibri"/>
          <w:i/>
          <w:iCs/>
          <w:noProof/>
        </w:rPr>
        <w:t>IMU Data Processing For Inertial Aided Navigation: A Recurrent Neural Network Based Approach</w:t>
      </w:r>
      <w:r w:rsidRPr="00452A51">
        <w:rPr>
          <w:rFonts w:ascii="Calibri" w:hAnsi="Calibri" w:cs="Calibri"/>
          <w:noProof/>
        </w:rPr>
        <w:t>.</w:t>
      </w:r>
    </w:p>
    <w:p w14:paraId="52A6DFD4"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Zhang, Z. (2012). Microsoft kinect sensor and its effect. </w:t>
      </w:r>
      <w:r w:rsidRPr="00452A51">
        <w:rPr>
          <w:rFonts w:ascii="Calibri" w:hAnsi="Calibri" w:cs="Calibri"/>
          <w:i/>
          <w:iCs/>
          <w:noProof/>
        </w:rPr>
        <w:t>IEEE Multimedia</w:t>
      </w:r>
      <w:r w:rsidRPr="00452A51">
        <w:rPr>
          <w:rFonts w:ascii="Calibri" w:hAnsi="Calibri" w:cs="Calibri"/>
          <w:noProof/>
        </w:rPr>
        <w:t xml:space="preserve">, </w:t>
      </w:r>
      <w:r w:rsidRPr="00452A51">
        <w:rPr>
          <w:rFonts w:ascii="Calibri" w:hAnsi="Calibri" w:cs="Calibri"/>
          <w:i/>
          <w:iCs/>
          <w:noProof/>
        </w:rPr>
        <w:t>19</w:t>
      </w:r>
      <w:r w:rsidRPr="00452A51">
        <w:rPr>
          <w:rFonts w:ascii="Calibri" w:hAnsi="Calibri" w:cs="Calibri"/>
          <w:noProof/>
        </w:rPr>
        <w:t>(2), 4–10. https://doi.org/10.1109/MMUL.2012.24</w:t>
      </w:r>
    </w:p>
    <w:p w14:paraId="66E5A17A"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Zhong, Z., Wang, Z., Lin, L., Liang, H., &amp; Xu, F. (2020). Robust Negative Obstacle Detection in Off-Road Environments Using Multiple LiDARs. </w:t>
      </w:r>
      <w:r w:rsidRPr="00452A51">
        <w:rPr>
          <w:rFonts w:ascii="Calibri" w:hAnsi="Calibri" w:cs="Calibri"/>
          <w:i/>
          <w:iCs/>
          <w:noProof/>
        </w:rPr>
        <w:t>2020 6th International Conference on Control, Automation and Robotics, ICCAR 2020</w:t>
      </w:r>
      <w:r w:rsidRPr="00452A51">
        <w:rPr>
          <w:rFonts w:ascii="Calibri" w:hAnsi="Calibri" w:cs="Calibri"/>
          <w:noProof/>
        </w:rPr>
        <w:t>, 700–705. https://doi.org/10.1109/ICCAR49639.2020.9108058</w:t>
      </w:r>
    </w:p>
    <w:p w14:paraId="1270C0E1"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Zhou, L., Li, Z., &amp; Kaess, M. (2018). Automatic Extrinsic Calibration of a Camera and a 3D LiDAR Using Line and Plane Correspondences. </w:t>
      </w:r>
      <w:r w:rsidRPr="00452A51">
        <w:rPr>
          <w:rFonts w:ascii="Calibri" w:hAnsi="Calibri" w:cs="Calibri"/>
          <w:i/>
          <w:iCs/>
          <w:noProof/>
        </w:rPr>
        <w:t>IEEE International Conference on Intelligent Robots and Systems</w:t>
      </w:r>
      <w:r w:rsidRPr="00452A51">
        <w:rPr>
          <w:rFonts w:ascii="Calibri" w:hAnsi="Calibri" w:cs="Calibri"/>
          <w:noProof/>
        </w:rPr>
        <w:t>, 5562–5569. https://doi.org/10.1109/IROS.2018.8593660</w:t>
      </w:r>
    </w:p>
    <w:p w14:paraId="0AA43F60"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Zhu, J., Li, C., &amp; Xu, J. (2016). Digital Image Stabilization for Cameras on Moving Platform. </w:t>
      </w:r>
      <w:r w:rsidRPr="00452A51">
        <w:rPr>
          <w:rFonts w:ascii="Calibri" w:hAnsi="Calibri" w:cs="Calibri"/>
          <w:i/>
          <w:iCs/>
          <w:noProof/>
        </w:rPr>
        <w:t>Proceedings - 2015 International Conference on Intelligent Information Hiding and Multimedia Signal Processing, IIH-MSP 2015</w:t>
      </w:r>
      <w:r w:rsidRPr="00452A51">
        <w:rPr>
          <w:rFonts w:ascii="Calibri" w:hAnsi="Calibri" w:cs="Calibri"/>
          <w:noProof/>
        </w:rPr>
        <w:t>, 255–258. https://doi.org/10.1109/IIH-MSP.2015.23</w:t>
      </w:r>
    </w:p>
    <w:p w14:paraId="5A1FEBDD"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Zhu, W. H., &amp; Lamarche, T. (2007). Velocity estimation by using position and acceleration sensors. </w:t>
      </w:r>
      <w:r w:rsidRPr="00452A51">
        <w:rPr>
          <w:rFonts w:ascii="Calibri" w:hAnsi="Calibri" w:cs="Calibri"/>
          <w:i/>
          <w:iCs/>
          <w:noProof/>
        </w:rPr>
        <w:t>IEEE Transactions on Industrial Electronics</w:t>
      </w:r>
      <w:r w:rsidRPr="00452A51">
        <w:rPr>
          <w:rFonts w:ascii="Calibri" w:hAnsi="Calibri" w:cs="Calibri"/>
          <w:noProof/>
        </w:rPr>
        <w:t xml:space="preserve">, </w:t>
      </w:r>
      <w:r w:rsidRPr="00452A51">
        <w:rPr>
          <w:rFonts w:ascii="Calibri" w:hAnsi="Calibri" w:cs="Calibri"/>
          <w:i/>
          <w:iCs/>
          <w:noProof/>
        </w:rPr>
        <w:t>54</w:t>
      </w:r>
      <w:r w:rsidRPr="00452A51">
        <w:rPr>
          <w:rFonts w:ascii="Calibri" w:hAnsi="Calibri" w:cs="Calibri"/>
          <w:noProof/>
        </w:rPr>
        <w:t>(5), 2706–2715. https://doi.org/10.1109/TIE.2007.899936</w:t>
      </w:r>
    </w:p>
    <w:p w14:paraId="15A85AA6" w14:textId="77777777" w:rsidR="00452A51" w:rsidRPr="00452A51" w:rsidRDefault="00452A51" w:rsidP="00452A51">
      <w:pPr>
        <w:widowControl w:val="0"/>
        <w:autoSpaceDE w:val="0"/>
        <w:autoSpaceDN w:val="0"/>
        <w:adjustRightInd w:val="0"/>
        <w:spacing w:after="240" w:line="360" w:lineRule="auto"/>
        <w:ind w:left="480" w:hanging="480"/>
        <w:rPr>
          <w:rFonts w:ascii="Calibri" w:hAnsi="Calibri" w:cs="Calibri"/>
          <w:noProof/>
        </w:rPr>
      </w:pPr>
      <w:r w:rsidRPr="00452A51">
        <w:rPr>
          <w:rFonts w:ascii="Calibri" w:hAnsi="Calibri" w:cs="Calibri"/>
          <w:noProof/>
        </w:rPr>
        <w:t xml:space="preserve">Zogopoulos, E. (2021). </w:t>
      </w:r>
      <w:r w:rsidRPr="00452A51">
        <w:rPr>
          <w:rFonts w:ascii="Calibri" w:hAnsi="Calibri" w:cs="Calibri"/>
          <w:i/>
          <w:iCs/>
          <w:noProof/>
        </w:rPr>
        <w:t>Battery Technology: A New Era Emerging | Energy Industry Review</w:t>
      </w:r>
      <w:r w:rsidRPr="00452A51">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134"/>
      <w:pgSz w:w="11906" w:h="16838" w:code="9"/>
      <w:pgMar w:top="1134" w:right="1134" w:bottom="1134" w:left="1701" w:header="567" w:footer="567" w:gutter="0"/>
      <w:pgNumType w:start="1"/>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1F4498" w14:textId="77777777" w:rsidR="006C4471" w:rsidRPr="00280F56" w:rsidRDefault="006C4471">
      <w:r w:rsidRPr="00280F56">
        <w:separator/>
      </w:r>
    </w:p>
  </w:endnote>
  <w:endnote w:type="continuationSeparator" w:id="0">
    <w:p w14:paraId="58438737" w14:textId="77777777" w:rsidR="006C4471" w:rsidRPr="00280F56" w:rsidRDefault="006C4471">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F85F84" w:rsidRPr="00280F56" w:rsidRDefault="00F85F84"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F85F84" w:rsidRPr="00280F56" w:rsidRDefault="00F85F84"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F85F84" w:rsidRPr="00280F56" w:rsidRDefault="00F85F84"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FD02A3">
      <w:rPr>
        <w:rStyle w:val="PageNumber"/>
        <w:noProof/>
      </w:rPr>
      <w:t>114</w:t>
    </w:r>
    <w:r w:rsidRPr="00280F56">
      <w:rPr>
        <w:rStyle w:val="PageNumber"/>
      </w:rPr>
      <w:fldChar w:fldCharType="end"/>
    </w:r>
  </w:p>
  <w:p w14:paraId="789A9EF3" w14:textId="77777777" w:rsidR="00F85F84" w:rsidRPr="00280F56" w:rsidRDefault="00F85F84"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6573AA" w14:textId="77777777" w:rsidR="006C4471" w:rsidRPr="00280F56" w:rsidRDefault="006C4471">
      <w:r w:rsidRPr="00280F56">
        <w:separator/>
      </w:r>
    </w:p>
  </w:footnote>
  <w:footnote w:type="continuationSeparator" w:id="0">
    <w:p w14:paraId="305FF531" w14:textId="77777777" w:rsidR="006C4471" w:rsidRPr="00280F56" w:rsidRDefault="006C4471">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037629C6"/>
    <w:lvl w:ilvl="0">
      <w:start w:val="1"/>
      <w:numFmt w:val="decimal"/>
      <w:pStyle w:val="Heading1"/>
      <w:suff w:val="nothing"/>
      <w:lvlText w:val="Chapter %1"/>
      <w:lvlJc w:val="left"/>
      <w:pPr>
        <w:ind w:left="0" w:firstLine="0"/>
      </w:pPr>
      <w:rPr>
        <w:rFonts w:hint="default"/>
      </w:rPr>
    </w:lvl>
    <w:lvl w:ilvl="1">
      <w:start w:val="1"/>
      <w:numFmt w:val="decimal"/>
      <w:pStyle w:val="Heading2"/>
      <w:lvlText w:val="%1.%2"/>
      <w:lvlJc w:val="left"/>
      <w:pPr>
        <w:tabs>
          <w:tab w:val="num" w:pos="3261"/>
        </w:tabs>
        <w:ind w:left="3261" w:hanging="567"/>
      </w:pPr>
      <w:rPr>
        <w:rFonts w:hint="default"/>
      </w:r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60444B1"/>
    <w:multiLevelType w:val="hybridMultilevel"/>
    <w:tmpl w:val="3C2235D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A772BF1"/>
    <w:multiLevelType w:val="hybridMultilevel"/>
    <w:tmpl w:val="41CC9D5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1" w15:restartNumberingAfterBreak="0">
    <w:nsid w:val="6ED23AB6"/>
    <w:multiLevelType w:val="hybridMultilevel"/>
    <w:tmpl w:val="11DA2D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76794817"/>
    <w:multiLevelType w:val="hybridMultilevel"/>
    <w:tmpl w:val="BF2EC284"/>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817378998">
    <w:abstractNumId w:val="1"/>
  </w:num>
  <w:num w:numId="2" w16cid:durableId="1891452867">
    <w:abstractNumId w:val="0"/>
  </w:num>
  <w:num w:numId="3" w16cid:durableId="1324891583">
    <w:abstractNumId w:val="4"/>
  </w:num>
  <w:num w:numId="4" w16cid:durableId="1831018745">
    <w:abstractNumId w:val="2"/>
  </w:num>
  <w:num w:numId="5" w16cid:durableId="158859507">
    <w:abstractNumId w:val="10"/>
  </w:num>
  <w:num w:numId="6" w16cid:durableId="305478812">
    <w:abstractNumId w:val="9"/>
  </w:num>
  <w:num w:numId="7" w16cid:durableId="1867716077">
    <w:abstractNumId w:val="6"/>
  </w:num>
  <w:num w:numId="8" w16cid:durableId="6903773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89119045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3158828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961825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11889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437411186">
    <w:abstractNumId w:val="8"/>
  </w:num>
  <w:num w:numId="14" w16cid:durableId="413086812">
    <w:abstractNumId w:val="3"/>
  </w:num>
  <w:num w:numId="15" w16cid:durableId="185703289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98802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082218134">
    <w:abstractNumId w:val="5"/>
  </w:num>
  <w:num w:numId="18" w16cid:durableId="1708531882">
    <w:abstractNumId w:val="7"/>
  </w:num>
  <w:num w:numId="19" w16cid:durableId="475225039">
    <w:abstractNumId w:val="12"/>
  </w:num>
  <w:num w:numId="20" w16cid:durableId="110260926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581132902">
    <w:abstractNumId w:val="1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25F6"/>
    <w:rsid w:val="000025D1"/>
    <w:rsid w:val="00002614"/>
    <w:rsid w:val="00002ACC"/>
    <w:rsid w:val="00004472"/>
    <w:rsid w:val="00004E4B"/>
    <w:rsid w:val="00007F67"/>
    <w:rsid w:val="00011113"/>
    <w:rsid w:val="00011D00"/>
    <w:rsid w:val="000120B4"/>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7F6"/>
    <w:rsid w:val="0003482D"/>
    <w:rsid w:val="000400C5"/>
    <w:rsid w:val="0004036D"/>
    <w:rsid w:val="0004182F"/>
    <w:rsid w:val="0004233E"/>
    <w:rsid w:val="00043FAB"/>
    <w:rsid w:val="00044542"/>
    <w:rsid w:val="00047BC7"/>
    <w:rsid w:val="00051655"/>
    <w:rsid w:val="0005384B"/>
    <w:rsid w:val="00056E04"/>
    <w:rsid w:val="00061399"/>
    <w:rsid w:val="00062030"/>
    <w:rsid w:val="00062E96"/>
    <w:rsid w:val="00063F74"/>
    <w:rsid w:val="00065557"/>
    <w:rsid w:val="000672AC"/>
    <w:rsid w:val="00070DB3"/>
    <w:rsid w:val="00073B22"/>
    <w:rsid w:val="00076D12"/>
    <w:rsid w:val="00077AE0"/>
    <w:rsid w:val="00077B73"/>
    <w:rsid w:val="00077CC8"/>
    <w:rsid w:val="00080C1A"/>
    <w:rsid w:val="00082159"/>
    <w:rsid w:val="00082D3E"/>
    <w:rsid w:val="0008318E"/>
    <w:rsid w:val="00084C62"/>
    <w:rsid w:val="00085D17"/>
    <w:rsid w:val="00086B0D"/>
    <w:rsid w:val="000874B3"/>
    <w:rsid w:val="00090DA5"/>
    <w:rsid w:val="00090DA7"/>
    <w:rsid w:val="000912C0"/>
    <w:rsid w:val="000921E4"/>
    <w:rsid w:val="0009235C"/>
    <w:rsid w:val="000929B0"/>
    <w:rsid w:val="00094835"/>
    <w:rsid w:val="00095B23"/>
    <w:rsid w:val="000978AF"/>
    <w:rsid w:val="000A4CEC"/>
    <w:rsid w:val="000A51C5"/>
    <w:rsid w:val="000A771E"/>
    <w:rsid w:val="000A78EB"/>
    <w:rsid w:val="000B01F4"/>
    <w:rsid w:val="000B0EA2"/>
    <w:rsid w:val="000B136C"/>
    <w:rsid w:val="000B22F8"/>
    <w:rsid w:val="000B2A05"/>
    <w:rsid w:val="000B3AE7"/>
    <w:rsid w:val="000B4701"/>
    <w:rsid w:val="000B602B"/>
    <w:rsid w:val="000B6208"/>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D734D"/>
    <w:rsid w:val="000E1417"/>
    <w:rsid w:val="000E2B13"/>
    <w:rsid w:val="000E2EBF"/>
    <w:rsid w:val="000E34AE"/>
    <w:rsid w:val="000E4E58"/>
    <w:rsid w:val="000E74AE"/>
    <w:rsid w:val="000F0FB1"/>
    <w:rsid w:val="000F1774"/>
    <w:rsid w:val="000F1BE1"/>
    <w:rsid w:val="000F2388"/>
    <w:rsid w:val="000F33C5"/>
    <w:rsid w:val="000F6767"/>
    <w:rsid w:val="000F67F0"/>
    <w:rsid w:val="000F69BD"/>
    <w:rsid w:val="000F6B6C"/>
    <w:rsid w:val="001019D1"/>
    <w:rsid w:val="00102617"/>
    <w:rsid w:val="001044A6"/>
    <w:rsid w:val="00105489"/>
    <w:rsid w:val="001060CB"/>
    <w:rsid w:val="0010772C"/>
    <w:rsid w:val="00110571"/>
    <w:rsid w:val="0011177B"/>
    <w:rsid w:val="0011329C"/>
    <w:rsid w:val="00113540"/>
    <w:rsid w:val="00117454"/>
    <w:rsid w:val="00120CAA"/>
    <w:rsid w:val="00121E21"/>
    <w:rsid w:val="00121E32"/>
    <w:rsid w:val="001234A6"/>
    <w:rsid w:val="00123B3D"/>
    <w:rsid w:val="001249E2"/>
    <w:rsid w:val="00125C08"/>
    <w:rsid w:val="00126841"/>
    <w:rsid w:val="00126CFE"/>
    <w:rsid w:val="00127186"/>
    <w:rsid w:val="00131DD7"/>
    <w:rsid w:val="00132690"/>
    <w:rsid w:val="0013479B"/>
    <w:rsid w:val="0013564D"/>
    <w:rsid w:val="00140B92"/>
    <w:rsid w:val="0014123B"/>
    <w:rsid w:val="0014204F"/>
    <w:rsid w:val="00145835"/>
    <w:rsid w:val="00145B2C"/>
    <w:rsid w:val="00145CC7"/>
    <w:rsid w:val="00145F40"/>
    <w:rsid w:val="00147169"/>
    <w:rsid w:val="001511A0"/>
    <w:rsid w:val="001513DF"/>
    <w:rsid w:val="00151CEC"/>
    <w:rsid w:val="0015274C"/>
    <w:rsid w:val="001528A7"/>
    <w:rsid w:val="00153687"/>
    <w:rsid w:val="00153FF2"/>
    <w:rsid w:val="0015529B"/>
    <w:rsid w:val="001567EE"/>
    <w:rsid w:val="00156C65"/>
    <w:rsid w:val="00160380"/>
    <w:rsid w:val="00160417"/>
    <w:rsid w:val="00160A88"/>
    <w:rsid w:val="00166BEB"/>
    <w:rsid w:val="00167ED7"/>
    <w:rsid w:val="001723A6"/>
    <w:rsid w:val="001727C5"/>
    <w:rsid w:val="00172DCD"/>
    <w:rsid w:val="00173123"/>
    <w:rsid w:val="00174AC2"/>
    <w:rsid w:val="00174C84"/>
    <w:rsid w:val="00176A4A"/>
    <w:rsid w:val="00176C07"/>
    <w:rsid w:val="001778DB"/>
    <w:rsid w:val="0017795A"/>
    <w:rsid w:val="00180C01"/>
    <w:rsid w:val="00181C2B"/>
    <w:rsid w:val="00182581"/>
    <w:rsid w:val="00182E10"/>
    <w:rsid w:val="001846BD"/>
    <w:rsid w:val="00185A46"/>
    <w:rsid w:val="00187B76"/>
    <w:rsid w:val="00190588"/>
    <w:rsid w:val="00194A95"/>
    <w:rsid w:val="001A157F"/>
    <w:rsid w:val="001A1B6F"/>
    <w:rsid w:val="001A253A"/>
    <w:rsid w:val="001A26AE"/>
    <w:rsid w:val="001A2D83"/>
    <w:rsid w:val="001A35A9"/>
    <w:rsid w:val="001A41BB"/>
    <w:rsid w:val="001A481A"/>
    <w:rsid w:val="001A48A0"/>
    <w:rsid w:val="001A67CC"/>
    <w:rsid w:val="001B0417"/>
    <w:rsid w:val="001B1B1F"/>
    <w:rsid w:val="001B24C0"/>
    <w:rsid w:val="001B3FEB"/>
    <w:rsid w:val="001B485E"/>
    <w:rsid w:val="001B73B5"/>
    <w:rsid w:val="001B7D45"/>
    <w:rsid w:val="001C0A32"/>
    <w:rsid w:val="001C34AD"/>
    <w:rsid w:val="001C3C58"/>
    <w:rsid w:val="001C486B"/>
    <w:rsid w:val="001C49D1"/>
    <w:rsid w:val="001D0B63"/>
    <w:rsid w:val="001D1D46"/>
    <w:rsid w:val="001D49DA"/>
    <w:rsid w:val="001D5983"/>
    <w:rsid w:val="001D6978"/>
    <w:rsid w:val="001D6FC8"/>
    <w:rsid w:val="001D7C84"/>
    <w:rsid w:val="001D7E4D"/>
    <w:rsid w:val="001E3FF0"/>
    <w:rsid w:val="001E68C1"/>
    <w:rsid w:val="001E6FAF"/>
    <w:rsid w:val="001F0054"/>
    <w:rsid w:val="001F0BC5"/>
    <w:rsid w:val="001F2522"/>
    <w:rsid w:val="001F38A5"/>
    <w:rsid w:val="001F6A14"/>
    <w:rsid w:val="00202319"/>
    <w:rsid w:val="002030A1"/>
    <w:rsid w:val="00203576"/>
    <w:rsid w:val="00203764"/>
    <w:rsid w:val="002043B0"/>
    <w:rsid w:val="00206460"/>
    <w:rsid w:val="00206603"/>
    <w:rsid w:val="00210D86"/>
    <w:rsid w:val="002113C0"/>
    <w:rsid w:val="00213105"/>
    <w:rsid w:val="00213EB5"/>
    <w:rsid w:val="00213F0C"/>
    <w:rsid w:val="00215277"/>
    <w:rsid w:val="00215D1B"/>
    <w:rsid w:val="00215D5E"/>
    <w:rsid w:val="002216A2"/>
    <w:rsid w:val="002245F1"/>
    <w:rsid w:val="0022541E"/>
    <w:rsid w:val="00225639"/>
    <w:rsid w:val="002258BD"/>
    <w:rsid w:val="002268FF"/>
    <w:rsid w:val="002270E7"/>
    <w:rsid w:val="002276C0"/>
    <w:rsid w:val="002317BA"/>
    <w:rsid w:val="002337A6"/>
    <w:rsid w:val="002358AF"/>
    <w:rsid w:val="002364AB"/>
    <w:rsid w:val="002372AF"/>
    <w:rsid w:val="00240C9F"/>
    <w:rsid w:val="002417FE"/>
    <w:rsid w:val="00243D0A"/>
    <w:rsid w:val="00245280"/>
    <w:rsid w:val="00245385"/>
    <w:rsid w:val="002466E9"/>
    <w:rsid w:val="00252943"/>
    <w:rsid w:val="00252EAD"/>
    <w:rsid w:val="00253974"/>
    <w:rsid w:val="0026037B"/>
    <w:rsid w:val="00260385"/>
    <w:rsid w:val="00260F5B"/>
    <w:rsid w:val="002630AA"/>
    <w:rsid w:val="00263B65"/>
    <w:rsid w:val="00264867"/>
    <w:rsid w:val="00266551"/>
    <w:rsid w:val="002668B3"/>
    <w:rsid w:val="002676DB"/>
    <w:rsid w:val="00270088"/>
    <w:rsid w:val="00270BA8"/>
    <w:rsid w:val="00276D40"/>
    <w:rsid w:val="00280F56"/>
    <w:rsid w:val="002810EF"/>
    <w:rsid w:val="002815F8"/>
    <w:rsid w:val="00283CB1"/>
    <w:rsid w:val="00285077"/>
    <w:rsid w:val="00286A9C"/>
    <w:rsid w:val="00287840"/>
    <w:rsid w:val="00290A74"/>
    <w:rsid w:val="00291803"/>
    <w:rsid w:val="0029296F"/>
    <w:rsid w:val="00292B5F"/>
    <w:rsid w:val="00293367"/>
    <w:rsid w:val="0029511A"/>
    <w:rsid w:val="002955F3"/>
    <w:rsid w:val="002A16BA"/>
    <w:rsid w:val="002A3E0D"/>
    <w:rsid w:val="002A6F11"/>
    <w:rsid w:val="002A7F81"/>
    <w:rsid w:val="002B0151"/>
    <w:rsid w:val="002B0A77"/>
    <w:rsid w:val="002B25FF"/>
    <w:rsid w:val="002B33EC"/>
    <w:rsid w:val="002B384B"/>
    <w:rsid w:val="002B46F3"/>
    <w:rsid w:val="002B4DA0"/>
    <w:rsid w:val="002C0374"/>
    <w:rsid w:val="002C2CC7"/>
    <w:rsid w:val="002C2EFA"/>
    <w:rsid w:val="002C32C2"/>
    <w:rsid w:val="002C3753"/>
    <w:rsid w:val="002C3941"/>
    <w:rsid w:val="002C3E0F"/>
    <w:rsid w:val="002C402A"/>
    <w:rsid w:val="002C4263"/>
    <w:rsid w:val="002C7293"/>
    <w:rsid w:val="002D0C8C"/>
    <w:rsid w:val="002D0DA0"/>
    <w:rsid w:val="002D3B3A"/>
    <w:rsid w:val="002D3DFC"/>
    <w:rsid w:val="002E055D"/>
    <w:rsid w:val="002E07DE"/>
    <w:rsid w:val="002E0C18"/>
    <w:rsid w:val="002E1D35"/>
    <w:rsid w:val="002E2632"/>
    <w:rsid w:val="002E2FBE"/>
    <w:rsid w:val="002E62ED"/>
    <w:rsid w:val="002E72C1"/>
    <w:rsid w:val="002E7344"/>
    <w:rsid w:val="002F0035"/>
    <w:rsid w:val="002F0A2D"/>
    <w:rsid w:val="002F0B6B"/>
    <w:rsid w:val="002F1331"/>
    <w:rsid w:val="002F1D9E"/>
    <w:rsid w:val="002F218C"/>
    <w:rsid w:val="002F2F64"/>
    <w:rsid w:val="002F30D3"/>
    <w:rsid w:val="002F3200"/>
    <w:rsid w:val="002F557D"/>
    <w:rsid w:val="00302BBA"/>
    <w:rsid w:val="003037E6"/>
    <w:rsid w:val="00303FF5"/>
    <w:rsid w:val="00310625"/>
    <w:rsid w:val="00312595"/>
    <w:rsid w:val="00313114"/>
    <w:rsid w:val="0031478C"/>
    <w:rsid w:val="00317F4F"/>
    <w:rsid w:val="003210DB"/>
    <w:rsid w:val="003211B6"/>
    <w:rsid w:val="00321225"/>
    <w:rsid w:val="00322005"/>
    <w:rsid w:val="00323E7E"/>
    <w:rsid w:val="00325301"/>
    <w:rsid w:val="00325799"/>
    <w:rsid w:val="00325942"/>
    <w:rsid w:val="00327169"/>
    <w:rsid w:val="00330421"/>
    <w:rsid w:val="00330FCB"/>
    <w:rsid w:val="00331084"/>
    <w:rsid w:val="003315F8"/>
    <w:rsid w:val="00335887"/>
    <w:rsid w:val="00336156"/>
    <w:rsid w:val="0033683C"/>
    <w:rsid w:val="00336B1C"/>
    <w:rsid w:val="00336F2C"/>
    <w:rsid w:val="00340AF8"/>
    <w:rsid w:val="00340FC5"/>
    <w:rsid w:val="00341457"/>
    <w:rsid w:val="00345910"/>
    <w:rsid w:val="00347356"/>
    <w:rsid w:val="00350EBB"/>
    <w:rsid w:val="003527BD"/>
    <w:rsid w:val="00352936"/>
    <w:rsid w:val="00352A0E"/>
    <w:rsid w:val="00353A51"/>
    <w:rsid w:val="00353F4B"/>
    <w:rsid w:val="003559CC"/>
    <w:rsid w:val="0035760E"/>
    <w:rsid w:val="0036000E"/>
    <w:rsid w:val="0036357A"/>
    <w:rsid w:val="00365BDE"/>
    <w:rsid w:val="00370623"/>
    <w:rsid w:val="0037069E"/>
    <w:rsid w:val="00370B31"/>
    <w:rsid w:val="003742D3"/>
    <w:rsid w:val="003744E0"/>
    <w:rsid w:val="003745C7"/>
    <w:rsid w:val="00375FB6"/>
    <w:rsid w:val="00376242"/>
    <w:rsid w:val="003766E9"/>
    <w:rsid w:val="00377AFB"/>
    <w:rsid w:val="00380CC6"/>
    <w:rsid w:val="00381C22"/>
    <w:rsid w:val="00382D74"/>
    <w:rsid w:val="0038371E"/>
    <w:rsid w:val="00383D8B"/>
    <w:rsid w:val="00384E13"/>
    <w:rsid w:val="00385819"/>
    <w:rsid w:val="00386253"/>
    <w:rsid w:val="00387E47"/>
    <w:rsid w:val="003900AE"/>
    <w:rsid w:val="0039026B"/>
    <w:rsid w:val="00390398"/>
    <w:rsid w:val="00390E01"/>
    <w:rsid w:val="00392CE6"/>
    <w:rsid w:val="00393D86"/>
    <w:rsid w:val="00394E22"/>
    <w:rsid w:val="00395DD4"/>
    <w:rsid w:val="003A0025"/>
    <w:rsid w:val="003A002D"/>
    <w:rsid w:val="003A1E4F"/>
    <w:rsid w:val="003A1EE4"/>
    <w:rsid w:val="003A3359"/>
    <w:rsid w:val="003A47B3"/>
    <w:rsid w:val="003A52B0"/>
    <w:rsid w:val="003A5587"/>
    <w:rsid w:val="003A560A"/>
    <w:rsid w:val="003A69E5"/>
    <w:rsid w:val="003A7197"/>
    <w:rsid w:val="003A733D"/>
    <w:rsid w:val="003A76AF"/>
    <w:rsid w:val="003B22E3"/>
    <w:rsid w:val="003B308B"/>
    <w:rsid w:val="003B3A02"/>
    <w:rsid w:val="003B4F3B"/>
    <w:rsid w:val="003B57C2"/>
    <w:rsid w:val="003B6104"/>
    <w:rsid w:val="003B7727"/>
    <w:rsid w:val="003C599B"/>
    <w:rsid w:val="003C7AF3"/>
    <w:rsid w:val="003C7C28"/>
    <w:rsid w:val="003D36E6"/>
    <w:rsid w:val="003D4F3A"/>
    <w:rsid w:val="003D525A"/>
    <w:rsid w:val="003D5E28"/>
    <w:rsid w:val="003D60A9"/>
    <w:rsid w:val="003D6CA2"/>
    <w:rsid w:val="003D7295"/>
    <w:rsid w:val="003E15B7"/>
    <w:rsid w:val="003E2F8B"/>
    <w:rsid w:val="003E34E5"/>
    <w:rsid w:val="003E57BD"/>
    <w:rsid w:val="003F224D"/>
    <w:rsid w:val="003F2777"/>
    <w:rsid w:val="003F2E4C"/>
    <w:rsid w:val="003F350E"/>
    <w:rsid w:val="003F37B5"/>
    <w:rsid w:val="003F44EB"/>
    <w:rsid w:val="003F6189"/>
    <w:rsid w:val="003F6592"/>
    <w:rsid w:val="003F68CD"/>
    <w:rsid w:val="00401B6A"/>
    <w:rsid w:val="00401E81"/>
    <w:rsid w:val="00403943"/>
    <w:rsid w:val="004042C1"/>
    <w:rsid w:val="004049CD"/>
    <w:rsid w:val="004057CF"/>
    <w:rsid w:val="00406A35"/>
    <w:rsid w:val="00410F29"/>
    <w:rsid w:val="00411554"/>
    <w:rsid w:val="00412328"/>
    <w:rsid w:val="004130F5"/>
    <w:rsid w:val="00413BC7"/>
    <w:rsid w:val="00416E6A"/>
    <w:rsid w:val="00420D49"/>
    <w:rsid w:val="00423770"/>
    <w:rsid w:val="00423F57"/>
    <w:rsid w:val="0042444F"/>
    <w:rsid w:val="00424AAB"/>
    <w:rsid w:val="00424FD0"/>
    <w:rsid w:val="004257A8"/>
    <w:rsid w:val="00425CA8"/>
    <w:rsid w:val="00430FC5"/>
    <w:rsid w:val="00431CDC"/>
    <w:rsid w:val="0043643E"/>
    <w:rsid w:val="00436549"/>
    <w:rsid w:val="00441BC3"/>
    <w:rsid w:val="00442247"/>
    <w:rsid w:val="00442DDF"/>
    <w:rsid w:val="004445E2"/>
    <w:rsid w:val="00444861"/>
    <w:rsid w:val="00447C39"/>
    <w:rsid w:val="00452A51"/>
    <w:rsid w:val="00452E46"/>
    <w:rsid w:val="0045360D"/>
    <w:rsid w:val="00453FBF"/>
    <w:rsid w:val="004542CE"/>
    <w:rsid w:val="00454644"/>
    <w:rsid w:val="00454F16"/>
    <w:rsid w:val="0045743D"/>
    <w:rsid w:val="00460B0D"/>
    <w:rsid w:val="00461337"/>
    <w:rsid w:val="00461459"/>
    <w:rsid w:val="004616F4"/>
    <w:rsid w:val="00461E39"/>
    <w:rsid w:val="004631CF"/>
    <w:rsid w:val="00464DCF"/>
    <w:rsid w:val="00466359"/>
    <w:rsid w:val="00466738"/>
    <w:rsid w:val="0047104E"/>
    <w:rsid w:val="004713D2"/>
    <w:rsid w:val="00474BBB"/>
    <w:rsid w:val="00475427"/>
    <w:rsid w:val="00477B51"/>
    <w:rsid w:val="00480EAC"/>
    <w:rsid w:val="00483195"/>
    <w:rsid w:val="00483F01"/>
    <w:rsid w:val="0048459C"/>
    <w:rsid w:val="00485B1F"/>
    <w:rsid w:val="00490568"/>
    <w:rsid w:val="00493834"/>
    <w:rsid w:val="00497DA4"/>
    <w:rsid w:val="004A2375"/>
    <w:rsid w:val="004A6BC3"/>
    <w:rsid w:val="004A722D"/>
    <w:rsid w:val="004A734D"/>
    <w:rsid w:val="004A77D0"/>
    <w:rsid w:val="004A7CA8"/>
    <w:rsid w:val="004A7D4C"/>
    <w:rsid w:val="004A7D9B"/>
    <w:rsid w:val="004B080F"/>
    <w:rsid w:val="004B0D28"/>
    <w:rsid w:val="004B166A"/>
    <w:rsid w:val="004B3066"/>
    <w:rsid w:val="004B372A"/>
    <w:rsid w:val="004B39FB"/>
    <w:rsid w:val="004B4F25"/>
    <w:rsid w:val="004B7EEA"/>
    <w:rsid w:val="004C330D"/>
    <w:rsid w:val="004C58AE"/>
    <w:rsid w:val="004C5D9F"/>
    <w:rsid w:val="004D1589"/>
    <w:rsid w:val="004D2BEE"/>
    <w:rsid w:val="004D3C62"/>
    <w:rsid w:val="004D3FF2"/>
    <w:rsid w:val="004D6343"/>
    <w:rsid w:val="004D7AF8"/>
    <w:rsid w:val="004D7B4D"/>
    <w:rsid w:val="004E10C9"/>
    <w:rsid w:val="004E4313"/>
    <w:rsid w:val="004E53CB"/>
    <w:rsid w:val="004E5A29"/>
    <w:rsid w:val="004F14C7"/>
    <w:rsid w:val="004F228A"/>
    <w:rsid w:val="004F36DA"/>
    <w:rsid w:val="004F681D"/>
    <w:rsid w:val="004F6C3E"/>
    <w:rsid w:val="0050061E"/>
    <w:rsid w:val="00501421"/>
    <w:rsid w:val="00502238"/>
    <w:rsid w:val="00505D0C"/>
    <w:rsid w:val="0050724C"/>
    <w:rsid w:val="00507AD1"/>
    <w:rsid w:val="005111D2"/>
    <w:rsid w:val="00511D4A"/>
    <w:rsid w:val="0051206B"/>
    <w:rsid w:val="005137AA"/>
    <w:rsid w:val="0051651C"/>
    <w:rsid w:val="00517A50"/>
    <w:rsid w:val="00520AD7"/>
    <w:rsid w:val="00521DB3"/>
    <w:rsid w:val="00522D5D"/>
    <w:rsid w:val="00523FEB"/>
    <w:rsid w:val="0052461A"/>
    <w:rsid w:val="00524900"/>
    <w:rsid w:val="00524C6A"/>
    <w:rsid w:val="0052618F"/>
    <w:rsid w:val="00526262"/>
    <w:rsid w:val="0052646E"/>
    <w:rsid w:val="00526583"/>
    <w:rsid w:val="005270DE"/>
    <w:rsid w:val="005275F2"/>
    <w:rsid w:val="005303A9"/>
    <w:rsid w:val="0053122D"/>
    <w:rsid w:val="00533FDD"/>
    <w:rsid w:val="00535804"/>
    <w:rsid w:val="00536182"/>
    <w:rsid w:val="00536189"/>
    <w:rsid w:val="005372B1"/>
    <w:rsid w:val="00537E57"/>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296A"/>
    <w:rsid w:val="00574F11"/>
    <w:rsid w:val="0057736C"/>
    <w:rsid w:val="00582108"/>
    <w:rsid w:val="00583EE7"/>
    <w:rsid w:val="005850B0"/>
    <w:rsid w:val="005851AC"/>
    <w:rsid w:val="00586617"/>
    <w:rsid w:val="00591D4C"/>
    <w:rsid w:val="00592DD7"/>
    <w:rsid w:val="0059352D"/>
    <w:rsid w:val="00594529"/>
    <w:rsid w:val="00594B51"/>
    <w:rsid w:val="00594FDA"/>
    <w:rsid w:val="00594FE7"/>
    <w:rsid w:val="005A0F07"/>
    <w:rsid w:val="005A14DE"/>
    <w:rsid w:val="005A413E"/>
    <w:rsid w:val="005A44F6"/>
    <w:rsid w:val="005A6CC0"/>
    <w:rsid w:val="005B1093"/>
    <w:rsid w:val="005B2D7B"/>
    <w:rsid w:val="005B508B"/>
    <w:rsid w:val="005B69EF"/>
    <w:rsid w:val="005B6BF8"/>
    <w:rsid w:val="005C1E6B"/>
    <w:rsid w:val="005C2735"/>
    <w:rsid w:val="005C2817"/>
    <w:rsid w:val="005C3776"/>
    <w:rsid w:val="005C3C70"/>
    <w:rsid w:val="005C438C"/>
    <w:rsid w:val="005C4408"/>
    <w:rsid w:val="005C4942"/>
    <w:rsid w:val="005D128A"/>
    <w:rsid w:val="005D30EB"/>
    <w:rsid w:val="005D6B29"/>
    <w:rsid w:val="005D6EB5"/>
    <w:rsid w:val="005E06E8"/>
    <w:rsid w:val="005E1281"/>
    <w:rsid w:val="005E2BCC"/>
    <w:rsid w:val="005E6285"/>
    <w:rsid w:val="005E766F"/>
    <w:rsid w:val="005F1C92"/>
    <w:rsid w:val="005F4308"/>
    <w:rsid w:val="005F6880"/>
    <w:rsid w:val="006009DB"/>
    <w:rsid w:val="00602F3F"/>
    <w:rsid w:val="006038F0"/>
    <w:rsid w:val="006046F8"/>
    <w:rsid w:val="00607029"/>
    <w:rsid w:val="00607AE2"/>
    <w:rsid w:val="00611257"/>
    <w:rsid w:val="00613B3C"/>
    <w:rsid w:val="006149AC"/>
    <w:rsid w:val="0061505A"/>
    <w:rsid w:val="00615619"/>
    <w:rsid w:val="00617FF9"/>
    <w:rsid w:val="0062161C"/>
    <w:rsid w:val="006247D2"/>
    <w:rsid w:val="006251D1"/>
    <w:rsid w:val="00627DEB"/>
    <w:rsid w:val="00627E58"/>
    <w:rsid w:val="00630224"/>
    <w:rsid w:val="00630C50"/>
    <w:rsid w:val="00631640"/>
    <w:rsid w:val="00632AA9"/>
    <w:rsid w:val="00633561"/>
    <w:rsid w:val="00633D62"/>
    <w:rsid w:val="00635A05"/>
    <w:rsid w:val="00636B00"/>
    <w:rsid w:val="00637050"/>
    <w:rsid w:val="0063774D"/>
    <w:rsid w:val="006409EA"/>
    <w:rsid w:val="00643922"/>
    <w:rsid w:val="0064500E"/>
    <w:rsid w:val="00646A50"/>
    <w:rsid w:val="00650413"/>
    <w:rsid w:val="006520ED"/>
    <w:rsid w:val="006547AD"/>
    <w:rsid w:val="006555BE"/>
    <w:rsid w:val="00655653"/>
    <w:rsid w:val="00655DF8"/>
    <w:rsid w:val="006560A9"/>
    <w:rsid w:val="0065746C"/>
    <w:rsid w:val="006601A7"/>
    <w:rsid w:val="0066363D"/>
    <w:rsid w:val="00664B04"/>
    <w:rsid w:val="00667304"/>
    <w:rsid w:val="00667C2A"/>
    <w:rsid w:val="00667DE4"/>
    <w:rsid w:val="006720F3"/>
    <w:rsid w:val="00676273"/>
    <w:rsid w:val="006765C3"/>
    <w:rsid w:val="00681012"/>
    <w:rsid w:val="006812BC"/>
    <w:rsid w:val="00682B1D"/>
    <w:rsid w:val="00683049"/>
    <w:rsid w:val="00684F9E"/>
    <w:rsid w:val="0068564C"/>
    <w:rsid w:val="006874D3"/>
    <w:rsid w:val="00687B72"/>
    <w:rsid w:val="00687CD2"/>
    <w:rsid w:val="00690735"/>
    <w:rsid w:val="006911EF"/>
    <w:rsid w:val="00697B44"/>
    <w:rsid w:val="00697FDE"/>
    <w:rsid w:val="006A0AC6"/>
    <w:rsid w:val="006A0E9E"/>
    <w:rsid w:val="006A1671"/>
    <w:rsid w:val="006A41EB"/>
    <w:rsid w:val="006A4545"/>
    <w:rsid w:val="006A6630"/>
    <w:rsid w:val="006A7C7E"/>
    <w:rsid w:val="006B1B5D"/>
    <w:rsid w:val="006B21D7"/>
    <w:rsid w:val="006B2881"/>
    <w:rsid w:val="006B2C9D"/>
    <w:rsid w:val="006B3FF5"/>
    <w:rsid w:val="006B6002"/>
    <w:rsid w:val="006B77AB"/>
    <w:rsid w:val="006B7973"/>
    <w:rsid w:val="006B7D77"/>
    <w:rsid w:val="006C0506"/>
    <w:rsid w:val="006C05A4"/>
    <w:rsid w:val="006C2D20"/>
    <w:rsid w:val="006C4471"/>
    <w:rsid w:val="006C6F24"/>
    <w:rsid w:val="006D5D23"/>
    <w:rsid w:val="006E013A"/>
    <w:rsid w:val="006E37C3"/>
    <w:rsid w:val="006E5610"/>
    <w:rsid w:val="006E5A34"/>
    <w:rsid w:val="006E5D54"/>
    <w:rsid w:val="006F1351"/>
    <w:rsid w:val="006F32ED"/>
    <w:rsid w:val="006F3651"/>
    <w:rsid w:val="006F6FC0"/>
    <w:rsid w:val="007001A1"/>
    <w:rsid w:val="00702151"/>
    <w:rsid w:val="00702952"/>
    <w:rsid w:val="00704F67"/>
    <w:rsid w:val="00705E47"/>
    <w:rsid w:val="0070768E"/>
    <w:rsid w:val="007106AF"/>
    <w:rsid w:val="00710A5E"/>
    <w:rsid w:val="00710B1B"/>
    <w:rsid w:val="00713165"/>
    <w:rsid w:val="00714CDA"/>
    <w:rsid w:val="00720CE4"/>
    <w:rsid w:val="007211F0"/>
    <w:rsid w:val="007226CB"/>
    <w:rsid w:val="007228C4"/>
    <w:rsid w:val="00724318"/>
    <w:rsid w:val="00724C2F"/>
    <w:rsid w:val="00724ED0"/>
    <w:rsid w:val="007264FC"/>
    <w:rsid w:val="00734208"/>
    <w:rsid w:val="00735AD8"/>
    <w:rsid w:val="00736AA8"/>
    <w:rsid w:val="00741172"/>
    <w:rsid w:val="007422A3"/>
    <w:rsid w:val="00742E8C"/>
    <w:rsid w:val="0074379A"/>
    <w:rsid w:val="00744898"/>
    <w:rsid w:val="00746B4B"/>
    <w:rsid w:val="007476B5"/>
    <w:rsid w:val="007477A3"/>
    <w:rsid w:val="00750B8C"/>
    <w:rsid w:val="00752C7B"/>
    <w:rsid w:val="007543B1"/>
    <w:rsid w:val="007548C3"/>
    <w:rsid w:val="00756427"/>
    <w:rsid w:val="007605F0"/>
    <w:rsid w:val="00762396"/>
    <w:rsid w:val="00764B65"/>
    <w:rsid w:val="00764C05"/>
    <w:rsid w:val="00766E6A"/>
    <w:rsid w:val="00767260"/>
    <w:rsid w:val="007701F4"/>
    <w:rsid w:val="007701F5"/>
    <w:rsid w:val="007720B1"/>
    <w:rsid w:val="00772513"/>
    <w:rsid w:val="007741FB"/>
    <w:rsid w:val="00775A6A"/>
    <w:rsid w:val="00775B22"/>
    <w:rsid w:val="007771EC"/>
    <w:rsid w:val="007816F2"/>
    <w:rsid w:val="00782007"/>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3C01"/>
    <w:rsid w:val="007A5A14"/>
    <w:rsid w:val="007A6B45"/>
    <w:rsid w:val="007A7126"/>
    <w:rsid w:val="007B0FA7"/>
    <w:rsid w:val="007B30B5"/>
    <w:rsid w:val="007B3FB6"/>
    <w:rsid w:val="007B4591"/>
    <w:rsid w:val="007C0135"/>
    <w:rsid w:val="007C15B7"/>
    <w:rsid w:val="007C1FE1"/>
    <w:rsid w:val="007C3CAB"/>
    <w:rsid w:val="007C5465"/>
    <w:rsid w:val="007C6C4D"/>
    <w:rsid w:val="007C7D6C"/>
    <w:rsid w:val="007C7E3C"/>
    <w:rsid w:val="007D12C6"/>
    <w:rsid w:val="007D5164"/>
    <w:rsid w:val="007D758A"/>
    <w:rsid w:val="007D7BA7"/>
    <w:rsid w:val="007E0926"/>
    <w:rsid w:val="007E150E"/>
    <w:rsid w:val="007E573A"/>
    <w:rsid w:val="007E60B5"/>
    <w:rsid w:val="007E6A89"/>
    <w:rsid w:val="007E7F3D"/>
    <w:rsid w:val="007F1173"/>
    <w:rsid w:val="007F1BA8"/>
    <w:rsid w:val="007F323C"/>
    <w:rsid w:val="007F7AD2"/>
    <w:rsid w:val="008024C5"/>
    <w:rsid w:val="00804241"/>
    <w:rsid w:val="00804E46"/>
    <w:rsid w:val="0080615E"/>
    <w:rsid w:val="00806D15"/>
    <w:rsid w:val="00811DC8"/>
    <w:rsid w:val="008145B0"/>
    <w:rsid w:val="00815B82"/>
    <w:rsid w:val="00820C2C"/>
    <w:rsid w:val="00821AB7"/>
    <w:rsid w:val="0082226E"/>
    <w:rsid w:val="00825A1E"/>
    <w:rsid w:val="00826969"/>
    <w:rsid w:val="00827628"/>
    <w:rsid w:val="008320F1"/>
    <w:rsid w:val="008348D6"/>
    <w:rsid w:val="00835EB9"/>
    <w:rsid w:val="00840DE4"/>
    <w:rsid w:val="00841042"/>
    <w:rsid w:val="00842CFB"/>
    <w:rsid w:val="00845111"/>
    <w:rsid w:val="00846FF2"/>
    <w:rsid w:val="00852C71"/>
    <w:rsid w:val="008533DA"/>
    <w:rsid w:val="00853F68"/>
    <w:rsid w:val="0085438B"/>
    <w:rsid w:val="00855814"/>
    <w:rsid w:val="00857CAE"/>
    <w:rsid w:val="0086088E"/>
    <w:rsid w:val="008617A2"/>
    <w:rsid w:val="00861963"/>
    <w:rsid w:val="008628F2"/>
    <w:rsid w:val="00863E62"/>
    <w:rsid w:val="00865B5C"/>
    <w:rsid w:val="00865E08"/>
    <w:rsid w:val="0086670A"/>
    <w:rsid w:val="00866BAC"/>
    <w:rsid w:val="00867355"/>
    <w:rsid w:val="00867534"/>
    <w:rsid w:val="00870A42"/>
    <w:rsid w:val="00872662"/>
    <w:rsid w:val="00872C7C"/>
    <w:rsid w:val="008756B5"/>
    <w:rsid w:val="00875A5C"/>
    <w:rsid w:val="00876927"/>
    <w:rsid w:val="008840C7"/>
    <w:rsid w:val="008850A6"/>
    <w:rsid w:val="008859BC"/>
    <w:rsid w:val="00887405"/>
    <w:rsid w:val="00887A5E"/>
    <w:rsid w:val="00887F59"/>
    <w:rsid w:val="00891463"/>
    <w:rsid w:val="00891D90"/>
    <w:rsid w:val="008969A9"/>
    <w:rsid w:val="00896FCF"/>
    <w:rsid w:val="00897066"/>
    <w:rsid w:val="00897078"/>
    <w:rsid w:val="008978DF"/>
    <w:rsid w:val="00897C91"/>
    <w:rsid w:val="008A0D49"/>
    <w:rsid w:val="008A1219"/>
    <w:rsid w:val="008A12AF"/>
    <w:rsid w:val="008A159B"/>
    <w:rsid w:val="008A595C"/>
    <w:rsid w:val="008B06F2"/>
    <w:rsid w:val="008B0CAA"/>
    <w:rsid w:val="008B2899"/>
    <w:rsid w:val="008B49F8"/>
    <w:rsid w:val="008B53A7"/>
    <w:rsid w:val="008B5B10"/>
    <w:rsid w:val="008B63D7"/>
    <w:rsid w:val="008B7345"/>
    <w:rsid w:val="008C13AC"/>
    <w:rsid w:val="008C40F5"/>
    <w:rsid w:val="008C4D59"/>
    <w:rsid w:val="008C7F98"/>
    <w:rsid w:val="008D0F81"/>
    <w:rsid w:val="008D340A"/>
    <w:rsid w:val="008E0C9F"/>
    <w:rsid w:val="008E16F6"/>
    <w:rsid w:val="008E29D2"/>
    <w:rsid w:val="008E4642"/>
    <w:rsid w:val="008E6D33"/>
    <w:rsid w:val="008F1296"/>
    <w:rsid w:val="008F187A"/>
    <w:rsid w:val="008F2B5D"/>
    <w:rsid w:val="008F2D74"/>
    <w:rsid w:val="008F3997"/>
    <w:rsid w:val="008F45CE"/>
    <w:rsid w:val="008F5BA9"/>
    <w:rsid w:val="0090206A"/>
    <w:rsid w:val="0090290C"/>
    <w:rsid w:val="00903EB8"/>
    <w:rsid w:val="00904F7C"/>
    <w:rsid w:val="009073CA"/>
    <w:rsid w:val="00911BC0"/>
    <w:rsid w:val="00911C34"/>
    <w:rsid w:val="00913AF4"/>
    <w:rsid w:val="00915A87"/>
    <w:rsid w:val="0091718B"/>
    <w:rsid w:val="009179A6"/>
    <w:rsid w:val="00921EE4"/>
    <w:rsid w:val="00922A28"/>
    <w:rsid w:val="00933FF3"/>
    <w:rsid w:val="009343B4"/>
    <w:rsid w:val="00934791"/>
    <w:rsid w:val="00934A2D"/>
    <w:rsid w:val="00935F43"/>
    <w:rsid w:val="00937314"/>
    <w:rsid w:val="00941628"/>
    <w:rsid w:val="00942C96"/>
    <w:rsid w:val="009434D2"/>
    <w:rsid w:val="0094364F"/>
    <w:rsid w:val="0094417A"/>
    <w:rsid w:val="00944E35"/>
    <w:rsid w:val="00947CC6"/>
    <w:rsid w:val="00951044"/>
    <w:rsid w:val="009517EE"/>
    <w:rsid w:val="00952362"/>
    <w:rsid w:val="0095581C"/>
    <w:rsid w:val="00956B7B"/>
    <w:rsid w:val="00961355"/>
    <w:rsid w:val="00961BA8"/>
    <w:rsid w:val="00962867"/>
    <w:rsid w:val="00964101"/>
    <w:rsid w:val="009644ED"/>
    <w:rsid w:val="00965896"/>
    <w:rsid w:val="0096643B"/>
    <w:rsid w:val="009666E8"/>
    <w:rsid w:val="009668E3"/>
    <w:rsid w:val="009669DF"/>
    <w:rsid w:val="0096733C"/>
    <w:rsid w:val="009675CC"/>
    <w:rsid w:val="009725BA"/>
    <w:rsid w:val="0098196E"/>
    <w:rsid w:val="00982402"/>
    <w:rsid w:val="00982CFB"/>
    <w:rsid w:val="00983782"/>
    <w:rsid w:val="00984A92"/>
    <w:rsid w:val="009852BE"/>
    <w:rsid w:val="00985413"/>
    <w:rsid w:val="00985E0F"/>
    <w:rsid w:val="00987294"/>
    <w:rsid w:val="0099105D"/>
    <w:rsid w:val="00991EA8"/>
    <w:rsid w:val="0099441D"/>
    <w:rsid w:val="00996CBD"/>
    <w:rsid w:val="00997F20"/>
    <w:rsid w:val="009A0E65"/>
    <w:rsid w:val="009A3506"/>
    <w:rsid w:val="009A7691"/>
    <w:rsid w:val="009B1BEA"/>
    <w:rsid w:val="009B3C4E"/>
    <w:rsid w:val="009B4116"/>
    <w:rsid w:val="009B44E2"/>
    <w:rsid w:val="009B4828"/>
    <w:rsid w:val="009B5721"/>
    <w:rsid w:val="009B7A63"/>
    <w:rsid w:val="009C0924"/>
    <w:rsid w:val="009C0AEC"/>
    <w:rsid w:val="009C2EB0"/>
    <w:rsid w:val="009C743F"/>
    <w:rsid w:val="009D4E23"/>
    <w:rsid w:val="009D78AA"/>
    <w:rsid w:val="009D7F89"/>
    <w:rsid w:val="009E1944"/>
    <w:rsid w:val="009E25F6"/>
    <w:rsid w:val="009E2883"/>
    <w:rsid w:val="009E4308"/>
    <w:rsid w:val="009E43ED"/>
    <w:rsid w:val="009E5667"/>
    <w:rsid w:val="009E5AF8"/>
    <w:rsid w:val="009E7342"/>
    <w:rsid w:val="009E79B8"/>
    <w:rsid w:val="009F0794"/>
    <w:rsid w:val="009F1E15"/>
    <w:rsid w:val="009F34E3"/>
    <w:rsid w:val="009F560F"/>
    <w:rsid w:val="009F79F9"/>
    <w:rsid w:val="009F7C09"/>
    <w:rsid w:val="00A002F0"/>
    <w:rsid w:val="00A00817"/>
    <w:rsid w:val="00A01081"/>
    <w:rsid w:val="00A01C4F"/>
    <w:rsid w:val="00A02722"/>
    <w:rsid w:val="00A02B35"/>
    <w:rsid w:val="00A02C09"/>
    <w:rsid w:val="00A04174"/>
    <w:rsid w:val="00A075C2"/>
    <w:rsid w:val="00A079FB"/>
    <w:rsid w:val="00A10D06"/>
    <w:rsid w:val="00A10D77"/>
    <w:rsid w:val="00A11397"/>
    <w:rsid w:val="00A125C7"/>
    <w:rsid w:val="00A12605"/>
    <w:rsid w:val="00A161DA"/>
    <w:rsid w:val="00A166C9"/>
    <w:rsid w:val="00A173CC"/>
    <w:rsid w:val="00A2015B"/>
    <w:rsid w:val="00A22EDB"/>
    <w:rsid w:val="00A23224"/>
    <w:rsid w:val="00A242A4"/>
    <w:rsid w:val="00A26D89"/>
    <w:rsid w:val="00A2753E"/>
    <w:rsid w:val="00A275CE"/>
    <w:rsid w:val="00A27E96"/>
    <w:rsid w:val="00A325DF"/>
    <w:rsid w:val="00A32FE8"/>
    <w:rsid w:val="00A34589"/>
    <w:rsid w:val="00A3459A"/>
    <w:rsid w:val="00A35CDC"/>
    <w:rsid w:val="00A3634E"/>
    <w:rsid w:val="00A40276"/>
    <w:rsid w:val="00A40501"/>
    <w:rsid w:val="00A411E4"/>
    <w:rsid w:val="00A42829"/>
    <w:rsid w:val="00A44901"/>
    <w:rsid w:val="00A46BDE"/>
    <w:rsid w:val="00A50361"/>
    <w:rsid w:val="00A50A77"/>
    <w:rsid w:val="00A53E76"/>
    <w:rsid w:val="00A55F20"/>
    <w:rsid w:val="00A615AE"/>
    <w:rsid w:val="00A64AA2"/>
    <w:rsid w:val="00A655D5"/>
    <w:rsid w:val="00A65C91"/>
    <w:rsid w:val="00A6604B"/>
    <w:rsid w:val="00A662F9"/>
    <w:rsid w:val="00A66321"/>
    <w:rsid w:val="00A66325"/>
    <w:rsid w:val="00A701B1"/>
    <w:rsid w:val="00A70A14"/>
    <w:rsid w:val="00A7254B"/>
    <w:rsid w:val="00A742C6"/>
    <w:rsid w:val="00A76C12"/>
    <w:rsid w:val="00A80594"/>
    <w:rsid w:val="00A8145C"/>
    <w:rsid w:val="00A84952"/>
    <w:rsid w:val="00A84ADC"/>
    <w:rsid w:val="00A85A82"/>
    <w:rsid w:val="00A861DD"/>
    <w:rsid w:val="00A90347"/>
    <w:rsid w:val="00A90348"/>
    <w:rsid w:val="00A904EE"/>
    <w:rsid w:val="00A90592"/>
    <w:rsid w:val="00A92E03"/>
    <w:rsid w:val="00A955AC"/>
    <w:rsid w:val="00A96622"/>
    <w:rsid w:val="00A96BC9"/>
    <w:rsid w:val="00AA0D6E"/>
    <w:rsid w:val="00AA20B5"/>
    <w:rsid w:val="00AA2545"/>
    <w:rsid w:val="00AA4C29"/>
    <w:rsid w:val="00AA4C2F"/>
    <w:rsid w:val="00AA72B9"/>
    <w:rsid w:val="00AA7D6C"/>
    <w:rsid w:val="00AA7E08"/>
    <w:rsid w:val="00AB0F6E"/>
    <w:rsid w:val="00AB2680"/>
    <w:rsid w:val="00AB3500"/>
    <w:rsid w:val="00AB4647"/>
    <w:rsid w:val="00AB4C0D"/>
    <w:rsid w:val="00AB4E80"/>
    <w:rsid w:val="00AB6B90"/>
    <w:rsid w:val="00AB77BB"/>
    <w:rsid w:val="00AC0255"/>
    <w:rsid w:val="00AC22DE"/>
    <w:rsid w:val="00AC242C"/>
    <w:rsid w:val="00AC3053"/>
    <w:rsid w:val="00AC68D0"/>
    <w:rsid w:val="00AD0AA3"/>
    <w:rsid w:val="00AD2307"/>
    <w:rsid w:val="00AD5EE1"/>
    <w:rsid w:val="00AD6DF1"/>
    <w:rsid w:val="00AE04CF"/>
    <w:rsid w:val="00AE3DC1"/>
    <w:rsid w:val="00AE541E"/>
    <w:rsid w:val="00AE7517"/>
    <w:rsid w:val="00AF3668"/>
    <w:rsid w:val="00B00643"/>
    <w:rsid w:val="00B03033"/>
    <w:rsid w:val="00B0576D"/>
    <w:rsid w:val="00B05DD5"/>
    <w:rsid w:val="00B060E0"/>
    <w:rsid w:val="00B06C0D"/>
    <w:rsid w:val="00B10D91"/>
    <w:rsid w:val="00B11AB5"/>
    <w:rsid w:val="00B14623"/>
    <w:rsid w:val="00B14725"/>
    <w:rsid w:val="00B14AED"/>
    <w:rsid w:val="00B15CF0"/>
    <w:rsid w:val="00B21630"/>
    <w:rsid w:val="00B244DF"/>
    <w:rsid w:val="00B2771E"/>
    <w:rsid w:val="00B27AE6"/>
    <w:rsid w:val="00B301B7"/>
    <w:rsid w:val="00B303CE"/>
    <w:rsid w:val="00B304F7"/>
    <w:rsid w:val="00B311E8"/>
    <w:rsid w:val="00B3345C"/>
    <w:rsid w:val="00B34581"/>
    <w:rsid w:val="00B361FB"/>
    <w:rsid w:val="00B41D6D"/>
    <w:rsid w:val="00B42584"/>
    <w:rsid w:val="00B43F40"/>
    <w:rsid w:val="00B44FE0"/>
    <w:rsid w:val="00B50EC4"/>
    <w:rsid w:val="00B52ABF"/>
    <w:rsid w:val="00B534B3"/>
    <w:rsid w:val="00B53521"/>
    <w:rsid w:val="00B54C4F"/>
    <w:rsid w:val="00B556FC"/>
    <w:rsid w:val="00B55B32"/>
    <w:rsid w:val="00B579AF"/>
    <w:rsid w:val="00B57E17"/>
    <w:rsid w:val="00B601E9"/>
    <w:rsid w:val="00B64425"/>
    <w:rsid w:val="00B64A43"/>
    <w:rsid w:val="00B65905"/>
    <w:rsid w:val="00B65C6D"/>
    <w:rsid w:val="00B719FB"/>
    <w:rsid w:val="00B71C20"/>
    <w:rsid w:val="00B72232"/>
    <w:rsid w:val="00B72ABF"/>
    <w:rsid w:val="00B744FE"/>
    <w:rsid w:val="00B74B4B"/>
    <w:rsid w:val="00B755A0"/>
    <w:rsid w:val="00B76E2D"/>
    <w:rsid w:val="00B8251B"/>
    <w:rsid w:val="00B84ACC"/>
    <w:rsid w:val="00B84C49"/>
    <w:rsid w:val="00B84D44"/>
    <w:rsid w:val="00B85666"/>
    <w:rsid w:val="00B9029A"/>
    <w:rsid w:val="00B90A6E"/>
    <w:rsid w:val="00B928F2"/>
    <w:rsid w:val="00B92EB7"/>
    <w:rsid w:val="00B9383E"/>
    <w:rsid w:val="00B952CC"/>
    <w:rsid w:val="00BA0CF8"/>
    <w:rsid w:val="00BA4D72"/>
    <w:rsid w:val="00BA51F8"/>
    <w:rsid w:val="00BB13E4"/>
    <w:rsid w:val="00BB151D"/>
    <w:rsid w:val="00BB22B0"/>
    <w:rsid w:val="00BB23F6"/>
    <w:rsid w:val="00BB49C4"/>
    <w:rsid w:val="00BB4A79"/>
    <w:rsid w:val="00BB4A9D"/>
    <w:rsid w:val="00BB5D02"/>
    <w:rsid w:val="00BB76EE"/>
    <w:rsid w:val="00BC2088"/>
    <w:rsid w:val="00BC2835"/>
    <w:rsid w:val="00BC29A3"/>
    <w:rsid w:val="00BC3115"/>
    <w:rsid w:val="00BC41C9"/>
    <w:rsid w:val="00BC7339"/>
    <w:rsid w:val="00BC7E46"/>
    <w:rsid w:val="00BD05B4"/>
    <w:rsid w:val="00BD2783"/>
    <w:rsid w:val="00BD328B"/>
    <w:rsid w:val="00BD35F8"/>
    <w:rsid w:val="00BD5F33"/>
    <w:rsid w:val="00BD64C9"/>
    <w:rsid w:val="00BD669F"/>
    <w:rsid w:val="00BE0D55"/>
    <w:rsid w:val="00BE0D9C"/>
    <w:rsid w:val="00BE2162"/>
    <w:rsid w:val="00BE3A9B"/>
    <w:rsid w:val="00BE55DC"/>
    <w:rsid w:val="00BE5FB2"/>
    <w:rsid w:val="00BF2695"/>
    <w:rsid w:val="00BF2B96"/>
    <w:rsid w:val="00BF3430"/>
    <w:rsid w:val="00BF3E26"/>
    <w:rsid w:val="00BF500F"/>
    <w:rsid w:val="00BF65C2"/>
    <w:rsid w:val="00BF6904"/>
    <w:rsid w:val="00BF7238"/>
    <w:rsid w:val="00BF76C2"/>
    <w:rsid w:val="00C011B2"/>
    <w:rsid w:val="00C01AD8"/>
    <w:rsid w:val="00C0269F"/>
    <w:rsid w:val="00C0346E"/>
    <w:rsid w:val="00C037BE"/>
    <w:rsid w:val="00C0493D"/>
    <w:rsid w:val="00C05218"/>
    <w:rsid w:val="00C0654E"/>
    <w:rsid w:val="00C06888"/>
    <w:rsid w:val="00C06E6A"/>
    <w:rsid w:val="00C072D7"/>
    <w:rsid w:val="00C11155"/>
    <w:rsid w:val="00C117A4"/>
    <w:rsid w:val="00C11D5F"/>
    <w:rsid w:val="00C13F68"/>
    <w:rsid w:val="00C140F4"/>
    <w:rsid w:val="00C1461D"/>
    <w:rsid w:val="00C1507F"/>
    <w:rsid w:val="00C160D6"/>
    <w:rsid w:val="00C165E5"/>
    <w:rsid w:val="00C16BF9"/>
    <w:rsid w:val="00C1742D"/>
    <w:rsid w:val="00C17AD5"/>
    <w:rsid w:val="00C20530"/>
    <w:rsid w:val="00C205C0"/>
    <w:rsid w:val="00C2066A"/>
    <w:rsid w:val="00C23649"/>
    <w:rsid w:val="00C2627C"/>
    <w:rsid w:val="00C30B76"/>
    <w:rsid w:val="00C3111D"/>
    <w:rsid w:val="00C31373"/>
    <w:rsid w:val="00C31583"/>
    <w:rsid w:val="00C31B85"/>
    <w:rsid w:val="00C3237C"/>
    <w:rsid w:val="00C32489"/>
    <w:rsid w:val="00C35D74"/>
    <w:rsid w:val="00C36922"/>
    <w:rsid w:val="00C41D99"/>
    <w:rsid w:val="00C461A3"/>
    <w:rsid w:val="00C50795"/>
    <w:rsid w:val="00C507D1"/>
    <w:rsid w:val="00C50C57"/>
    <w:rsid w:val="00C51D76"/>
    <w:rsid w:val="00C5240D"/>
    <w:rsid w:val="00C52BA8"/>
    <w:rsid w:val="00C538E1"/>
    <w:rsid w:val="00C5580D"/>
    <w:rsid w:val="00C612B7"/>
    <w:rsid w:val="00C627D0"/>
    <w:rsid w:val="00C63086"/>
    <w:rsid w:val="00C645EE"/>
    <w:rsid w:val="00C65007"/>
    <w:rsid w:val="00C6573E"/>
    <w:rsid w:val="00C65974"/>
    <w:rsid w:val="00C65F3D"/>
    <w:rsid w:val="00C66355"/>
    <w:rsid w:val="00C703FB"/>
    <w:rsid w:val="00C709CE"/>
    <w:rsid w:val="00C7118D"/>
    <w:rsid w:val="00C7238C"/>
    <w:rsid w:val="00C729F2"/>
    <w:rsid w:val="00C73D30"/>
    <w:rsid w:val="00C7451F"/>
    <w:rsid w:val="00C74F4B"/>
    <w:rsid w:val="00C7702E"/>
    <w:rsid w:val="00C777A6"/>
    <w:rsid w:val="00C800FD"/>
    <w:rsid w:val="00C818E1"/>
    <w:rsid w:val="00C840DB"/>
    <w:rsid w:val="00C84630"/>
    <w:rsid w:val="00C84764"/>
    <w:rsid w:val="00C857F3"/>
    <w:rsid w:val="00C90D24"/>
    <w:rsid w:val="00C91100"/>
    <w:rsid w:val="00C911F7"/>
    <w:rsid w:val="00C91793"/>
    <w:rsid w:val="00C91F69"/>
    <w:rsid w:val="00C93E00"/>
    <w:rsid w:val="00C94263"/>
    <w:rsid w:val="00C944CE"/>
    <w:rsid w:val="00C94A4F"/>
    <w:rsid w:val="00C97540"/>
    <w:rsid w:val="00CA0935"/>
    <w:rsid w:val="00CA1A06"/>
    <w:rsid w:val="00CA2F6C"/>
    <w:rsid w:val="00CA68B5"/>
    <w:rsid w:val="00CA6906"/>
    <w:rsid w:val="00CA6D08"/>
    <w:rsid w:val="00CA707E"/>
    <w:rsid w:val="00CB3C9C"/>
    <w:rsid w:val="00CB3DDE"/>
    <w:rsid w:val="00CB526E"/>
    <w:rsid w:val="00CB5451"/>
    <w:rsid w:val="00CB59CD"/>
    <w:rsid w:val="00CB6D2A"/>
    <w:rsid w:val="00CB743D"/>
    <w:rsid w:val="00CB7D19"/>
    <w:rsid w:val="00CB7F46"/>
    <w:rsid w:val="00CC19C1"/>
    <w:rsid w:val="00CC2482"/>
    <w:rsid w:val="00CC2FCD"/>
    <w:rsid w:val="00CC30C5"/>
    <w:rsid w:val="00CC3BE4"/>
    <w:rsid w:val="00CC3BFF"/>
    <w:rsid w:val="00CC484C"/>
    <w:rsid w:val="00CC49ED"/>
    <w:rsid w:val="00CC4FAC"/>
    <w:rsid w:val="00CC5133"/>
    <w:rsid w:val="00CC60E8"/>
    <w:rsid w:val="00CD2302"/>
    <w:rsid w:val="00CD23A7"/>
    <w:rsid w:val="00CD23D7"/>
    <w:rsid w:val="00CD3935"/>
    <w:rsid w:val="00CD550E"/>
    <w:rsid w:val="00CD57C9"/>
    <w:rsid w:val="00CD5CBB"/>
    <w:rsid w:val="00CD6F75"/>
    <w:rsid w:val="00CD7D6F"/>
    <w:rsid w:val="00CE1259"/>
    <w:rsid w:val="00CE1EF3"/>
    <w:rsid w:val="00CE4003"/>
    <w:rsid w:val="00CE52B4"/>
    <w:rsid w:val="00CE5905"/>
    <w:rsid w:val="00CE60CF"/>
    <w:rsid w:val="00CE6661"/>
    <w:rsid w:val="00CE75C2"/>
    <w:rsid w:val="00CF13D7"/>
    <w:rsid w:val="00CF1727"/>
    <w:rsid w:val="00CF3CE4"/>
    <w:rsid w:val="00CF4DDE"/>
    <w:rsid w:val="00D014BF"/>
    <w:rsid w:val="00D026B8"/>
    <w:rsid w:val="00D03434"/>
    <w:rsid w:val="00D04000"/>
    <w:rsid w:val="00D04C5D"/>
    <w:rsid w:val="00D054B1"/>
    <w:rsid w:val="00D1215C"/>
    <w:rsid w:val="00D13E0F"/>
    <w:rsid w:val="00D140AE"/>
    <w:rsid w:val="00D153F6"/>
    <w:rsid w:val="00D156F5"/>
    <w:rsid w:val="00D17BAE"/>
    <w:rsid w:val="00D21A1F"/>
    <w:rsid w:val="00D23B55"/>
    <w:rsid w:val="00D24AF6"/>
    <w:rsid w:val="00D2502A"/>
    <w:rsid w:val="00D255B1"/>
    <w:rsid w:val="00D261C2"/>
    <w:rsid w:val="00D27024"/>
    <w:rsid w:val="00D31450"/>
    <w:rsid w:val="00D330AA"/>
    <w:rsid w:val="00D3363A"/>
    <w:rsid w:val="00D35BAC"/>
    <w:rsid w:val="00D36EFE"/>
    <w:rsid w:val="00D40AD9"/>
    <w:rsid w:val="00D40BA6"/>
    <w:rsid w:val="00D42099"/>
    <w:rsid w:val="00D430FA"/>
    <w:rsid w:val="00D44E3C"/>
    <w:rsid w:val="00D45040"/>
    <w:rsid w:val="00D45AA8"/>
    <w:rsid w:val="00D468D9"/>
    <w:rsid w:val="00D508A2"/>
    <w:rsid w:val="00D52737"/>
    <w:rsid w:val="00D56C3A"/>
    <w:rsid w:val="00D57137"/>
    <w:rsid w:val="00D57197"/>
    <w:rsid w:val="00D601EC"/>
    <w:rsid w:val="00D65503"/>
    <w:rsid w:val="00D75431"/>
    <w:rsid w:val="00D75566"/>
    <w:rsid w:val="00D76809"/>
    <w:rsid w:val="00D80125"/>
    <w:rsid w:val="00D8176E"/>
    <w:rsid w:val="00D844CD"/>
    <w:rsid w:val="00D86BCE"/>
    <w:rsid w:val="00D90C25"/>
    <w:rsid w:val="00D92304"/>
    <w:rsid w:val="00D927FC"/>
    <w:rsid w:val="00D932D7"/>
    <w:rsid w:val="00D93A76"/>
    <w:rsid w:val="00D940A7"/>
    <w:rsid w:val="00D94B10"/>
    <w:rsid w:val="00D96D14"/>
    <w:rsid w:val="00DA79CF"/>
    <w:rsid w:val="00DB53A4"/>
    <w:rsid w:val="00DB57A0"/>
    <w:rsid w:val="00DB7099"/>
    <w:rsid w:val="00DB7715"/>
    <w:rsid w:val="00DB7F79"/>
    <w:rsid w:val="00DC0008"/>
    <w:rsid w:val="00DC0481"/>
    <w:rsid w:val="00DC11B5"/>
    <w:rsid w:val="00DC30A1"/>
    <w:rsid w:val="00DC5BAD"/>
    <w:rsid w:val="00DC5CB0"/>
    <w:rsid w:val="00DC5D50"/>
    <w:rsid w:val="00DD3A5C"/>
    <w:rsid w:val="00DD3F49"/>
    <w:rsid w:val="00DD5162"/>
    <w:rsid w:val="00DD6A4E"/>
    <w:rsid w:val="00DD762D"/>
    <w:rsid w:val="00DE215D"/>
    <w:rsid w:val="00DE35E1"/>
    <w:rsid w:val="00DE3C83"/>
    <w:rsid w:val="00DE4952"/>
    <w:rsid w:val="00DE5AE6"/>
    <w:rsid w:val="00DE6FCC"/>
    <w:rsid w:val="00DE7AC2"/>
    <w:rsid w:val="00DF3A4D"/>
    <w:rsid w:val="00DF7731"/>
    <w:rsid w:val="00E00F57"/>
    <w:rsid w:val="00E02553"/>
    <w:rsid w:val="00E03879"/>
    <w:rsid w:val="00E04761"/>
    <w:rsid w:val="00E05061"/>
    <w:rsid w:val="00E0586F"/>
    <w:rsid w:val="00E05B23"/>
    <w:rsid w:val="00E137A2"/>
    <w:rsid w:val="00E1423C"/>
    <w:rsid w:val="00E15419"/>
    <w:rsid w:val="00E156A4"/>
    <w:rsid w:val="00E175F9"/>
    <w:rsid w:val="00E17D8C"/>
    <w:rsid w:val="00E2006E"/>
    <w:rsid w:val="00E2018E"/>
    <w:rsid w:val="00E2042A"/>
    <w:rsid w:val="00E22788"/>
    <w:rsid w:val="00E233FB"/>
    <w:rsid w:val="00E23D9D"/>
    <w:rsid w:val="00E24A48"/>
    <w:rsid w:val="00E25511"/>
    <w:rsid w:val="00E260FC"/>
    <w:rsid w:val="00E35960"/>
    <w:rsid w:val="00E37604"/>
    <w:rsid w:val="00E377D2"/>
    <w:rsid w:val="00E414EE"/>
    <w:rsid w:val="00E41655"/>
    <w:rsid w:val="00E42977"/>
    <w:rsid w:val="00E4373B"/>
    <w:rsid w:val="00E44444"/>
    <w:rsid w:val="00E449ED"/>
    <w:rsid w:val="00E467C5"/>
    <w:rsid w:val="00E4716A"/>
    <w:rsid w:val="00E479E4"/>
    <w:rsid w:val="00E47A73"/>
    <w:rsid w:val="00E50D3B"/>
    <w:rsid w:val="00E50DA1"/>
    <w:rsid w:val="00E51297"/>
    <w:rsid w:val="00E52802"/>
    <w:rsid w:val="00E5316A"/>
    <w:rsid w:val="00E5409B"/>
    <w:rsid w:val="00E545DC"/>
    <w:rsid w:val="00E56FD8"/>
    <w:rsid w:val="00E6348F"/>
    <w:rsid w:val="00E6471D"/>
    <w:rsid w:val="00E65888"/>
    <w:rsid w:val="00E66CC8"/>
    <w:rsid w:val="00E70BEB"/>
    <w:rsid w:val="00E72029"/>
    <w:rsid w:val="00E7231E"/>
    <w:rsid w:val="00E729BB"/>
    <w:rsid w:val="00E73247"/>
    <w:rsid w:val="00E73CBF"/>
    <w:rsid w:val="00E74685"/>
    <w:rsid w:val="00E75CA3"/>
    <w:rsid w:val="00E7635E"/>
    <w:rsid w:val="00E8028A"/>
    <w:rsid w:val="00E80307"/>
    <w:rsid w:val="00E83D5F"/>
    <w:rsid w:val="00E85FAE"/>
    <w:rsid w:val="00E86C6E"/>
    <w:rsid w:val="00E91431"/>
    <w:rsid w:val="00E917CB"/>
    <w:rsid w:val="00E930F0"/>
    <w:rsid w:val="00E94556"/>
    <w:rsid w:val="00E97B0F"/>
    <w:rsid w:val="00EA06E2"/>
    <w:rsid w:val="00EA0D46"/>
    <w:rsid w:val="00EA1C3B"/>
    <w:rsid w:val="00EA27AE"/>
    <w:rsid w:val="00EA50A9"/>
    <w:rsid w:val="00EA5B73"/>
    <w:rsid w:val="00EA7DCA"/>
    <w:rsid w:val="00EB0EFB"/>
    <w:rsid w:val="00EB10DA"/>
    <w:rsid w:val="00EB1E73"/>
    <w:rsid w:val="00EB4EFE"/>
    <w:rsid w:val="00EB516C"/>
    <w:rsid w:val="00EC019B"/>
    <w:rsid w:val="00EC5A3E"/>
    <w:rsid w:val="00EC70B9"/>
    <w:rsid w:val="00EC7ED1"/>
    <w:rsid w:val="00ED08B7"/>
    <w:rsid w:val="00ED1C9C"/>
    <w:rsid w:val="00ED2D44"/>
    <w:rsid w:val="00ED3279"/>
    <w:rsid w:val="00ED44A5"/>
    <w:rsid w:val="00ED4D91"/>
    <w:rsid w:val="00ED5B03"/>
    <w:rsid w:val="00ED775E"/>
    <w:rsid w:val="00EE2475"/>
    <w:rsid w:val="00EE349C"/>
    <w:rsid w:val="00EE5321"/>
    <w:rsid w:val="00EF0816"/>
    <w:rsid w:val="00EF46C6"/>
    <w:rsid w:val="00F01390"/>
    <w:rsid w:val="00F02DC9"/>
    <w:rsid w:val="00F05E4A"/>
    <w:rsid w:val="00F0618B"/>
    <w:rsid w:val="00F06A92"/>
    <w:rsid w:val="00F07657"/>
    <w:rsid w:val="00F118B9"/>
    <w:rsid w:val="00F14344"/>
    <w:rsid w:val="00F20714"/>
    <w:rsid w:val="00F22489"/>
    <w:rsid w:val="00F22A9E"/>
    <w:rsid w:val="00F2375F"/>
    <w:rsid w:val="00F237A9"/>
    <w:rsid w:val="00F24157"/>
    <w:rsid w:val="00F24F35"/>
    <w:rsid w:val="00F2620F"/>
    <w:rsid w:val="00F27B71"/>
    <w:rsid w:val="00F300E8"/>
    <w:rsid w:val="00F307EF"/>
    <w:rsid w:val="00F341AC"/>
    <w:rsid w:val="00F3484E"/>
    <w:rsid w:val="00F34857"/>
    <w:rsid w:val="00F40F6B"/>
    <w:rsid w:val="00F421DE"/>
    <w:rsid w:val="00F4273E"/>
    <w:rsid w:val="00F4325D"/>
    <w:rsid w:val="00F446A3"/>
    <w:rsid w:val="00F446C9"/>
    <w:rsid w:val="00F44C72"/>
    <w:rsid w:val="00F46CFB"/>
    <w:rsid w:val="00F54FED"/>
    <w:rsid w:val="00F55BC9"/>
    <w:rsid w:val="00F57603"/>
    <w:rsid w:val="00F60495"/>
    <w:rsid w:val="00F6186B"/>
    <w:rsid w:val="00F6202D"/>
    <w:rsid w:val="00F6371D"/>
    <w:rsid w:val="00F63FD4"/>
    <w:rsid w:val="00F64B91"/>
    <w:rsid w:val="00F66E83"/>
    <w:rsid w:val="00F66F14"/>
    <w:rsid w:val="00F67348"/>
    <w:rsid w:val="00F711C8"/>
    <w:rsid w:val="00F7385E"/>
    <w:rsid w:val="00F73A27"/>
    <w:rsid w:val="00F73FBF"/>
    <w:rsid w:val="00F7573E"/>
    <w:rsid w:val="00F773D9"/>
    <w:rsid w:val="00F812C0"/>
    <w:rsid w:val="00F81999"/>
    <w:rsid w:val="00F826EB"/>
    <w:rsid w:val="00F82966"/>
    <w:rsid w:val="00F83ED1"/>
    <w:rsid w:val="00F85F84"/>
    <w:rsid w:val="00F861F9"/>
    <w:rsid w:val="00F8657D"/>
    <w:rsid w:val="00F87422"/>
    <w:rsid w:val="00F92E1C"/>
    <w:rsid w:val="00F94D59"/>
    <w:rsid w:val="00F9596C"/>
    <w:rsid w:val="00F96324"/>
    <w:rsid w:val="00F965B3"/>
    <w:rsid w:val="00F968EF"/>
    <w:rsid w:val="00F96CCC"/>
    <w:rsid w:val="00FA0AF6"/>
    <w:rsid w:val="00FB0226"/>
    <w:rsid w:val="00FB022A"/>
    <w:rsid w:val="00FB251B"/>
    <w:rsid w:val="00FB3418"/>
    <w:rsid w:val="00FB38A0"/>
    <w:rsid w:val="00FB6E18"/>
    <w:rsid w:val="00FB7970"/>
    <w:rsid w:val="00FC07CA"/>
    <w:rsid w:val="00FC080E"/>
    <w:rsid w:val="00FC14FD"/>
    <w:rsid w:val="00FC2292"/>
    <w:rsid w:val="00FC27D1"/>
    <w:rsid w:val="00FC3C29"/>
    <w:rsid w:val="00FC6D91"/>
    <w:rsid w:val="00FC6DDF"/>
    <w:rsid w:val="00FD02A3"/>
    <w:rsid w:val="00FD0332"/>
    <w:rsid w:val="00FD0E6D"/>
    <w:rsid w:val="00FD0F7A"/>
    <w:rsid w:val="00FD11EB"/>
    <w:rsid w:val="00FD304F"/>
    <w:rsid w:val="00FD3C6A"/>
    <w:rsid w:val="00FD5396"/>
    <w:rsid w:val="00FD5A5B"/>
    <w:rsid w:val="00FD63F9"/>
    <w:rsid w:val="00FE0A40"/>
    <w:rsid w:val="00FE47C8"/>
    <w:rsid w:val="00FE4F61"/>
    <w:rsid w:val="00FE7F2E"/>
    <w:rsid w:val="00FF2275"/>
    <w:rsid w:val="00FF2C0F"/>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spacing w:before="120" w:after="120"/>
      <w:outlineLvl w:val="5"/>
    </w:pPr>
    <w:rPr>
      <w:b/>
      <w:bCs/>
      <w:szCs w:val="22"/>
    </w:rPr>
  </w:style>
  <w:style w:type="paragraph" w:styleId="Heading7">
    <w:name w:val="heading 7"/>
    <w:basedOn w:val="Normal"/>
    <w:next w:val="Normal"/>
    <w:qFormat/>
    <w:rsid w:val="00A173CC"/>
    <w:pPr>
      <w:numPr>
        <w:ilvl w:val="6"/>
        <w:numId w:val="2"/>
      </w:numPr>
      <w:spacing w:before="240" w:after="60"/>
      <w:outlineLvl w:val="6"/>
    </w:pPr>
  </w:style>
  <w:style w:type="paragraph" w:styleId="Heading8">
    <w:name w:val="heading 8"/>
    <w:basedOn w:val="Normal"/>
    <w:next w:val="Normal"/>
    <w:qFormat/>
    <w:rsid w:val="00A173CC"/>
    <w:pPr>
      <w:numPr>
        <w:ilvl w:val="7"/>
        <w:numId w:val="2"/>
      </w:numPr>
      <w:spacing w:before="240" w:after="60"/>
      <w:outlineLvl w:val="7"/>
    </w:pPr>
    <w:rPr>
      <w:i/>
      <w:iCs/>
    </w:rPr>
  </w:style>
  <w:style w:type="paragraph" w:styleId="Heading9">
    <w:name w:val="heading 9"/>
    <w:basedOn w:val="Normal"/>
    <w:next w:val="Normal"/>
    <w:qFormat/>
    <w:rsid w:val="00A173C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4F228A"/>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4F228A"/>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077B73"/>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77B73"/>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452A51"/>
    <w:pPr>
      <w:spacing w:before="240" w:after="240" w:line="360" w:lineRule="auto"/>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077B73"/>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customStyle="1" w:styleId="UnresolvedMention1">
    <w:name w:val="Unresolved Mention1"/>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452A51"/>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76503906">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89952284">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0238187">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6" Type="http://schemas.openxmlformats.org/officeDocument/2006/relationships/image" Target="media/image3.jpg"/><Relationship Id="rId107" Type="http://schemas.openxmlformats.org/officeDocument/2006/relationships/image" Target="media/image94.png"/><Relationship Id="rId11" Type="http://schemas.openxmlformats.org/officeDocument/2006/relationships/endnotes" Target="endnotes.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customXml" Target="../customXml/item4.xml"/><Relationship Id="rId90" Type="http://schemas.openxmlformats.org/officeDocument/2006/relationships/image" Target="media/image77.png"/><Relationship Id="rId95" Type="http://schemas.openxmlformats.org/officeDocument/2006/relationships/image" Target="media/image82.png"/><Relationship Id="rId14" Type="http://schemas.openxmlformats.org/officeDocument/2006/relationships/image" Target="media/image1.jp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13" Type="http://schemas.openxmlformats.org/officeDocument/2006/relationships/image" Target="media/image100.png"/><Relationship Id="rId118" Type="http://schemas.openxmlformats.org/officeDocument/2006/relationships/image" Target="media/image105.png"/><Relationship Id="rId126" Type="http://schemas.openxmlformats.org/officeDocument/2006/relationships/image" Target="media/image113.png"/><Relationship Id="rId134" Type="http://schemas.openxmlformats.org/officeDocument/2006/relationships/footer" Target="footer2.xml"/><Relationship Id="rId8" Type="http://schemas.openxmlformats.org/officeDocument/2006/relationships/settings" Target="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image" Target="media/image90.png"/><Relationship Id="rId108" Type="http://schemas.openxmlformats.org/officeDocument/2006/relationships/image" Target="media/image95.png"/><Relationship Id="rId116" Type="http://schemas.openxmlformats.org/officeDocument/2006/relationships/image" Target="media/image103.png"/><Relationship Id="rId124" Type="http://schemas.openxmlformats.org/officeDocument/2006/relationships/image" Target="media/image111.png"/><Relationship Id="rId129" Type="http://schemas.openxmlformats.org/officeDocument/2006/relationships/image" Target="media/image11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image" Target="media/image98.png"/><Relationship Id="rId132" Type="http://schemas.openxmlformats.org/officeDocument/2006/relationships/image" Target="media/image119.png"/><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93.png"/><Relationship Id="rId114" Type="http://schemas.openxmlformats.org/officeDocument/2006/relationships/image" Target="media/image101.png"/><Relationship Id="rId119" Type="http://schemas.openxmlformats.org/officeDocument/2006/relationships/image" Target="media/image106.png"/><Relationship Id="rId127" Type="http://schemas.openxmlformats.org/officeDocument/2006/relationships/image" Target="media/image114.png"/><Relationship Id="rId10" Type="http://schemas.openxmlformats.org/officeDocument/2006/relationships/footnotes" Target="foot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30" Type="http://schemas.openxmlformats.org/officeDocument/2006/relationships/image" Target="media/image117.png"/><Relationship Id="rId135" Type="http://schemas.openxmlformats.org/officeDocument/2006/relationships/fontTable" Target="fontTable.xml"/><Relationship Id="rId4" Type="http://schemas.openxmlformats.org/officeDocument/2006/relationships/customXml" Target="../customXml/item3.xml"/><Relationship Id="rId9" Type="http://schemas.openxmlformats.org/officeDocument/2006/relationships/webSettings" Target="webSettings.xml"/><Relationship Id="rId13" Type="http://schemas.openxmlformats.org/officeDocument/2006/relationships/hyperlink" Target="https://github.com/BratNZ/Thesis" TargetMode="Externa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styles" Target="styl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customXml" Target="../customXml/item1.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theme" Target="theme/theme1.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772F009-882F-4360-B7A2-164AE04870C2}">
  <ds:schemaRefs>
    <ds:schemaRef ds:uri="http://schemas.openxmlformats.org/officeDocument/2006/bibliography"/>
  </ds:schemaRefs>
</ds:datastoreItem>
</file>

<file path=customXml/itemProps2.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4.xml><?xml version="1.0" encoding="utf-8"?>
<ds:datastoreItem xmlns:ds="http://schemas.openxmlformats.org/officeDocument/2006/customXml" ds:itemID="{733DDDFA-3060-4A64-9B3E-59E07711DC0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1</Pages>
  <Words>133634</Words>
  <Characters>761717</Characters>
  <Application>Microsoft Office Word</Application>
  <DocSecurity>0</DocSecurity>
  <Lines>6347</Lines>
  <Paragraphs>1787</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893564</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7</cp:revision>
  <cp:lastPrinted>2009-07-29T03:38:00Z</cp:lastPrinted>
  <dcterms:created xsi:type="dcterms:W3CDTF">2023-10-11T06:37:00Z</dcterms:created>
  <dcterms:modified xsi:type="dcterms:W3CDTF">2023-10-12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